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00921E" w14:textId="54216ECF" w:rsidR="002949C3" w:rsidRPr="00FD6533" w:rsidRDefault="00EB2ACD" w:rsidP="002949C3">
      <w:pPr>
        <w:spacing w:after="0" w:line="240" w:lineRule="auto"/>
        <w:jc w:val="center"/>
        <w:rPr>
          <w:rFonts w:ascii="Times New Roman" w:hAnsi="Times New Roman" w:cs="Times New Roman"/>
          <w:sz w:val="30"/>
          <w:szCs w:val="30"/>
        </w:rPr>
      </w:pPr>
      <w:r w:rsidRPr="00FD6533">
        <w:rPr>
          <w:rFonts w:ascii="Times New Roman" w:hAnsi="Times New Roman" w:cs="Times New Roman"/>
          <w:sz w:val="30"/>
          <w:szCs w:val="30"/>
        </w:rPr>
        <w:t>TRƯỜNG</w:t>
      </w:r>
      <w:r w:rsidR="002949C3" w:rsidRPr="00FD6533">
        <w:rPr>
          <w:rFonts w:ascii="Times New Roman" w:hAnsi="Times New Roman" w:cs="Times New Roman"/>
          <w:sz w:val="30"/>
          <w:szCs w:val="30"/>
        </w:rPr>
        <w:t xml:space="preserve"> KỸ THUẬT VÀ CÔNG NGHỆ</w:t>
      </w:r>
    </w:p>
    <w:p w14:paraId="5AF2534D" w14:textId="66729DCE" w:rsidR="002949C3" w:rsidRPr="00FD6533" w:rsidRDefault="00EB2ACD" w:rsidP="002949C3">
      <w:pPr>
        <w:spacing w:after="0" w:line="240" w:lineRule="auto"/>
        <w:jc w:val="center"/>
        <w:rPr>
          <w:rFonts w:ascii="Times New Roman" w:hAnsi="Times New Roman" w:cs="Times New Roman"/>
          <w:b/>
          <w:sz w:val="30"/>
          <w:szCs w:val="30"/>
        </w:rPr>
      </w:pPr>
      <w:r w:rsidRPr="00FD6533">
        <w:rPr>
          <w:rFonts w:ascii="Times New Roman" w:hAnsi="Times New Roman" w:cs="Times New Roman"/>
          <w:b/>
          <w:sz w:val="30"/>
          <w:szCs w:val="30"/>
        </w:rPr>
        <w:t>KHOA</w:t>
      </w:r>
      <w:r w:rsidR="002949C3" w:rsidRPr="00FD6533">
        <w:rPr>
          <w:rFonts w:ascii="Times New Roman" w:hAnsi="Times New Roman" w:cs="Times New Roman"/>
          <w:b/>
          <w:sz w:val="30"/>
          <w:szCs w:val="30"/>
        </w:rPr>
        <w:t xml:space="preserve"> CÔNG NGHỆ THÔNG TIN</w:t>
      </w:r>
    </w:p>
    <w:p w14:paraId="1D7298FA" w14:textId="1C938216" w:rsidR="002949C3" w:rsidRPr="00FD6533" w:rsidRDefault="002949C3" w:rsidP="002949C3">
      <w:pPr>
        <w:spacing w:after="0" w:line="240" w:lineRule="auto"/>
        <w:jc w:val="center"/>
        <w:rPr>
          <w:rFonts w:ascii="Times New Roman" w:hAnsi="Times New Roman" w:cs="Times New Roman"/>
        </w:rPr>
      </w:pPr>
    </w:p>
    <w:p w14:paraId="61F24C93" w14:textId="36ADE44E" w:rsidR="00B53A3E" w:rsidRPr="00FD6533" w:rsidRDefault="00B53A3E" w:rsidP="002949C3">
      <w:pPr>
        <w:spacing w:after="0" w:line="240" w:lineRule="auto"/>
        <w:jc w:val="center"/>
        <w:rPr>
          <w:rFonts w:ascii="Times New Roman" w:hAnsi="Times New Roman" w:cs="Times New Roman"/>
        </w:rPr>
      </w:pPr>
    </w:p>
    <w:p w14:paraId="481C6658" w14:textId="77777777" w:rsidR="00B53A3E" w:rsidRPr="00FD6533" w:rsidRDefault="00B53A3E" w:rsidP="002949C3">
      <w:pPr>
        <w:spacing w:after="0" w:line="240" w:lineRule="auto"/>
        <w:jc w:val="center"/>
        <w:rPr>
          <w:rFonts w:ascii="Times New Roman" w:hAnsi="Times New Roman" w:cs="Times New Roman"/>
        </w:rPr>
      </w:pPr>
    </w:p>
    <w:p w14:paraId="506366CB" w14:textId="77777777" w:rsidR="00C9511E" w:rsidRPr="00FD6533" w:rsidRDefault="00C9511E" w:rsidP="002949C3">
      <w:pPr>
        <w:spacing w:after="0" w:line="240" w:lineRule="auto"/>
        <w:jc w:val="center"/>
        <w:rPr>
          <w:rFonts w:ascii="Times New Roman" w:hAnsi="Times New Roman" w:cs="Times New Roman"/>
        </w:rPr>
      </w:pPr>
    </w:p>
    <w:p w14:paraId="106B4786" w14:textId="38E60595" w:rsidR="002949C3" w:rsidRPr="00FD6533" w:rsidRDefault="002949C3" w:rsidP="002949C3">
      <w:pPr>
        <w:spacing w:after="0" w:line="240" w:lineRule="auto"/>
        <w:jc w:val="center"/>
        <w:rPr>
          <w:rFonts w:ascii="Times New Roman" w:hAnsi="Times New Roman" w:cs="Times New Roman"/>
        </w:rPr>
      </w:pPr>
      <w:r w:rsidRPr="00FD6533">
        <w:rPr>
          <w:rFonts w:ascii="Times New Roman" w:hAnsi="Times New Roman" w:cs="Times New Roman"/>
          <w:b/>
          <w:bCs/>
          <w:noProof/>
          <w:color w:val="000000"/>
          <w:sz w:val="48"/>
          <w:szCs w:val="48"/>
          <w:bdr w:val="none" w:sz="0" w:space="0" w:color="auto" w:frame="1"/>
          <w:lang w:eastAsia="en-US"/>
        </w:rPr>
        <w:drawing>
          <wp:inline distT="0" distB="0" distL="0" distR="0" wp14:anchorId="7634382D" wp14:editId="22CF624C">
            <wp:extent cx="914400" cy="895350"/>
            <wp:effectExtent l="0" t="0" r="0" b="0"/>
            <wp:docPr id="1" name="Picture 1" descr="https://lh7-rt.googleusercontent.com/docsz/AD_4nXekLn_Q-BWGxdj1wjSKR4jxMHw0pRS00rnnSrSCdTu3x99sW7sEiqHJGLHQUOhN82V1sVde8EM_LZmDCCpjXW423gxfGSiCFeta1PMpyHIuq0sGLUF4Fwr06qYC-eXP_Ub6Al7HpY9hpfxdrYosNGA?key=3A8_setGpQELsxDKL9OGt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kLn_Q-BWGxdj1wjSKR4jxMHw0pRS00rnnSrSCdTu3x99sW7sEiqHJGLHQUOhN82V1sVde8EM_LZmDCCpjXW423gxfGSiCFeta1PMpyHIuq0sGLUF4Fwr06qYC-eXP_Ub6Al7HpY9hpfxdrYosNGA?key=3A8_setGpQELsxDKL9OGtdL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14:paraId="6B7106FC" w14:textId="77777777" w:rsidR="00B53A3E" w:rsidRPr="00FD6533" w:rsidRDefault="00B53A3E" w:rsidP="002949C3">
      <w:pPr>
        <w:spacing w:after="0" w:line="240" w:lineRule="auto"/>
        <w:jc w:val="center"/>
        <w:rPr>
          <w:rFonts w:ascii="Times New Roman" w:hAnsi="Times New Roman" w:cs="Times New Roman"/>
        </w:rPr>
      </w:pPr>
    </w:p>
    <w:p w14:paraId="7EA3A7FB" w14:textId="03E659DC" w:rsidR="002949C3" w:rsidRPr="00FD6533" w:rsidRDefault="002949C3" w:rsidP="002949C3">
      <w:pPr>
        <w:spacing w:after="0" w:line="240" w:lineRule="auto"/>
        <w:jc w:val="center"/>
        <w:rPr>
          <w:rFonts w:ascii="Times New Roman" w:hAnsi="Times New Roman" w:cs="Times New Roman"/>
        </w:rPr>
      </w:pPr>
    </w:p>
    <w:p w14:paraId="3711F9F4" w14:textId="77777777" w:rsidR="00B53A3E" w:rsidRPr="00FD6533" w:rsidRDefault="00B53A3E" w:rsidP="002949C3">
      <w:pPr>
        <w:spacing w:after="0" w:line="240" w:lineRule="auto"/>
        <w:jc w:val="center"/>
        <w:rPr>
          <w:rFonts w:ascii="Times New Roman" w:hAnsi="Times New Roman" w:cs="Times New Roman"/>
        </w:rPr>
      </w:pPr>
    </w:p>
    <w:p w14:paraId="67705340" w14:textId="77777777" w:rsidR="00C9511E" w:rsidRPr="00FD6533" w:rsidRDefault="00C9511E" w:rsidP="002949C3">
      <w:pPr>
        <w:spacing w:after="0" w:line="240" w:lineRule="auto"/>
        <w:jc w:val="center"/>
        <w:rPr>
          <w:rFonts w:ascii="Times New Roman" w:hAnsi="Times New Roman" w:cs="Times New Roman"/>
          <w:b/>
        </w:rPr>
      </w:pPr>
    </w:p>
    <w:p w14:paraId="5B369CE2" w14:textId="0B31505C" w:rsidR="002949C3" w:rsidRPr="00FD6533" w:rsidRDefault="002949C3" w:rsidP="002949C3">
      <w:pPr>
        <w:spacing w:after="0" w:line="240" w:lineRule="auto"/>
        <w:jc w:val="center"/>
        <w:rPr>
          <w:rFonts w:ascii="Times New Roman" w:hAnsi="Times New Roman" w:cs="Times New Roman"/>
          <w:b/>
          <w:sz w:val="32"/>
          <w:szCs w:val="32"/>
        </w:rPr>
      </w:pPr>
      <w:r w:rsidRPr="00FD6533">
        <w:rPr>
          <w:rFonts w:ascii="Times New Roman" w:hAnsi="Times New Roman" w:cs="Times New Roman"/>
          <w:b/>
          <w:sz w:val="32"/>
          <w:szCs w:val="32"/>
        </w:rPr>
        <w:t xml:space="preserve">THỰC TẬP ĐỒ ÁN </w:t>
      </w:r>
      <w:r w:rsidR="001860CF" w:rsidRPr="00FD6533">
        <w:rPr>
          <w:rFonts w:ascii="Times New Roman" w:hAnsi="Times New Roman" w:cs="Times New Roman"/>
          <w:b/>
          <w:sz w:val="32"/>
          <w:szCs w:val="32"/>
        </w:rPr>
        <w:t>CHUYÊN</w:t>
      </w:r>
      <w:r w:rsidRPr="00FD6533">
        <w:rPr>
          <w:rFonts w:ascii="Times New Roman" w:hAnsi="Times New Roman" w:cs="Times New Roman"/>
          <w:b/>
          <w:sz w:val="32"/>
          <w:szCs w:val="32"/>
        </w:rPr>
        <w:t xml:space="preserve"> NGÀNH</w:t>
      </w:r>
    </w:p>
    <w:p w14:paraId="592D73C0" w14:textId="68CDE6FE" w:rsidR="002949C3" w:rsidRPr="00FD6533" w:rsidRDefault="002949C3" w:rsidP="002949C3">
      <w:pPr>
        <w:spacing w:after="0" w:line="240" w:lineRule="auto"/>
        <w:jc w:val="center"/>
        <w:rPr>
          <w:rFonts w:ascii="Times New Roman" w:hAnsi="Times New Roman" w:cs="Times New Roman"/>
          <w:b/>
          <w:sz w:val="32"/>
          <w:szCs w:val="32"/>
        </w:rPr>
      </w:pPr>
      <w:r w:rsidRPr="00FD6533">
        <w:rPr>
          <w:rFonts w:ascii="Times New Roman" w:hAnsi="Times New Roman" w:cs="Times New Roman"/>
          <w:b/>
          <w:sz w:val="32"/>
          <w:szCs w:val="32"/>
        </w:rPr>
        <w:t>HỌC KỲ I, NĂM HỌC 202</w:t>
      </w:r>
      <w:r w:rsidR="00125875" w:rsidRPr="00FD6533">
        <w:rPr>
          <w:rFonts w:ascii="Times New Roman" w:hAnsi="Times New Roman" w:cs="Times New Roman"/>
          <w:b/>
          <w:sz w:val="32"/>
          <w:szCs w:val="32"/>
        </w:rPr>
        <w:t>5</w:t>
      </w:r>
      <w:r w:rsidRPr="00FD6533">
        <w:rPr>
          <w:rFonts w:ascii="Times New Roman" w:hAnsi="Times New Roman" w:cs="Times New Roman"/>
          <w:b/>
          <w:sz w:val="32"/>
          <w:szCs w:val="32"/>
        </w:rPr>
        <w:t>-202</w:t>
      </w:r>
      <w:r w:rsidR="00125875" w:rsidRPr="00FD6533">
        <w:rPr>
          <w:rFonts w:ascii="Times New Roman" w:hAnsi="Times New Roman" w:cs="Times New Roman"/>
          <w:b/>
          <w:sz w:val="32"/>
          <w:szCs w:val="32"/>
        </w:rPr>
        <w:t>6</w:t>
      </w:r>
    </w:p>
    <w:p w14:paraId="3FBE6AEF" w14:textId="77777777" w:rsidR="002949C3" w:rsidRPr="00FD6533" w:rsidRDefault="002949C3" w:rsidP="002949C3">
      <w:pPr>
        <w:jc w:val="center"/>
        <w:rPr>
          <w:rFonts w:ascii="Times New Roman" w:hAnsi="Times New Roman" w:cs="Times New Roman"/>
        </w:rPr>
      </w:pPr>
    </w:p>
    <w:p w14:paraId="6DAD9217" w14:textId="5687AAD3" w:rsidR="00C9511E" w:rsidRPr="00FD6533" w:rsidRDefault="00C9511E" w:rsidP="001860CF">
      <w:pPr>
        <w:rPr>
          <w:rFonts w:ascii="Times New Roman" w:hAnsi="Times New Roman" w:cs="Times New Roman"/>
        </w:rPr>
      </w:pPr>
    </w:p>
    <w:p w14:paraId="2DB14E93" w14:textId="77777777" w:rsidR="00B53A3E" w:rsidRPr="00FD6533" w:rsidRDefault="00B53A3E" w:rsidP="001860CF">
      <w:pPr>
        <w:rPr>
          <w:rFonts w:ascii="Times New Roman" w:hAnsi="Times New Roman" w:cs="Times New Roman"/>
        </w:rPr>
      </w:pPr>
    </w:p>
    <w:p w14:paraId="0CDD9C88" w14:textId="57FE4F0F" w:rsidR="00C9511E" w:rsidRPr="00FD6533" w:rsidRDefault="00125875" w:rsidP="0064140B">
      <w:pPr>
        <w:spacing w:after="0" w:line="360" w:lineRule="auto"/>
        <w:jc w:val="center"/>
        <w:rPr>
          <w:rFonts w:ascii="Times New Roman" w:hAnsi="Times New Roman" w:cs="Times New Roman"/>
          <w:b/>
          <w:sz w:val="44"/>
          <w:szCs w:val="44"/>
        </w:rPr>
      </w:pPr>
      <w:r w:rsidRPr="00FD6533">
        <w:rPr>
          <w:rFonts w:ascii="Times New Roman" w:hAnsi="Times New Roman" w:cs="Times New Roman"/>
          <w:b/>
          <w:sz w:val="48"/>
          <w:szCs w:val="48"/>
        </w:rPr>
        <w:t>PHÁT TRIỂN GIAO DIỆN FRONTEND CHO NỀN TẢNG HỌC TRỰC TUYẾN CÓ YẾU TỐ TRÒ CHƠI</w:t>
      </w:r>
    </w:p>
    <w:p w14:paraId="2CCABB1D" w14:textId="5AE45863" w:rsidR="00C9511E" w:rsidRPr="00FD6533" w:rsidRDefault="00C9511E" w:rsidP="002949C3">
      <w:pPr>
        <w:jc w:val="center"/>
        <w:rPr>
          <w:rFonts w:ascii="Times New Roman" w:hAnsi="Times New Roman" w:cs="Times New Roman"/>
          <w:b/>
          <w:sz w:val="48"/>
          <w:szCs w:val="48"/>
        </w:rPr>
      </w:pPr>
    </w:p>
    <w:p w14:paraId="051FAEED" w14:textId="77777777" w:rsidR="00B53A3E" w:rsidRPr="00FD6533" w:rsidRDefault="00B53A3E" w:rsidP="002949C3">
      <w:pPr>
        <w:jc w:val="center"/>
        <w:rPr>
          <w:rFonts w:ascii="Times New Roman" w:hAnsi="Times New Roman" w:cs="Times New Roman"/>
          <w:b/>
          <w:sz w:val="48"/>
          <w:szCs w:val="48"/>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105"/>
      </w:tblGrid>
      <w:tr w:rsidR="002949C3" w:rsidRPr="00667FB8" w14:paraId="2760BADE" w14:textId="77777777" w:rsidTr="001860CF">
        <w:tc>
          <w:tcPr>
            <w:tcW w:w="4106" w:type="dxa"/>
          </w:tcPr>
          <w:p w14:paraId="787919BA" w14:textId="77777777" w:rsidR="002949C3" w:rsidRPr="00667FB8" w:rsidRDefault="002949C3" w:rsidP="00C07FE3">
            <w:pPr>
              <w:spacing w:line="360" w:lineRule="auto"/>
              <w:rPr>
                <w:rFonts w:ascii="Times New Roman" w:hAnsi="Times New Roman" w:cs="Times New Roman"/>
                <w:i/>
                <w:sz w:val="28"/>
                <w:szCs w:val="28"/>
              </w:rPr>
            </w:pPr>
            <w:r w:rsidRPr="00667FB8">
              <w:rPr>
                <w:rFonts w:ascii="Times New Roman" w:hAnsi="Times New Roman" w:cs="Times New Roman"/>
                <w:i/>
                <w:sz w:val="28"/>
                <w:szCs w:val="28"/>
              </w:rPr>
              <w:t>Giáo viên hướng dẫn</w:t>
            </w:r>
          </w:p>
          <w:p w14:paraId="58DCFEBD" w14:textId="77777777" w:rsidR="002949C3" w:rsidRPr="00667FB8" w:rsidRDefault="002949C3" w:rsidP="00C07FE3">
            <w:pPr>
              <w:spacing w:line="360" w:lineRule="auto"/>
              <w:rPr>
                <w:rFonts w:ascii="Times New Roman" w:hAnsi="Times New Roman" w:cs="Times New Roman"/>
                <w:sz w:val="28"/>
                <w:szCs w:val="28"/>
              </w:rPr>
            </w:pPr>
            <w:r w:rsidRPr="00667FB8">
              <w:rPr>
                <w:rFonts w:ascii="Times New Roman" w:hAnsi="Times New Roman" w:cs="Times New Roman"/>
                <w:sz w:val="28"/>
                <w:szCs w:val="28"/>
              </w:rPr>
              <w:t>ThS. Nguyễn Ngọc Đan Thanh</w:t>
            </w:r>
          </w:p>
        </w:tc>
        <w:tc>
          <w:tcPr>
            <w:tcW w:w="4105" w:type="dxa"/>
          </w:tcPr>
          <w:p w14:paraId="31257067" w14:textId="77777777" w:rsidR="002949C3" w:rsidRPr="00667FB8" w:rsidRDefault="002949C3" w:rsidP="00C07FE3">
            <w:pPr>
              <w:spacing w:line="360" w:lineRule="auto"/>
              <w:rPr>
                <w:rFonts w:ascii="Times New Roman" w:hAnsi="Times New Roman" w:cs="Times New Roman"/>
                <w:i/>
                <w:sz w:val="28"/>
                <w:szCs w:val="28"/>
              </w:rPr>
            </w:pPr>
            <w:r w:rsidRPr="00667FB8">
              <w:rPr>
                <w:rFonts w:ascii="Times New Roman" w:hAnsi="Times New Roman" w:cs="Times New Roman"/>
                <w:i/>
                <w:sz w:val="28"/>
                <w:szCs w:val="28"/>
              </w:rPr>
              <w:t>Sinh viên thực hiện:</w:t>
            </w:r>
          </w:p>
          <w:p w14:paraId="0455EDCC" w14:textId="273FFA67" w:rsidR="002949C3" w:rsidRPr="00667FB8" w:rsidRDefault="002949C3" w:rsidP="00C07FE3">
            <w:pPr>
              <w:spacing w:line="360" w:lineRule="auto"/>
              <w:rPr>
                <w:rFonts w:ascii="Times New Roman" w:hAnsi="Times New Roman" w:cs="Times New Roman"/>
                <w:sz w:val="28"/>
                <w:szCs w:val="28"/>
              </w:rPr>
            </w:pPr>
            <w:r w:rsidRPr="00667FB8">
              <w:rPr>
                <w:rFonts w:ascii="Times New Roman" w:hAnsi="Times New Roman" w:cs="Times New Roman"/>
                <w:sz w:val="28"/>
                <w:szCs w:val="28"/>
              </w:rPr>
              <w:t>Họ tên:</w:t>
            </w:r>
            <w:r w:rsidR="001860CF" w:rsidRPr="00667FB8">
              <w:rPr>
                <w:rFonts w:ascii="Times New Roman" w:hAnsi="Times New Roman" w:cs="Times New Roman"/>
                <w:sz w:val="28"/>
                <w:szCs w:val="28"/>
              </w:rPr>
              <w:t xml:space="preserve"> </w:t>
            </w:r>
            <w:r w:rsidR="00047489" w:rsidRPr="00667FB8">
              <w:rPr>
                <w:rFonts w:ascii="Times New Roman" w:hAnsi="Times New Roman" w:cs="Times New Roman"/>
                <w:sz w:val="28"/>
                <w:szCs w:val="28"/>
              </w:rPr>
              <w:t>Nguyễn Huỳnh Phú Vinh</w:t>
            </w:r>
          </w:p>
          <w:p w14:paraId="6F905E6F" w14:textId="0AA72AEB" w:rsidR="002949C3" w:rsidRPr="00667FB8" w:rsidRDefault="002949C3" w:rsidP="00C07FE3">
            <w:pPr>
              <w:spacing w:line="360" w:lineRule="auto"/>
              <w:rPr>
                <w:rFonts w:ascii="Times New Roman" w:hAnsi="Times New Roman" w:cs="Times New Roman"/>
                <w:sz w:val="28"/>
                <w:szCs w:val="28"/>
              </w:rPr>
            </w:pPr>
            <w:r w:rsidRPr="00667FB8">
              <w:rPr>
                <w:rFonts w:ascii="Times New Roman" w:hAnsi="Times New Roman" w:cs="Times New Roman"/>
                <w:sz w:val="28"/>
                <w:szCs w:val="28"/>
              </w:rPr>
              <w:t>M</w:t>
            </w:r>
            <w:r w:rsidR="00047489" w:rsidRPr="00667FB8">
              <w:rPr>
                <w:rFonts w:ascii="Times New Roman" w:hAnsi="Times New Roman" w:cs="Times New Roman"/>
                <w:sz w:val="28"/>
                <w:szCs w:val="28"/>
              </w:rPr>
              <w:t>SSV: 110122203</w:t>
            </w:r>
          </w:p>
          <w:p w14:paraId="1083B26D" w14:textId="193EA67C" w:rsidR="002949C3" w:rsidRPr="00667FB8" w:rsidRDefault="002949C3" w:rsidP="00C07FE3">
            <w:pPr>
              <w:spacing w:line="360" w:lineRule="auto"/>
              <w:rPr>
                <w:rFonts w:ascii="Times New Roman" w:hAnsi="Times New Roman" w:cs="Times New Roman"/>
                <w:sz w:val="28"/>
                <w:szCs w:val="28"/>
              </w:rPr>
            </w:pPr>
            <w:r w:rsidRPr="00667FB8">
              <w:rPr>
                <w:rFonts w:ascii="Times New Roman" w:hAnsi="Times New Roman" w:cs="Times New Roman"/>
                <w:sz w:val="28"/>
                <w:szCs w:val="28"/>
              </w:rPr>
              <w:t>Lớp:</w:t>
            </w:r>
            <w:r w:rsidR="001860CF" w:rsidRPr="00667FB8">
              <w:rPr>
                <w:rFonts w:ascii="Times New Roman" w:hAnsi="Times New Roman" w:cs="Times New Roman"/>
                <w:sz w:val="28"/>
                <w:szCs w:val="28"/>
              </w:rPr>
              <w:t xml:space="preserve"> D</w:t>
            </w:r>
            <w:r w:rsidR="00047489" w:rsidRPr="00667FB8">
              <w:rPr>
                <w:rFonts w:ascii="Times New Roman" w:hAnsi="Times New Roman" w:cs="Times New Roman"/>
                <w:sz w:val="28"/>
                <w:szCs w:val="28"/>
              </w:rPr>
              <w:t>A22TTC</w:t>
            </w:r>
          </w:p>
        </w:tc>
      </w:tr>
    </w:tbl>
    <w:p w14:paraId="48D8DFF0" w14:textId="77777777" w:rsidR="00C9511E" w:rsidRPr="00FD6533" w:rsidRDefault="00C9511E" w:rsidP="00C9511E">
      <w:pPr>
        <w:jc w:val="center"/>
        <w:rPr>
          <w:rFonts w:ascii="Times New Roman" w:hAnsi="Times New Roman" w:cs="Times New Roman"/>
          <w:b/>
          <w:i/>
        </w:rPr>
      </w:pPr>
    </w:p>
    <w:p w14:paraId="4098168D" w14:textId="77777777" w:rsidR="00C9511E" w:rsidRPr="00FD6533" w:rsidRDefault="00C9511E" w:rsidP="001860CF">
      <w:pPr>
        <w:rPr>
          <w:rFonts w:ascii="Times New Roman" w:hAnsi="Times New Roman" w:cs="Times New Roman"/>
          <w:b/>
          <w:i/>
        </w:rPr>
      </w:pPr>
    </w:p>
    <w:p w14:paraId="38DEF3E9" w14:textId="77777777" w:rsidR="00514F65" w:rsidRPr="00FD6533" w:rsidRDefault="00514F65" w:rsidP="00C07FE3">
      <w:pPr>
        <w:rPr>
          <w:rFonts w:ascii="Times New Roman" w:hAnsi="Times New Roman" w:cs="Times New Roman"/>
          <w:b/>
          <w:i/>
        </w:rPr>
      </w:pPr>
    </w:p>
    <w:p w14:paraId="6AD2322C" w14:textId="011BBCD2" w:rsidR="002949C3" w:rsidRPr="00667FB8" w:rsidRDefault="00514F65" w:rsidP="00C9511E">
      <w:pPr>
        <w:jc w:val="center"/>
        <w:rPr>
          <w:rFonts w:ascii="Times New Roman" w:hAnsi="Times New Roman" w:cs="Times New Roman"/>
          <w:b/>
          <w:i/>
          <w:sz w:val="28"/>
          <w:szCs w:val="28"/>
        </w:rPr>
      </w:pPr>
      <w:r w:rsidRPr="00667FB8">
        <w:rPr>
          <w:rFonts w:ascii="Times New Roman" w:hAnsi="Times New Roman" w:cs="Times New Roman"/>
          <w:b/>
          <w:i/>
          <w:sz w:val="28"/>
          <w:szCs w:val="28"/>
        </w:rPr>
        <w:t>Vĩnh Long</w:t>
      </w:r>
      <w:r w:rsidR="002949C3" w:rsidRPr="00667FB8">
        <w:rPr>
          <w:rFonts w:ascii="Times New Roman" w:hAnsi="Times New Roman" w:cs="Times New Roman"/>
          <w:b/>
          <w:i/>
          <w:sz w:val="28"/>
          <w:szCs w:val="28"/>
        </w:rPr>
        <w:t xml:space="preserve">, Tháng </w:t>
      </w:r>
      <w:r w:rsidR="00594729" w:rsidRPr="00667FB8">
        <w:rPr>
          <w:rFonts w:ascii="Times New Roman" w:hAnsi="Times New Roman" w:cs="Times New Roman"/>
          <w:b/>
          <w:i/>
          <w:sz w:val="28"/>
          <w:szCs w:val="28"/>
        </w:rPr>
        <w:t>12</w:t>
      </w:r>
      <w:r w:rsidR="002949C3" w:rsidRPr="00667FB8">
        <w:rPr>
          <w:rFonts w:ascii="Times New Roman" w:hAnsi="Times New Roman" w:cs="Times New Roman"/>
          <w:b/>
          <w:i/>
          <w:sz w:val="28"/>
          <w:szCs w:val="28"/>
        </w:rPr>
        <w:t xml:space="preserve"> Năm 202</w:t>
      </w:r>
      <w:r w:rsidR="00404200" w:rsidRPr="00667FB8">
        <w:rPr>
          <w:rFonts w:ascii="Times New Roman" w:hAnsi="Times New Roman" w:cs="Times New Roman"/>
          <w:b/>
          <w:i/>
          <w:sz w:val="28"/>
          <w:szCs w:val="28"/>
        </w:rPr>
        <w:t>5</w:t>
      </w:r>
    </w:p>
    <w:p w14:paraId="29621EDD" w14:textId="0D90854F" w:rsidR="00FD6AA2" w:rsidRPr="00667FB8" w:rsidRDefault="00675A8A" w:rsidP="00FD6AA2">
      <w:pPr>
        <w:spacing w:after="0" w:line="240" w:lineRule="auto"/>
        <w:jc w:val="center"/>
        <w:rPr>
          <w:rFonts w:ascii="Times New Roman" w:hAnsi="Times New Roman" w:cs="Times New Roman"/>
          <w:sz w:val="30"/>
          <w:szCs w:val="30"/>
        </w:rPr>
      </w:pPr>
      <w:r w:rsidRPr="00667FB8">
        <w:rPr>
          <w:rFonts w:ascii="Times New Roman" w:hAnsi="Times New Roman" w:cs="Times New Roman"/>
          <w:sz w:val="30"/>
          <w:szCs w:val="30"/>
        </w:rPr>
        <w:lastRenderedPageBreak/>
        <w:t>TRƯỜNG</w:t>
      </w:r>
      <w:r w:rsidR="00FD6AA2" w:rsidRPr="00667FB8">
        <w:rPr>
          <w:rFonts w:ascii="Times New Roman" w:hAnsi="Times New Roman" w:cs="Times New Roman"/>
          <w:sz w:val="30"/>
          <w:szCs w:val="30"/>
        </w:rPr>
        <w:t xml:space="preserve"> KỸ THUẬT VÀ CÔNG NGHỆ</w:t>
      </w:r>
    </w:p>
    <w:p w14:paraId="3446D103" w14:textId="1F37A0F4" w:rsidR="00FD6AA2" w:rsidRPr="00667FB8" w:rsidRDefault="00675A8A" w:rsidP="00FD6AA2">
      <w:pPr>
        <w:spacing w:after="0" w:line="240" w:lineRule="auto"/>
        <w:jc w:val="center"/>
        <w:rPr>
          <w:rFonts w:ascii="Times New Roman" w:hAnsi="Times New Roman" w:cs="Times New Roman"/>
          <w:b/>
          <w:sz w:val="30"/>
          <w:szCs w:val="30"/>
        </w:rPr>
      </w:pPr>
      <w:r w:rsidRPr="00667FB8">
        <w:rPr>
          <w:rFonts w:ascii="Times New Roman" w:hAnsi="Times New Roman" w:cs="Times New Roman"/>
          <w:b/>
          <w:sz w:val="30"/>
          <w:szCs w:val="30"/>
        </w:rPr>
        <w:t>KHOA</w:t>
      </w:r>
      <w:r w:rsidR="00FD6AA2" w:rsidRPr="00667FB8">
        <w:rPr>
          <w:rFonts w:ascii="Times New Roman" w:hAnsi="Times New Roman" w:cs="Times New Roman"/>
          <w:b/>
          <w:sz w:val="30"/>
          <w:szCs w:val="30"/>
        </w:rPr>
        <w:t xml:space="preserve"> CÔNG NGHỆ THÔNG TIN</w:t>
      </w:r>
    </w:p>
    <w:p w14:paraId="17AFBE65" w14:textId="51A19B13" w:rsidR="00B53A3E" w:rsidRPr="00FD6533" w:rsidRDefault="00B53A3E" w:rsidP="00FD6AA2">
      <w:pPr>
        <w:spacing w:after="0" w:line="240" w:lineRule="auto"/>
        <w:jc w:val="center"/>
        <w:rPr>
          <w:rFonts w:ascii="Times New Roman" w:hAnsi="Times New Roman" w:cs="Times New Roman"/>
        </w:rPr>
      </w:pPr>
    </w:p>
    <w:p w14:paraId="3FC701F7" w14:textId="71CC06A3" w:rsidR="00B53A3E" w:rsidRPr="00FD6533" w:rsidRDefault="00B53A3E" w:rsidP="00FD6AA2">
      <w:pPr>
        <w:spacing w:after="0" w:line="240" w:lineRule="auto"/>
        <w:jc w:val="center"/>
        <w:rPr>
          <w:rFonts w:ascii="Times New Roman" w:hAnsi="Times New Roman" w:cs="Times New Roman"/>
        </w:rPr>
      </w:pPr>
    </w:p>
    <w:p w14:paraId="3B27A010" w14:textId="77777777" w:rsidR="00B53A3E" w:rsidRPr="00FD6533" w:rsidRDefault="00B53A3E" w:rsidP="00FD6AA2">
      <w:pPr>
        <w:spacing w:after="0" w:line="240" w:lineRule="auto"/>
        <w:jc w:val="center"/>
        <w:rPr>
          <w:rFonts w:ascii="Times New Roman" w:hAnsi="Times New Roman" w:cs="Times New Roman"/>
        </w:rPr>
      </w:pPr>
    </w:p>
    <w:p w14:paraId="32E7A0F8" w14:textId="77777777" w:rsidR="00B53A3E" w:rsidRPr="00FD6533" w:rsidRDefault="00B53A3E" w:rsidP="00FD6AA2">
      <w:pPr>
        <w:spacing w:after="0" w:line="240" w:lineRule="auto"/>
        <w:jc w:val="center"/>
        <w:rPr>
          <w:rFonts w:ascii="Times New Roman" w:hAnsi="Times New Roman" w:cs="Times New Roman"/>
        </w:rPr>
      </w:pPr>
    </w:p>
    <w:p w14:paraId="0C4DBEBF" w14:textId="67D6B4EC" w:rsidR="00FD6AA2" w:rsidRPr="00FD6533" w:rsidRDefault="00FD6AA2" w:rsidP="00FD6AA2">
      <w:pPr>
        <w:spacing w:after="0" w:line="240" w:lineRule="auto"/>
        <w:jc w:val="center"/>
        <w:rPr>
          <w:rFonts w:ascii="Times New Roman" w:hAnsi="Times New Roman" w:cs="Times New Roman"/>
        </w:rPr>
      </w:pPr>
      <w:r w:rsidRPr="00FD6533">
        <w:rPr>
          <w:rFonts w:ascii="Times New Roman" w:hAnsi="Times New Roman" w:cs="Times New Roman"/>
          <w:b/>
          <w:bCs/>
          <w:noProof/>
          <w:color w:val="000000"/>
          <w:sz w:val="48"/>
          <w:szCs w:val="48"/>
          <w:bdr w:val="none" w:sz="0" w:space="0" w:color="auto" w:frame="1"/>
          <w:lang w:eastAsia="en-US"/>
        </w:rPr>
        <w:drawing>
          <wp:inline distT="0" distB="0" distL="0" distR="0" wp14:anchorId="6C11E08F" wp14:editId="1A895D5C">
            <wp:extent cx="914400" cy="895350"/>
            <wp:effectExtent l="0" t="0" r="0" b="0"/>
            <wp:docPr id="400423705" name="Picture 400423705" descr="https://lh7-rt.googleusercontent.com/docsz/AD_4nXekLn_Q-BWGxdj1wjSKR4jxMHw0pRS00rnnSrSCdTu3x99sW7sEiqHJGLHQUOhN82V1sVde8EM_LZmDCCpjXW423gxfGSiCFeta1PMpyHIuq0sGLUF4Fwr06qYC-eXP_Ub6Al7HpY9hpfxdrYosNGA?key=3A8_setGpQELsxDKL9OGt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kLn_Q-BWGxdj1wjSKR4jxMHw0pRS00rnnSrSCdTu3x99sW7sEiqHJGLHQUOhN82V1sVde8EM_LZmDCCpjXW423gxfGSiCFeta1PMpyHIuq0sGLUF4Fwr06qYC-eXP_Ub6Al7HpY9hpfxdrYosNGA?key=3A8_setGpQELsxDKL9OGtdL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14:paraId="1D9B4D40" w14:textId="509E90FC" w:rsidR="00FD6AA2" w:rsidRPr="00FD6533" w:rsidRDefault="00FD6AA2" w:rsidP="00FD6AA2">
      <w:pPr>
        <w:spacing w:after="0" w:line="240" w:lineRule="auto"/>
        <w:jc w:val="center"/>
        <w:rPr>
          <w:rFonts w:ascii="Times New Roman" w:hAnsi="Times New Roman" w:cs="Times New Roman"/>
        </w:rPr>
      </w:pPr>
    </w:p>
    <w:p w14:paraId="6E2CF7E0" w14:textId="0920B1D4" w:rsidR="00B53A3E" w:rsidRPr="00FD6533" w:rsidRDefault="00B53A3E" w:rsidP="00FD6AA2">
      <w:pPr>
        <w:spacing w:after="0" w:line="240" w:lineRule="auto"/>
        <w:jc w:val="center"/>
        <w:rPr>
          <w:rFonts w:ascii="Times New Roman" w:hAnsi="Times New Roman" w:cs="Times New Roman"/>
        </w:rPr>
      </w:pPr>
    </w:p>
    <w:p w14:paraId="4BC7E453" w14:textId="0E9D50AB" w:rsidR="00B53A3E" w:rsidRPr="00FD6533" w:rsidRDefault="00B53A3E" w:rsidP="00FD6AA2">
      <w:pPr>
        <w:spacing w:after="0" w:line="240" w:lineRule="auto"/>
        <w:jc w:val="center"/>
        <w:rPr>
          <w:rFonts w:ascii="Times New Roman" w:hAnsi="Times New Roman" w:cs="Times New Roman"/>
        </w:rPr>
      </w:pPr>
    </w:p>
    <w:p w14:paraId="69EF5C00" w14:textId="77777777" w:rsidR="00FD6AA2" w:rsidRPr="00667FB8" w:rsidRDefault="00FD6AA2" w:rsidP="00FD6AA2">
      <w:pPr>
        <w:spacing w:after="0" w:line="240" w:lineRule="auto"/>
        <w:jc w:val="center"/>
        <w:rPr>
          <w:rFonts w:ascii="Times New Roman" w:hAnsi="Times New Roman" w:cs="Times New Roman"/>
          <w:b/>
          <w:sz w:val="32"/>
          <w:szCs w:val="32"/>
        </w:rPr>
      </w:pPr>
    </w:p>
    <w:p w14:paraId="1EA95E58" w14:textId="77777777" w:rsidR="00FD6AA2" w:rsidRPr="00667FB8" w:rsidRDefault="00FD6AA2" w:rsidP="00FD6AA2">
      <w:pPr>
        <w:spacing w:after="0" w:line="240" w:lineRule="auto"/>
        <w:jc w:val="center"/>
        <w:rPr>
          <w:rFonts w:ascii="Times New Roman" w:hAnsi="Times New Roman" w:cs="Times New Roman"/>
          <w:b/>
          <w:sz w:val="32"/>
          <w:szCs w:val="32"/>
        </w:rPr>
      </w:pPr>
      <w:r w:rsidRPr="00667FB8">
        <w:rPr>
          <w:rFonts w:ascii="Times New Roman" w:hAnsi="Times New Roman" w:cs="Times New Roman"/>
          <w:b/>
          <w:sz w:val="32"/>
          <w:szCs w:val="32"/>
        </w:rPr>
        <w:t>THỰC TẬP ĐỒ ÁN CHUYÊN NGÀNH</w:t>
      </w:r>
    </w:p>
    <w:p w14:paraId="6295107C" w14:textId="77777777" w:rsidR="00FD6AA2" w:rsidRPr="00667FB8" w:rsidRDefault="00FD6AA2" w:rsidP="00FD6AA2">
      <w:pPr>
        <w:spacing w:after="0" w:line="240" w:lineRule="auto"/>
        <w:jc w:val="center"/>
        <w:rPr>
          <w:rFonts w:ascii="Times New Roman" w:hAnsi="Times New Roman" w:cs="Times New Roman"/>
          <w:b/>
          <w:sz w:val="32"/>
          <w:szCs w:val="32"/>
        </w:rPr>
      </w:pPr>
      <w:r w:rsidRPr="00667FB8">
        <w:rPr>
          <w:rFonts w:ascii="Times New Roman" w:hAnsi="Times New Roman" w:cs="Times New Roman"/>
          <w:b/>
          <w:sz w:val="32"/>
          <w:szCs w:val="32"/>
        </w:rPr>
        <w:t>HỌC KỲ I, NĂM HỌC 2025-2026</w:t>
      </w:r>
    </w:p>
    <w:p w14:paraId="0BA65FEF" w14:textId="77777777" w:rsidR="00FD6AA2" w:rsidRPr="00667FB8" w:rsidRDefault="00FD6AA2" w:rsidP="00FD6AA2">
      <w:pPr>
        <w:jc w:val="center"/>
        <w:rPr>
          <w:rFonts w:ascii="Times New Roman" w:hAnsi="Times New Roman" w:cs="Times New Roman"/>
          <w:sz w:val="32"/>
          <w:szCs w:val="32"/>
        </w:rPr>
      </w:pPr>
    </w:p>
    <w:p w14:paraId="08BB031C" w14:textId="4E2F1549" w:rsidR="00FD6AA2" w:rsidRPr="00FD6533" w:rsidRDefault="00FD6AA2" w:rsidP="00FD6AA2">
      <w:pPr>
        <w:rPr>
          <w:rFonts w:ascii="Times New Roman" w:hAnsi="Times New Roman" w:cs="Times New Roman"/>
        </w:rPr>
      </w:pPr>
    </w:p>
    <w:p w14:paraId="7F507CAA" w14:textId="0A32D3AD" w:rsidR="00B53A3E" w:rsidRPr="00FD6533" w:rsidRDefault="00B53A3E" w:rsidP="00FD6AA2">
      <w:pPr>
        <w:rPr>
          <w:rFonts w:ascii="Times New Roman" w:hAnsi="Times New Roman" w:cs="Times New Roman"/>
        </w:rPr>
      </w:pPr>
    </w:p>
    <w:p w14:paraId="0972EDE4" w14:textId="77777777" w:rsidR="00FD6AA2" w:rsidRPr="00FD6533" w:rsidRDefault="00FD6AA2" w:rsidP="00FD6AA2">
      <w:pPr>
        <w:spacing w:after="0" w:line="360" w:lineRule="auto"/>
        <w:jc w:val="center"/>
        <w:rPr>
          <w:rFonts w:ascii="Times New Roman" w:hAnsi="Times New Roman" w:cs="Times New Roman"/>
          <w:b/>
          <w:sz w:val="44"/>
          <w:szCs w:val="44"/>
        </w:rPr>
      </w:pPr>
      <w:r w:rsidRPr="00FD6533">
        <w:rPr>
          <w:rFonts w:ascii="Times New Roman" w:hAnsi="Times New Roman" w:cs="Times New Roman"/>
          <w:b/>
          <w:sz w:val="48"/>
          <w:szCs w:val="48"/>
        </w:rPr>
        <w:t>PHÁT TRIỂN GIAO DIỆN FRONTEND CHO NỀN TẢNG HỌC TRỰC TUYẾN CÓ YẾU TỐ TRÒ CHƠI</w:t>
      </w:r>
    </w:p>
    <w:p w14:paraId="191CF775" w14:textId="4B39B844" w:rsidR="00FD6AA2" w:rsidRPr="00FD6533" w:rsidRDefault="00FD6AA2" w:rsidP="00FD6AA2">
      <w:pPr>
        <w:jc w:val="center"/>
        <w:rPr>
          <w:rFonts w:ascii="Times New Roman" w:hAnsi="Times New Roman" w:cs="Times New Roman"/>
          <w:b/>
          <w:sz w:val="48"/>
          <w:szCs w:val="48"/>
        </w:rPr>
      </w:pPr>
    </w:p>
    <w:p w14:paraId="005EE3BF" w14:textId="6EE9A66B" w:rsidR="00B53A3E" w:rsidRPr="00FD6533" w:rsidRDefault="00B53A3E" w:rsidP="00FD6AA2">
      <w:pPr>
        <w:jc w:val="center"/>
        <w:rPr>
          <w:rFonts w:ascii="Times New Roman" w:hAnsi="Times New Roman" w:cs="Times New Roman"/>
          <w:b/>
          <w:sz w:val="48"/>
          <w:szCs w:val="48"/>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105"/>
      </w:tblGrid>
      <w:tr w:rsidR="00FD6AA2" w:rsidRPr="00667FB8" w14:paraId="03074C8C" w14:textId="77777777" w:rsidTr="00B53A3E">
        <w:tc>
          <w:tcPr>
            <w:tcW w:w="4106" w:type="dxa"/>
          </w:tcPr>
          <w:p w14:paraId="074DFCC1" w14:textId="77777777" w:rsidR="00FD6AA2" w:rsidRPr="00667FB8" w:rsidRDefault="00FD6AA2" w:rsidP="00C07FE3">
            <w:pPr>
              <w:spacing w:line="360" w:lineRule="auto"/>
              <w:rPr>
                <w:rFonts w:ascii="Times New Roman" w:hAnsi="Times New Roman" w:cs="Times New Roman"/>
                <w:i/>
                <w:sz w:val="28"/>
                <w:szCs w:val="28"/>
              </w:rPr>
            </w:pPr>
            <w:r w:rsidRPr="00667FB8">
              <w:rPr>
                <w:rFonts w:ascii="Times New Roman" w:hAnsi="Times New Roman" w:cs="Times New Roman"/>
                <w:i/>
                <w:sz w:val="28"/>
                <w:szCs w:val="28"/>
              </w:rPr>
              <w:t>Giáo viên hướng dẫn</w:t>
            </w:r>
          </w:p>
          <w:p w14:paraId="55E622E5" w14:textId="77777777" w:rsidR="00FD6AA2" w:rsidRPr="00667FB8" w:rsidRDefault="00FD6AA2" w:rsidP="00C07FE3">
            <w:pPr>
              <w:spacing w:line="360" w:lineRule="auto"/>
              <w:rPr>
                <w:rFonts w:ascii="Times New Roman" w:hAnsi="Times New Roman" w:cs="Times New Roman"/>
                <w:sz w:val="28"/>
                <w:szCs w:val="28"/>
              </w:rPr>
            </w:pPr>
            <w:r w:rsidRPr="00667FB8">
              <w:rPr>
                <w:rFonts w:ascii="Times New Roman" w:hAnsi="Times New Roman" w:cs="Times New Roman"/>
                <w:sz w:val="28"/>
                <w:szCs w:val="28"/>
              </w:rPr>
              <w:t>ThS. Nguyễn Ngọc Đan Thanh</w:t>
            </w:r>
          </w:p>
        </w:tc>
        <w:tc>
          <w:tcPr>
            <w:tcW w:w="4105" w:type="dxa"/>
          </w:tcPr>
          <w:p w14:paraId="78D5A087" w14:textId="77777777" w:rsidR="00FD6AA2" w:rsidRPr="00667FB8" w:rsidRDefault="00FD6AA2" w:rsidP="00C07FE3">
            <w:pPr>
              <w:spacing w:line="360" w:lineRule="auto"/>
              <w:rPr>
                <w:rFonts w:ascii="Times New Roman" w:hAnsi="Times New Roman" w:cs="Times New Roman"/>
                <w:i/>
                <w:sz w:val="28"/>
                <w:szCs w:val="28"/>
              </w:rPr>
            </w:pPr>
            <w:r w:rsidRPr="00667FB8">
              <w:rPr>
                <w:rFonts w:ascii="Times New Roman" w:hAnsi="Times New Roman" w:cs="Times New Roman"/>
                <w:i/>
                <w:sz w:val="28"/>
                <w:szCs w:val="28"/>
              </w:rPr>
              <w:t>Sinh viên thực hiện:</w:t>
            </w:r>
          </w:p>
          <w:p w14:paraId="367C461E" w14:textId="77777777" w:rsidR="00FD6AA2" w:rsidRPr="00667FB8" w:rsidRDefault="00FD6AA2" w:rsidP="00C07FE3">
            <w:pPr>
              <w:spacing w:line="360" w:lineRule="auto"/>
              <w:rPr>
                <w:rFonts w:ascii="Times New Roman" w:hAnsi="Times New Roman" w:cs="Times New Roman"/>
                <w:sz w:val="28"/>
                <w:szCs w:val="28"/>
              </w:rPr>
            </w:pPr>
            <w:r w:rsidRPr="00667FB8">
              <w:rPr>
                <w:rFonts w:ascii="Times New Roman" w:hAnsi="Times New Roman" w:cs="Times New Roman"/>
                <w:sz w:val="28"/>
                <w:szCs w:val="28"/>
              </w:rPr>
              <w:t>Họ tên: Nguyễn Huỳnh Phú Vinh</w:t>
            </w:r>
          </w:p>
          <w:p w14:paraId="589AB61A" w14:textId="77777777" w:rsidR="00FD6AA2" w:rsidRPr="00667FB8" w:rsidRDefault="00FD6AA2" w:rsidP="00C07FE3">
            <w:pPr>
              <w:spacing w:line="360" w:lineRule="auto"/>
              <w:rPr>
                <w:rFonts w:ascii="Times New Roman" w:hAnsi="Times New Roman" w:cs="Times New Roman"/>
                <w:sz w:val="28"/>
                <w:szCs w:val="28"/>
              </w:rPr>
            </w:pPr>
            <w:r w:rsidRPr="00667FB8">
              <w:rPr>
                <w:rFonts w:ascii="Times New Roman" w:hAnsi="Times New Roman" w:cs="Times New Roman"/>
                <w:sz w:val="28"/>
                <w:szCs w:val="28"/>
              </w:rPr>
              <w:t>MSSV: 110122203</w:t>
            </w:r>
          </w:p>
          <w:p w14:paraId="4248EF0B" w14:textId="77777777" w:rsidR="00FD6AA2" w:rsidRPr="00667FB8" w:rsidRDefault="00FD6AA2" w:rsidP="00C07FE3">
            <w:pPr>
              <w:spacing w:line="360" w:lineRule="auto"/>
              <w:rPr>
                <w:rFonts w:ascii="Times New Roman" w:hAnsi="Times New Roman" w:cs="Times New Roman"/>
                <w:sz w:val="28"/>
                <w:szCs w:val="28"/>
              </w:rPr>
            </w:pPr>
            <w:r w:rsidRPr="00667FB8">
              <w:rPr>
                <w:rFonts w:ascii="Times New Roman" w:hAnsi="Times New Roman" w:cs="Times New Roman"/>
                <w:sz w:val="28"/>
                <w:szCs w:val="28"/>
              </w:rPr>
              <w:t>Lớp: DA22TTC</w:t>
            </w:r>
          </w:p>
        </w:tc>
      </w:tr>
    </w:tbl>
    <w:p w14:paraId="4A103847" w14:textId="77777777" w:rsidR="00FD6AA2" w:rsidRPr="00FD6533" w:rsidRDefault="00FD6AA2" w:rsidP="00FD6AA2">
      <w:pPr>
        <w:rPr>
          <w:rFonts w:ascii="Times New Roman" w:hAnsi="Times New Roman" w:cs="Times New Roman"/>
        </w:rPr>
      </w:pPr>
    </w:p>
    <w:p w14:paraId="6B4BD615" w14:textId="77777777" w:rsidR="00FD6AA2" w:rsidRPr="00FD6533" w:rsidRDefault="00FD6AA2" w:rsidP="00FD6AA2">
      <w:pPr>
        <w:jc w:val="center"/>
        <w:rPr>
          <w:rFonts w:ascii="Times New Roman" w:hAnsi="Times New Roman" w:cs="Times New Roman"/>
          <w:b/>
          <w:i/>
        </w:rPr>
      </w:pPr>
    </w:p>
    <w:p w14:paraId="5760CFC0" w14:textId="77777777" w:rsidR="00FD6AA2" w:rsidRPr="00FD6533" w:rsidRDefault="00FD6AA2" w:rsidP="00FD6AA2">
      <w:pPr>
        <w:jc w:val="center"/>
        <w:rPr>
          <w:rFonts w:ascii="Times New Roman" w:hAnsi="Times New Roman" w:cs="Times New Roman"/>
          <w:b/>
          <w:i/>
        </w:rPr>
      </w:pPr>
    </w:p>
    <w:p w14:paraId="75BC718E" w14:textId="580BECE4" w:rsidR="00FD6AA2" w:rsidRPr="00667FB8" w:rsidRDefault="00FD6AA2" w:rsidP="00FD6AA2">
      <w:pPr>
        <w:jc w:val="center"/>
        <w:rPr>
          <w:rFonts w:ascii="Times New Roman" w:hAnsi="Times New Roman" w:cs="Times New Roman"/>
          <w:b/>
          <w:i/>
          <w:sz w:val="28"/>
          <w:szCs w:val="28"/>
        </w:rPr>
      </w:pPr>
      <w:r w:rsidRPr="00667FB8">
        <w:rPr>
          <w:rFonts w:ascii="Times New Roman" w:hAnsi="Times New Roman" w:cs="Times New Roman"/>
          <w:b/>
          <w:i/>
          <w:sz w:val="28"/>
          <w:szCs w:val="28"/>
        </w:rPr>
        <w:t xml:space="preserve">Vĩnh Long, Tháng </w:t>
      </w:r>
      <w:r w:rsidR="00233EEB" w:rsidRPr="00667FB8">
        <w:rPr>
          <w:rFonts w:ascii="Times New Roman" w:hAnsi="Times New Roman" w:cs="Times New Roman"/>
          <w:b/>
          <w:i/>
          <w:sz w:val="28"/>
          <w:szCs w:val="28"/>
        </w:rPr>
        <w:t>12</w:t>
      </w:r>
      <w:r w:rsidRPr="00667FB8">
        <w:rPr>
          <w:rFonts w:ascii="Times New Roman" w:hAnsi="Times New Roman" w:cs="Times New Roman"/>
          <w:b/>
          <w:i/>
          <w:sz w:val="28"/>
          <w:szCs w:val="28"/>
        </w:rPr>
        <w:t xml:space="preserve"> Năm 2025</w:t>
      </w:r>
    </w:p>
    <w:p w14:paraId="6CEAD383" w14:textId="77777777" w:rsidR="008674E4" w:rsidRPr="00FD6533" w:rsidRDefault="008674E4">
      <w:pPr>
        <w:rPr>
          <w:rFonts w:ascii="Times New Roman" w:hAnsi="Times New Roman" w:cs="Times New Roman"/>
        </w:rPr>
        <w:sectPr w:rsidR="008674E4" w:rsidRPr="00FD6533" w:rsidSect="004A58FE">
          <w:pgSz w:w="11907" w:h="16840" w:code="9"/>
          <w:pgMar w:top="1134" w:right="851" w:bottom="1134" w:left="1985" w:header="1134" w:footer="1134" w:gutter="0"/>
          <w:pgBorders>
            <w:top w:val="twistedLines1" w:sz="18" w:space="1" w:color="auto"/>
            <w:left w:val="twistedLines1" w:sz="18" w:space="4" w:color="auto"/>
            <w:bottom w:val="twistedLines1" w:sz="18" w:space="1" w:color="auto"/>
            <w:right w:val="twistedLines1" w:sz="18" w:space="4" w:color="auto"/>
          </w:pgBorders>
          <w:cols w:space="720"/>
          <w:docGrid w:linePitch="360"/>
        </w:sectPr>
      </w:pPr>
    </w:p>
    <w:p w14:paraId="07C13517" w14:textId="4FC1F010" w:rsidR="008674E4" w:rsidRPr="00FD6533" w:rsidRDefault="008674E4" w:rsidP="00404200">
      <w:pPr>
        <w:pStyle w:val="TieuDe"/>
      </w:pPr>
      <w:bookmarkStart w:id="0" w:name="_Toc186531721"/>
      <w:bookmarkStart w:id="1" w:name="_Toc186994884"/>
      <w:bookmarkStart w:id="2" w:name="_Toc187215588"/>
      <w:bookmarkStart w:id="3" w:name="_Toc218671741"/>
      <w:r w:rsidRPr="00FD6533">
        <w:lastRenderedPageBreak/>
        <w:t>NHẬN XÉT CỦA GIÁO VIÊN HƯỚNG DẪN</w:t>
      </w:r>
      <w:bookmarkEnd w:id="0"/>
      <w:bookmarkEnd w:id="1"/>
      <w:bookmarkEnd w:id="2"/>
      <w:bookmarkEnd w:id="3"/>
    </w:p>
    <w:p w14:paraId="1A1E676F" w14:textId="77777777" w:rsidR="008674E4" w:rsidRPr="00FD6533" w:rsidRDefault="008674E4" w:rsidP="00B53A3E">
      <w:pPr>
        <w:tabs>
          <w:tab w:val="right" w:leader="dot" w:pos="9071"/>
        </w:tabs>
        <w:ind w:firstLine="567"/>
        <w:jc w:val="both"/>
        <w:rPr>
          <w:rFonts w:ascii="Times New Roman" w:hAnsi="Times New Roman" w:cs="Times New Roman"/>
        </w:rPr>
      </w:pPr>
      <w:r w:rsidRPr="00FD6533">
        <w:rPr>
          <w:rFonts w:ascii="Times New Roman" w:hAnsi="Times New Roman" w:cs="Times New Roman"/>
        </w:rPr>
        <w:tab/>
      </w:r>
    </w:p>
    <w:p w14:paraId="1B72CA05"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1DBCDA3D"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710D2761"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20ACB08C"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1BFDAB86"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6DAA0426"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2E6E2928"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532DA70A"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196E1DBA"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30771C0C"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647BCA08"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7C026E4B"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044E27D7"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455B087F"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5061BC1D"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507A856B"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075D2E65"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1CC987F9"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7A722688"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083D2FC3"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67F8CE02" w14:textId="198E0EE7" w:rsidR="008674E4" w:rsidRPr="00FD6533" w:rsidRDefault="008E3E40" w:rsidP="008674E4">
      <w:pPr>
        <w:tabs>
          <w:tab w:val="right" w:leader="dot" w:pos="8788"/>
        </w:tabs>
        <w:ind w:left="4111"/>
        <w:jc w:val="center"/>
        <w:rPr>
          <w:rFonts w:ascii="Times New Roman" w:hAnsi="Times New Roman" w:cs="Times New Roman"/>
          <w:i/>
        </w:rPr>
      </w:pPr>
      <w:r w:rsidRPr="00FD6533">
        <w:rPr>
          <w:rFonts w:ascii="Times New Roman" w:hAnsi="Times New Roman" w:cs="Times New Roman"/>
          <w:i/>
        </w:rPr>
        <w:t>Vĩnh Long</w:t>
      </w:r>
      <w:r w:rsidR="008674E4" w:rsidRPr="00FD6533">
        <w:rPr>
          <w:rFonts w:ascii="Times New Roman" w:hAnsi="Times New Roman" w:cs="Times New Roman"/>
          <w:i/>
        </w:rPr>
        <w:t>, ngày … tháng … năm 202</w:t>
      </w:r>
      <w:r w:rsidR="00404200" w:rsidRPr="00FD6533">
        <w:rPr>
          <w:rFonts w:ascii="Times New Roman" w:hAnsi="Times New Roman" w:cs="Times New Roman"/>
          <w:i/>
        </w:rPr>
        <w:t>5</w:t>
      </w:r>
    </w:p>
    <w:p w14:paraId="4F0413F1" w14:textId="77777777" w:rsidR="008674E4" w:rsidRPr="00FD6533" w:rsidRDefault="008674E4" w:rsidP="008674E4">
      <w:pPr>
        <w:tabs>
          <w:tab w:val="right" w:leader="dot" w:pos="8788"/>
        </w:tabs>
        <w:ind w:left="4111"/>
        <w:jc w:val="center"/>
        <w:rPr>
          <w:rFonts w:ascii="Times New Roman" w:hAnsi="Times New Roman" w:cs="Times New Roman"/>
          <w:b/>
        </w:rPr>
      </w:pPr>
      <w:r w:rsidRPr="00FD6533">
        <w:rPr>
          <w:rFonts w:ascii="Times New Roman" w:hAnsi="Times New Roman" w:cs="Times New Roman"/>
          <w:b/>
        </w:rPr>
        <w:t>Giáo viên hướng dẫn</w:t>
      </w:r>
    </w:p>
    <w:p w14:paraId="6A7DEFFF" w14:textId="77777777" w:rsidR="008674E4" w:rsidRPr="00FD6533" w:rsidRDefault="008674E4" w:rsidP="008674E4">
      <w:pPr>
        <w:tabs>
          <w:tab w:val="right" w:leader="dot" w:pos="8788"/>
        </w:tabs>
        <w:ind w:left="4111"/>
        <w:jc w:val="center"/>
        <w:rPr>
          <w:rFonts w:ascii="Times New Roman" w:hAnsi="Times New Roman" w:cs="Times New Roman"/>
          <w:i/>
        </w:rPr>
      </w:pPr>
      <w:r w:rsidRPr="00FD6533">
        <w:rPr>
          <w:rFonts w:ascii="Times New Roman" w:hAnsi="Times New Roman" w:cs="Times New Roman"/>
          <w:i/>
        </w:rPr>
        <w:t>(Ký và ghi rõ họ tên)</w:t>
      </w:r>
    </w:p>
    <w:p w14:paraId="7C6CF59B" w14:textId="77777777" w:rsidR="008674E4" w:rsidRPr="00FD6533" w:rsidRDefault="008674E4" w:rsidP="008674E4">
      <w:pPr>
        <w:tabs>
          <w:tab w:val="right" w:leader="dot" w:pos="8788"/>
        </w:tabs>
        <w:jc w:val="both"/>
        <w:rPr>
          <w:rFonts w:ascii="Times New Roman" w:hAnsi="Times New Roman" w:cs="Times New Roman"/>
        </w:rPr>
      </w:pPr>
    </w:p>
    <w:p w14:paraId="7B1731B1" w14:textId="77777777" w:rsidR="008674E4" w:rsidRPr="00FD6533" w:rsidRDefault="008674E4">
      <w:pPr>
        <w:rPr>
          <w:rFonts w:ascii="Times New Roman" w:hAnsi="Times New Roman" w:cs="Times New Roman"/>
          <w:b/>
        </w:rPr>
      </w:pPr>
      <w:r w:rsidRPr="00FD6533">
        <w:rPr>
          <w:rFonts w:ascii="Times New Roman" w:hAnsi="Times New Roman" w:cs="Times New Roman"/>
          <w:b/>
        </w:rPr>
        <w:br w:type="page"/>
      </w:r>
    </w:p>
    <w:p w14:paraId="43DA5334" w14:textId="77777777" w:rsidR="008674E4" w:rsidRPr="00FD6533" w:rsidRDefault="008674E4" w:rsidP="00FB3670">
      <w:pPr>
        <w:pStyle w:val="TieuDe"/>
      </w:pPr>
      <w:bookmarkStart w:id="4" w:name="_Toc218671742"/>
      <w:r w:rsidRPr="00FD6533">
        <w:lastRenderedPageBreak/>
        <w:t>NHẬN XÉT CỦA THÀNH VIÊN HỘI ĐỒNG</w:t>
      </w:r>
      <w:bookmarkEnd w:id="4"/>
    </w:p>
    <w:p w14:paraId="29B6CE21" w14:textId="77777777" w:rsidR="008674E4" w:rsidRPr="00FD6533" w:rsidRDefault="008674E4" w:rsidP="00B53A3E">
      <w:pPr>
        <w:tabs>
          <w:tab w:val="right" w:leader="dot" w:pos="9071"/>
        </w:tabs>
        <w:ind w:firstLine="567"/>
        <w:jc w:val="both"/>
        <w:rPr>
          <w:rFonts w:ascii="Times New Roman" w:hAnsi="Times New Roman" w:cs="Times New Roman"/>
        </w:rPr>
      </w:pPr>
      <w:r w:rsidRPr="00FD6533">
        <w:rPr>
          <w:rFonts w:ascii="Times New Roman" w:hAnsi="Times New Roman" w:cs="Times New Roman"/>
        </w:rPr>
        <w:tab/>
      </w:r>
    </w:p>
    <w:p w14:paraId="650E9277"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7B15CE32"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0E9454BF"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6B83CB2C"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3A164222"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02F3E29B"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6148F606"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47133A58"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47B21D9B"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1726A2C5"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403F22C7"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51260382"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3A617C8D"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48F3FD65"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534CF32B"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4A198C8A"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513174C1"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7158FC28"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7DCE87E2"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773FE4F4"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41823367" w14:textId="78D53B1B" w:rsidR="008674E4" w:rsidRPr="00FD6533" w:rsidRDefault="008E3E40" w:rsidP="008674E4">
      <w:pPr>
        <w:tabs>
          <w:tab w:val="right" w:leader="dot" w:pos="8788"/>
        </w:tabs>
        <w:ind w:left="4111"/>
        <w:jc w:val="center"/>
        <w:rPr>
          <w:rFonts w:ascii="Times New Roman" w:hAnsi="Times New Roman" w:cs="Times New Roman"/>
          <w:i/>
        </w:rPr>
      </w:pPr>
      <w:r w:rsidRPr="00FD6533">
        <w:rPr>
          <w:rFonts w:ascii="Times New Roman" w:hAnsi="Times New Roman" w:cs="Times New Roman"/>
          <w:i/>
        </w:rPr>
        <w:t>Vĩnh Long</w:t>
      </w:r>
      <w:r w:rsidR="008674E4" w:rsidRPr="00FD6533">
        <w:rPr>
          <w:rFonts w:ascii="Times New Roman" w:hAnsi="Times New Roman" w:cs="Times New Roman"/>
          <w:i/>
        </w:rPr>
        <w:t>, ngày … tháng … năm 202</w:t>
      </w:r>
      <w:r w:rsidR="00404200" w:rsidRPr="00FD6533">
        <w:rPr>
          <w:rFonts w:ascii="Times New Roman" w:hAnsi="Times New Roman" w:cs="Times New Roman"/>
          <w:i/>
        </w:rPr>
        <w:t>5</w:t>
      </w:r>
    </w:p>
    <w:p w14:paraId="3AFAD820" w14:textId="77777777" w:rsidR="008674E4" w:rsidRPr="00FD6533" w:rsidRDefault="008674E4" w:rsidP="008674E4">
      <w:pPr>
        <w:tabs>
          <w:tab w:val="right" w:leader="dot" w:pos="8788"/>
        </w:tabs>
        <w:ind w:left="4111"/>
        <w:jc w:val="center"/>
        <w:rPr>
          <w:rFonts w:ascii="Times New Roman" w:hAnsi="Times New Roman" w:cs="Times New Roman"/>
          <w:b/>
        </w:rPr>
      </w:pPr>
      <w:r w:rsidRPr="00FD6533">
        <w:rPr>
          <w:rFonts w:ascii="Times New Roman" w:hAnsi="Times New Roman" w:cs="Times New Roman"/>
          <w:b/>
        </w:rPr>
        <w:t>Thành viên hội đồng</w:t>
      </w:r>
    </w:p>
    <w:p w14:paraId="44421812" w14:textId="77777777" w:rsidR="008674E4" w:rsidRPr="00FD6533" w:rsidRDefault="008674E4" w:rsidP="008674E4">
      <w:pPr>
        <w:tabs>
          <w:tab w:val="right" w:leader="dot" w:pos="8788"/>
        </w:tabs>
        <w:ind w:left="4111"/>
        <w:jc w:val="center"/>
        <w:rPr>
          <w:rFonts w:ascii="Times New Roman" w:hAnsi="Times New Roman" w:cs="Times New Roman"/>
          <w:i/>
        </w:rPr>
      </w:pPr>
      <w:r w:rsidRPr="00FD6533">
        <w:rPr>
          <w:rFonts w:ascii="Times New Roman" w:hAnsi="Times New Roman" w:cs="Times New Roman"/>
          <w:i/>
        </w:rPr>
        <w:t>(Ký và ghi rõ họ tên)</w:t>
      </w:r>
    </w:p>
    <w:p w14:paraId="36A23937" w14:textId="77777777" w:rsidR="008674E4" w:rsidRPr="00FD6533" w:rsidRDefault="008674E4" w:rsidP="008674E4">
      <w:pPr>
        <w:jc w:val="center"/>
        <w:rPr>
          <w:rFonts w:ascii="Times New Roman" w:hAnsi="Times New Roman" w:cs="Times New Roman"/>
        </w:rPr>
      </w:pPr>
    </w:p>
    <w:p w14:paraId="0879C22F" w14:textId="77777777" w:rsidR="008674E4" w:rsidRPr="00FD6533" w:rsidRDefault="008674E4">
      <w:pPr>
        <w:rPr>
          <w:rFonts w:ascii="Times New Roman" w:hAnsi="Times New Roman" w:cs="Times New Roman"/>
          <w:b/>
        </w:rPr>
      </w:pPr>
      <w:r w:rsidRPr="00FD6533">
        <w:rPr>
          <w:rFonts w:ascii="Times New Roman" w:hAnsi="Times New Roman" w:cs="Times New Roman"/>
          <w:b/>
        </w:rPr>
        <w:br w:type="page"/>
      </w:r>
    </w:p>
    <w:p w14:paraId="421B3853" w14:textId="77777777" w:rsidR="008674E4" w:rsidRPr="00FD6533" w:rsidRDefault="008A3057" w:rsidP="00103C26">
      <w:pPr>
        <w:pStyle w:val="TieuDe"/>
      </w:pPr>
      <w:bookmarkStart w:id="5" w:name="_Toc186994885"/>
      <w:bookmarkStart w:id="6" w:name="_Toc187215589"/>
      <w:bookmarkStart w:id="7" w:name="_Toc218671743"/>
      <w:r w:rsidRPr="00FD6533">
        <w:lastRenderedPageBreak/>
        <w:t>LỜI CẢM ƠN</w:t>
      </w:r>
      <w:bookmarkEnd w:id="5"/>
      <w:bookmarkEnd w:id="6"/>
      <w:bookmarkEnd w:id="7"/>
    </w:p>
    <w:p w14:paraId="4A7F6673" w14:textId="77777777" w:rsidR="0074686D" w:rsidRPr="00FD6533" w:rsidRDefault="0074686D" w:rsidP="009B7691">
      <w:pPr>
        <w:pStyle w:val="Noidung1"/>
      </w:pPr>
      <w:r w:rsidRPr="00FD6533">
        <w:t>Trước hết, em xin gửi lời cảm ơn chân thành đến quý thầy cô, các bạn bè đã luôn quan tâm, giúp đỡ em trong suốt quá trình học tập và thực hiện đề tài này.</w:t>
      </w:r>
    </w:p>
    <w:p w14:paraId="148A1455" w14:textId="77777777" w:rsidR="0074686D" w:rsidRPr="00FD6533" w:rsidRDefault="0074686D" w:rsidP="009B7691">
      <w:pPr>
        <w:pStyle w:val="Noidung1"/>
      </w:pPr>
      <w:r w:rsidRPr="00FD6533">
        <w:t xml:space="preserve">Đề tài này là một thử thách lớn đối với em, đòi hỏi em phải có kiến thức chuyên môn vững vàng và kỹ năng lập trình thành thạo. Tuy nhiên, nhờ sự hướng dẫn tận tình của </w:t>
      </w:r>
      <w:r w:rsidRPr="00FD6533">
        <w:rPr>
          <w:lang w:val="en-US"/>
        </w:rPr>
        <w:t>cô</w:t>
      </w:r>
      <w:r w:rsidRPr="00FD6533">
        <w:t>, sự động viên của gia đình và bạn bè, em đã có thể hoàn thành đề tài đúng tiến độ và đạt được kết quả tốt.</w:t>
      </w:r>
    </w:p>
    <w:p w14:paraId="103AD075" w14:textId="77777777" w:rsidR="0074686D" w:rsidRPr="00FD6533" w:rsidRDefault="0074686D" w:rsidP="009B7691">
      <w:pPr>
        <w:pStyle w:val="Noidung1"/>
      </w:pPr>
      <w:r w:rsidRPr="00FD6533">
        <w:t xml:space="preserve">Em xin chân thành cảm ơn </w:t>
      </w:r>
      <w:r w:rsidRPr="00FD6533">
        <w:rPr>
          <w:lang w:val="en-US"/>
        </w:rPr>
        <w:t>cô</w:t>
      </w:r>
      <w:r w:rsidRPr="00FD6533">
        <w:t xml:space="preserve"> đã luôn dành thời gian quý báu để hướng dẫn, giải đáp thắc mắc của em trong suốt quá trình thực hiện đề tài. </w:t>
      </w:r>
      <w:r w:rsidRPr="00FD6533">
        <w:rPr>
          <w:lang w:val="en-US"/>
        </w:rPr>
        <w:t>Cô</w:t>
      </w:r>
      <w:r w:rsidRPr="00FD6533">
        <w:t xml:space="preserve"> đã giúp em hiểu rõ hơn về đề tài, từ đó có thể xây dựng được đề tài đáp ứng được nhu cầu của người dùng.</w:t>
      </w:r>
    </w:p>
    <w:p w14:paraId="3B5BC83C" w14:textId="77777777" w:rsidR="0074686D" w:rsidRPr="00FD6533" w:rsidRDefault="0074686D" w:rsidP="009B7691">
      <w:pPr>
        <w:pStyle w:val="Noidung1"/>
      </w:pPr>
      <w:r w:rsidRPr="00FD6533">
        <w:t>Em cũng xin gửi lời cảm ơn đến các bạn bè trong lớp đã luôn giúp đỡ và động viên em trong suốt quá trình học tập và thực hiện đề tài. Sự giúp đỡ của các bạn đã giúp em có thêm động lực để hoàn thành đề tài một cách tốt nhất.</w:t>
      </w:r>
    </w:p>
    <w:p w14:paraId="4B1D7452" w14:textId="77777777" w:rsidR="0074686D" w:rsidRPr="00FD6533" w:rsidRDefault="0074686D" w:rsidP="009B7691">
      <w:pPr>
        <w:pStyle w:val="Noidung1"/>
      </w:pPr>
      <w:r w:rsidRPr="00FD6533">
        <w:t>Một lần nữa, em xin gửi lời cảm ơn chân thành đến quý thầy cô, các bạn bè đã luôn quan tâm, giúp đỡ em trong suốt quá trình học tập và thực hiện đề tài.</w:t>
      </w:r>
    </w:p>
    <w:p w14:paraId="4404556A" w14:textId="77777777" w:rsidR="0074686D" w:rsidRPr="00FD6533" w:rsidRDefault="0074686D" w:rsidP="009B7691">
      <w:pPr>
        <w:pStyle w:val="Noidung1"/>
      </w:pPr>
      <w:r w:rsidRPr="00FD6533">
        <w:t>Em xin chân thành cảm ơn!</w:t>
      </w:r>
    </w:p>
    <w:p w14:paraId="46FF29CE" w14:textId="754DA55C" w:rsidR="00404200" w:rsidRPr="00FD6533" w:rsidRDefault="0074686D" w:rsidP="009B7691">
      <w:pPr>
        <w:pStyle w:val="Noidung1"/>
      </w:pPr>
      <w:r w:rsidRPr="00FD6533">
        <w:t>Trân trọng,</w:t>
      </w:r>
    </w:p>
    <w:p w14:paraId="294CAB49" w14:textId="502ABFCA" w:rsidR="008674E4" w:rsidRPr="00FD6533" w:rsidRDefault="008674E4" w:rsidP="00D25905">
      <w:pPr>
        <w:pStyle w:val="NoiDung"/>
        <w:rPr>
          <w:rFonts w:ascii="Times New Roman" w:hAnsi="Times New Roman" w:cs="Times New Roman"/>
        </w:rPr>
      </w:pPr>
      <w:r w:rsidRPr="00FD6533">
        <w:rPr>
          <w:rFonts w:ascii="Times New Roman" w:hAnsi="Times New Roman" w:cs="Times New Roman"/>
        </w:rPr>
        <w:br w:type="page"/>
      </w:r>
    </w:p>
    <w:p w14:paraId="0EE836C9" w14:textId="77777777" w:rsidR="00495ED9" w:rsidRPr="00FD6533" w:rsidRDefault="008A3057" w:rsidP="001C3698">
      <w:pPr>
        <w:pStyle w:val="TieuDe"/>
      </w:pPr>
      <w:bookmarkStart w:id="8" w:name="_Toc186994886"/>
      <w:bookmarkStart w:id="9" w:name="_Toc186531722"/>
      <w:bookmarkStart w:id="10" w:name="_Toc187215590"/>
      <w:bookmarkStart w:id="11" w:name="_Toc218671744"/>
      <w:r w:rsidRPr="00FD6533">
        <w:lastRenderedPageBreak/>
        <w:t>MỤC LỤC</w:t>
      </w:r>
      <w:bookmarkEnd w:id="8"/>
      <w:bookmarkEnd w:id="9"/>
      <w:bookmarkEnd w:id="10"/>
      <w:bookmarkEnd w:id="11"/>
    </w:p>
    <w:sdt>
      <w:sdtPr>
        <w:rPr>
          <w:rFonts w:ascii="Times New Roman" w:hAnsi="Times New Roman" w:cs="Times New Roman"/>
          <w:b w:val="0"/>
        </w:rPr>
        <w:id w:val="424849530"/>
        <w:docPartObj>
          <w:docPartGallery w:val="Table of Contents"/>
          <w:docPartUnique/>
        </w:docPartObj>
      </w:sdtPr>
      <w:sdtEndPr>
        <w:rPr>
          <w:b/>
          <w:bCs/>
          <w:noProof/>
        </w:rPr>
      </w:sdtEndPr>
      <w:sdtContent>
        <w:p w14:paraId="5EB62498" w14:textId="3EA0D809" w:rsidR="00DE71A0" w:rsidRDefault="00B41CB8">
          <w:pPr>
            <w:pStyle w:val="TOC1"/>
            <w:tabs>
              <w:tab w:val="right" w:leader="dot" w:pos="9061"/>
            </w:tabs>
            <w:rPr>
              <w:rFonts w:asciiTheme="minorHAnsi" w:hAnsiTheme="minorHAnsi"/>
              <w:b w:val="0"/>
              <w:noProof/>
              <w:kern w:val="2"/>
              <w:sz w:val="24"/>
              <w:szCs w:val="24"/>
              <w:lang w:eastAsia="en-US"/>
              <w14:ligatures w14:val="standardContextual"/>
            </w:rPr>
          </w:pPr>
          <w:r w:rsidRPr="00FD6533">
            <w:rPr>
              <w:rFonts w:ascii="Times New Roman" w:eastAsia="Times New Roman" w:hAnsi="Times New Roman" w:cs="Times New Roman"/>
              <w:b w:val="0"/>
              <w:sz w:val="28"/>
              <w:szCs w:val="24"/>
              <w:lang w:eastAsia="en-US"/>
            </w:rPr>
            <w:fldChar w:fldCharType="begin"/>
          </w:r>
          <w:r w:rsidRPr="00FD6533">
            <w:rPr>
              <w:rFonts w:ascii="Times New Roman" w:eastAsia="Times New Roman" w:hAnsi="Times New Roman" w:cs="Times New Roman"/>
              <w:b w:val="0"/>
              <w:sz w:val="28"/>
              <w:szCs w:val="24"/>
              <w:lang w:eastAsia="en-US"/>
            </w:rPr>
            <w:instrText xml:space="preserve"> TOC \o "4-4" \h \z \t "Heading 1,1,Heading 2,2,Heading 3,3,TieuDe,1" </w:instrText>
          </w:r>
          <w:r w:rsidRPr="00FD6533">
            <w:rPr>
              <w:rFonts w:ascii="Times New Roman" w:eastAsia="Times New Roman" w:hAnsi="Times New Roman" w:cs="Times New Roman"/>
              <w:b w:val="0"/>
              <w:sz w:val="28"/>
              <w:szCs w:val="24"/>
              <w:lang w:eastAsia="en-US"/>
            </w:rPr>
            <w:fldChar w:fldCharType="separate"/>
          </w:r>
          <w:hyperlink w:anchor="_Toc218671741" w:history="1">
            <w:r w:rsidR="00DE71A0" w:rsidRPr="00121D26">
              <w:rPr>
                <w:rStyle w:val="Hyperlink"/>
                <w:noProof/>
              </w:rPr>
              <w:t>NHẬN XÉT CỦA GIÁO VIÊN HƯỚNG DẪN</w:t>
            </w:r>
            <w:r w:rsidR="00DE71A0">
              <w:rPr>
                <w:noProof/>
                <w:webHidden/>
              </w:rPr>
              <w:tab/>
            </w:r>
            <w:r w:rsidR="00DE71A0">
              <w:rPr>
                <w:noProof/>
                <w:webHidden/>
              </w:rPr>
              <w:fldChar w:fldCharType="begin"/>
            </w:r>
            <w:r w:rsidR="00DE71A0">
              <w:rPr>
                <w:noProof/>
                <w:webHidden/>
              </w:rPr>
              <w:instrText xml:space="preserve"> PAGEREF _Toc218671741 \h </w:instrText>
            </w:r>
            <w:r w:rsidR="00DE71A0">
              <w:rPr>
                <w:noProof/>
                <w:webHidden/>
              </w:rPr>
            </w:r>
            <w:r w:rsidR="00DE71A0">
              <w:rPr>
                <w:noProof/>
                <w:webHidden/>
              </w:rPr>
              <w:fldChar w:fldCharType="separate"/>
            </w:r>
            <w:r w:rsidR="00DE71A0">
              <w:rPr>
                <w:rFonts w:hint="eastAsia"/>
                <w:noProof/>
                <w:webHidden/>
              </w:rPr>
              <w:t>i</w:t>
            </w:r>
            <w:r w:rsidR="00DE71A0">
              <w:rPr>
                <w:noProof/>
                <w:webHidden/>
              </w:rPr>
              <w:fldChar w:fldCharType="end"/>
            </w:r>
          </w:hyperlink>
        </w:p>
        <w:p w14:paraId="0CA6B6DC" w14:textId="1E56854E" w:rsidR="00DE71A0" w:rsidRDefault="00DE71A0">
          <w:pPr>
            <w:pStyle w:val="TOC1"/>
            <w:tabs>
              <w:tab w:val="right" w:leader="dot" w:pos="9061"/>
            </w:tabs>
            <w:rPr>
              <w:rFonts w:asciiTheme="minorHAnsi" w:hAnsiTheme="minorHAnsi"/>
              <w:b w:val="0"/>
              <w:noProof/>
              <w:kern w:val="2"/>
              <w:sz w:val="24"/>
              <w:szCs w:val="24"/>
              <w:lang w:eastAsia="en-US"/>
              <w14:ligatures w14:val="standardContextual"/>
            </w:rPr>
          </w:pPr>
          <w:hyperlink w:anchor="_Toc218671742" w:history="1">
            <w:r w:rsidRPr="00121D26">
              <w:rPr>
                <w:rStyle w:val="Hyperlink"/>
                <w:noProof/>
              </w:rPr>
              <w:t>NHẬN XÉT CỦA THÀNH VIÊN HỘI ĐỒNG</w:t>
            </w:r>
            <w:r>
              <w:rPr>
                <w:noProof/>
                <w:webHidden/>
              </w:rPr>
              <w:tab/>
            </w:r>
            <w:r>
              <w:rPr>
                <w:noProof/>
                <w:webHidden/>
              </w:rPr>
              <w:fldChar w:fldCharType="begin"/>
            </w:r>
            <w:r>
              <w:rPr>
                <w:noProof/>
                <w:webHidden/>
              </w:rPr>
              <w:instrText xml:space="preserve"> PAGEREF _Toc218671742 \h </w:instrText>
            </w:r>
            <w:r>
              <w:rPr>
                <w:noProof/>
                <w:webHidden/>
              </w:rPr>
            </w:r>
            <w:r>
              <w:rPr>
                <w:noProof/>
                <w:webHidden/>
              </w:rPr>
              <w:fldChar w:fldCharType="separate"/>
            </w:r>
            <w:r>
              <w:rPr>
                <w:rFonts w:hint="eastAsia"/>
                <w:noProof/>
                <w:webHidden/>
              </w:rPr>
              <w:t>ii</w:t>
            </w:r>
            <w:r>
              <w:rPr>
                <w:noProof/>
                <w:webHidden/>
              </w:rPr>
              <w:fldChar w:fldCharType="end"/>
            </w:r>
          </w:hyperlink>
        </w:p>
        <w:p w14:paraId="72C1CF04" w14:textId="7F047F4A" w:rsidR="00DE71A0" w:rsidRDefault="00DE71A0">
          <w:pPr>
            <w:pStyle w:val="TOC1"/>
            <w:tabs>
              <w:tab w:val="right" w:leader="dot" w:pos="9061"/>
            </w:tabs>
            <w:rPr>
              <w:rFonts w:asciiTheme="minorHAnsi" w:hAnsiTheme="minorHAnsi"/>
              <w:b w:val="0"/>
              <w:noProof/>
              <w:kern w:val="2"/>
              <w:sz w:val="24"/>
              <w:szCs w:val="24"/>
              <w:lang w:eastAsia="en-US"/>
              <w14:ligatures w14:val="standardContextual"/>
            </w:rPr>
          </w:pPr>
          <w:hyperlink w:anchor="_Toc218671743" w:history="1">
            <w:r w:rsidRPr="00121D26">
              <w:rPr>
                <w:rStyle w:val="Hyperlink"/>
                <w:noProof/>
              </w:rPr>
              <w:t>LỜI CẢM ƠN</w:t>
            </w:r>
            <w:r>
              <w:rPr>
                <w:noProof/>
                <w:webHidden/>
              </w:rPr>
              <w:tab/>
            </w:r>
            <w:r>
              <w:rPr>
                <w:noProof/>
                <w:webHidden/>
              </w:rPr>
              <w:fldChar w:fldCharType="begin"/>
            </w:r>
            <w:r>
              <w:rPr>
                <w:noProof/>
                <w:webHidden/>
              </w:rPr>
              <w:instrText xml:space="preserve"> PAGEREF _Toc218671743 \h </w:instrText>
            </w:r>
            <w:r>
              <w:rPr>
                <w:noProof/>
                <w:webHidden/>
              </w:rPr>
            </w:r>
            <w:r>
              <w:rPr>
                <w:noProof/>
                <w:webHidden/>
              </w:rPr>
              <w:fldChar w:fldCharType="separate"/>
            </w:r>
            <w:r>
              <w:rPr>
                <w:rFonts w:hint="eastAsia"/>
                <w:noProof/>
                <w:webHidden/>
              </w:rPr>
              <w:t>iii</w:t>
            </w:r>
            <w:r>
              <w:rPr>
                <w:noProof/>
                <w:webHidden/>
              </w:rPr>
              <w:fldChar w:fldCharType="end"/>
            </w:r>
          </w:hyperlink>
        </w:p>
        <w:p w14:paraId="102FB608" w14:textId="55B2D6A6" w:rsidR="00DE71A0" w:rsidRDefault="00DE71A0">
          <w:pPr>
            <w:pStyle w:val="TOC1"/>
            <w:tabs>
              <w:tab w:val="right" w:leader="dot" w:pos="9061"/>
            </w:tabs>
            <w:rPr>
              <w:rFonts w:asciiTheme="minorHAnsi" w:hAnsiTheme="minorHAnsi"/>
              <w:b w:val="0"/>
              <w:noProof/>
              <w:kern w:val="2"/>
              <w:sz w:val="24"/>
              <w:szCs w:val="24"/>
              <w:lang w:eastAsia="en-US"/>
              <w14:ligatures w14:val="standardContextual"/>
            </w:rPr>
          </w:pPr>
          <w:hyperlink w:anchor="_Toc218671744" w:history="1">
            <w:r w:rsidRPr="00121D26">
              <w:rPr>
                <w:rStyle w:val="Hyperlink"/>
                <w:noProof/>
              </w:rPr>
              <w:t>MỤC LỤC</w:t>
            </w:r>
            <w:r>
              <w:rPr>
                <w:noProof/>
                <w:webHidden/>
              </w:rPr>
              <w:tab/>
            </w:r>
            <w:r>
              <w:rPr>
                <w:noProof/>
                <w:webHidden/>
              </w:rPr>
              <w:fldChar w:fldCharType="begin"/>
            </w:r>
            <w:r>
              <w:rPr>
                <w:noProof/>
                <w:webHidden/>
              </w:rPr>
              <w:instrText xml:space="preserve"> PAGEREF _Toc218671744 \h </w:instrText>
            </w:r>
            <w:r>
              <w:rPr>
                <w:noProof/>
                <w:webHidden/>
              </w:rPr>
            </w:r>
            <w:r>
              <w:rPr>
                <w:noProof/>
                <w:webHidden/>
              </w:rPr>
              <w:fldChar w:fldCharType="separate"/>
            </w:r>
            <w:r>
              <w:rPr>
                <w:rFonts w:hint="eastAsia"/>
                <w:noProof/>
                <w:webHidden/>
              </w:rPr>
              <w:t>iv</w:t>
            </w:r>
            <w:r>
              <w:rPr>
                <w:noProof/>
                <w:webHidden/>
              </w:rPr>
              <w:fldChar w:fldCharType="end"/>
            </w:r>
          </w:hyperlink>
        </w:p>
        <w:p w14:paraId="116701D6" w14:textId="0EB0BF43" w:rsidR="00DE71A0" w:rsidRDefault="00DE71A0">
          <w:pPr>
            <w:pStyle w:val="TOC1"/>
            <w:tabs>
              <w:tab w:val="right" w:leader="dot" w:pos="9061"/>
            </w:tabs>
            <w:rPr>
              <w:rFonts w:asciiTheme="minorHAnsi" w:hAnsiTheme="minorHAnsi"/>
              <w:b w:val="0"/>
              <w:noProof/>
              <w:kern w:val="2"/>
              <w:sz w:val="24"/>
              <w:szCs w:val="24"/>
              <w:lang w:eastAsia="en-US"/>
              <w14:ligatures w14:val="standardContextual"/>
            </w:rPr>
          </w:pPr>
          <w:hyperlink w:anchor="_Toc218671745" w:history="1">
            <w:r w:rsidRPr="00121D26">
              <w:rPr>
                <w:rStyle w:val="Hyperlink"/>
                <w:noProof/>
              </w:rPr>
              <w:t>DANH MỤC HÌNH ẢNH – BẢNG BIỂU</w:t>
            </w:r>
            <w:r>
              <w:rPr>
                <w:noProof/>
                <w:webHidden/>
              </w:rPr>
              <w:tab/>
            </w:r>
            <w:r>
              <w:rPr>
                <w:noProof/>
                <w:webHidden/>
              </w:rPr>
              <w:fldChar w:fldCharType="begin"/>
            </w:r>
            <w:r>
              <w:rPr>
                <w:noProof/>
                <w:webHidden/>
              </w:rPr>
              <w:instrText xml:space="preserve"> PAGEREF _Toc218671745 \h </w:instrText>
            </w:r>
            <w:r>
              <w:rPr>
                <w:noProof/>
                <w:webHidden/>
              </w:rPr>
            </w:r>
            <w:r>
              <w:rPr>
                <w:noProof/>
                <w:webHidden/>
              </w:rPr>
              <w:fldChar w:fldCharType="separate"/>
            </w:r>
            <w:r>
              <w:rPr>
                <w:rFonts w:hint="eastAsia"/>
                <w:noProof/>
                <w:webHidden/>
              </w:rPr>
              <w:t>ix</w:t>
            </w:r>
            <w:r>
              <w:rPr>
                <w:noProof/>
                <w:webHidden/>
              </w:rPr>
              <w:fldChar w:fldCharType="end"/>
            </w:r>
          </w:hyperlink>
        </w:p>
        <w:p w14:paraId="37BE39AC" w14:textId="58516E97" w:rsidR="00DE71A0" w:rsidRDefault="00DE71A0">
          <w:pPr>
            <w:pStyle w:val="TOC1"/>
            <w:tabs>
              <w:tab w:val="right" w:leader="dot" w:pos="9061"/>
            </w:tabs>
            <w:rPr>
              <w:rFonts w:asciiTheme="minorHAnsi" w:hAnsiTheme="minorHAnsi"/>
              <w:b w:val="0"/>
              <w:noProof/>
              <w:kern w:val="2"/>
              <w:sz w:val="24"/>
              <w:szCs w:val="24"/>
              <w:lang w:eastAsia="en-US"/>
              <w14:ligatures w14:val="standardContextual"/>
            </w:rPr>
          </w:pPr>
          <w:hyperlink w:anchor="_Toc218671746" w:history="1">
            <w:r w:rsidRPr="00121D26">
              <w:rPr>
                <w:rStyle w:val="Hyperlink"/>
                <w:rFonts w:cs="Times New Roman"/>
                <w:noProof/>
              </w:rPr>
              <w:t>CHƯƠNG 1. TỔNG QUAN NGHIÊN CỨU</w:t>
            </w:r>
            <w:r>
              <w:rPr>
                <w:noProof/>
                <w:webHidden/>
              </w:rPr>
              <w:tab/>
            </w:r>
            <w:r>
              <w:rPr>
                <w:noProof/>
                <w:webHidden/>
              </w:rPr>
              <w:fldChar w:fldCharType="begin"/>
            </w:r>
            <w:r>
              <w:rPr>
                <w:noProof/>
                <w:webHidden/>
              </w:rPr>
              <w:instrText xml:space="preserve"> PAGEREF _Toc218671746 \h </w:instrText>
            </w:r>
            <w:r>
              <w:rPr>
                <w:noProof/>
                <w:webHidden/>
              </w:rPr>
            </w:r>
            <w:r>
              <w:rPr>
                <w:noProof/>
                <w:webHidden/>
              </w:rPr>
              <w:fldChar w:fldCharType="separate"/>
            </w:r>
            <w:r>
              <w:rPr>
                <w:rFonts w:hint="eastAsia"/>
                <w:noProof/>
                <w:webHidden/>
              </w:rPr>
              <w:t>1</w:t>
            </w:r>
            <w:r>
              <w:rPr>
                <w:noProof/>
                <w:webHidden/>
              </w:rPr>
              <w:fldChar w:fldCharType="end"/>
            </w:r>
          </w:hyperlink>
        </w:p>
        <w:p w14:paraId="17B7478A" w14:textId="43FB8672"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747" w:history="1">
            <w:r w:rsidRPr="00121D26">
              <w:rPr>
                <w:rStyle w:val="Hyperlink"/>
                <w:rFonts w:cs="Times New Roman"/>
                <w:noProof/>
              </w:rPr>
              <w:t>1.1. Giới thiệu đề tài</w:t>
            </w:r>
            <w:r>
              <w:rPr>
                <w:noProof/>
                <w:webHidden/>
              </w:rPr>
              <w:tab/>
            </w:r>
            <w:r>
              <w:rPr>
                <w:noProof/>
                <w:webHidden/>
              </w:rPr>
              <w:fldChar w:fldCharType="begin"/>
            </w:r>
            <w:r>
              <w:rPr>
                <w:noProof/>
                <w:webHidden/>
              </w:rPr>
              <w:instrText xml:space="preserve"> PAGEREF _Toc218671747 \h </w:instrText>
            </w:r>
            <w:r>
              <w:rPr>
                <w:noProof/>
                <w:webHidden/>
              </w:rPr>
            </w:r>
            <w:r>
              <w:rPr>
                <w:noProof/>
                <w:webHidden/>
              </w:rPr>
              <w:fldChar w:fldCharType="separate"/>
            </w:r>
            <w:r>
              <w:rPr>
                <w:rFonts w:hint="eastAsia"/>
                <w:noProof/>
                <w:webHidden/>
              </w:rPr>
              <w:t>1</w:t>
            </w:r>
            <w:r>
              <w:rPr>
                <w:noProof/>
                <w:webHidden/>
              </w:rPr>
              <w:fldChar w:fldCharType="end"/>
            </w:r>
          </w:hyperlink>
        </w:p>
        <w:p w14:paraId="6D403A9E" w14:textId="755B9B71"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748" w:history="1">
            <w:r w:rsidRPr="00121D26">
              <w:rPr>
                <w:rStyle w:val="Hyperlink"/>
                <w:rFonts w:cs="Times New Roman"/>
                <w:noProof/>
              </w:rPr>
              <w:t>1.2. Mục đích nghiên cứu</w:t>
            </w:r>
            <w:r>
              <w:rPr>
                <w:noProof/>
                <w:webHidden/>
              </w:rPr>
              <w:tab/>
            </w:r>
            <w:r>
              <w:rPr>
                <w:noProof/>
                <w:webHidden/>
              </w:rPr>
              <w:fldChar w:fldCharType="begin"/>
            </w:r>
            <w:r>
              <w:rPr>
                <w:noProof/>
                <w:webHidden/>
              </w:rPr>
              <w:instrText xml:space="preserve"> PAGEREF _Toc218671748 \h </w:instrText>
            </w:r>
            <w:r>
              <w:rPr>
                <w:noProof/>
                <w:webHidden/>
              </w:rPr>
            </w:r>
            <w:r>
              <w:rPr>
                <w:noProof/>
                <w:webHidden/>
              </w:rPr>
              <w:fldChar w:fldCharType="separate"/>
            </w:r>
            <w:r>
              <w:rPr>
                <w:rFonts w:hint="eastAsia"/>
                <w:noProof/>
                <w:webHidden/>
              </w:rPr>
              <w:t>2</w:t>
            </w:r>
            <w:r>
              <w:rPr>
                <w:noProof/>
                <w:webHidden/>
              </w:rPr>
              <w:fldChar w:fldCharType="end"/>
            </w:r>
          </w:hyperlink>
        </w:p>
        <w:p w14:paraId="5415B629" w14:textId="51FCF316"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749" w:history="1">
            <w:r w:rsidRPr="00121D26">
              <w:rPr>
                <w:rStyle w:val="Hyperlink"/>
                <w:rFonts w:cs="Times New Roman"/>
                <w:noProof/>
              </w:rPr>
              <w:t>1.3. Đối tượng nghiên cứu</w:t>
            </w:r>
            <w:r>
              <w:rPr>
                <w:noProof/>
                <w:webHidden/>
              </w:rPr>
              <w:tab/>
            </w:r>
            <w:r>
              <w:rPr>
                <w:noProof/>
                <w:webHidden/>
              </w:rPr>
              <w:fldChar w:fldCharType="begin"/>
            </w:r>
            <w:r>
              <w:rPr>
                <w:noProof/>
                <w:webHidden/>
              </w:rPr>
              <w:instrText xml:space="preserve"> PAGEREF _Toc218671749 \h </w:instrText>
            </w:r>
            <w:r>
              <w:rPr>
                <w:noProof/>
                <w:webHidden/>
              </w:rPr>
            </w:r>
            <w:r>
              <w:rPr>
                <w:noProof/>
                <w:webHidden/>
              </w:rPr>
              <w:fldChar w:fldCharType="separate"/>
            </w:r>
            <w:r>
              <w:rPr>
                <w:rFonts w:hint="eastAsia"/>
                <w:noProof/>
                <w:webHidden/>
              </w:rPr>
              <w:t>3</w:t>
            </w:r>
            <w:r>
              <w:rPr>
                <w:noProof/>
                <w:webHidden/>
              </w:rPr>
              <w:fldChar w:fldCharType="end"/>
            </w:r>
          </w:hyperlink>
        </w:p>
        <w:p w14:paraId="5FFA18FC" w14:textId="42788E51"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750" w:history="1">
            <w:r w:rsidRPr="00121D26">
              <w:rPr>
                <w:rStyle w:val="Hyperlink"/>
                <w:rFonts w:cs="Times New Roman"/>
                <w:noProof/>
              </w:rPr>
              <w:t>1.4. Phạm vi nghiên cứu</w:t>
            </w:r>
            <w:r>
              <w:rPr>
                <w:noProof/>
                <w:webHidden/>
              </w:rPr>
              <w:tab/>
            </w:r>
            <w:r>
              <w:rPr>
                <w:noProof/>
                <w:webHidden/>
              </w:rPr>
              <w:fldChar w:fldCharType="begin"/>
            </w:r>
            <w:r>
              <w:rPr>
                <w:noProof/>
                <w:webHidden/>
              </w:rPr>
              <w:instrText xml:space="preserve"> PAGEREF _Toc218671750 \h </w:instrText>
            </w:r>
            <w:r>
              <w:rPr>
                <w:noProof/>
                <w:webHidden/>
              </w:rPr>
            </w:r>
            <w:r>
              <w:rPr>
                <w:noProof/>
                <w:webHidden/>
              </w:rPr>
              <w:fldChar w:fldCharType="separate"/>
            </w:r>
            <w:r>
              <w:rPr>
                <w:rFonts w:hint="eastAsia"/>
                <w:noProof/>
                <w:webHidden/>
              </w:rPr>
              <w:t>3</w:t>
            </w:r>
            <w:r>
              <w:rPr>
                <w:noProof/>
                <w:webHidden/>
              </w:rPr>
              <w:fldChar w:fldCharType="end"/>
            </w:r>
          </w:hyperlink>
        </w:p>
        <w:p w14:paraId="189D7070" w14:textId="4CA3A476"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751" w:history="1">
            <w:r w:rsidRPr="00121D26">
              <w:rPr>
                <w:rStyle w:val="Hyperlink"/>
                <w:rFonts w:cs="Times New Roman"/>
                <w:noProof/>
              </w:rPr>
              <w:t>1.5. Phương pháp nghiên cứu</w:t>
            </w:r>
            <w:r>
              <w:rPr>
                <w:noProof/>
                <w:webHidden/>
              </w:rPr>
              <w:tab/>
            </w:r>
            <w:r>
              <w:rPr>
                <w:noProof/>
                <w:webHidden/>
              </w:rPr>
              <w:fldChar w:fldCharType="begin"/>
            </w:r>
            <w:r>
              <w:rPr>
                <w:noProof/>
                <w:webHidden/>
              </w:rPr>
              <w:instrText xml:space="preserve"> PAGEREF _Toc218671751 \h </w:instrText>
            </w:r>
            <w:r>
              <w:rPr>
                <w:noProof/>
                <w:webHidden/>
              </w:rPr>
            </w:r>
            <w:r>
              <w:rPr>
                <w:noProof/>
                <w:webHidden/>
              </w:rPr>
              <w:fldChar w:fldCharType="separate"/>
            </w:r>
            <w:r>
              <w:rPr>
                <w:rFonts w:hint="eastAsia"/>
                <w:noProof/>
                <w:webHidden/>
              </w:rPr>
              <w:t>4</w:t>
            </w:r>
            <w:r>
              <w:rPr>
                <w:noProof/>
                <w:webHidden/>
              </w:rPr>
              <w:fldChar w:fldCharType="end"/>
            </w:r>
          </w:hyperlink>
        </w:p>
        <w:p w14:paraId="6AEF39F3" w14:textId="557523A2" w:rsidR="00DE71A0" w:rsidRDefault="00DE71A0">
          <w:pPr>
            <w:pStyle w:val="TOC1"/>
            <w:tabs>
              <w:tab w:val="right" w:leader="dot" w:pos="9061"/>
            </w:tabs>
            <w:rPr>
              <w:rFonts w:asciiTheme="minorHAnsi" w:hAnsiTheme="minorHAnsi"/>
              <w:b w:val="0"/>
              <w:noProof/>
              <w:kern w:val="2"/>
              <w:sz w:val="24"/>
              <w:szCs w:val="24"/>
              <w:lang w:eastAsia="en-US"/>
              <w14:ligatures w14:val="standardContextual"/>
            </w:rPr>
          </w:pPr>
          <w:hyperlink w:anchor="_Toc218671752" w:history="1">
            <w:r w:rsidRPr="00121D26">
              <w:rPr>
                <w:rStyle w:val="Hyperlink"/>
                <w:rFonts w:cs="Times New Roman"/>
                <w:noProof/>
              </w:rPr>
              <w:t>CHƯƠNG 2. NGHIÊN CỨU LÝ THUYẾT</w:t>
            </w:r>
            <w:r>
              <w:rPr>
                <w:noProof/>
                <w:webHidden/>
              </w:rPr>
              <w:tab/>
            </w:r>
            <w:r>
              <w:rPr>
                <w:noProof/>
                <w:webHidden/>
              </w:rPr>
              <w:fldChar w:fldCharType="begin"/>
            </w:r>
            <w:r>
              <w:rPr>
                <w:noProof/>
                <w:webHidden/>
              </w:rPr>
              <w:instrText xml:space="preserve"> PAGEREF _Toc218671752 \h </w:instrText>
            </w:r>
            <w:r>
              <w:rPr>
                <w:noProof/>
                <w:webHidden/>
              </w:rPr>
            </w:r>
            <w:r>
              <w:rPr>
                <w:noProof/>
                <w:webHidden/>
              </w:rPr>
              <w:fldChar w:fldCharType="separate"/>
            </w:r>
            <w:r>
              <w:rPr>
                <w:rFonts w:hint="eastAsia"/>
                <w:noProof/>
                <w:webHidden/>
              </w:rPr>
              <w:t>5</w:t>
            </w:r>
            <w:r>
              <w:rPr>
                <w:noProof/>
                <w:webHidden/>
              </w:rPr>
              <w:fldChar w:fldCharType="end"/>
            </w:r>
          </w:hyperlink>
        </w:p>
        <w:p w14:paraId="768F0121" w14:textId="2C082967"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753" w:history="1">
            <w:r w:rsidRPr="00121D26">
              <w:rPr>
                <w:rStyle w:val="Hyperlink"/>
                <w:rFonts w:cs="Times New Roman"/>
                <w:noProof/>
              </w:rPr>
              <w:t>2.1. Tổng quan về công nghệ phát triển web</w:t>
            </w:r>
            <w:r>
              <w:rPr>
                <w:noProof/>
                <w:webHidden/>
              </w:rPr>
              <w:tab/>
            </w:r>
            <w:r>
              <w:rPr>
                <w:noProof/>
                <w:webHidden/>
              </w:rPr>
              <w:fldChar w:fldCharType="begin"/>
            </w:r>
            <w:r>
              <w:rPr>
                <w:noProof/>
                <w:webHidden/>
              </w:rPr>
              <w:instrText xml:space="preserve"> PAGEREF _Toc218671753 \h </w:instrText>
            </w:r>
            <w:r>
              <w:rPr>
                <w:noProof/>
                <w:webHidden/>
              </w:rPr>
            </w:r>
            <w:r>
              <w:rPr>
                <w:noProof/>
                <w:webHidden/>
              </w:rPr>
              <w:fldChar w:fldCharType="separate"/>
            </w:r>
            <w:r>
              <w:rPr>
                <w:rFonts w:hint="eastAsia"/>
                <w:noProof/>
                <w:webHidden/>
              </w:rPr>
              <w:t>5</w:t>
            </w:r>
            <w:r>
              <w:rPr>
                <w:noProof/>
                <w:webHidden/>
              </w:rPr>
              <w:fldChar w:fldCharType="end"/>
            </w:r>
          </w:hyperlink>
        </w:p>
        <w:p w14:paraId="672B57E1" w14:textId="5719E910"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54" w:history="1">
            <w:r w:rsidRPr="00121D26">
              <w:rPr>
                <w:rStyle w:val="Hyperlink"/>
                <w:rFonts w:cs="Times New Roman"/>
                <w:noProof/>
              </w:rPr>
              <w:t>2.1.1 Khái niệm về website và hệ thống web động</w:t>
            </w:r>
            <w:r>
              <w:rPr>
                <w:noProof/>
                <w:webHidden/>
              </w:rPr>
              <w:tab/>
            </w:r>
            <w:r>
              <w:rPr>
                <w:noProof/>
                <w:webHidden/>
              </w:rPr>
              <w:fldChar w:fldCharType="begin"/>
            </w:r>
            <w:r>
              <w:rPr>
                <w:noProof/>
                <w:webHidden/>
              </w:rPr>
              <w:instrText xml:space="preserve"> PAGEREF _Toc218671754 \h </w:instrText>
            </w:r>
            <w:r>
              <w:rPr>
                <w:noProof/>
                <w:webHidden/>
              </w:rPr>
            </w:r>
            <w:r>
              <w:rPr>
                <w:noProof/>
                <w:webHidden/>
              </w:rPr>
              <w:fldChar w:fldCharType="separate"/>
            </w:r>
            <w:r>
              <w:rPr>
                <w:rFonts w:hint="eastAsia"/>
                <w:noProof/>
                <w:webHidden/>
              </w:rPr>
              <w:t>5</w:t>
            </w:r>
            <w:r>
              <w:rPr>
                <w:noProof/>
                <w:webHidden/>
              </w:rPr>
              <w:fldChar w:fldCharType="end"/>
            </w:r>
          </w:hyperlink>
        </w:p>
        <w:p w14:paraId="04D74D8D" w14:textId="0D7AF6F3"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55" w:history="1">
            <w:r w:rsidRPr="00121D26">
              <w:rPr>
                <w:rStyle w:val="Hyperlink"/>
                <w:rFonts w:cs="Times New Roman"/>
                <w:noProof/>
              </w:rPr>
              <w:t>2.1.2 Kiến trúc Client – Server</w:t>
            </w:r>
            <w:r>
              <w:rPr>
                <w:noProof/>
                <w:webHidden/>
              </w:rPr>
              <w:tab/>
            </w:r>
            <w:r>
              <w:rPr>
                <w:noProof/>
                <w:webHidden/>
              </w:rPr>
              <w:fldChar w:fldCharType="begin"/>
            </w:r>
            <w:r>
              <w:rPr>
                <w:noProof/>
                <w:webHidden/>
              </w:rPr>
              <w:instrText xml:space="preserve"> PAGEREF _Toc218671755 \h </w:instrText>
            </w:r>
            <w:r>
              <w:rPr>
                <w:noProof/>
                <w:webHidden/>
              </w:rPr>
            </w:r>
            <w:r>
              <w:rPr>
                <w:noProof/>
                <w:webHidden/>
              </w:rPr>
              <w:fldChar w:fldCharType="separate"/>
            </w:r>
            <w:r>
              <w:rPr>
                <w:rFonts w:hint="eastAsia"/>
                <w:noProof/>
                <w:webHidden/>
              </w:rPr>
              <w:t>5</w:t>
            </w:r>
            <w:r>
              <w:rPr>
                <w:noProof/>
                <w:webHidden/>
              </w:rPr>
              <w:fldChar w:fldCharType="end"/>
            </w:r>
          </w:hyperlink>
        </w:p>
        <w:p w14:paraId="52C6C289" w14:textId="2C4D7A3D"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56" w:history="1">
            <w:r w:rsidRPr="00121D26">
              <w:rPr>
                <w:rStyle w:val="Hyperlink"/>
                <w:rFonts w:cs="Times New Roman"/>
                <w:noProof/>
              </w:rPr>
              <w:t>2.1.3 Công nghệ nền tảng</w:t>
            </w:r>
            <w:r>
              <w:rPr>
                <w:noProof/>
                <w:webHidden/>
              </w:rPr>
              <w:tab/>
            </w:r>
            <w:r>
              <w:rPr>
                <w:noProof/>
                <w:webHidden/>
              </w:rPr>
              <w:fldChar w:fldCharType="begin"/>
            </w:r>
            <w:r>
              <w:rPr>
                <w:noProof/>
                <w:webHidden/>
              </w:rPr>
              <w:instrText xml:space="preserve"> PAGEREF _Toc218671756 \h </w:instrText>
            </w:r>
            <w:r>
              <w:rPr>
                <w:noProof/>
                <w:webHidden/>
              </w:rPr>
            </w:r>
            <w:r>
              <w:rPr>
                <w:noProof/>
                <w:webHidden/>
              </w:rPr>
              <w:fldChar w:fldCharType="separate"/>
            </w:r>
            <w:r>
              <w:rPr>
                <w:rFonts w:hint="eastAsia"/>
                <w:noProof/>
                <w:webHidden/>
              </w:rPr>
              <w:t>6</w:t>
            </w:r>
            <w:r>
              <w:rPr>
                <w:noProof/>
                <w:webHidden/>
              </w:rPr>
              <w:fldChar w:fldCharType="end"/>
            </w:r>
          </w:hyperlink>
        </w:p>
        <w:p w14:paraId="2E21D0F8" w14:textId="32D0D948"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57" w:history="1">
            <w:r w:rsidRPr="00121D26">
              <w:rPr>
                <w:rStyle w:val="Hyperlink"/>
                <w:rFonts w:cs="Times New Roman"/>
                <w:noProof/>
              </w:rPr>
              <w:t>2.1.4 Môi trường phát triển</w:t>
            </w:r>
            <w:r>
              <w:rPr>
                <w:noProof/>
                <w:webHidden/>
              </w:rPr>
              <w:tab/>
            </w:r>
            <w:r>
              <w:rPr>
                <w:noProof/>
                <w:webHidden/>
              </w:rPr>
              <w:fldChar w:fldCharType="begin"/>
            </w:r>
            <w:r>
              <w:rPr>
                <w:noProof/>
                <w:webHidden/>
              </w:rPr>
              <w:instrText xml:space="preserve"> PAGEREF _Toc218671757 \h </w:instrText>
            </w:r>
            <w:r>
              <w:rPr>
                <w:noProof/>
                <w:webHidden/>
              </w:rPr>
            </w:r>
            <w:r>
              <w:rPr>
                <w:noProof/>
                <w:webHidden/>
              </w:rPr>
              <w:fldChar w:fldCharType="separate"/>
            </w:r>
            <w:r>
              <w:rPr>
                <w:rFonts w:hint="eastAsia"/>
                <w:noProof/>
                <w:webHidden/>
              </w:rPr>
              <w:t>6</w:t>
            </w:r>
            <w:r>
              <w:rPr>
                <w:noProof/>
                <w:webHidden/>
              </w:rPr>
              <w:fldChar w:fldCharType="end"/>
            </w:r>
          </w:hyperlink>
        </w:p>
        <w:p w14:paraId="625A93B5" w14:textId="73331468"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758" w:history="1">
            <w:r w:rsidRPr="00121D26">
              <w:rPr>
                <w:rStyle w:val="Hyperlink"/>
                <w:rFonts w:cs="Times New Roman"/>
                <w:noProof/>
              </w:rPr>
              <w:t>2.2. Ngôn ngữ lập trình và Framework sử dụng</w:t>
            </w:r>
            <w:r>
              <w:rPr>
                <w:noProof/>
                <w:webHidden/>
              </w:rPr>
              <w:tab/>
            </w:r>
            <w:r>
              <w:rPr>
                <w:noProof/>
                <w:webHidden/>
              </w:rPr>
              <w:fldChar w:fldCharType="begin"/>
            </w:r>
            <w:r>
              <w:rPr>
                <w:noProof/>
                <w:webHidden/>
              </w:rPr>
              <w:instrText xml:space="preserve"> PAGEREF _Toc218671758 \h </w:instrText>
            </w:r>
            <w:r>
              <w:rPr>
                <w:noProof/>
                <w:webHidden/>
              </w:rPr>
            </w:r>
            <w:r>
              <w:rPr>
                <w:noProof/>
                <w:webHidden/>
              </w:rPr>
              <w:fldChar w:fldCharType="separate"/>
            </w:r>
            <w:r>
              <w:rPr>
                <w:rFonts w:hint="eastAsia"/>
                <w:noProof/>
                <w:webHidden/>
              </w:rPr>
              <w:t>7</w:t>
            </w:r>
            <w:r>
              <w:rPr>
                <w:noProof/>
                <w:webHidden/>
              </w:rPr>
              <w:fldChar w:fldCharType="end"/>
            </w:r>
          </w:hyperlink>
        </w:p>
        <w:p w14:paraId="47E169E2" w14:textId="482CA34F"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59" w:history="1">
            <w:r w:rsidRPr="00121D26">
              <w:rPr>
                <w:rStyle w:val="Hyperlink"/>
                <w:rFonts w:cs="Times New Roman"/>
                <w:noProof/>
              </w:rPr>
              <w:t>2.2.1 Next.js</w:t>
            </w:r>
            <w:r>
              <w:rPr>
                <w:noProof/>
                <w:webHidden/>
              </w:rPr>
              <w:tab/>
            </w:r>
            <w:r>
              <w:rPr>
                <w:noProof/>
                <w:webHidden/>
              </w:rPr>
              <w:fldChar w:fldCharType="begin"/>
            </w:r>
            <w:r>
              <w:rPr>
                <w:noProof/>
                <w:webHidden/>
              </w:rPr>
              <w:instrText xml:space="preserve"> PAGEREF _Toc218671759 \h </w:instrText>
            </w:r>
            <w:r>
              <w:rPr>
                <w:noProof/>
                <w:webHidden/>
              </w:rPr>
            </w:r>
            <w:r>
              <w:rPr>
                <w:noProof/>
                <w:webHidden/>
              </w:rPr>
              <w:fldChar w:fldCharType="separate"/>
            </w:r>
            <w:r>
              <w:rPr>
                <w:rFonts w:hint="eastAsia"/>
                <w:noProof/>
                <w:webHidden/>
              </w:rPr>
              <w:t>7</w:t>
            </w:r>
            <w:r>
              <w:rPr>
                <w:noProof/>
                <w:webHidden/>
              </w:rPr>
              <w:fldChar w:fldCharType="end"/>
            </w:r>
          </w:hyperlink>
        </w:p>
        <w:p w14:paraId="2DA7E8DB" w14:textId="5BBBB25C"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60" w:history="1">
            <w:r w:rsidRPr="00121D26">
              <w:rPr>
                <w:rStyle w:val="Hyperlink"/>
                <w:rFonts w:cs="Times New Roman"/>
                <w:noProof/>
              </w:rPr>
              <w:t>2.2.1.1 Giới thiệu Next.js</w:t>
            </w:r>
            <w:r>
              <w:rPr>
                <w:noProof/>
                <w:webHidden/>
              </w:rPr>
              <w:tab/>
            </w:r>
            <w:r>
              <w:rPr>
                <w:noProof/>
                <w:webHidden/>
              </w:rPr>
              <w:fldChar w:fldCharType="begin"/>
            </w:r>
            <w:r>
              <w:rPr>
                <w:noProof/>
                <w:webHidden/>
              </w:rPr>
              <w:instrText xml:space="preserve"> PAGEREF _Toc218671760 \h </w:instrText>
            </w:r>
            <w:r>
              <w:rPr>
                <w:noProof/>
                <w:webHidden/>
              </w:rPr>
            </w:r>
            <w:r>
              <w:rPr>
                <w:noProof/>
                <w:webHidden/>
              </w:rPr>
              <w:fldChar w:fldCharType="separate"/>
            </w:r>
            <w:r>
              <w:rPr>
                <w:rFonts w:hint="eastAsia"/>
                <w:noProof/>
                <w:webHidden/>
              </w:rPr>
              <w:t>7</w:t>
            </w:r>
            <w:r>
              <w:rPr>
                <w:noProof/>
                <w:webHidden/>
              </w:rPr>
              <w:fldChar w:fldCharType="end"/>
            </w:r>
          </w:hyperlink>
        </w:p>
        <w:p w14:paraId="1D9CE6AA" w14:textId="52B2A77D"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61" w:history="1">
            <w:r w:rsidRPr="00121D26">
              <w:rPr>
                <w:rStyle w:val="Hyperlink"/>
                <w:rFonts w:cs="Times New Roman"/>
                <w:noProof/>
              </w:rPr>
              <w:t>2.2.1.2 Cấu trúc thư mục dự án</w:t>
            </w:r>
            <w:r>
              <w:rPr>
                <w:noProof/>
                <w:webHidden/>
              </w:rPr>
              <w:tab/>
            </w:r>
            <w:r>
              <w:rPr>
                <w:noProof/>
                <w:webHidden/>
              </w:rPr>
              <w:fldChar w:fldCharType="begin"/>
            </w:r>
            <w:r>
              <w:rPr>
                <w:noProof/>
                <w:webHidden/>
              </w:rPr>
              <w:instrText xml:space="preserve"> PAGEREF _Toc218671761 \h </w:instrText>
            </w:r>
            <w:r>
              <w:rPr>
                <w:noProof/>
                <w:webHidden/>
              </w:rPr>
            </w:r>
            <w:r>
              <w:rPr>
                <w:noProof/>
                <w:webHidden/>
              </w:rPr>
              <w:fldChar w:fldCharType="separate"/>
            </w:r>
            <w:r>
              <w:rPr>
                <w:rFonts w:hint="eastAsia"/>
                <w:noProof/>
                <w:webHidden/>
              </w:rPr>
              <w:t>8</w:t>
            </w:r>
            <w:r>
              <w:rPr>
                <w:noProof/>
                <w:webHidden/>
              </w:rPr>
              <w:fldChar w:fldCharType="end"/>
            </w:r>
          </w:hyperlink>
        </w:p>
        <w:p w14:paraId="2749B7B7" w14:textId="13405D49"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62" w:history="1">
            <w:r w:rsidRPr="00121D26">
              <w:rPr>
                <w:rStyle w:val="Hyperlink"/>
                <w:rFonts w:cs="Times New Roman"/>
                <w:noProof/>
              </w:rPr>
              <w:t>2.2.1.3 Cơ chế Rendering</w:t>
            </w:r>
            <w:r>
              <w:rPr>
                <w:noProof/>
                <w:webHidden/>
              </w:rPr>
              <w:tab/>
            </w:r>
            <w:r>
              <w:rPr>
                <w:noProof/>
                <w:webHidden/>
              </w:rPr>
              <w:fldChar w:fldCharType="begin"/>
            </w:r>
            <w:r>
              <w:rPr>
                <w:noProof/>
                <w:webHidden/>
              </w:rPr>
              <w:instrText xml:space="preserve"> PAGEREF _Toc218671762 \h </w:instrText>
            </w:r>
            <w:r>
              <w:rPr>
                <w:noProof/>
                <w:webHidden/>
              </w:rPr>
            </w:r>
            <w:r>
              <w:rPr>
                <w:noProof/>
                <w:webHidden/>
              </w:rPr>
              <w:fldChar w:fldCharType="separate"/>
            </w:r>
            <w:r>
              <w:rPr>
                <w:rFonts w:hint="eastAsia"/>
                <w:noProof/>
                <w:webHidden/>
              </w:rPr>
              <w:t>10</w:t>
            </w:r>
            <w:r>
              <w:rPr>
                <w:noProof/>
                <w:webHidden/>
              </w:rPr>
              <w:fldChar w:fldCharType="end"/>
            </w:r>
          </w:hyperlink>
        </w:p>
        <w:p w14:paraId="5219A48C" w14:textId="7C04AF19"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63" w:history="1">
            <w:r w:rsidRPr="00121D26">
              <w:rPr>
                <w:rStyle w:val="Hyperlink"/>
                <w:rFonts w:cs="Times New Roman"/>
                <w:noProof/>
              </w:rPr>
              <w:t>2.2.1.4 Routing và Điều hướng</w:t>
            </w:r>
            <w:r>
              <w:rPr>
                <w:noProof/>
                <w:webHidden/>
              </w:rPr>
              <w:tab/>
            </w:r>
            <w:r>
              <w:rPr>
                <w:noProof/>
                <w:webHidden/>
              </w:rPr>
              <w:fldChar w:fldCharType="begin"/>
            </w:r>
            <w:r>
              <w:rPr>
                <w:noProof/>
                <w:webHidden/>
              </w:rPr>
              <w:instrText xml:space="preserve"> PAGEREF _Toc218671763 \h </w:instrText>
            </w:r>
            <w:r>
              <w:rPr>
                <w:noProof/>
                <w:webHidden/>
              </w:rPr>
            </w:r>
            <w:r>
              <w:rPr>
                <w:noProof/>
                <w:webHidden/>
              </w:rPr>
              <w:fldChar w:fldCharType="separate"/>
            </w:r>
            <w:r>
              <w:rPr>
                <w:rFonts w:hint="eastAsia"/>
                <w:noProof/>
                <w:webHidden/>
              </w:rPr>
              <w:t>11</w:t>
            </w:r>
            <w:r>
              <w:rPr>
                <w:noProof/>
                <w:webHidden/>
              </w:rPr>
              <w:fldChar w:fldCharType="end"/>
            </w:r>
          </w:hyperlink>
        </w:p>
        <w:p w14:paraId="3CCA6A1F" w14:textId="4EC9F5E9"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64" w:history="1">
            <w:r w:rsidRPr="00121D26">
              <w:rPr>
                <w:rStyle w:val="Hyperlink"/>
                <w:rFonts w:cs="Times New Roman"/>
                <w:noProof/>
              </w:rPr>
              <w:t>2.2.1.5 Quản lý tài nguyên tĩnh</w:t>
            </w:r>
            <w:r>
              <w:rPr>
                <w:noProof/>
                <w:webHidden/>
              </w:rPr>
              <w:tab/>
            </w:r>
            <w:r>
              <w:rPr>
                <w:noProof/>
                <w:webHidden/>
              </w:rPr>
              <w:fldChar w:fldCharType="begin"/>
            </w:r>
            <w:r>
              <w:rPr>
                <w:noProof/>
                <w:webHidden/>
              </w:rPr>
              <w:instrText xml:space="preserve"> PAGEREF _Toc218671764 \h </w:instrText>
            </w:r>
            <w:r>
              <w:rPr>
                <w:noProof/>
                <w:webHidden/>
              </w:rPr>
            </w:r>
            <w:r>
              <w:rPr>
                <w:noProof/>
                <w:webHidden/>
              </w:rPr>
              <w:fldChar w:fldCharType="separate"/>
            </w:r>
            <w:r>
              <w:rPr>
                <w:rFonts w:hint="eastAsia"/>
                <w:noProof/>
                <w:webHidden/>
              </w:rPr>
              <w:t>12</w:t>
            </w:r>
            <w:r>
              <w:rPr>
                <w:noProof/>
                <w:webHidden/>
              </w:rPr>
              <w:fldChar w:fldCharType="end"/>
            </w:r>
          </w:hyperlink>
        </w:p>
        <w:p w14:paraId="3C560A3E" w14:textId="52A267A0"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65" w:history="1">
            <w:r w:rsidRPr="00121D26">
              <w:rPr>
                <w:rStyle w:val="Hyperlink"/>
                <w:rFonts w:cs="Times New Roman"/>
                <w:noProof/>
              </w:rPr>
              <w:t>2.2.1.6 SEO và tối ưu hiệu năng</w:t>
            </w:r>
            <w:r>
              <w:rPr>
                <w:noProof/>
                <w:webHidden/>
              </w:rPr>
              <w:tab/>
            </w:r>
            <w:r>
              <w:rPr>
                <w:noProof/>
                <w:webHidden/>
              </w:rPr>
              <w:fldChar w:fldCharType="begin"/>
            </w:r>
            <w:r>
              <w:rPr>
                <w:noProof/>
                <w:webHidden/>
              </w:rPr>
              <w:instrText xml:space="preserve"> PAGEREF _Toc218671765 \h </w:instrText>
            </w:r>
            <w:r>
              <w:rPr>
                <w:noProof/>
                <w:webHidden/>
              </w:rPr>
            </w:r>
            <w:r>
              <w:rPr>
                <w:noProof/>
                <w:webHidden/>
              </w:rPr>
              <w:fldChar w:fldCharType="separate"/>
            </w:r>
            <w:r>
              <w:rPr>
                <w:rFonts w:hint="eastAsia"/>
                <w:noProof/>
                <w:webHidden/>
              </w:rPr>
              <w:t>13</w:t>
            </w:r>
            <w:r>
              <w:rPr>
                <w:noProof/>
                <w:webHidden/>
              </w:rPr>
              <w:fldChar w:fldCharType="end"/>
            </w:r>
          </w:hyperlink>
        </w:p>
        <w:p w14:paraId="4BD3C457" w14:textId="109A6E16"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66" w:history="1">
            <w:r w:rsidRPr="00121D26">
              <w:rPr>
                <w:rStyle w:val="Hyperlink"/>
                <w:rFonts w:cs="Times New Roman"/>
                <w:noProof/>
              </w:rPr>
              <w:t>2.2.1.7 Triển khai và vận hành</w:t>
            </w:r>
            <w:r>
              <w:rPr>
                <w:noProof/>
                <w:webHidden/>
              </w:rPr>
              <w:tab/>
            </w:r>
            <w:r>
              <w:rPr>
                <w:noProof/>
                <w:webHidden/>
              </w:rPr>
              <w:fldChar w:fldCharType="begin"/>
            </w:r>
            <w:r>
              <w:rPr>
                <w:noProof/>
                <w:webHidden/>
              </w:rPr>
              <w:instrText xml:space="preserve"> PAGEREF _Toc218671766 \h </w:instrText>
            </w:r>
            <w:r>
              <w:rPr>
                <w:noProof/>
                <w:webHidden/>
              </w:rPr>
            </w:r>
            <w:r>
              <w:rPr>
                <w:noProof/>
                <w:webHidden/>
              </w:rPr>
              <w:fldChar w:fldCharType="separate"/>
            </w:r>
            <w:r>
              <w:rPr>
                <w:rFonts w:hint="eastAsia"/>
                <w:noProof/>
                <w:webHidden/>
              </w:rPr>
              <w:t>14</w:t>
            </w:r>
            <w:r>
              <w:rPr>
                <w:noProof/>
                <w:webHidden/>
              </w:rPr>
              <w:fldChar w:fldCharType="end"/>
            </w:r>
          </w:hyperlink>
        </w:p>
        <w:p w14:paraId="162012F4" w14:textId="6DCEB34F"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67" w:history="1">
            <w:r w:rsidRPr="00121D26">
              <w:rPr>
                <w:rStyle w:val="Hyperlink"/>
                <w:rFonts w:cs="Times New Roman"/>
                <w:noProof/>
              </w:rPr>
              <w:t>2.2.2 Phaser.js</w:t>
            </w:r>
            <w:r>
              <w:rPr>
                <w:noProof/>
                <w:webHidden/>
              </w:rPr>
              <w:tab/>
            </w:r>
            <w:r>
              <w:rPr>
                <w:noProof/>
                <w:webHidden/>
              </w:rPr>
              <w:fldChar w:fldCharType="begin"/>
            </w:r>
            <w:r>
              <w:rPr>
                <w:noProof/>
                <w:webHidden/>
              </w:rPr>
              <w:instrText xml:space="preserve"> PAGEREF _Toc218671767 \h </w:instrText>
            </w:r>
            <w:r>
              <w:rPr>
                <w:noProof/>
                <w:webHidden/>
              </w:rPr>
            </w:r>
            <w:r>
              <w:rPr>
                <w:noProof/>
                <w:webHidden/>
              </w:rPr>
              <w:fldChar w:fldCharType="separate"/>
            </w:r>
            <w:r>
              <w:rPr>
                <w:rFonts w:hint="eastAsia"/>
                <w:noProof/>
                <w:webHidden/>
              </w:rPr>
              <w:t>15</w:t>
            </w:r>
            <w:r>
              <w:rPr>
                <w:noProof/>
                <w:webHidden/>
              </w:rPr>
              <w:fldChar w:fldCharType="end"/>
            </w:r>
          </w:hyperlink>
        </w:p>
        <w:p w14:paraId="6783C9D8" w14:textId="7CB08F2F"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68" w:history="1">
            <w:r w:rsidRPr="00121D26">
              <w:rPr>
                <w:rStyle w:val="Hyperlink"/>
                <w:rFonts w:cs="Times New Roman"/>
                <w:noProof/>
              </w:rPr>
              <w:t>2.2.2.1 Giới thiệu Phaser.js</w:t>
            </w:r>
            <w:r>
              <w:rPr>
                <w:noProof/>
                <w:webHidden/>
              </w:rPr>
              <w:tab/>
            </w:r>
            <w:r>
              <w:rPr>
                <w:noProof/>
                <w:webHidden/>
              </w:rPr>
              <w:fldChar w:fldCharType="begin"/>
            </w:r>
            <w:r>
              <w:rPr>
                <w:noProof/>
                <w:webHidden/>
              </w:rPr>
              <w:instrText xml:space="preserve"> PAGEREF _Toc218671768 \h </w:instrText>
            </w:r>
            <w:r>
              <w:rPr>
                <w:noProof/>
                <w:webHidden/>
              </w:rPr>
            </w:r>
            <w:r>
              <w:rPr>
                <w:noProof/>
                <w:webHidden/>
              </w:rPr>
              <w:fldChar w:fldCharType="separate"/>
            </w:r>
            <w:r>
              <w:rPr>
                <w:rFonts w:hint="eastAsia"/>
                <w:noProof/>
                <w:webHidden/>
              </w:rPr>
              <w:t>15</w:t>
            </w:r>
            <w:r>
              <w:rPr>
                <w:noProof/>
                <w:webHidden/>
              </w:rPr>
              <w:fldChar w:fldCharType="end"/>
            </w:r>
          </w:hyperlink>
        </w:p>
        <w:p w14:paraId="45E34DF1" w14:textId="59C4F7AD"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69" w:history="1">
            <w:r w:rsidRPr="00121D26">
              <w:rPr>
                <w:rStyle w:val="Hyperlink"/>
                <w:rFonts w:cs="Times New Roman"/>
                <w:bCs/>
                <w:noProof/>
                <w:lang w:eastAsia="en-US"/>
              </w:rPr>
              <w:t>2.2.2.2 Các thành phần cấu trúc dự án Phaser</w:t>
            </w:r>
            <w:r>
              <w:rPr>
                <w:noProof/>
                <w:webHidden/>
              </w:rPr>
              <w:tab/>
            </w:r>
            <w:r>
              <w:rPr>
                <w:noProof/>
                <w:webHidden/>
              </w:rPr>
              <w:fldChar w:fldCharType="begin"/>
            </w:r>
            <w:r>
              <w:rPr>
                <w:noProof/>
                <w:webHidden/>
              </w:rPr>
              <w:instrText xml:space="preserve"> PAGEREF _Toc218671769 \h </w:instrText>
            </w:r>
            <w:r>
              <w:rPr>
                <w:noProof/>
                <w:webHidden/>
              </w:rPr>
            </w:r>
            <w:r>
              <w:rPr>
                <w:noProof/>
                <w:webHidden/>
              </w:rPr>
              <w:fldChar w:fldCharType="separate"/>
            </w:r>
            <w:r>
              <w:rPr>
                <w:rFonts w:hint="eastAsia"/>
                <w:noProof/>
                <w:webHidden/>
              </w:rPr>
              <w:t>16</w:t>
            </w:r>
            <w:r>
              <w:rPr>
                <w:noProof/>
                <w:webHidden/>
              </w:rPr>
              <w:fldChar w:fldCharType="end"/>
            </w:r>
          </w:hyperlink>
        </w:p>
        <w:p w14:paraId="3C31F4A9" w14:textId="6C7082C4"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70" w:history="1">
            <w:r w:rsidRPr="00121D26">
              <w:rPr>
                <w:rStyle w:val="Hyperlink"/>
                <w:rFonts w:cs="Times New Roman"/>
                <w:noProof/>
              </w:rPr>
              <w:t>2.2.2.3 Quản lý Scene</w:t>
            </w:r>
            <w:r>
              <w:rPr>
                <w:noProof/>
                <w:webHidden/>
              </w:rPr>
              <w:tab/>
            </w:r>
            <w:r>
              <w:rPr>
                <w:noProof/>
                <w:webHidden/>
              </w:rPr>
              <w:fldChar w:fldCharType="begin"/>
            </w:r>
            <w:r>
              <w:rPr>
                <w:noProof/>
                <w:webHidden/>
              </w:rPr>
              <w:instrText xml:space="preserve"> PAGEREF _Toc218671770 \h </w:instrText>
            </w:r>
            <w:r>
              <w:rPr>
                <w:noProof/>
                <w:webHidden/>
              </w:rPr>
            </w:r>
            <w:r>
              <w:rPr>
                <w:noProof/>
                <w:webHidden/>
              </w:rPr>
              <w:fldChar w:fldCharType="separate"/>
            </w:r>
            <w:r>
              <w:rPr>
                <w:rFonts w:hint="eastAsia"/>
                <w:noProof/>
                <w:webHidden/>
              </w:rPr>
              <w:t>17</w:t>
            </w:r>
            <w:r>
              <w:rPr>
                <w:noProof/>
                <w:webHidden/>
              </w:rPr>
              <w:fldChar w:fldCharType="end"/>
            </w:r>
          </w:hyperlink>
        </w:p>
        <w:p w14:paraId="6383D6A0" w14:textId="737858B8"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71" w:history="1">
            <w:r w:rsidRPr="00121D26">
              <w:rPr>
                <w:rStyle w:val="Hyperlink"/>
                <w:rFonts w:cs="Times New Roman"/>
                <w:noProof/>
              </w:rPr>
              <w:t>2.2.2.4 Tải và quản lý tài nguyên</w:t>
            </w:r>
            <w:r>
              <w:rPr>
                <w:noProof/>
                <w:webHidden/>
              </w:rPr>
              <w:tab/>
            </w:r>
            <w:r>
              <w:rPr>
                <w:noProof/>
                <w:webHidden/>
              </w:rPr>
              <w:fldChar w:fldCharType="begin"/>
            </w:r>
            <w:r>
              <w:rPr>
                <w:noProof/>
                <w:webHidden/>
              </w:rPr>
              <w:instrText xml:space="preserve"> PAGEREF _Toc218671771 \h </w:instrText>
            </w:r>
            <w:r>
              <w:rPr>
                <w:noProof/>
                <w:webHidden/>
              </w:rPr>
            </w:r>
            <w:r>
              <w:rPr>
                <w:noProof/>
                <w:webHidden/>
              </w:rPr>
              <w:fldChar w:fldCharType="separate"/>
            </w:r>
            <w:r>
              <w:rPr>
                <w:rFonts w:hint="eastAsia"/>
                <w:noProof/>
                <w:webHidden/>
              </w:rPr>
              <w:t>18</w:t>
            </w:r>
            <w:r>
              <w:rPr>
                <w:noProof/>
                <w:webHidden/>
              </w:rPr>
              <w:fldChar w:fldCharType="end"/>
            </w:r>
          </w:hyperlink>
        </w:p>
        <w:p w14:paraId="53CDB328" w14:textId="26B49852"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72" w:history="1">
            <w:r w:rsidRPr="00121D26">
              <w:rPr>
                <w:rStyle w:val="Hyperlink"/>
                <w:rFonts w:cs="Times New Roman"/>
                <w:bCs/>
                <w:noProof/>
                <w:lang w:eastAsia="en-US"/>
              </w:rPr>
              <w:t>2.2.2.5 Hệ thống vật lý</w:t>
            </w:r>
            <w:r>
              <w:rPr>
                <w:noProof/>
                <w:webHidden/>
              </w:rPr>
              <w:tab/>
            </w:r>
            <w:r>
              <w:rPr>
                <w:noProof/>
                <w:webHidden/>
              </w:rPr>
              <w:fldChar w:fldCharType="begin"/>
            </w:r>
            <w:r>
              <w:rPr>
                <w:noProof/>
                <w:webHidden/>
              </w:rPr>
              <w:instrText xml:space="preserve"> PAGEREF _Toc218671772 \h </w:instrText>
            </w:r>
            <w:r>
              <w:rPr>
                <w:noProof/>
                <w:webHidden/>
              </w:rPr>
            </w:r>
            <w:r>
              <w:rPr>
                <w:noProof/>
                <w:webHidden/>
              </w:rPr>
              <w:fldChar w:fldCharType="separate"/>
            </w:r>
            <w:r>
              <w:rPr>
                <w:rFonts w:hint="eastAsia"/>
                <w:noProof/>
                <w:webHidden/>
              </w:rPr>
              <w:t>19</w:t>
            </w:r>
            <w:r>
              <w:rPr>
                <w:noProof/>
                <w:webHidden/>
              </w:rPr>
              <w:fldChar w:fldCharType="end"/>
            </w:r>
          </w:hyperlink>
        </w:p>
        <w:p w14:paraId="155EE91D" w14:textId="4C8217EC"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73" w:history="1">
            <w:r w:rsidRPr="00121D26">
              <w:rPr>
                <w:rStyle w:val="Hyperlink"/>
                <w:rFonts w:cs="Times New Roman"/>
                <w:noProof/>
              </w:rPr>
              <w:t>2.2.2.6 Đầu vào và điều khiển</w:t>
            </w:r>
            <w:r>
              <w:rPr>
                <w:noProof/>
                <w:webHidden/>
              </w:rPr>
              <w:tab/>
            </w:r>
            <w:r>
              <w:rPr>
                <w:noProof/>
                <w:webHidden/>
              </w:rPr>
              <w:fldChar w:fldCharType="begin"/>
            </w:r>
            <w:r>
              <w:rPr>
                <w:noProof/>
                <w:webHidden/>
              </w:rPr>
              <w:instrText xml:space="preserve"> PAGEREF _Toc218671773 \h </w:instrText>
            </w:r>
            <w:r>
              <w:rPr>
                <w:noProof/>
                <w:webHidden/>
              </w:rPr>
            </w:r>
            <w:r>
              <w:rPr>
                <w:noProof/>
                <w:webHidden/>
              </w:rPr>
              <w:fldChar w:fldCharType="separate"/>
            </w:r>
            <w:r>
              <w:rPr>
                <w:rFonts w:hint="eastAsia"/>
                <w:noProof/>
                <w:webHidden/>
              </w:rPr>
              <w:t>19</w:t>
            </w:r>
            <w:r>
              <w:rPr>
                <w:noProof/>
                <w:webHidden/>
              </w:rPr>
              <w:fldChar w:fldCharType="end"/>
            </w:r>
          </w:hyperlink>
        </w:p>
        <w:p w14:paraId="7521C05E" w14:textId="695A69CC"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74" w:history="1">
            <w:r w:rsidRPr="00121D26">
              <w:rPr>
                <w:rStyle w:val="Hyperlink"/>
                <w:rFonts w:cs="Times New Roman"/>
                <w:bCs/>
                <w:noProof/>
                <w:lang w:eastAsia="en-US"/>
              </w:rPr>
              <w:t>2.2.2.7 Âm thanh và animation</w:t>
            </w:r>
            <w:r>
              <w:rPr>
                <w:noProof/>
                <w:webHidden/>
              </w:rPr>
              <w:tab/>
            </w:r>
            <w:r>
              <w:rPr>
                <w:noProof/>
                <w:webHidden/>
              </w:rPr>
              <w:fldChar w:fldCharType="begin"/>
            </w:r>
            <w:r>
              <w:rPr>
                <w:noProof/>
                <w:webHidden/>
              </w:rPr>
              <w:instrText xml:space="preserve"> PAGEREF _Toc218671774 \h </w:instrText>
            </w:r>
            <w:r>
              <w:rPr>
                <w:noProof/>
                <w:webHidden/>
              </w:rPr>
            </w:r>
            <w:r>
              <w:rPr>
                <w:noProof/>
                <w:webHidden/>
              </w:rPr>
              <w:fldChar w:fldCharType="separate"/>
            </w:r>
            <w:r>
              <w:rPr>
                <w:rFonts w:hint="eastAsia"/>
                <w:noProof/>
                <w:webHidden/>
              </w:rPr>
              <w:t>20</w:t>
            </w:r>
            <w:r>
              <w:rPr>
                <w:noProof/>
                <w:webHidden/>
              </w:rPr>
              <w:fldChar w:fldCharType="end"/>
            </w:r>
          </w:hyperlink>
        </w:p>
        <w:p w14:paraId="2ADDD740" w14:textId="3DA7A5EE"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75" w:history="1">
            <w:r w:rsidRPr="00121D26">
              <w:rPr>
                <w:rStyle w:val="Hyperlink"/>
                <w:rFonts w:cs="Times New Roman"/>
                <w:noProof/>
              </w:rPr>
              <w:t>2.2.2.8 Triển khai và xuất bản</w:t>
            </w:r>
            <w:r>
              <w:rPr>
                <w:noProof/>
                <w:webHidden/>
              </w:rPr>
              <w:tab/>
            </w:r>
            <w:r>
              <w:rPr>
                <w:noProof/>
                <w:webHidden/>
              </w:rPr>
              <w:fldChar w:fldCharType="begin"/>
            </w:r>
            <w:r>
              <w:rPr>
                <w:noProof/>
                <w:webHidden/>
              </w:rPr>
              <w:instrText xml:space="preserve"> PAGEREF _Toc218671775 \h </w:instrText>
            </w:r>
            <w:r>
              <w:rPr>
                <w:noProof/>
                <w:webHidden/>
              </w:rPr>
            </w:r>
            <w:r>
              <w:rPr>
                <w:noProof/>
                <w:webHidden/>
              </w:rPr>
              <w:fldChar w:fldCharType="separate"/>
            </w:r>
            <w:r>
              <w:rPr>
                <w:rFonts w:hint="eastAsia"/>
                <w:noProof/>
                <w:webHidden/>
              </w:rPr>
              <w:t>21</w:t>
            </w:r>
            <w:r>
              <w:rPr>
                <w:noProof/>
                <w:webHidden/>
              </w:rPr>
              <w:fldChar w:fldCharType="end"/>
            </w:r>
          </w:hyperlink>
        </w:p>
        <w:p w14:paraId="1B978AE5" w14:textId="745803F5"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776" w:history="1">
            <w:r w:rsidRPr="00121D26">
              <w:rPr>
                <w:rStyle w:val="Hyperlink"/>
                <w:rFonts w:cs="Times New Roman"/>
                <w:noProof/>
              </w:rPr>
              <w:t>2.3. API</w:t>
            </w:r>
            <w:r>
              <w:rPr>
                <w:noProof/>
                <w:webHidden/>
              </w:rPr>
              <w:tab/>
            </w:r>
            <w:r>
              <w:rPr>
                <w:noProof/>
                <w:webHidden/>
              </w:rPr>
              <w:fldChar w:fldCharType="begin"/>
            </w:r>
            <w:r>
              <w:rPr>
                <w:noProof/>
                <w:webHidden/>
              </w:rPr>
              <w:instrText xml:space="preserve"> PAGEREF _Toc218671776 \h </w:instrText>
            </w:r>
            <w:r>
              <w:rPr>
                <w:noProof/>
                <w:webHidden/>
              </w:rPr>
            </w:r>
            <w:r>
              <w:rPr>
                <w:noProof/>
                <w:webHidden/>
              </w:rPr>
              <w:fldChar w:fldCharType="separate"/>
            </w:r>
            <w:r>
              <w:rPr>
                <w:rFonts w:hint="eastAsia"/>
                <w:noProof/>
                <w:webHidden/>
              </w:rPr>
              <w:t>22</w:t>
            </w:r>
            <w:r>
              <w:rPr>
                <w:noProof/>
                <w:webHidden/>
              </w:rPr>
              <w:fldChar w:fldCharType="end"/>
            </w:r>
          </w:hyperlink>
        </w:p>
        <w:p w14:paraId="1FB82219" w14:textId="6B947089"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77" w:history="1">
            <w:r w:rsidRPr="00121D26">
              <w:rPr>
                <w:rStyle w:val="Hyperlink"/>
                <w:rFonts w:cs="Times New Roman"/>
                <w:noProof/>
              </w:rPr>
              <w:t>2.3.1 Khái niệm về API</w:t>
            </w:r>
            <w:r>
              <w:rPr>
                <w:noProof/>
                <w:webHidden/>
              </w:rPr>
              <w:tab/>
            </w:r>
            <w:r>
              <w:rPr>
                <w:noProof/>
                <w:webHidden/>
              </w:rPr>
              <w:fldChar w:fldCharType="begin"/>
            </w:r>
            <w:r>
              <w:rPr>
                <w:noProof/>
                <w:webHidden/>
              </w:rPr>
              <w:instrText xml:space="preserve"> PAGEREF _Toc218671777 \h </w:instrText>
            </w:r>
            <w:r>
              <w:rPr>
                <w:noProof/>
                <w:webHidden/>
              </w:rPr>
            </w:r>
            <w:r>
              <w:rPr>
                <w:noProof/>
                <w:webHidden/>
              </w:rPr>
              <w:fldChar w:fldCharType="separate"/>
            </w:r>
            <w:r>
              <w:rPr>
                <w:rFonts w:hint="eastAsia"/>
                <w:noProof/>
                <w:webHidden/>
              </w:rPr>
              <w:t>22</w:t>
            </w:r>
            <w:r>
              <w:rPr>
                <w:noProof/>
                <w:webHidden/>
              </w:rPr>
              <w:fldChar w:fldCharType="end"/>
            </w:r>
          </w:hyperlink>
        </w:p>
        <w:p w14:paraId="7600E7AE" w14:textId="0D0DEF92"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78" w:history="1">
            <w:r w:rsidRPr="00121D26">
              <w:rPr>
                <w:rStyle w:val="Hyperlink"/>
                <w:rFonts w:cs="Times New Roman"/>
                <w:noProof/>
              </w:rPr>
              <w:t>2.3.2 Cấu trúc request và response trong API</w:t>
            </w:r>
            <w:r>
              <w:rPr>
                <w:noProof/>
                <w:webHidden/>
              </w:rPr>
              <w:tab/>
            </w:r>
            <w:r>
              <w:rPr>
                <w:noProof/>
                <w:webHidden/>
              </w:rPr>
              <w:fldChar w:fldCharType="begin"/>
            </w:r>
            <w:r>
              <w:rPr>
                <w:noProof/>
                <w:webHidden/>
              </w:rPr>
              <w:instrText xml:space="preserve"> PAGEREF _Toc218671778 \h </w:instrText>
            </w:r>
            <w:r>
              <w:rPr>
                <w:noProof/>
                <w:webHidden/>
              </w:rPr>
            </w:r>
            <w:r>
              <w:rPr>
                <w:noProof/>
                <w:webHidden/>
              </w:rPr>
              <w:fldChar w:fldCharType="separate"/>
            </w:r>
            <w:r>
              <w:rPr>
                <w:rFonts w:hint="eastAsia"/>
                <w:noProof/>
                <w:webHidden/>
              </w:rPr>
              <w:t>23</w:t>
            </w:r>
            <w:r>
              <w:rPr>
                <w:noProof/>
                <w:webHidden/>
              </w:rPr>
              <w:fldChar w:fldCharType="end"/>
            </w:r>
          </w:hyperlink>
        </w:p>
        <w:p w14:paraId="1BC4ECCF" w14:textId="757BC88F"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79" w:history="1">
            <w:r w:rsidRPr="00121D26">
              <w:rPr>
                <w:rStyle w:val="Hyperlink"/>
                <w:rFonts w:cs="Times New Roman"/>
                <w:noProof/>
              </w:rPr>
              <w:t>2.3.3 Tương tác API HTTP với axios</w:t>
            </w:r>
            <w:r>
              <w:rPr>
                <w:noProof/>
                <w:webHidden/>
              </w:rPr>
              <w:tab/>
            </w:r>
            <w:r>
              <w:rPr>
                <w:noProof/>
                <w:webHidden/>
              </w:rPr>
              <w:fldChar w:fldCharType="begin"/>
            </w:r>
            <w:r>
              <w:rPr>
                <w:noProof/>
                <w:webHidden/>
              </w:rPr>
              <w:instrText xml:space="preserve"> PAGEREF _Toc218671779 \h </w:instrText>
            </w:r>
            <w:r>
              <w:rPr>
                <w:noProof/>
                <w:webHidden/>
              </w:rPr>
            </w:r>
            <w:r>
              <w:rPr>
                <w:noProof/>
                <w:webHidden/>
              </w:rPr>
              <w:fldChar w:fldCharType="separate"/>
            </w:r>
            <w:r>
              <w:rPr>
                <w:rFonts w:hint="eastAsia"/>
                <w:noProof/>
                <w:webHidden/>
              </w:rPr>
              <w:t>24</w:t>
            </w:r>
            <w:r>
              <w:rPr>
                <w:noProof/>
                <w:webHidden/>
              </w:rPr>
              <w:fldChar w:fldCharType="end"/>
            </w:r>
          </w:hyperlink>
        </w:p>
        <w:p w14:paraId="6CBD7892" w14:textId="69E65D54"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80" w:history="1">
            <w:r w:rsidRPr="00121D26">
              <w:rPr>
                <w:rStyle w:val="Hyperlink"/>
                <w:rFonts w:cs="Times New Roman"/>
                <w:noProof/>
              </w:rPr>
              <w:t>2.3.4 Tương tác realtime với Socket.IO Client</w:t>
            </w:r>
            <w:r>
              <w:rPr>
                <w:noProof/>
                <w:webHidden/>
              </w:rPr>
              <w:tab/>
            </w:r>
            <w:r>
              <w:rPr>
                <w:noProof/>
                <w:webHidden/>
              </w:rPr>
              <w:fldChar w:fldCharType="begin"/>
            </w:r>
            <w:r>
              <w:rPr>
                <w:noProof/>
                <w:webHidden/>
              </w:rPr>
              <w:instrText xml:space="preserve"> PAGEREF _Toc218671780 \h </w:instrText>
            </w:r>
            <w:r>
              <w:rPr>
                <w:noProof/>
                <w:webHidden/>
              </w:rPr>
            </w:r>
            <w:r>
              <w:rPr>
                <w:noProof/>
                <w:webHidden/>
              </w:rPr>
              <w:fldChar w:fldCharType="separate"/>
            </w:r>
            <w:r>
              <w:rPr>
                <w:rFonts w:hint="eastAsia"/>
                <w:noProof/>
                <w:webHidden/>
              </w:rPr>
              <w:t>26</w:t>
            </w:r>
            <w:r>
              <w:rPr>
                <w:noProof/>
                <w:webHidden/>
              </w:rPr>
              <w:fldChar w:fldCharType="end"/>
            </w:r>
          </w:hyperlink>
        </w:p>
        <w:p w14:paraId="3BC75BCC" w14:textId="55F044B0"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781" w:history="1">
            <w:r w:rsidRPr="00121D26">
              <w:rPr>
                <w:rStyle w:val="Hyperlink"/>
                <w:rFonts w:cs="Times New Roman"/>
                <w:noProof/>
              </w:rPr>
              <w:t>2.4. Công nghệ giao diện và thiết kế Responsive</w:t>
            </w:r>
            <w:r>
              <w:rPr>
                <w:noProof/>
                <w:webHidden/>
              </w:rPr>
              <w:tab/>
            </w:r>
            <w:r>
              <w:rPr>
                <w:noProof/>
                <w:webHidden/>
              </w:rPr>
              <w:fldChar w:fldCharType="begin"/>
            </w:r>
            <w:r>
              <w:rPr>
                <w:noProof/>
                <w:webHidden/>
              </w:rPr>
              <w:instrText xml:space="preserve"> PAGEREF _Toc218671781 \h </w:instrText>
            </w:r>
            <w:r>
              <w:rPr>
                <w:noProof/>
                <w:webHidden/>
              </w:rPr>
            </w:r>
            <w:r>
              <w:rPr>
                <w:noProof/>
                <w:webHidden/>
              </w:rPr>
              <w:fldChar w:fldCharType="separate"/>
            </w:r>
            <w:r>
              <w:rPr>
                <w:rFonts w:hint="eastAsia"/>
                <w:noProof/>
                <w:webHidden/>
              </w:rPr>
              <w:t>27</w:t>
            </w:r>
            <w:r>
              <w:rPr>
                <w:noProof/>
                <w:webHidden/>
              </w:rPr>
              <w:fldChar w:fldCharType="end"/>
            </w:r>
          </w:hyperlink>
        </w:p>
        <w:p w14:paraId="6A19642B" w14:textId="6191AA49"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82" w:history="1">
            <w:r w:rsidRPr="00121D26">
              <w:rPr>
                <w:rStyle w:val="Hyperlink"/>
                <w:rFonts w:cs="Times New Roman"/>
                <w:noProof/>
              </w:rPr>
              <w:t>2.4.1 Tailwind CSS</w:t>
            </w:r>
            <w:r>
              <w:rPr>
                <w:noProof/>
                <w:webHidden/>
              </w:rPr>
              <w:tab/>
            </w:r>
            <w:r>
              <w:rPr>
                <w:noProof/>
                <w:webHidden/>
              </w:rPr>
              <w:fldChar w:fldCharType="begin"/>
            </w:r>
            <w:r>
              <w:rPr>
                <w:noProof/>
                <w:webHidden/>
              </w:rPr>
              <w:instrText xml:space="preserve"> PAGEREF _Toc218671782 \h </w:instrText>
            </w:r>
            <w:r>
              <w:rPr>
                <w:noProof/>
                <w:webHidden/>
              </w:rPr>
            </w:r>
            <w:r>
              <w:rPr>
                <w:noProof/>
                <w:webHidden/>
              </w:rPr>
              <w:fldChar w:fldCharType="separate"/>
            </w:r>
            <w:r>
              <w:rPr>
                <w:rFonts w:hint="eastAsia"/>
                <w:noProof/>
                <w:webHidden/>
              </w:rPr>
              <w:t>27</w:t>
            </w:r>
            <w:r>
              <w:rPr>
                <w:noProof/>
                <w:webHidden/>
              </w:rPr>
              <w:fldChar w:fldCharType="end"/>
            </w:r>
          </w:hyperlink>
        </w:p>
        <w:p w14:paraId="6B24B543" w14:textId="76EBF378"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83" w:history="1">
            <w:r w:rsidRPr="00121D26">
              <w:rPr>
                <w:rStyle w:val="Hyperlink"/>
                <w:rFonts w:cs="Times New Roman"/>
                <w:noProof/>
              </w:rPr>
              <w:t>2.4.2 Shadcnui</w:t>
            </w:r>
            <w:r>
              <w:rPr>
                <w:noProof/>
                <w:webHidden/>
              </w:rPr>
              <w:tab/>
            </w:r>
            <w:r>
              <w:rPr>
                <w:noProof/>
                <w:webHidden/>
              </w:rPr>
              <w:fldChar w:fldCharType="begin"/>
            </w:r>
            <w:r>
              <w:rPr>
                <w:noProof/>
                <w:webHidden/>
              </w:rPr>
              <w:instrText xml:space="preserve"> PAGEREF _Toc218671783 \h </w:instrText>
            </w:r>
            <w:r>
              <w:rPr>
                <w:noProof/>
                <w:webHidden/>
              </w:rPr>
            </w:r>
            <w:r>
              <w:rPr>
                <w:noProof/>
                <w:webHidden/>
              </w:rPr>
              <w:fldChar w:fldCharType="separate"/>
            </w:r>
            <w:r>
              <w:rPr>
                <w:rFonts w:hint="eastAsia"/>
                <w:noProof/>
                <w:webHidden/>
              </w:rPr>
              <w:t>29</w:t>
            </w:r>
            <w:r>
              <w:rPr>
                <w:noProof/>
                <w:webHidden/>
              </w:rPr>
              <w:fldChar w:fldCharType="end"/>
            </w:r>
          </w:hyperlink>
        </w:p>
        <w:p w14:paraId="7A4ABDE7" w14:textId="6D3A9F26"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84" w:history="1">
            <w:r w:rsidRPr="00121D26">
              <w:rPr>
                <w:rStyle w:val="Hyperlink"/>
                <w:rFonts w:cs="Times New Roman"/>
                <w:noProof/>
              </w:rPr>
              <w:t>2.4.3 Chart.js</w:t>
            </w:r>
            <w:r>
              <w:rPr>
                <w:noProof/>
                <w:webHidden/>
              </w:rPr>
              <w:tab/>
            </w:r>
            <w:r>
              <w:rPr>
                <w:noProof/>
                <w:webHidden/>
              </w:rPr>
              <w:fldChar w:fldCharType="begin"/>
            </w:r>
            <w:r>
              <w:rPr>
                <w:noProof/>
                <w:webHidden/>
              </w:rPr>
              <w:instrText xml:space="preserve"> PAGEREF _Toc218671784 \h </w:instrText>
            </w:r>
            <w:r>
              <w:rPr>
                <w:noProof/>
                <w:webHidden/>
              </w:rPr>
            </w:r>
            <w:r>
              <w:rPr>
                <w:noProof/>
                <w:webHidden/>
              </w:rPr>
              <w:fldChar w:fldCharType="separate"/>
            </w:r>
            <w:r>
              <w:rPr>
                <w:rFonts w:hint="eastAsia"/>
                <w:noProof/>
                <w:webHidden/>
              </w:rPr>
              <w:t>30</w:t>
            </w:r>
            <w:r>
              <w:rPr>
                <w:noProof/>
                <w:webHidden/>
              </w:rPr>
              <w:fldChar w:fldCharType="end"/>
            </w:r>
          </w:hyperlink>
        </w:p>
        <w:p w14:paraId="20643CC8" w14:textId="5E553172"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785" w:history="1">
            <w:r w:rsidRPr="00121D26">
              <w:rPr>
                <w:rStyle w:val="Hyperlink"/>
                <w:rFonts w:cs="Times New Roman"/>
                <w:noProof/>
              </w:rPr>
              <w:t>2.5. Bảo mật và hiệu năng trong ứng dụng web</w:t>
            </w:r>
            <w:r>
              <w:rPr>
                <w:noProof/>
                <w:webHidden/>
              </w:rPr>
              <w:tab/>
            </w:r>
            <w:r>
              <w:rPr>
                <w:noProof/>
                <w:webHidden/>
              </w:rPr>
              <w:fldChar w:fldCharType="begin"/>
            </w:r>
            <w:r>
              <w:rPr>
                <w:noProof/>
                <w:webHidden/>
              </w:rPr>
              <w:instrText xml:space="preserve"> PAGEREF _Toc218671785 \h </w:instrText>
            </w:r>
            <w:r>
              <w:rPr>
                <w:noProof/>
                <w:webHidden/>
              </w:rPr>
            </w:r>
            <w:r>
              <w:rPr>
                <w:noProof/>
                <w:webHidden/>
              </w:rPr>
              <w:fldChar w:fldCharType="separate"/>
            </w:r>
            <w:r>
              <w:rPr>
                <w:rFonts w:hint="eastAsia"/>
                <w:noProof/>
                <w:webHidden/>
              </w:rPr>
              <w:t>32</w:t>
            </w:r>
            <w:r>
              <w:rPr>
                <w:noProof/>
                <w:webHidden/>
              </w:rPr>
              <w:fldChar w:fldCharType="end"/>
            </w:r>
          </w:hyperlink>
        </w:p>
        <w:p w14:paraId="407C93DB" w14:textId="6EBCB609"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86" w:history="1">
            <w:r w:rsidRPr="00121D26">
              <w:rPr>
                <w:rStyle w:val="Hyperlink"/>
                <w:rFonts w:cs="Times New Roman"/>
                <w:noProof/>
              </w:rPr>
              <w:t>2.5.1 Xác thực và phân quyền</w:t>
            </w:r>
            <w:r>
              <w:rPr>
                <w:noProof/>
                <w:webHidden/>
              </w:rPr>
              <w:tab/>
            </w:r>
            <w:r>
              <w:rPr>
                <w:noProof/>
                <w:webHidden/>
              </w:rPr>
              <w:fldChar w:fldCharType="begin"/>
            </w:r>
            <w:r>
              <w:rPr>
                <w:noProof/>
                <w:webHidden/>
              </w:rPr>
              <w:instrText xml:space="preserve"> PAGEREF _Toc218671786 \h </w:instrText>
            </w:r>
            <w:r>
              <w:rPr>
                <w:noProof/>
                <w:webHidden/>
              </w:rPr>
            </w:r>
            <w:r>
              <w:rPr>
                <w:noProof/>
                <w:webHidden/>
              </w:rPr>
              <w:fldChar w:fldCharType="separate"/>
            </w:r>
            <w:r>
              <w:rPr>
                <w:rFonts w:hint="eastAsia"/>
                <w:noProof/>
                <w:webHidden/>
              </w:rPr>
              <w:t>32</w:t>
            </w:r>
            <w:r>
              <w:rPr>
                <w:noProof/>
                <w:webHidden/>
              </w:rPr>
              <w:fldChar w:fldCharType="end"/>
            </w:r>
          </w:hyperlink>
        </w:p>
        <w:p w14:paraId="0641122D" w14:textId="1F5EEB58"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87" w:history="1">
            <w:r w:rsidRPr="00121D26">
              <w:rPr>
                <w:rStyle w:val="Hyperlink"/>
                <w:rFonts w:cs="Times New Roman"/>
                <w:noProof/>
              </w:rPr>
              <w:t>2.5.2 Quản lý session, cookie</w:t>
            </w:r>
            <w:r>
              <w:rPr>
                <w:noProof/>
                <w:webHidden/>
              </w:rPr>
              <w:tab/>
            </w:r>
            <w:r>
              <w:rPr>
                <w:noProof/>
                <w:webHidden/>
              </w:rPr>
              <w:fldChar w:fldCharType="begin"/>
            </w:r>
            <w:r>
              <w:rPr>
                <w:noProof/>
                <w:webHidden/>
              </w:rPr>
              <w:instrText xml:space="preserve"> PAGEREF _Toc218671787 \h </w:instrText>
            </w:r>
            <w:r>
              <w:rPr>
                <w:noProof/>
                <w:webHidden/>
              </w:rPr>
            </w:r>
            <w:r>
              <w:rPr>
                <w:noProof/>
                <w:webHidden/>
              </w:rPr>
              <w:fldChar w:fldCharType="separate"/>
            </w:r>
            <w:r>
              <w:rPr>
                <w:rFonts w:hint="eastAsia"/>
                <w:noProof/>
                <w:webHidden/>
              </w:rPr>
              <w:t>33</w:t>
            </w:r>
            <w:r>
              <w:rPr>
                <w:noProof/>
                <w:webHidden/>
              </w:rPr>
              <w:fldChar w:fldCharType="end"/>
            </w:r>
          </w:hyperlink>
        </w:p>
        <w:p w14:paraId="0963051E" w14:textId="5767A820"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88" w:history="1">
            <w:r w:rsidRPr="00121D26">
              <w:rPr>
                <w:rStyle w:val="Hyperlink"/>
                <w:rFonts w:cs="Times New Roman"/>
                <w:noProof/>
              </w:rPr>
              <w:t>2.5.3 Tối ưu truy vấn, caching với TanStack Query</w:t>
            </w:r>
            <w:r>
              <w:rPr>
                <w:noProof/>
                <w:webHidden/>
              </w:rPr>
              <w:tab/>
            </w:r>
            <w:r>
              <w:rPr>
                <w:noProof/>
                <w:webHidden/>
              </w:rPr>
              <w:fldChar w:fldCharType="begin"/>
            </w:r>
            <w:r>
              <w:rPr>
                <w:noProof/>
                <w:webHidden/>
              </w:rPr>
              <w:instrText xml:space="preserve"> PAGEREF _Toc218671788 \h </w:instrText>
            </w:r>
            <w:r>
              <w:rPr>
                <w:noProof/>
                <w:webHidden/>
              </w:rPr>
            </w:r>
            <w:r>
              <w:rPr>
                <w:noProof/>
                <w:webHidden/>
              </w:rPr>
              <w:fldChar w:fldCharType="separate"/>
            </w:r>
            <w:r>
              <w:rPr>
                <w:rFonts w:hint="eastAsia"/>
                <w:noProof/>
                <w:webHidden/>
              </w:rPr>
              <w:t>33</w:t>
            </w:r>
            <w:r>
              <w:rPr>
                <w:noProof/>
                <w:webHidden/>
              </w:rPr>
              <w:fldChar w:fldCharType="end"/>
            </w:r>
          </w:hyperlink>
        </w:p>
        <w:p w14:paraId="36C80F4A" w14:textId="0FE90EF7"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789" w:history="1">
            <w:r w:rsidRPr="00121D26">
              <w:rPr>
                <w:rStyle w:val="Hyperlink"/>
                <w:rFonts w:cs="Times New Roman"/>
                <w:noProof/>
              </w:rPr>
              <w:t>2.6. Tổng quan các công cụ hỗ trợ phát triển và triển khai</w:t>
            </w:r>
            <w:r>
              <w:rPr>
                <w:noProof/>
                <w:webHidden/>
              </w:rPr>
              <w:tab/>
            </w:r>
            <w:r>
              <w:rPr>
                <w:noProof/>
                <w:webHidden/>
              </w:rPr>
              <w:fldChar w:fldCharType="begin"/>
            </w:r>
            <w:r>
              <w:rPr>
                <w:noProof/>
                <w:webHidden/>
              </w:rPr>
              <w:instrText xml:space="preserve"> PAGEREF _Toc218671789 \h </w:instrText>
            </w:r>
            <w:r>
              <w:rPr>
                <w:noProof/>
                <w:webHidden/>
              </w:rPr>
            </w:r>
            <w:r>
              <w:rPr>
                <w:noProof/>
                <w:webHidden/>
              </w:rPr>
              <w:fldChar w:fldCharType="separate"/>
            </w:r>
            <w:r>
              <w:rPr>
                <w:rFonts w:hint="eastAsia"/>
                <w:noProof/>
                <w:webHidden/>
              </w:rPr>
              <w:t>35</w:t>
            </w:r>
            <w:r>
              <w:rPr>
                <w:noProof/>
                <w:webHidden/>
              </w:rPr>
              <w:fldChar w:fldCharType="end"/>
            </w:r>
          </w:hyperlink>
        </w:p>
        <w:p w14:paraId="33FF56FC" w14:textId="5C24A17C"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90" w:history="1">
            <w:r w:rsidRPr="00121D26">
              <w:rPr>
                <w:rStyle w:val="Hyperlink"/>
                <w:rFonts w:cs="Times New Roman"/>
                <w:noProof/>
              </w:rPr>
              <w:t>2.6.1 Git/GitHub</w:t>
            </w:r>
            <w:r>
              <w:rPr>
                <w:noProof/>
                <w:webHidden/>
              </w:rPr>
              <w:tab/>
            </w:r>
            <w:r>
              <w:rPr>
                <w:noProof/>
                <w:webHidden/>
              </w:rPr>
              <w:fldChar w:fldCharType="begin"/>
            </w:r>
            <w:r>
              <w:rPr>
                <w:noProof/>
                <w:webHidden/>
              </w:rPr>
              <w:instrText xml:space="preserve"> PAGEREF _Toc218671790 \h </w:instrText>
            </w:r>
            <w:r>
              <w:rPr>
                <w:noProof/>
                <w:webHidden/>
              </w:rPr>
            </w:r>
            <w:r>
              <w:rPr>
                <w:noProof/>
                <w:webHidden/>
              </w:rPr>
              <w:fldChar w:fldCharType="separate"/>
            </w:r>
            <w:r>
              <w:rPr>
                <w:rFonts w:hint="eastAsia"/>
                <w:noProof/>
                <w:webHidden/>
              </w:rPr>
              <w:t>35</w:t>
            </w:r>
            <w:r>
              <w:rPr>
                <w:noProof/>
                <w:webHidden/>
              </w:rPr>
              <w:fldChar w:fldCharType="end"/>
            </w:r>
          </w:hyperlink>
        </w:p>
        <w:p w14:paraId="65B8D7DD" w14:textId="260E0CCA"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91" w:history="1">
            <w:r w:rsidRPr="00121D26">
              <w:rPr>
                <w:rStyle w:val="Hyperlink"/>
                <w:rFonts w:cs="Times New Roman"/>
                <w:noProof/>
              </w:rPr>
              <w:t>2.6.2 Browser DevTools</w:t>
            </w:r>
            <w:r>
              <w:rPr>
                <w:noProof/>
                <w:webHidden/>
              </w:rPr>
              <w:tab/>
            </w:r>
            <w:r>
              <w:rPr>
                <w:noProof/>
                <w:webHidden/>
              </w:rPr>
              <w:fldChar w:fldCharType="begin"/>
            </w:r>
            <w:r>
              <w:rPr>
                <w:noProof/>
                <w:webHidden/>
              </w:rPr>
              <w:instrText xml:space="preserve"> PAGEREF _Toc218671791 \h </w:instrText>
            </w:r>
            <w:r>
              <w:rPr>
                <w:noProof/>
                <w:webHidden/>
              </w:rPr>
            </w:r>
            <w:r>
              <w:rPr>
                <w:noProof/>
                <w:webHidden/>
              </w:rPr>
              <w:fldChar w:fldCharType="separate"/>
            </w:r>
            <w:r>
              <w:rPr>
                <w:rFonts w:hint="eastAsia"/>
                <w:noProof/>
                <w:webHidden/>
              </w:rPr>
              <w:t>36</w:t>
            </w:r>
            <w:r>
              <w:rPr>
                <w:noProof/>
                <w:webHidden/>
              </w:rPr>
              <w:fldChar w:fldCharType="end"/>
            </w:r>
          </w:hyperlink>
        </w:p>
        <w:p w14:paraId="7F3E1CB6" w14:textId="1134EE4D"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792" w:history="1">
            <w:r w:rsidRPr="00121D26">
              <w:rPr>
                <w:rStyle w:val="Hyperlink"/>
                <w:rFonts w:cs="Times New Roman"/>
                <w:noProof/>
              </w:rPr>
              <w:t>2.7. Tổng kết chương</w:t>
            </w:r>
            <w:r>
              <w:rPr>
                <w:noProof/>
                <w:webHidden/>
              </w:rPr>
              <w:tab/>
            </w:r>
            <w:r>
              <w:rPr>
                <w:noProof/>
                <w:webHidden/>
              </w:rPr>
              <w:fldChar w:fldCharType="begin"/>
            </w:r>
            <w:r>
              <w:rPr>
                <w:noProof/>
                <w:webHidden/>
              </w:rPr>
              <w:instrText xml:space="preserve"> PAGEREF _Toc218671792 \h </w:instrText>
            </w:r>
            <w:r>
              <w:rPr>
                <w:noProof/>
                <w:webHidden/>
              </w:rPr>
            </w:r>
            <w:r>
              <w:rPr>
                <w:noProof/>
                <w:webHidden/>
              </w:rPr>
              <w:fldChar w:fldCharType="separate"/>
            </w:r>
            <w:r>
              <w:rPr>
                <w:rFonts w:hint="eastAsia"/>
                <w:noProof/>
                <w:webHidden/>
              </w:rPr>
              <w:t>38</w:t>
            </w:r>
            <w:r>
              <w:rPr>
                <w:noProof/>
                <w:webHidden/>
              </w:rPr>
              <w:fldChar w:fldCharType="end"/>
            </w:r>
          </w:hyperlink>
        </w:p>
        <w:p w14:paraId="0CE073BF" w14:textId="343394F8" w:rsidR="00DE71A0" w:rsidRDefault="00DE71A0">
          <w:pPr>
            <w:pStyle w:val="TOC1"/>
            <w:tabs>
              <w:tab w:val="right" w:leader="dot" w:pos="9061"/>
            </w:tabs>
            <w:rPr>
              <w:rFonts w:asciiTheme="minorHAnsi" w:hAnsiTheme="minorHAnsi"/>
              <w:b w:val="0"/>
              <w:noProof/>
              <w:kern w:val="2"/>
              <w:sz w:val="24"/>
              <w:szCs w:val="24"/>
              <w:lang w:eastAsia="en-US"/>
              <w14:ligatures w14:val="standardContextual"/>
            </w:rPr>
          </w:pPr>
          <w:hyperlink w:anchor="_Toc218671793" w:history="1">
            <w:r w:rsidRPr="00121D26">
              <w:rPr>
                <w:rStyle w:val="Hyperlink"/>
                <w:rFonts w:cs="Times New Roman"/>
                <w:noProof/>
              </w:rPr>
              <w:t>CHƯƠNG 3. HIỆN THỰC HÓA NGHIÊN CỨU</w:t>
            </w:r>
            <w:r>
              <w:rPr>
                <w:noProof/>
                <w:webHidden/>
              </w:rPr>
              <w:tab/>
            </w:r>
            <w:r>
              <w:rPr>
                <w:noProof/>
                <w:webHidden/>
              </w:rPr>
              <w:fldChar w:fldCharType="begin"/>
            </w:r>
            <w:r>
              <w:rPr>
                <w:noProof/>
                <w:webHidden/>
              </w:rPr>
              <w:instrText xml:space="preserve"> PAGEREF _Toc218671793 \h </w:instrText>
            </w:r>
            <w:r>
              <w:rPr>
                <w:noProof/>
                <w:webHidden/>
              </w:rPr>
            </w:r>
            <w:r>
              <w:rPr>
                <w:noProof/>
                <w:webHidden/>
              </w:rPr>
              <w:fldChar w:fldCharType="separate"/>
            </w:r>
            <w:r>
              <w:rPr>
                <w:rFonts w:hint="eastAsia"/>
                <w:noProof/>
                <w:webHidden/>
              </w:rPr>
              <w:t>39</w:t>
            </w:r>
            <w:r>
              <w:rPr>
                <w:noProof/>
                <w:webHidden/>
              </w:rPr>
              <w:fldChar w:fldCharType="end"/>
            </w:r>
          </w:hyperlink>
        </w:p>
        <w:p w14:paraId="19C52328" w14:textId="62385409"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794" w:history="1">
            <w:r w:rsidRPr="00121D26">
              <w:rPr>
                <w:rStyle w:val="Hyperlink"/>
                <w:rFonts w:cs="Times New Roman"/>
                <w:noProof/>
              </w:rPr>
              <w:t>3.1. Mô tả bài toán</w:t>
            </w:r>
            <w:r>
              <w:rPr>
                <w:noProof/>
                <w:webHidden/>
              </w:rPr>
              <w:tab/>
            </w:r>
            <w:r>
              <w:rPr>
                <w:noProof/>
                <w:webHidden/>
              </w:rPr>
              <w:fldChar w:fldCharType="begin"/>
            </w:r>
            <w:r>
              <w:rPr>
                <w:noProof/>
                <w:webHidden/>
              </w:rPr>
              <w:instrText xml:space="preserve"> PAGEREF _Toc218671794 \h </w:instrText>
            </w:r>
            <w:r>
              <w:rPr>
                <w:noProof/>
                <w:webHidden/>
              </w:rPr>
            </w:r>
            <w:r>
              <w:rPr>
                <w:noProof/>
                <w:webHidden/>
              </w:rPr>
              <w:fldChar w:fldCharType="separate"/>
            </w:r>
            <w:r>
              <w:rPr>
                <w:rFonts w:hint="eastAsia"/>
                <w:noProof/>
                <w:webHidden/>
              </w:rPr>
              <w:t>39</w:t>
            </w:r>
            <w:r>
              <w:rPr>
                <w:noProof/>
                <w:webHidden/>
              </w:rPr>
              <w:fldChar w:fldCharType="end"/>
            </w:r>
          </w:hyperlink>
        </w:p>
        <w:p w14:paraId="3AE274EC" w14:textId="6B097ED7"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795" w:history="1">
            <w:r w:rsidRPr="00121D26">
              <w:rPr>
                <w:rStyle w:val="Hyperlink"/>
                <w:rFonts w:cs="Times New Roman"/>
                <w:noProof/>
              </w:rPr>
              <w:t>3.2. Phân tích thiết kế hệ thống</w:t>
            </w:r>
            <w:r>
              <w:rPr>
                <w:noProof/>
                <w:webHidden/>
              </w:rPr>
              <w:tab/>
            </w:r>
            <w:r>
              <w:rPr>
                <w:noProof/>
                <w:webHidden/>
              </w:rPr>
              <w:fldChar w:fldCharType="begin"/>
            </w:r>
            <w:r>
              <w:rPr>
                <w:noProof/>
                <w:webHidden/>
              </w:rPr>
              <w:instrText xml:space="preserve"> PAGEREF _Toc218671795 \h </w:instrText>
            </w:r>
            <w:r>
              <w:rPr>
                <w:noProof/>
                <w:webHidden/>
              </w:rPr>
            </w:r>
            <w:r>
              <w:rPr>
                <w:noProof/>
                <w:webHidden/>
              </w:rPr>
              <w:fldChar w:fldCharType="separate"/>
            </w:r>
            <w:r>
              <w:rPr>
                <w:rFonts w:hint="eastAsia"/>
                <w:noProof/>
                <w:webHidden/>
              </w:rPr>
              <w:t>40</w:t>
            </w:r>
            <w:r>
              <w:rPr>
                <w:noProof/>
                <w:webHidden/>
              </w:rPr>
              <w:fldChar w:fldCharType="end"/>
            </w:r>
          </w:hyperlink>
        </w:p>
        <w:p w14:paraId="1CAC4ED7" w14:textId="3F3EAF39"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96" w:history="1">
            <w:r w:rsidRPr="00121D26">
              <w:rPr>
                <w:rStyle w:val="Hyperlink"/>
                <w:rFonts w:cs="Times New Roman"/>
                <w:noProof/>
              </w:rPr>
              <w:t>3.2.1 Đặc tả yêu cầu hệ thống</w:t>
            </w:r>
            <w:r>
              <w:rPr>
                <w:noProof/>
                <w:webHidden/>
              </w:rPr>
              <w:tab/>
            </w:r>
            <w:r>
              <w:rPr>
                <w:noProof/>
                <w:webHidden/>
              </w:rPr>
              <w:fldChar w:fldCharType="begin"/>
            </w:r>
            <w:r>
              <w:rPr>
                <w:noProof/>
                <w:webHidden/>
              </w:rPr>
              <w:instrText xml:space="preserve"> PAGEREF _Toc218671796 \h </w:instrText>
            </w:r>
            <w:r>
              <w:rPr>
                <w:noProof/>
                <w:webHidden/>
              </w:rPr>
            </w:r>
            <w:r>
              <w:rPr>
                <w:noProof/>
                <w:webHidden/>
              </w:rPr>
              <w:fldChar w:fldCharType="separate"/>
            </w:r>
            <w:r>
              <w:rPr>
                <w:rFonts w:hint="eastAsia"/>
                <w:noProof/>
                <w:webHidden/>
              </w:rPr>
              <w:t>40</w:t>
            </w:r>
            <w:r>
              <w:rPr>
                <w:noProof/>
                <w:webHidden/>
              </w:rPr>
              <w:fldChar w:fldCharType="end"/>
            </w:r>
          </w:hyperlink>
        </w:p>
        <w:p w14:paraId="19593E10" w14:textId="1E1873D2"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97" w:history="1">
            <w:r w:rsidRPr="00121D26">
              <w:rPr>
                <w:rStyle w:val="Hyperlink"/>
                <w:rFonts w:cs="Times New Roman"/>
                <w:noProof/>
              </w:rPr>
              <w:t>3.2.1.1 Yêu cầu chức năng</w:t>
            </w:r>
            <w:r>
              <w:rPr>
                <w:noProof/>
                <w:webHidden/>
              </w:rPr>
              <w:tab/>
            </w:r>
            <w:r>
              <w:rPr>
                <w:noProof/>
                <w:webHidden/>
              </w:rPr>
              <w:fldChar w:fldCharType="begin"/>
            </w:r>
            <w:r>
              <w:rPr>
                <w:noProof/>
                <w:webHidden/>
              </w:rPr>
              <w:instrText xml:space="preserve"> PAGEREF _Toc218671797 \h </w:instrText>
            </w:r>
            <w:r>
              <w:rPr>
                <w:noProof/>
                <w:webHidden/>
              </w:rPr>
            </w:r>
            <w:r>
              <w:rPr>
                <w:noProof/>
                <w:webHidden/>
              </w:rPr>
              <w:fldChar w:fldCharType="separate"/>
            </w:r>
            <w:r>
              <w:rPr>
                <w:rFonts w:hint="eastAsia"/>
                <w:noProof/>
                <w:webHidden/>
              </w:rPr>
              <w:t>40</w:t>
            </w:r>
            <w:r>
              <w:rPr>
                <w:noProof/>
                <w:webHidden/>
              </w:rPr>
              <w:fldChar w:fldCharType="end"/>
            </w:r>
          </w:hyperlink>
        </w:p>
        <w:p w14:paraId="0FAEA8E2" w14:textId="04CDAE13"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798" w:history="1">
            <w:r w:rsidRPr="00121D26">
              <w:rPr>
                <w:rStyle w:val="Hyperlink"/>
                <w:rFonts w:cs="Times New Roman"/>
                <w:noProof/>
              </w:rPr>
              <w:t>3.2.1.2 Yêu cầu phi chức năng</w:t>
            </w:r>
            <w:r>
              <w:rPr>
                <w:noProof/>
                <w:webHidden/>
              </w:rPr>
              <w:tab/>
            </w:r>
            <w:r>
              <w:rPr>
                <w:noProof/>
                <w:webHidden/>
              </w:rPr>
              <w:fldChar w:fldCharType="begin"/>
            </w:r>
            <w:r>
              <w:rPr>
                <w:noProof/>
                <w:webHidden/>
              </w:rPr>
              <w:instrText xml:space="preserve"> PAGEREF _Toc218671798 \h </w:instrText>
            </w:r>
            <w:r>
              <w:rPr>
                <w:noProof/>
                <w:webHidden/>
              </w:rPr>
            </w:r>
            <w:r>
              <w:rPr>
                <w:noProof/>
                <w:webHidden/>
              </w:rPr>
              <w:fldChar w:fldCharType="separate"/>
            </w:r>
            <w:r>
              <w:rPr>
                <w:rFonts w:hint="eastAsia"/>
                <w:noProof/>
                <w:webHidden/>
              </w:rPr>
              <w:t>41</w:t>
            </w:r>
            <w:r>
              <w:rPr>
                <w:noProof/>
                <w:webHidden/>
              </w:rPr>
              <w:fldChar w:fldCharType="end"/>
            </w:r>
          </w:hyperlink>
        </w:p>
        <w:p w14:paraId="3A919B00" w14:textId="31851D81"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799" w:history="1">
            <w:r w:rsidRPr="00121D26">
              <w:rPr>
                <w:rStyle w:val="Hyperlink"/>
                <w:rFonts w:cs="Times New Roman"/>
                <w:noProof/>
              </w:rPr>
              <w:t>3.2.2 Kiến trúc hệ thống</w:t>
            </w:r>
            <w:r>
              <w:rPr>
                <w:noProof/>
                <w:webHidden/>
              </w:rPr>
              <w:tab/>
            </w:r>
            <w:r>
              <w:rPr>
                <w:noProof/>
                <w:webHidden/>
              </w:rPr>
              <w:fldChar w:fldCharType="begin"/>
            </w:r>
            <w:r>
              <w:rPr>
                <w:noProof/>
                <w:webHidden/>
              </w:rPr>
              <w:instrText xml:space="preserve"> PAGEREF _Toc218671799 \h </w:instrText>
            </w:r>
            <w:r>
              <w:rPr>
                <w:noProof/>
                <w:webHidden/>
              </w:rPr>
            </w:r>
            <w:r>
              <w:rPr>
                <w:noProof/>
                <w:webHidden/>
              </w:rPr>
              <w:fldChar w:fldCharType="separate"/>
            </w:r>
            <w:r>
              <w:rPr>
                <w:rFonts w:hint="eastAsia"/>
                <w:noProof/>
                <w:webHidden/>
              </w:rPr>
              <w:t>42</w:t>
            </w:r>
            <w:r>
              <w:rPr>
                <w:noProof/>
                <w:webHidden/>
              </w:rPr>
              <w:fldChar w:fldCharType="end"/>
            </w:r>
          </w:hyperlink>
        </w:p>
        <w:p w14:paraId="7EF431FA" w14:textId="04FB8433"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800" w:history="1">
            <w:r w:rsidRPr="00121D26">
              <w:rPr>
                <w:rStyle w:val="Hyperlink"/>
                <w:rFonts w:cs="Times New Roman"/>
                <w:noProof/>
              </w:rPr>
              <w:t>3.2.3 Kịch bản tương tác người dùng</w:t>
            </w:r>
            <w:r>
              <w:rPr>
                <w:noProof/>
                <w:webHidden/>
              </w:rPr>
              <w:tab/>
            </w:r>
            <w:r>
              <w:rPr>
                <w:noProof/>
                <w:webHidden/>
              </w:rPr>
              <w:fldChar w:fldCharType="begin"/>
            </w:r>
            <w:r>
              <w:rPr>
                <w:noProof/>
                <w:webHidden/>
              </w:rPr>
              <w:instrText xml:space="preserve"> PAGEREF _Toc218671800 \h </w:instrText>
            </w:r>
            <w:r>
              <w:rPr>
                <w:noProof/>
                <w:webHidden/>
              </w:rPr>
            </w:r>
            <w:r>
              <w:rPr>
                <w:noProof/>
                <w:webHidden/>
              </w:rPr>
              <w:fldChar w:fldCharType="separate"/>
            </w:r>
            <w:r>
              <w:rPr>
                <w:rFonts w:hint="eastAsia"/>
                <w:noProof/>
                <w:webHidden/>
              </w:rPr>
              <w:t>44</w:t>
            </w:r>
            <w:r>
              <w:rPr>
                <w:noProof/>
                <w:webHidden/>
              </w:rPr>
              <w:fldChar w:fldCharType="end"/>
            </w:r>
          </w:hyperlink>
        </w:p>
        <w:p w14:paraId="792E41FF" w14:textId="0C8972E0"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01" w:history="1">
            <w:r w:rsidRPr="00121D26">
              <w:rPr>
                <w:rStyle w:val="Hyperlink"/>
                <w:rFonts w:cs="Times New Roman"/>
                <w:noProof/>
              </w:rPr>
              <w:t>3.2.3.1 Quy trình đăng nhập hệ thống</w:t>
            </w:r>
            <w:r>
              <w:rPr>
                <w:noProof/>
                <w:webHidden/>
              </w:rPr>
              <w:tab/>
            </w:r>
            <w:r>
              <w:rPr>
                <w:noProof/>
                <w:webHidden/>
              </w:rPr>
              <w:fldChar w:fldCharType="begin"/>
            </w:r>
            <w:r>
              <w:rPr>
                <w:noProof/>
                <w:webHidden/>
              </w:rPr>
              <w:instrText xml:space="preserve"> PAGEREF _Toc218671801 \h </w:instrText>
            </w:r>
            <w:r>
              <w:rPr>
                <w:noProof/>
                <w:webHidden/>
              </w:rPr>
            </w:r>
            <w:r>
              <w:rPr>
                <w:noProof/>
                <w:webHidden/>
              </w:rPr>
              <w:fldChar w:fldCharType="separate"/>
            </w:r>
            <w:r>
              <w:rPr>
                <w:rFonts w:hint="eastAsia"/>
                <w:noProof/>
                <w:webHidden/>
              </w:rPr>
              <w:t>45</w:t>
            </w:r>
            <w:r>
              <w:rPr>
                <w:noProof/>
                <w:webHidden/>
              </w:rPr>
              <w:fldChar w:fldCharType="end"/>
            </w:r>
          </w:hyperlink>
        </w:p>
        <w:p w14:paraId="7EA6CF57" w14:textId="38485172"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02" w:history="1">
            <w:r w:rsidRPr="00121D26">
              <w:rPr>
                <w:rStyle w:val="Hyperlink"/>
                <w:rFonts w:cs="Times New Roman"/>
                <w:noProof/>
              </w:rPr>
              <w:t>3.2.3.2 Quy trình tạo và quản lý bài kiểm tra</w:t>
            </w:r>
            <w:r>
              <w:rPr>
                <w:noProof/>
                <w:webHidden/>
              </w:rPr>
              <w:tab/>
            </w:r>
            <w:r>
              <w:rPr>
                <w:noProof/>
                <w:webHidden/>
              </w:rPr>
              <w:fldChar w:fldCharType="begin"/>
            </w:r>
            <w:r>
              <w:rPr>
                <w:noProof/>
                <w:webHidden/>
              </w:rPr>
              <w:instrText xml:space="preserve"> PAGEREF _Toc218671802 \h </w:instrText>
            </w:r>
            <w:r>
              <w:rPr>
                <w:noProof/>
                <w:webHidden/>
              </w:rPr>
            </w:r>
            <w:r>
              <w:rPr>
                <w:noProof/>
                <w:webHidden/>
              </w:rPr>
              <w:fldChar w:fldCharType="separate"/>
            </w:r>
            <w:r>
              <w:rPr>
                <w:rFonts w:hint="eastAsia"/>
                <w:noProof/>
                <w:webHidden/>
              </w:rPr>
              <w:t>46</w:t>
            </w:r>
            <w:r>
              <w:rPr>
                <w:noProof/>
                <w:webHidden/>
              </w:rPr>
              <w:fldChar w:fldCharType="end"/>
            </w:r>
          </w:hyperlink>
        </w:p>
        <w:p w14:paraId="606D389C" w14:textId="68E86816"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03" w:history="1">
            <w:r w:rsidRPr="00121D26">
              <w:rPr>
                <w:rStyle w:val="Hyperlink"/>
                <w:rFonts w:cs="Times New Roman"/>
                <w:noProof/>
              </w:rPr>
              <w:t>3.2.3.3 Quy trình tham gia bài kiểm tra của sinh viên</w:t>
            </w:r>
            <w:r>
              <w:rPr>
                <w:noProof/>
                <w:webHidden/>
              </w:rPr>
              <w:tab/>
            </w:r>
            <w:r>
              <w:rPr>
                <w:noProof/>
                <w:webHidden/>
              </w:rPr>
              <w:fldChar w:fldCharType="begin"/>
            </w:r>
            <w:r>
              <w:rPr>
                <w:noProof/>
                <w:webHidden/>
              </w:rPr>
              <w:instrText xml:space="preserve"> PAGEREF _Toc218671803 \h </w:instrText>
            </w:r>
            <w:r>
              <w:rPr>
                <w:noProof/>
                <w:webHidden/>
              </w:rPr>
            </w:r>
            <w:r>
              <w:rPr>
                <w:noProof/>
                <w:webHidden/>
              </w:rPr>
              <w:fldChar w:fldCharType="separate"/>
            </w:r>
            <w:r>
              <w:rPr>
                <w:rFonts w:hint="eastAsia"/>
                <w:noProof/>
                <w:webHidden/>
              </w:rPr>
              <w:t>47</w:t>
            </w:r>
            <w:r>
              <w:rPr>
                <w:noProof/>
                <w:webHidden/>
              </w:rPr>
              <w:fldChar w:fldCharType="end"/>
            </w:r>
          </w:hyperlink>
        </w:p>
        <w:p w14:paraId="5921AA30" w14:textId="645ECCCB"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04" w:history="1">
            <w:r w:rsidRPr="00121D26">
              <w:rPr>
                <w:rStyle w:val="Hyperlink"/>
                <w:rFonts w:cs="Times New Roman"/>
                <w:noProof/>
              </w:rPr>
              <w:t>3.2.3.4 Quy trình nghiệp vụ quản lý của admin</w:t>
            </w:r>
            <w:r>
              <w:rPr>
                <w:noProof/>
                <w:webHidden/>
              </w:rPr>
              <w:tab/>
            </w:r>
            <w:r>
              <w:rPr>
                <w:noProof/>
                <w:webHidden/>
              </w:rPr>
              <w:fldChar w:fldCharType="begin"/>
            </w:r>
            <w:r>
              <w:rPr>
                <w:noProof/>
                <w:webHidden/>
              </w:rPr>
              <w:instrText xml:space="preserve"> PAGEREF _Toc218671804 \h </w:instrText>
            </w:r>
            <w:r>
              <w:rPr>
                <w:noProof/>
                <w:webHidden/>
              </w:rPr>
            </w:r>
            <w:r>
              <w:rPr>
                <w:noProof/>
                <w:webHidden/>
              </w:rPr>
              <w:fldChar w:fldCharType="separate"/>
            </w:r>
            <w:r>
              <w:rPr>
                <w:rFonts w:hint="eastAsia"/>
                <w:noProof/>
                <w:webHidden/>
              </w:rPr>
              <w:t>48</w:t>
            </w:r>
            <w:r>
              <w:rPr>
                <w:noProof/>
                <w:webHidden/>
              </w:rPr>
              <w:fldChar w:fldCharType="end"/>
            </w:r>
          </w:hyperlink>
        </w:p>
        <w:p w14:paraId="7B8AD464" w14:textId="69483971"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805" w:history="1">
            <w:r w:rsidRPr="00121D26">
              <w:rPr>
                <w:rStyle w:val="Hyperlink"/>
                <w:rFonts w:cs="Times New Roman"/>
                <w:noProof/>
              </w:rPr>
              <w:t>3.2.4 Tương tác giữa frontend và backend</w:t>
            </w:r>
            <w:r>
              <w:rPr>
                <w:noProof/>
                <w:webHidden/>
              </w:rPr>
              <w:tab/>
            </w:r>
            <w:r>
              <w:rPr>
                <w:noProof/>
                <w:webHidden/>
              </w:rPr>
              <w:fldChar w:fldCharType="begin"/>
            </w:r>
            <w:r>
              <w:rPr>
                <w:noProof/>
                <w:webHidden/>
              </w:rPr>
              <w:instrText xml:space="preserve"> PAGEREF _Toc218671805 \h </w:instrText>
            </w:r>
            <w:r>
              <w:rPr>
                <w:noProof/>
                <w:webHidden/>
              </w:rPr>
            </w:r>
            <w:r>
              <w:rPr>
                <w:noProof/>
                <w:webHidden/>
              </w:rPr>
              <w:fldChar w:fldCharType="separate"/>
            </w:r>
            <w:r>
              <w:rPr>
                <w:rFonts w:hint="eastAsia"/>
                <w:noProof/>
                <w:webHidden/>
              </w:rPr>
              <w:t>49</w:t>
            </w:r>
            <w:r>
              <w:rPr>
                <w:noProof/>
                <w:webHidden/>
              </w:rPr>
              <w:fldChar w:fldCharType="end"/>
            </w:r>
          </w:hyperlink>
        </w:p>
        <w:p w14:paraId="1803022E" w14:textId="657CEE59"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06" w:history="1">
            <w:r w:rsidRPr="00121D26">
              <w:rPr>
                <w:rStyle w:val="Hyperlink"/>
                <w:rFonts w:cs="Times New Roman"/>
                <w:noProof/>
              </w:rPr>
              <w:t>3.2.4.1 Tiến trình đăng nhập tài khoản</w:t>
            </w:r>
            <w:r>
              <w:rPr>
                <w:noProof/>
                <w:webHidden/>
              </w:rPr>
              <w:tab/>
            </w:r>
            <w:r>
              <w:rPr>
                <w:noProof/>
                <w:webHidden/>
              </w:rPr>
              <w:fldChar w:fldCharType="begin"/>
            </w:r>
            <w:r>
              <w:rPr>
                <w:noProof/>
                <w:webHidden/>
              </w:rPr>
              <w:instrText xml:space="preserve"> PAGEREF _Toc218671806 \h </w:instrText>
            </w:r>
            <w:r>
              <w:rPr>
                <w:noProof/>
                <w:webHidden/>
              </w:rPr>
            </w:r>
            <w:r>
              <w:rPr>
                <w:noProof/>
                <w:webHidden/>
              </w:rPr>
              <w:fldChar w:fldCharType="separate"/>
            </w:r>
            <w:r>
              <w:rPr>
                <w:rFonts w:hint="eastAsia"/>
                <w:noProof/>
                <w:webHidden/>
              </w:rPr>
              <w:t>49</w:t>
            </w:r>
            <w:r>
              <w:rPr>
                <w:noProof/>
                <w:webHidden/>
              </w:rPr>
              <w:fldChar w:fldCharType="end"/>
            </w:r>
          </w:hyperlink>
        </w:p>
        <w:p w14:paraId="4677704F" w14:textId="57E1E559"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07" w:history="1">
            <w:r w:rsidRPr="00121D26">
              <w:rPr>
                <w:rStyle w:val="Hyperlink"/>
                <w:rFonts w:cs="Times New Roman"/>
                <w:noProof/>
              </w:rPr>
              <w:t>3.2.4.2 Tiến trình tạo bài quiz mới</w:t>
            </w:r>
            <w:r>
              <w:rPr>
                <w:noProof/>
                <w:webHidden/>
              </w:rPr>
              <w:tab/>
            </w:r>
            <w:r>
              <w:rPr>
                <w:noProof/>
                <w:webHidden/>
              </w:rPr>
              <w:fldChar w:fldCharType="begin"/>
            </w:r>
            <w:r>
              <w:rPr>
                <w:noProof/>
                <w:webHidden/>
              </w:rPr>
              <w:instrText xml:space="preserve"> PAGEREF _Toc218671807 \h </w:instrText>
            </w:r>
            <w:r>
              <w:rPr>
                <w:noProof/>
                <w:webHidden/>
              </w:rPr>
            </w:r>
            <w:r>
              <w:rPr>
                <w:noProof/>
                <w:webHidden/>
              </w:rPr>
              <w:fldChar w:fldCharType="separate"/>
            </w:r>
            <w:r>
              <w:rPr>
                <w:rFonts w:hint="eastAsia"/>
                <w:noProof/>
                <w:webHidden/>
              </w:rPr>
              <w:t>50</w:t>
            </w:r>
            <w:r>
              <w:rPr>
                <w:noProof/>
                <w:webHidden/>
              </w:rPr>
              <w:fldChar w:fldCharType="end"/>
            </w:r>
          </w:hyperlink>
        </w:p>
        <w:p w14:paraId="6F1C591E" w14:textId="794CB955"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08" w:history="1">
            <w:r w:rsidRPr="00121D26">
              <w:rPr>
                <w:rStyle w:val="Hyperlink"/>
                <w:rFonts w:cs="Times New Roman"/>
                <w:noProof/>
              </w:rPr>
              <w:t>3.2.4.3 Tiến trình tham gia bài quiz</w:t>
            </w:r>
            <w:r>
              <w:rPr>
                <w:noProof/>
                <w:webHidden/>
              </w:rPr>
              <w:tab/>
            </w:r>
            <w:r>
              <w:rPr>
                <w:noProof/>
                <w:webHidden/>
              </w:rPr>
              <w:fldChar w:fldCharType="begin"/>
            </w:r>
            <w:r>
              <w:rPr>
                <w:noProof/>
                <w:webHidden/>
              </w:rPr>
              <w:instrText xml:space="preserve"> PAGEREF _Toc218671808 \h </w:instrText>
            </w:r>
            <w:r>
              <w:rPr>
                <w:noProof/>
                <w:webHidden/>
              </w:rPr>
            </w:r>
            <w:r>
              <w:rPr>
                <w:noProof/>
                <w:webHidden/>
              </w:rPr>
              <w:fldChar w:fldCharType="separate"/>
            </w:r>
            <w:r>
              <w:rPr>
                <w:rFonts w:hint="eastAsia"/>
                <w:noProof/>
                <w:webHidden/>
              </w:rPr>
              <w:t>51</w:t>
            </w:r>
            <w:r>
              <w:rPr>
                <w:noProof/>
                <w:webHidden/>
              </w:rPr>
              <w:fldChar w:fldCharType="end"/>
            </w:r>
          </w:hyperlink>
        </w:p>
        <w:p w14:paraId="2D93CC9C" w14:textId="2DD9C659"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09" w:history="1">
            <w:r w:rsidRPr="00121D26">
              <w:rPr>
                <w:rStyle w:val="Hyperlink"/>
                <w:rFonts w:cs="Times New Roman"/>
                <w:noProof/>
              </w:rPr>
              <w:t>3.2.4.4 Tiến trình quản lý chương trình đào tạo</w:t>
            </w:r>
            <w:r>
              <w:rPr>
                <w:noProof/>
                <w:webHidden/>
              </w:rPr>
              <w:tab/>
            </w:r>
            <w:r>
              <w:rPr>
                <w:noProof/>
                <w:webHidden/>
              </w:rPr>
              <w:fldChar w:fldCharType="begin"/>
            </w:r>
            <w:r>
              <w:rPr>
                <w:noProof/>
                <w:webHidden/>
              </w:rPr>
              <w:instrText xml:space="preserve"> PAGEREF _Toc218671809 \h </w:instrText>
            </w:r>
            <w:r>
              <w:rPr>
                <w:noProof/>
                <w:webHidden/>
              </w:rPr>
            </w:r>
            <w:r>
              <w:rPr>
                <w:noProof/>
                <w:webHidden/>
              </w:rPr>
              <w:fldChar w:fldCharType="separate"/>
            </w:r>
            <w:r>
              <w:rPr>
                <w:rFonts w:hint="eastAsia"/>
                <w:noProof/>
                <w:webHidden/>
              </w:rPr>
              <w:t>52</w:t>
            </w:r>
            <w:r>
              <w:rPr>
                <w:noProof/>
                <w:webHidden/>
              </w:rPr>
              <w:fldChar w:fldCharType="end"/>
            </w:r>
          </w:hyperlink>
        </w:p>
        <w:p w14:paraId="1A1D4821" w14:textId="5327261A"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810" w:history="1">
            <w:r w:rsidRPr="00121D26">
              <w:rPr>
                <w:rStyle w:val="Hyperlink"/>
                <w:rFonts w:cs="Times New Roman"/>
                <w:noProof/>
              </w:rPr>
              <w:t>3.2.5 Thiết kế giao diện</w:t>
            </w:r>
            <w:r>
              <w:rPr>
                <w:noProof/>
                <w:webHidden/>
              </w:rPr>
              <w:tab/>
            </w:r>
            <w:r>
              <w:rPr>
                <w:noProof/>
                <w:webHidden/>
              </w:rPr>
              <w:fldChar w:fldCharType="begin"/>
            </w:r>
            <w:r>
              <w:rPr>
                <w:noProof/>
                <w:webHidden/>
              </w:rPr>
              <w:instrText xml:space="preserve"> PAGEREF _Toc218671810 \h </w:instrText>
            </w:r>
            <w:r>
              <w:rPr>
                <w:noProof/>
                <w:webHidden/>
              </w:rPr>
            </w:r>
            <w:r>
              <w:rPr>
                <w:noProof/>
                <w:webHidden/>
              </w:rPr>
              <w:fldChar w:fldCharType="separate"/>
            </w:r>
            <w:r>
              <w:rPr>
                <w:rFonts w:hint="eastAsia"/>
                <w:noProof/>
                <w:webHidden/>
              </w:rPr>
              <w:t>54</w:t>
            </w:r>
            <w:r>
              <w:rPr>
                <w:noProof/>
                <w:webHidden/>
              </w:rPr>
              <w:fldChar w:fldCharType="end"/>
            </w:r>
          </w:hyperlink>
        </w:p>
        <w:p w14:paraId="7064CA17" w14:textId="788B4D17"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11" w:history="1">
            <w:r w:rsidRPr="00121D26">
              <w:rPr>
                <w:rStyle w:val="Hyperlink"/>
                <w:rFonts w:cs="Times New Roman"/>
                <w:noProof/>
              </w:rPr>
              <w:t>3.2.5.1 Sơ đồ website</w:t>
            </w:r>
            <w:r>
              <w:rPr>
                <w:noProof/>
                <w:webHidden/>
              </w:rPr>
              <w:tab/>
            </w:r>
            <w:r>
              <w:rPr>
                <w:noProof/>
                <w:webHidden/>
              </w:rPr>
              <w:fldChar w:fldCharType="begin"/>
            </w:r>
            <w:r>
              <w:rPr>
                <w:noProof/>
                <w:webHidden/>
              </w:rPr>
              <w:instrText xml:space="preserve"> PAGEREF _Toc218671811 \h </w:instrText>
            </w:r>
            <w:r>
              <w:rPr>
                <w:noProof/>
                <w:webHidden/>
              </w:rPr>
            </w:r>
            <w:r>
              <w:rPr>
                <w:noProof/>
                <w:webHidden/>
              </w:rPr>
              <w:fldChar w:fldCharType="separate"/>
            </w:r>
            <w:r>
              <w:rPr>
                <w:rFonts w:hint="eastAsia"/>
                <w:noProof/>
                <w:webHidden/>
              </w:rPr>
              <w:t>54</w:t>
            </w:r>
            <w:r>
              <w:rPr>
                <w:noProof/>
                <w:webHidden/>
              </w:rPr>
              <w:fldChar w:fldCharType="end"/>
            </w:r>
          </w:hyperlink>
        </w:p>
        <w:p w14:paraId="65A9C5B8" w14:textId="52DB2C47"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12" w:history="1">
            <w:r w:rsidRPr="00121D26">
              <w:rPr>
                <w:rStyle w:val="Hyperlink"/>
                <w:rFonts w:cs="Times New Roman"/>
                <w:noProof/>
              </w:rPr>
              <w:t>3.2.5.2 Phác thảo giao diện đăng nhập</w:t>
            </w:r>
            <w:r>
              <w:rPr>
                <w:noProof/>
                <w:webHidden/>
              </w:rPr>
              <w:tab/>
            </w:r>
            <w:r>
              <w:rPr>
                <w:noProof/>
                <w:webHidden/>
              </w:rPr>
              <w:fldChar w:fldCharType="begin"/>
            </w:r>
            <w:r>
              <w:rPr>
                <w:noProof/>
                <w:webHidden/>
              </w:rPr>
              <w:instrText xml:space="preserve"> PAGEREF _Toc218671812 \h </w:instrText>
            </w:r>
            <w:r>
              <w:rPr>
                <w:noProof/>
                <w:webHidden/>
              </w:rPr>
            </w:r>
            <w:r>
              <w:rPr>
                <w:noProof/>
                <w:webHidden/>
              </w:rPr>
              <w:fldChar w:fldCharType="separate"/>
            </w:r>
            <w:r>
              <w:rPr>
                <w:rFonts w:hint="eastAsia"/>
                <w:noProof/>
                <w:webHidden/>
              </w:rPr>
              <w:t>56</w:t>
            </w:r>
            <w:r>
              <w:rPr>
                <w:noProof/>
                <w:webHidden/>
              </w:rPr>
              <w:fldChar w:fldCharType="end"/>
            </w:r>
          </w:hyperlink>
        </w:p>
        <w:p w14:paraId="3D131D4E" w14:textId="20BEAE2C"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13" w:history="1">
            <w:r w:rsidRPr="00121D26">
              <w:rPr>
                <w:rStyle w:val="Hyperlink"/>
                <w:rFonts w:cs="Times New Roman"/>
                <w:noProof/>
              </w:rPr>
              <w:t>3.2.5.3 Phác thảo giao diện trang tổng quan hệ thống</w:t>
            </w:r>
            <w:r>
              <w:rPr>
                <w:noProof/>
                <w:webHidden/>
              </w:rPr>
              <w:tab/>
            </w:r>
            <w:r>
              <w:rPr>
                <w:noProof/>
                <w:webHidden/>
              </w:rPr>
              <w:fldChar w:fldCharType="begin"/>
            </w:r>
            <w:r>
              <w:rPr>
                <w:noProof/>
                <w:webHidden/>
              </w:rPr>
              <w:instrText xml:space="preserve"> PAGEREF _Toc218671813 \h </w:instrText>
            </w:r>
            <w:r>
              <w:rPr>
                <w:noProof/>
                <w:webHidden/>
              </w:rPr>
            </w:r>
            <w:r>
              <w:rPr>
                <w:noProof/>
                <w:webHidden/>
              </w:rPr>
              <w:fldChar w:fldCharType="separate"/>
            </w:r>
            <w:r>
              <w:rPr>
                <w:rFonts w:hint="eastAsia"/>
                <w:noProof/>
                <w:webHidden/>
              </w:rPr>
              <w:t>57</w:t>
            </w:r>
            <w:r>
              <w:rPr>
                <w:noProof/>
                <w:webHidden/>
              </w:rPr>
              <w:fldChar w:fldCharType="end"/>
            </w:r>
          </w:hyperlink>
        </w:p>
        <w:p w14:paraId="2157FDAC" w14:textId="1F749AC1"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14" w:history="1">
            <w:r w:rsidRPr="00121D26">
              <w:rPr>
                <w:rStyle w:val="Hyperlink"/>
                <w:rFonts w:cs="Times New Roman"/>
                <w:noProof/>
              </w:rPr>
              <w:t>3.2.5.4 Phác thảo giao diện quản lý danh sách khóa đào tạo</w:t>
            </w:r>
            <w:r>
              <w:rPr>
                <w:noProof/>
                <w:webHidden/>
              </w:rPr>
              <w:tab/>
            </w:r>
            <w:r>
              <w:rPr>
                <w:noProof/>
                <w:webHidden/>
              </w:rPr>
              <w:fldChar w:fldCharType="begin"/>
            </w:r>
            <w:r>
              <w:rPr>
                <w:noProof/>
                <w:webHidden/>
              </w:rPr>
              <w:instrText xml:space="preserve"> PAGEREF _Toc218671814 \h </w:instrText>
            </w:r>
            <w:r>
              <w:rPr>
                <w:noProof/>
                <w:webHidden/>
              </w:rPr>
            </w:r>
            <w:r>
              <w:rPr>
                <w:noProof/>
                <w:webHidden/>
              </w:rPr>
              <w:fldChar w:fldCharType="separate"/>
            </w:r>
            <w:r>
              <w:rPr>
                <w:rFonts w:hint="eastAsia"/>
                <w:noProof/>
                <w:webHidden/>
              </w:rPr>
              <w:t>57</w:t>
            </w:r>
            <w:r>
              <w:rPr>
                <w:noProof/>
                <w:webHidden/>
              </w:rPr>
              <w:fldChar w:fldCharType="end"/>
            </w:r>
          </w:hyperlink>
        </w:p>
        <w:p w14:paraId="47AB7C23" w14:textId="55A23973"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15" w:history="1">
            <w:r w:rsidRPr="00121D26">
              <w:rPr>
                <w:rStyle w:val="Hyperlink"/>
                <w:rFonts w:cs="Times New Roman"/>
                <w:noProof/>
              </w:rPr>
              <w:t>3.2.5.5 Phác thảo giao diện quản lý danh sách chương trình đào tạo</w:t>
            </w:r>
            <w:r>
              <w:rPr>
                <w:noProof/>
                <w:webHidden/>
              </w:rPr>
              <w:tab/>
            </w:r>
            <w:r>
              <w:rPr>
                <w:noProof/>
                <w:webHidden/>
              </w:rPr>
              <w:fldChar w:fldCharType="begin"/>
            </w:r>
            <w:r>
              <w:rPr>
                <w:noProof/>
                <w:webHidden/>
              </w:rPr>
              <w:instrText xml:space="preserve"> PAGEREF _Toc218671815 \h </w:instrText>
            </w:r>
            <w:r>
              <w:rPr>
                <w:noProof/>
                <w:webHidden/>
              </w:rPr>
            </w:r>
            <w:r>
              <w:rPr>
                <w:noProof/>
                <w:webHidden/>
              </w:rPr>
              <w:fldChar w:fldCharType="separate"/>
            </w:r>
            <w:r>
              <w:rPr>
                <w:rFonts w:hint="eastAsia"/>
                <w:noProof/>
                <w:webHidden/>
              </w:rPr>
              <w:t>58</w:t>
            </w:r>
            <w:r>
              <w:rPr>
                <w:noProof/>
                <w:webHidden/>
              </w:rPr>
              <w:fldChar w:fldCharType="end"/>
            </w:r>
          </w:hyperlink>
        </w:p>
        <w:p w14:paraId="18C61D97" w14:textId="734AC514"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16" w:history="1">
            <w:r w:rsidRPr="00121D26">
              <w:rPr>
                <w:rStyle w:val="Hyperlink"/>
                <w:rFonts w:cs="Times New Roman"/>
                <w:noProof/>
              </w:rPr>
              <w:t>3.2.5.6 Phác thảo giao diện quản lý danh sách môn học</w:t>
            </w:r>
            <w:r>
              <w:rPr>
                <w:noProof/>
                <w:webHidden/>
              </w:rPr>
              <w:tab/>
            </w:r>
            <w:r>
              <w:rPr>
                <w:noProof/>
                <w:webHidden/>
              </w:rPr>
              <w:fldChar w:fldCharType="begin"/>
            </w:r>
            <w:r>
              <w:rPr>
                <w:noProof/>
                <w:webHidden/>
              </w:rPr>
              <w:instrText xml:space="preserve"> PAGEREF _Toc218671816 \h </w:instrText>
            </w:r>
            <w:r>
              <w:rPr>
                <w:noProof/>
                <w:webHidden/>
              </w:rPr>
            </w:r>
            <w:r>
              <w:rPr>
                <w:noProof/>
                <w:webHidden/>
              </w:rPr>
              <w:fldChar w:fldCharType="separate"/>
            </w:r>
            <w:r>
              <w:rPr>
                <w:rFonts w:hint="eastAsia"/>
                <w:noProof/>
                <w:webHidden/>
              </w:rPr>
              <w:t>59</w:t>
            </w:r>
            <w:r>
              <w:rPr>
                <w:noProof/>
                <w:webHidden/>
              </w:rPr>
              <w:fldChar w:fldCharType="end"/>
            </w:r>
          </w:hyperlink>
        </w:p>
        <w:p w14:paraId="0369D94A" w14:textId="0002EA8E"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17" w:history="1">
            <w:r w:rsidRPr="00121D26">
              <w:rPr>
                <w:rStyle w:val="Hyperlink"/>
                <w:rFonts w:cs="Times New Roman"/>
                <w:noProof/>
              </w:rPr>
              <w:t>3.2.5.7 Phác thảo giao diện quản lý tài khoản người dùng</w:t>
            </w:r>
            <w:r>
              <w:rPr>
                <w:noProof/>
                <w:webHidden/>
              </w:rPr>
              <w:tab/>
            </w:r>
            <w:r>
              <w:rPr>
                <w:noProof/>
                <w:webHidden/>
              </w:rPr>
              <w:fldChar w:fldCharType="begin"/>
            </w:r>
            <w:r>
              <w:rPr>
                <w:noProof/>
                <w:webHidden/>
              </w:rPr>
              <w:instrText xml:space="preserve"> PAGEREF _Toc218671817 \h </w:instrText>
            </w:r>
            <w:r>
              <w:rPr>
                <w:noProof/>
                <w:webHidden/>
              </w:rPr>
            </w:r>
            <w:r>
              <w:rPr>
                <w:noProof/>
                <w:webHidden/>
              </w:rPr>
              <w:fldChar w:fldCharType="separate"/>
            </w:r>
            <w:r>
              <w:rPr>
                <w:rFonts w:hint="eastAsia"/>
                <w:noProof/>
                <w:webHidden/>
              </w:rPr>
              <w:t>59</w:t>
            </w:r>
            <w:r>
              <w:rPr>
                <w:noProof/>
                <w:webHidden/>
              </w:rPr>
              <w:fldChar w:fldCharType="end"/>
            </w:r>
          </w:hyperlink>
        </w:p>
        <w:p w14:paraId="0EC19E8A" w14:textId="3FCC4AF6"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18" w:history="1">
            <w:r w:rsidRPr="00121D26">
              <w:rPr>
                <w:rStyle w:val="Hyperlink"/>
                <w:rFonts w:cs="Times New Roman"/>
                <w:noProof/>
              </w:rPr>
              <w:t>3.2.5.8 Phác thảo giao diện môn học phân công</w:t>
            </w:r>
            <w:r>
              <w:rPr>
                <w:noProof/>
                <w:webHidden/>
              </w:rPr>
              <w:tab/>
            </w:r>
            <w:r>
              <w:rPr>
                <w:noProof/>
                <w:webHidden/>
              </w:rPr>
              <w:fldChar w:fldCharType="begin"/>
            </w:r>
            <w:r>
              <w:rPr>
                <w:noProof/>
                <w:webHidden/>
              </w:rPr>
              <w:instrText xml:space="preserve"> PAGEREF _Toc218671818 \h </w:instrText>
            </w:r>
            <w:r>
              <w:rPr>
                <w:noProof/>
                <w:webHidden/>
              </w:rPr>
            </w:r>
            <w:r>
              <w:rPr>
                <w:noProof/>
                <w:webHidden/>
              </w:rPr>
              <w:fldChar w:fldCharType="separate"/>
            </w:r>
            <w:r>
              <w:rPr>
                <w:rFonts w:hint="eastAsia"/>
                <w:noProof/>
                <w:webHidden/>
              </w:rPr>
              <w:t>60</w:t>
            </w:r>
            <w:r>
              <w:rPr>
                <w:noProof/>
                <w:webHidden/>
              </w:rPr>
              <w:fldChar w:fldCharType="end"/>
            </w:r>
          </w:hyperlink>
        </w:p>
        <w:p w14:paraId="34EBBF84" w14:textId="7DA00099"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19" w:history="1">
            <w:r w:rsidRPr="00121D26">
              <w:rPr>
                <w:rStyle w:val="Hyperlink"/>
                <w:rFonts w:cs="Times New Roman"/>
                <w:noProof/>
              </w:rPr>
              <w:t>3.2.5.9 Phác thảo giao diện khóa học của giảng viên</w:t>
            </w:r>
            <w:r>
              <w:rPr>
                <w:noProof/>
                <w:webHidden/>
              </w:rPr>
              <w:tab/>
            </w:r>
            <w:r>
              <w:rPr>
                <w:noProof/>
                <w:webHidden/>
              </w:rPr>
              <w:fldChar w:fldCharType="begin"/>
            </w:r>
            <w:r>
              <w:rPr>
                <w:noProof/>
                <w:webHidden/>
              </w:rPr>
              <w:instrText xml:space="preserve"> PAGEREF _Toc218671819 \h </w:instrText>
            </w:r>
            <w:r>
              <w:rPr>
                <w:noProof/>
                <w:webHidden/>
              </w:rPr>
            </w:r>
            <w:r>
              <w:rPr>
                <w:noProof/>
                <w:webHidden/>
              </w:rPr>
              <w:fldChar w:fldCharType="separate"/>
            </w:r>
            <w:r>
              <w:rPr>
                <w:rFonts w:hint="eastAsia"/>
                <w:noProof/>
                <w:webHidden/>
              </w:rPr>
              <w:t>61</w:t>
            </w:r>
            <w:r>
              <w:rPr>
                <w:noProof/>
                <w:webHidden/>
              </w:rPr>
              <w:fldChar w:fldCharType="end"/>
            </w:r>
          </w:hyperlink>
        </w:p>
        <w:p w14:paraId="531F0B4F" w14:textId="103F5B99"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20" w:history="1">
            <w:r w:rsidRPr="00121D26">
              <w:rPr>
                <w:rStyle w:val="Hyperlink"/>
                <w:rFonts w:cs="Times New Roman"/>
                <w:noProof/>
              </w:rPr>
              <w:t>3.2.5.10 Phác thảo giao diện quản lý ngân hàng câu hỏi</w:t>
            </w:r>
            <w:r>
              <w:rPr>
                <w:noProof/>
                <w:webHidden/>
              </w:rPr>
              <w:tab/>
            </w:r>
            <w:r>
              <w:rPr>
                <w:noProof/>
                <w:webHidden/>
              </w:rPr>
              <w:fldChar w:fldCharType="begin"/>
            </w:r>
            <w:r>
              <w:rPr>
                <w:noProof/>
                <w:webHidden/>
              </w:rPr>
              <w:instrText xml:space="preserve"> PAGEREF _Toc218671820 \h </w:instrText>
            </w:r>
            <w:r>
              <w:rPr>
                <w:noProof/>
                <w:webHidden/>
              </w:rPr>
            </w:r>
            <w:r>
              <w:rPr>
                <w:noProof/>
                <w:webHidden/>
              </w:rPr>
              <w:fldChar w:fldCharType="separate"/>
            </w:r>
            <w:r>
              <w:rPr>
                <w:rFonts w:hint="eastAsia"/>
                <w:noProof/>
                <w:webHidden/>
              </w:rPr>
              <w:t>61</w:t>
            </w:r>
            <w:r>
              <w:rPr>
                <w:noProof/>
                <w:webHidden/>
              </w:rPr>
              <w:fldChar w:fldCharType="end"/>
            </w:r>
          </w:hyperlink>
        </w:p>
        <w:p w14:paraId="6901C62A" w14:textId="2F71EE80"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21" w:history="1">
            <w:r w:rsidRPr="00121D26">
              <w:rPr>
                <w:rStyle w:val="Hyperlink"/>
                <w:rFonts w:cs="Times New Roman"/>
                <w:noProof/>
              </w:rPr>
              <w:t>3.2.5.11 Phác thảo giao diện tạo bài kiểm tra</w:t>
            </w:r>
            <w:r>
              <w:rPr>
                <w:noProof/>
                <w:webHidden/>
              </w:rPr>
              <w:tab/>
            </w:r>
            <w:r>
              <w:rPr>
                <w:noProof/>
                <w:webHidden/>
              </w:rPr>
              <w:fldChar w:fldCharType="begin"/>
            </w:r>
            <w:r>
              <w:rPr>
                <w:noProof/>
                <w:webHidden/>
              </w:rPr>
              <w:instrText xml:space="preserve"> PAGEREF _Toc218671821 \h </w:instrText>
            </w:r>
            <w:r>
              <w:rPr>
                <w:noProof/>
                <w:webHidden/>
              </w:rPr>
            </w:r>
            <w:r>
              <w:rPr>
                <w:noProof/>
                <w:webHidden/>
              </w:rPr>
              <w:fldChar w:fldCharType="separate"/>
            </w:r>
            <w:r>
              <w:rPr>
                <w:rFonts w:hint="eastAsia"/>
                <w:noProof/>
                <w:webHidden/>
              </w:rPr>
              <w:t>62</w:t>
            </w:r>
            <w:r>
              <w:rPr>
                <w:noProof/>
                <w:webHidden/>
              </w:rPr>
              <w:fldChar w:fldCharType="end"/>
            </w:r>
          </w:hyperlink>
        </w:p>
        <w:p w14:paraId="041C2BC1" w14:textId="23538118"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22" w:history="1">
            <w:r w:rsidRPr="00121D26">
              <w:rPr>
                <w:rStyle w:val="Hyperlink"/>
                <w:rFonts w:cs="Times New Roman"/>
                <w:noProof/>
              </w:rPr>
              <w:t>3.2.5.12 Phác thảo giao diện báo cáo ma trận kiến thức</w:t>
            </w:r>
            <w:r>
              <w:rPr>
                <w:noProof/>
                <w:webHidden/>
              </w:rPr>
              <w:tab/>
            </w:r>
            <w:r>
              <w:rPr>
                <w:noProof/>
                <w:webHidden/>
              </w:rPr>
              <w:fldChar w:fldCharType="begin"/>
            </w:r>
            <w:r>
              <w:rPr>
                <w:noProof/>
                <w:webHidden/>
              </w:rPr>
              <w:instrText xml:space="preserve"> PAGEREF _Toc218671822 \h </w:instrText>
            </w:r>
            <w:r>
              <w:rPr>
                <w:noProof/>
                <w:webHidden/>
              </w:rPr>
            </w:r>
            <w:r>
              <w:rPr>
                <w:noProof/>
                <w:webHidden/>
              </w:rPr>
              <w:fldChar w:fldCharType="separate"/>
            </w:r>
            <w:r>
              <w:rPr>
                <w:rFonts w:hint="eastAsia"/>
                <w:noProof/>
                <w:webHidden/>
              </w:rPr>
              <w:t>63</w:t>
            </w:r>
            <w:r>
              <w:rPr>
                <w:noProof/>
                <w:webHidden/>
              </w:rPr>
              <w:fldChar w:fldCharType="end"/>
            </w:r>
          </w:hyperlink>
        </w:p>
        <w:p w14:paraId="47C72D35" w14:textId="7F76996A"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23" w:history="1">
            <w:r w:rsidRPr="00121D26">
              <w:rPr>
                <w:rStyle w:val="Hyperlink"/>
                <w:rFonts w:cs="Times New Roman"/>
                <w:noProof/>
              </w:rPr>
              <w:t>3.2.5.13 Phác thảo giao diện bài kiểm tra theo phong cách trò chơi</w:t>
            </w:r>
            <w:r>
              <w:rPr>
                <w:noProof/>
                <w:webHidden/>
              </w:rPr>
              <w:tab/>
            </w:r>
            <w:r>
              <w:rPr>
                <w:noProof/>
                <w:webHidden/>
              </w:rPr>
              <w:fldChar w:fldCharType="begin"/>
            </w:r>
            <w:r>
              <w:rPr>
                <w:noProof/>
                <w:webHidden/>
              </w:rPr>
              <w:instrText xml:space="preserve"> PAGEREF _Toc218671823 \h </w:instrText>
            </w:r>
            <w:r>
              <w:rPr>
                <w:noProof/>
                <w:webHidden/>
              </w:rPr>
            </w:r>
            <w:r>
              <w:rPr>
                <w:noProof/>
                <w:webHidden/>
              </w:rPr>
              <w:fldChar w:fldCharType="separate"/>
            </w:r>
            <w:r>
              <w:rPr>
                <w:rFonts w:hint="eastAsia"/>
                <w:noProof/>
                <w:webHidden/>
              </w:rPr>
              <w:t>63</w:t>
            </w:r>
            <w:r>
              <w:rPr>
                <w:noProof/>
                <w:webHidden/>
              </w:rPr>
              <w:fldChar w:fldCharType="end"/>
            </w:r>
          </w:hyperlink>
        </w:p>
        <w:p w14:paraId="3F1E1688" w14:textId="098184A4"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24" w:history="1">
            <w:r w:rsidRPr="00121D26">
              <w:rPr>
                <w:rStyle w:val="Hyperlink"/>
                <w:rFonts w:cs="Times New Roman"/>
                <w:noProof/>
              </w:rPr>
              <w:t>3.2.5.14 Phác thảo giao diện bảng xếp hạng thành tích sinh viên</w:t>
            </w:r>
            <w:r>
              <w:rPr>
                <w:noProof/>
                <w:webHidden/>
              </w:rPr>
              <w:tab/>
            </w:r>
            <w:r>
              <w:rPr>
                <w:noProof/>
                <w:webHidden/>
              </w:rPr>
              <w:fldChar w:fldCharType="begin"/>
            </w:r>
            <w:r>
              <w:rPr>
                <w:noProof/>
                <w:webHidden/>
              </w:rPr>
              <w:instrText xml:space="preserve"> PAGEREF _Toc218671824 \h </w:instrText>
            </w:r>
            <w:r>
              <w:rPr>
                <w:noProof/>
                <w:webHidden/>
              </w:rPr>
            </w:r>
            <w:r>
              <w:rPr>
                <w:noProof/>
                <w:webHidden/>
              </w:rPr>
              <w:fldChar w:fldCharType="separate"/>
            </w:r>
            <w:r>
              <w:rPr>
                <w:rFonts w:hint="eastAsia"/>
                <w:noProof/>
                <w:webHidden/>
              </w:rPr>
              <w:t>64</w:t>
            </w:r>
            <w:r>
              <w:rPr>
                <w:noProof/>
                <w:webHidden/>
              </w:rPr>
              <w:fldChar w:fldCharType="end"/>
            </w:r>
          </w:hyperlink>
        </w:p>
        <w:p w14:paraId="005335CE" w14:textId="1350A25A" w:rsidR="00DE71A0" w:rsidRDefault="00DE71A0">
          <w:pPr>
            <w:pStyle w:val="TOC4"/>
            <w:tabs>
              <w:tab w:val="right" w:leader="dot" w:pos="9061"/>
            </w:tabs>
            <w:rPr>
              <w:rFonts w:asciiTheme="minorHAnsi" w:hAnsiTheme="minorHAnsi"/>
              <w:i w:val="0"/>
              <w:noProof/>
              <w:kern w:val="2"/>
              <w:sz w:val="24"/>
              <w:szCs w:val="24"/>
              <w:lang w:eastAsia="en-US"/>
              <w14:ligatures w14:val="standardContextual"/>
            </w:rPr>
          </w:pPr>
          <w:hyperlink w:anchor="_Toc218671825" w:history="1">
            <w:r w:rsidRPr="00121D26">
              <w:rPr>
                <w:rStyle w:val="Hyperlink"/>
                <w:rFonts w:cs="Times New Roman"/>
                <w:noProof/>
              </w:rPr>
              <w:t>3.2.5.15 Phác thảo giao diện cửa hàng vật phẩm</w:t>
            </w:r>
            <w:r>
              <w:rPr>
                <w:noProof/>
                <w:webHidden/>
              </w:rPr>
              <w:tab/>
            </w:r>
            <w:r>
              <w:rPr>
                <w:noProof/>
                <w:webHidden/>
              </w:rPr>
              <w:fldChar w:fldCharType="begin"/>
            </w:r>
            <w:r>
              <w:rPr>
                <w:noProof/>
                <w:webHidden/>
              </w:rPr>
              <w:instrText xml:space="preserve"> PAGEREF _Toc218671825 \h </w:instrText>
            </w:r>
            <w:r>
              <w:rPr>
                <w:noProof/>
                <w:webHidden/>
              </w:rPr>
            </w:r>
            <w:r>
              <w:rPr>
                <w:noProof/>
                <w:webHidden/>
              </w:rPr>
              <w:fldChar w:fldCharType="separate"/>
            </w:r>
            <w:r>
              <w:rPr>
                <w:rFonts w:hint="eastAsia"/>
                <w:noProof/>
                <w:webHidden/>
              </w:rPr>
              <w:t>65</w:t>
            </w:r>
            <w:r>
              <w:rPr>
                <w:noProof/>
                <w:webHidden/>
              </w:rPr>
              <w:fldChar w:fldCharType="end"/>
            </w:r>
          </w:hyperlink>
        </w:p>
        <w:p w14:paraId="1343BD83" w14:textId="69C20792" w:rsidR="00DE71A0" w:rsidRDefault="00DE71A0">
          <w:pPr>
            <w:pStyle w:val="TOC1"/>
            <w:tabs>
              <w:tab w:val="right" w:leader="dot" w:pos="9061"/>
            </w:tabs>
            <w:rPr>
              <w:rFonts w:asciiTheme="minorHAnsi" w:hAnsiTheme="minorHAnsi"/>
              <w:b w:val="0"/>
              <w:noProof/>
              <w:kern w:val="2"/>
              <w:sz w:val="24"/>
              <w:szCs w:val="24"/>
              <w:lang w:eastAsia="en-US"/>
              <w14:ligatures w14:val="standardContextual"/>
            </w:rPr>
          </w:pPr>
          <w:hyperlink w:anchor="_Toc218671826" w:history="1">
            <w:r w:rsidRPr="00121D26">
              <w:rPr>
                <w:rStyle w:val="Hyperlink"/>
                <w:rFonts w:cs="Times New Roman"/>
                <w:noProof/>
              </w:rPr>
              <w:t>CHƯƠNG 4. KẾT QUẢ NGHIÊN CỨU</w:t>
            </w:r>
            <w:r>
              <w:rPr>
                <w:noProof/>
                <w:webHidden/>
              </w:rPr>
              <w:tab/>
            </w:r>
            <w:r>
              <w:rPr>
                <w:noProof/>
                <w:webHidden/>
              </w:rPr>
              <w:fldChar w:fldCharType="begin"/>
            </w:r>
            <w:r>
              <w:rPr>
                <w:noProof/>
                <w:webHidden/>
              </w:rPr>
              <w:instrText xml:space="preserve"> PAGEREF _Toc218671826 \h </w:instrText>
            </w:r>
            <w:r>
              <w:rPr>
                <w:noProof/>
                <w:webHidden/>
              </w:rPr>
            </w:r>
            <w:r>
              <w:rPr>
                <w:noProof/>
                <w:webHidden/>
              </w:rPr>
              <w:fldChar w:fldCharType="separate"/>
            </w:r>
            <w:r>
              <w:rPr>
                <w:rFonts w:hint="eastAsia"/>
                <w:noProof/>
                <w:webHidden/>
              </w:rPr>
              <w:t>66</w:t>
            </w:r>
            <w:r>
              <w:rPr>
                <w:noProof/>
                <w:webHidden/>
              </w:rPr>
              <w:fldChar w:fldCharType="end"/>
            </w:r>
          </w:hyperlink>
        </w:p>
        <w:p w14:paraId="28C9FB5F" w14:textId="25C43709"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827" w:history="1">
            <w:r w:rsidRPr="00121D26">
              <w:rPr>
                <w:rStyle w:val="Hyperlink"/>
                <w:rFonts w:cs="Times New Roman"/>
                <w:noProof/>
              </w:rPr>
              <w:t>4.1. Kết quả triển khai hệ thống</w:t>
            </w:r>
            <w:r>
              <w:rPr>
                <w:noProof/>
                <w:webHidden/>
              </w:rPr>
              <w:tab/>
            </w:r>
            <w:r>
              <w:rPr>
                <w:noProof/>
                <w:webHidden/>
              </w:rPr>
              <w:fldChar w:fldCharType="begin"/>
            </w:r>
            <w:r>
              <w:rPr>
                <w:noProof/>
                <w:webHidden/>
              </w:rPr>
              <w:instrText xml:space="preserve"> PAGEREF _Toc218671827 \h </w:instrText>
            </w:r>
            <w:r>
              <w:rPr>
                <w:noProof/>
                <w:webHidden/>
              </w:rPr>
            </w:r>
            <w:r>
              <w:rPr>
                <w:noProof/>
                <w:webHidden/>
              </w:rPr>
              <w:fldChar w:fldCharType="separate"/>
            </w:r>
            <w:r>
              <w:rPr>
                <w:rFonts w:hint="eastAsia"/>
                <w:noProof/>
                <w:webHidden/>
              </w:rPr>
              <w:t>66</w:t>
            </w:r>
            <w:r>
              <w:rPr>
                <w:noProof/>
                <w:webHidden/>
              </w:rPr>
              <w:fldChar w:fldCharType="end"/>
            </w:r>
          </w:hyperlink>
        </w:p>
        <w:p w14:paraId="67BD36DE" w14:textId="11D59AA4"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828" w:history="1">
            <w:r w:rsidRPr="00121D26">
              <w:rPr>
                <w:rStyle w:val="Hyperlink"/>
                <w:rFonts w:cs="Times New Roman"/>
                <w:noProof/>
              </w:rPr>
              <w:t>4.2. Kết quả các kịch bản triển khai</w:t>
            </w:r>
            <w:r>
              <w:rPr>
                <w:noProof/>
                <w:webHidden/>
              </w:rPr>
              <w:tab/>
            </w:r>
            <w:r>
              <w:rPr>
                <w:noProof/>
                <w:webHidden/>
              </w:rPr>
              <w:fldChar w:fldCharType="begin"/>
            </w:r>
            <w:r>
              <w:rPr>
                <w:noProof/>
                <w:webHidden/>
              </w:rPr>
              <w:instrText xml:space="preserve"> PAGEREF _Toc218671828 \h </w:instrText>
            </w:r>
            <w:r>
              <w:rPr>
                <w:noProof/>
                <w:webHidden/>
              </w:rPr>
            </w:r>
            <w:r>
              <w:rPr>
                <w:noProof/>
                <w:webHidden/>
              </w:rPr>
              <w:fldChar w:fldCharType="separate"/>
            </w:r>
            <w:r>
              <w:rPr>
                <w:rFonts w:hint="eastAsia"/>
                <w:noProof/>
                <w:webHidden/>
              </w:rPr>
              <w:t>67</w:t>
            </w:r>
            <w:r>
              <w:rPr>
                <w:noProof/>
                <w:webHidden/>
              </w:rPr>
              <w:fldChar w:fldCharType="end"/>
            </w:r>
          </w:hyperlink>
        </w:p>
        <w:p w14:paraId="60EEE060" w14:textId="1871EC6F"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829" w:history="1">
            <w:r w:rsidRPr="00121D26">
              <w:rPr>
                <w:rStyle w:val="Hyperlink"/>
                <w:rFonts w:cs="Times New Roman"/>
                <w:noProof/>
              </w:rPr>
              <w:t>4.2.1 Đăng nhập và phân quyền</w:t>
            </w:r>
            <w:r>
              <w:rPr>
                <w:noProof/>
                <w:webHidden/>
              </w:rPr>
              <w:tab/>
            </w:r>
            <w:r>
              <w:rPr>
                <w:noProof/>
                <w:webHidden/>
              </w:rPr>
              <w:fldChar w:fldCharType="begin"/>
            </w:r>
            <w:r>
              <w:rPr>
                <w:noProof/>
                <w:webHidden/>
              </w:rPr>
              <w:instrText xml:space="preserve"> PAGEREF _Toc218671829 \h </w:instrText>
            </w:r>
            <w:r>
              <w:rPr>
                <w:noProof/>
                <w:webHidden/>
              </w:rPr>
            </w:r>
            <w:r>
              <w:rPr>
                <w:noProof/>
                <w:webHidden/>
              </w:rPr>
              <w:fldChar w:fldCharType="separate"/>
            </w:r>
            <w:r>
              <w:rPr>
                <w:rFonts w:hint="eastAsia"/>
                <w:noProof/>
                <w:webHidden/>
              </w:rPr>
              <w:t>67</w:t>
            </w:r>
            <w:r>
              <w:rPr>
                <w:noProof/>
                <w:webHidden/>
              </w:rPr>
              <w:fldChar w:fldCharType="end"/>
            </w:r>
          </w:hyperlink>
        </w:p>
        <w:p w14:paraId="4722BB23" w14:textId="33169501"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830" w:history="1">
            <w:r w:rsidRPr="00121D26">
              <w:rPr>
                <w:rStyle w:val="Hyperlink"/>
                <w:rFonts w:cs="Times New Roman"/>
                <w:noProof/>
              </w:rPr>
              <w:t>4.2.2 Giảng viên tạo bài kiểm tra</w:t>
            </w:r>
            <w:r>
              <w:rPr>
                <w:noProof/>
                <w:webHidden/>
              </w:rPr>
              <w:tab/>
            </w:r>
            <w:r>
              <w:rPr>
                <w:noProof/>
                <w:webHidden/>
              </w:rPr>
              <w:fldChar w:fldCharType="begin"/>
            </w:r>
            <w:r>
              <w:rPr>
                <w:noProof/>
                <w:webHidden/>
              </w:rPr>
              <w:instrText xml:space="preserve"> PAGEREF _Toc218671830 \h </w:instrText>
            </w:r>
            <w:r>
              <w:rPr>
                <w:noProof/>
                <w:webHidden/>
              </w:rPr>
            </w:r>
            <w:r>
              <w:rPr>
                <w:noProof/>
                <w:webHidden/>
              </w:rPr>
              <w:fldChar w:fldCharType="separate"/>
            </w:r>
            <w:r>
              <w:rPr>
                <w:rFonts w:hint="eastAsia"/>
                <w:noProof/>
                <w:webHidden/>
              </w:rPr>
              <w:t>69</w:t>
            </w:r>
            <w:r>
              <w:rPr>
                <w:noProof/>
                <w:webHidden/>
              </w:rPr>
              <w:fldChar w:fldCharType="end"/>
            </w:r>
          </w:hyperlink>
        </w:p>
        <w:p w14:paraId="1A71F5A6" w14:textId="4E677222"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831" w:history="1">
            <w:r w:rsidRPr="00121D26">
              <w:rPr>
                <w:rStyle w:val="Hyperlink"/>
                <w:rFonts w:cs="Times New Roman"/>
                <w:noProof/>
              </w:rPr>
              <w:t>4.2.3 Sinh viên làm bài dạng Game</w:t>
            </w:r>
            <w:r>
              <w:rPr>
                <w:noProof/>
                <w:webHidden/>
              </w:rPr>
              <w:tab/>
            </w:r>
            <w:r>
              <w:rPr>
                <w:noProof/>
                <w:webHidden/>
              </w:rPr>
              <w:fldChar w:fldCharType="begin"/>
            </w:r>
            <w:r>
              <w:rPr>
                <w:noProof/>
                <w:webHidden/>
              </w:rPr>
              <w:instrText xml:space="preserve"> PAGEREF _Toc218671831 \h </w:instrText>
            </w:r>
            <w:r>
              <w:rPr>
                <w:noProof/>
                <w:webHidden/>
              </w:rPr>
            </w:r>
            <w:r>
              <w:rPr>
                <w:noProof/>
                <w:webHidden/>
              </w:rPr>
              <w:fldChar w:fldCharType="separate"/>
            </w:r>
            <w:r>
              <w:rPr>
                <w:rFonts w:hint="eastAsia"/>
                <w:noProof/>
                <w:webHidden/>
              </w:rPr>
              <w:t>76</w:t>
            </w:r>
            <w:r>
              <w:rPr>
                <w:noProof/>
                <w:webHidden/>
              </w:rPr>
              <w:fldChar w:fldCharType="end"/>
            </w:r>
          </w:hyperlink>
        </w:p>
        <w:p w14:paraId="20E9A32B" w14:textId="1931FB18"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832" w:history="1">
            <w:r w:rsidRPr="00121D26">
              <w:rPr>
                <w:rStyle w:val="Hyperlink"/>
                <w:rFonts w:cs="Times New Roman"/>
                <w:noProof/>
              </w:rPr>
              <w:t>4.2.4 Sinh viên xem kết quả và xếp hạng</w:t>
            </w:r>
            <w:r>
              <w:rPr>
                <w:noProof/>
                <w:webHidden/>
              </w:rPr>
              <w:tab/>
            </w:r>
            <w:r>
              <w:rPr>
                <w:noProof/>
                <w:webHidden/>
              </w:rPr>
              <w:fldChar w:fldCharType="begin"/>
            </w:r>
            <w:r>
              <w:rPr>
                <w:noProof/>
                <w:webHidden/>
              </w:rPr>
              <w:instrText xml:space="preserve"> PAGEREF _Toc218671832 \h </w:instrText>
            </w:r>
            <w:r>
              <w:rPr>
                <w:noProof/>
                <w:webHidden/>
              </w:rPr>
            </w:r>
            <w:r>
              <w:rPr>
                <w:noProof/>
                <w:webHidden/>
              </w:rPr>
              <w:fldChar w:fldCharType="separate"/>
            </w:r>
            <w:r>
              <w:rPr>
                <w:rFonts w:hint="eastAsia"/>
                <w:noProof/>
                <w:webHidden/>
              </w:rPr>
              <w:t>78</w:t>
            </w:r>
            <w:r>
              <w:rPr>
                <w:noProof/>
                <w:webHidden/>
              </w:rPr>
              <w:fldChar w:fldCharType="end"/>
            </w:r>
          </w:hyperlink>
        </w:p>
        <w:p w14:paraId="3E25757F" w14:textId="4F47F9AA" w:rsidR="00DE71A0" w:rsidRDefault="00DE71A0">
          <w:pPr>
            <w:pStyle w:val="TOC3"/>
            <w:tabs>
              <w:tab w:val="right" w:leader="dot" w:pos="9061"/>
            </w:tabs>
            <w:rPr>
              <w:rFonts w:asciiTheme="minorHAnsi" w:hAnsiTheme="minorHAnsi"/>
              <w:noProof/>
              <w:kern w:val="2"/>
              <w:sz w:val="24"/>
              <w:szCs w:val="24"/>
              <w:lang w:eastAsia="en-US"/>
              <w14:ligatures w14:val="standardContextual"/>
            </w:rPr>
          </w:pPr>
          <w:hyperlink w:anchor="_Toc218671833" w:history="1">
            <w:r w:rsidRPr="00121D26">
              <w:rPr>
                <w:rStyle w:val="Hyperlink"/>
                <w:rFonts w:cs="Times New Roman"/>
                <w:noProof/>
              </w:rPr>
              <w:t>4.2.5 Quản trị viên quản lý hệ thống</w:t>
            </w:r>
            <w:r>
              <w:rPr>
                <w:noProof/>
                <w:webHidden/>
              </w:rPr>
              <w:tab/>
            </w:r>
            <w:r>
              <w:rPr>
                <w:noProof/>
                <w:webHidden/>
              </w:rPr>
              <w:fldChar w:fldCharType="begin"/>
            </w:r>
            <w:r>
              <w:rPr>
                <w:noProof/>
                <w:webHidden/>
              </w:rPr>
              <w:instrText xml:space="preserve"> PAGEREF _Toc218671833 \h </w:instrText>
            </w:r>
            <w:r>
              <w:rPr>
                <w:noProof/>
                <w:webHidden/>
              </w:rPr>
            </w:r>
            <w:r>
              <w:rPr>
                <w:noProof/>
                <w:webHidden/>
              </w:rPr>
              <w:fldChar w:fldCharType="separate"/>
            </w:r>
            <w:r>
              <w:rPr>
                <w:rFonts w:hint="eastAsia"/>
                <w:noProof/>
                <w:webHidden/>
              </w:rPr>
              <w:t>80</w:t>
            </w:r>
            <w:r>
              <w:rPr>
                <w:noProof/>
                <w:webHidden/>
              </w:rPr>
              <w:fldChar w:fldCharType="end"/>
            </w:r>
          </w:hyperlink>
        </w:p>
        <w:p w14:paraId="3E1970EA" w14:textId="4FF33BB0" w:rsidR="00DE71A0" w:rsidRDefault="00DE71A0">
          <w:pPr>
            <w:pStyle w:val="TOC1"/>
            <w:tabs>
              <w:tab w:val="right" w:leader="dot" w:pos="9061"/>
            </w:tabs>
            <w:rPr>
              <w:rFonts w:asciiTheme="minorHAnsi" w:hAnsiTheme="minorHAnsi"/>
              <w:b w:val="0"/>
              <w:noProof/>
              <w:kern w:val="2"/>
              <w:sz w:val="24"/>
              <w:szCs w:val="24"/>
              <w:lang w:eastAsia="en-US"/>
              <w14:ligatures w14:val="standardContextual"/>
            </w:rPr>
          </w:pPr>
          <w:hyperlink w:anchor="_Toc218671834" w:history="1">
            <w:r w:rsidRPr="00121D26">
              <w:rPr>
                <w:rStyle w:val="Hyperlink"/>
                <w:rFonts w:cs="Times New Roman"/>
                <w:noProof/>
              </w:rPr>
              <w:t>CHƯƠNG 5. KẾT LUẬN VÀ HƯỚNG PHÁT TRIỂN</w:t>
            </w:r>
            <w:r>
              <w:rPr>
                <w:noProof/>
                <w:webHidden/>
              </w:rPr>
              <w:tab/>
            </w:r>
            <w:r>
              <w:rPr>
                <w:noProof/>
                <w:webHidden/>
              </w:rPr>
              <w:fldChar w:fldCharType="begin"/>
            </w:r>
            <w:r>
              <w:rPr>
                <w:noProof/>
                <w:webHidden/>
              </w:rPr>
              <w:instrText xml:space="preserve"> PAGEREF _Toc218671834 \h </w:instrText>
            </w:r>
            <w:r>
              <w:rPr>
                <w:noProof/>
                <w:webHidden/>
              </w:rPr>
            </w:r>
            <w:r>
              <w:rPr>
                <w:noProof/>
                <w:webHidden/>
              </w:rPr>
              <w:fldChar w:fldCharType="separate"/>
            </w:r>
            <w:r>
              <w:rPr>
                <w:rFonts w:hint="eastAsia"/>
                <w:noProof/>
                <w:webHidden/>
              </w:rPr>
              <w:t>89</w:t>
            </w:r>
            <w:r>
              <w:rPr>
                <w:noProof/>
                <w:webHidden/>
              </w:rPr>
              <w:fldChar w:fldCharType="end"/>
            </w:r>
          </w:hyperlink>
        </w:p>
        <w:p w14:paraId="710D8A6F" w14:textId="282F2E8E"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835" w:history="1">
            <w:r w:rsidRPr="00121D26">
              <w:rPr>
                <w:rStyle w:val="Hyperlink"/>
                <w:rFonts w:cs="Times New Roman"/>
                <w:noProof/>
              </w:rPr>
              <w:t>5.1. Kết quả đạt được</w:t>
            </w:r>
            <w:r>
              <w:rPr>
                <w:noProof/>
                <w:webHidden/>
              </w:rPr>
              <w:tab/>
            </w:r>
            <w:r>
              <w:rPr>
                <w:noProof/>
                <w:webHidden/>
              </w:rPr>
              <w:fldChar w:fldCharType="begin"/>
            </w:r>
            <w:r>
              <w:rPr>
                <w:noProof/>
                <w:webHidden/>
              </w:rPr>
              <w:instrText xml:space="preserve"> PAGEREF _Toc218671835 \h </w:instrText>
            </w:r>
            <w:r>
              <w:rPr>
                <w:noProof/>
                <w:webHidden/>
              </w:rPr>
            </w:r>
            <w:r>
              <w:rPr>
                <w:noProof/>
                <w:webHidden/>
              </w:rPr>
              <w:fldChar w:fldCharType="separate"/>
            </w:r>
            <w:r>
              <w:rPr>
                <w:rFonts w:hint="eastAsia"/>
                <w:noProof/>
                <w:webHidden/>
              </w:rPr>
              <w:t>89</w:t>
            </w:r>
            <w:r>
              <w:rPr>
                <w:noProof/>
                <w:webHidden/>
              </w:rPr>
              <w:fldChar w:fldCharType="end"/>
            </w:r>
          </w:hyperlink>
        </w:p>
        <w:p w14:paraId="2F84C4D4" w14:textId="3673BB6F" w:rsidR="00DE71A0" w:rsidRDefault="00DE71A0">
          <w:pPr>
            <w:pStyle w:val="TOC2"/>
            <w:tabs>
              <w:tab w:val="right" w:leader="dot" w:pos="9061"/>
            </w:tabs>
            <w:rPr>
              <w:rFonts w:asciiTheme="minorHAnsi" w:hAnsiTheme="minorHAnsi"/>
              <w:noProof/>
              <w:kern w:val="2"/>
              <w:sz w:val="24"/>
              <w:szCs w:val="24"/>
              <w:lang w:eastAsia="en-US"/>
              <w14:ligatures w14:val="standardContextual"/>
            </w:rPr>
          </w:pPr>
          <w:hyperlink w:anchor="_Toc218671836" w:history="1">
            <w:r w:rsidRPr="00121D26">
              <w:rPr>
                <w:rStyle w:val="Hyperlink"/>
                <w:rFonts w:cs="Times New Roman"/>
                <w:noProof/>
              </w:rPr>
              <w:t>5.2. Hướng phát triển</w:t>
            </w:r>
            <w:r>
              <w:rPr>
                <w:noProof/>
                <w:webHidden/>
              </w:rPr>
              <w:tab/>
            </w:r>
            <w:r>
              <w:rPr>
                <w:noProof/>
                <w:webHidden/>
              </w:rPr>
              <w:fldChar w:fldCharType="begin"/>
            </w:r>
            <w:r>
              <w:rPr>
                <w:noProof/>
                <w:webHidden/>
              </w:rPr>
              <w:instrText xml:space="preserve"> PAGEREF _Toc218671836 \h </w:instrText>
            </w:r>
            <w:r>
              <w:rPr>
                <w:noProof/>
                <w:webHidden/>
              </w:rPr>
            </w:r>
            <w:r>
              <w:rPr>
                <w:noProof/>
                <w:webHidden/>
              </w:rPr>
              <w:fldChar w:fldCharType="separate"/>
            </w:r>
            <w:r>
              <w:rPr>
                <w:rFonts w:hint="eastAsia"/>
                <w:noProof/>
                <w:webHidden/>
              </w:rPr>
              <w:t>89</w:t>
            </w:r>
            <w:r>
              <w:rPr>
                <w:noProof/>
                <w:webHidden/>
              </w:rPr>
              <w:fldChar w:fldCharType="end"/>
            </w:r>
          </w:hyperlink>
        </w:p>
        <w:p w14:paraId="137FC047" w14:textId="09101F1C" w:rsidR="00DE71A0" w:rsidRDefault="00DE71A0">
          <w:pPr>
            <w:pStyle w:val="TOC1"/>
            <w:tabs>
              <w:tab w:val="right" w:leader="dot" w:pos="9061"/>
            </w:tabs>
            <w:rPr>
              <w:rFonts w:asciiTheme="minorHAnsi" w:hAnsiTheme="minorHAnsi"/>
              <w:b w:val="0"/>
              <w:noProof/>
              <w:kern w:val="2"/>
              <w:sz w:val="24"/>
              <w:szCs w:val="24"/>
              <w:lang w:eastAsia="en-US"/>
              <w14:ligatures w14:val="standardContextual"/>
            </w:rPr>
          </w:pPr>
          <w:hyperlink w:anchor="_Toc218671837" w:history="1">
            <w:r w:rsidRPr="00121D26">
              <w:rPr>
                <w:rStyle w:val="Hyperlink"/>
                <w:noProof/>
              </w:rPr>
              <w:t>TÀI LIỆU THAM KHẢO</w:t>
            </w:r>
            <w:r>
              <w:rPr>
                <w:noProof/>
                <w:webHidden/>
              </w:rPr>
              <w:tab/>
            </w:r>
            <w:r>
              <w:rPr>
                <w:noProof/>
                <w:webHidden/>
              </w:rPr>
              <w:fldChar w:fldCharType="begin"/>
            </w:r>
            <w:r>
              <w:rPr>
                <w:noProof/>
                <w:webHidden/>
              </w:rPr>
              <w:instrText xml:space="preserve"> PAGEREF _Toc218671837 \h </w:instrText>
            </w:r>
            <w:r>
              <w:rPr>
                <w:noProof/>
                <w:webHidden/>
              </w:rPr>
            </w:r>
            <w:r>
              <w:rPr>
                <w:noProof/>
                <w:webHidden/>
              </w:rPr>
              <w:fldChar w:fldCharType="separate"/>
            </w:r>
            <w:r>
              <w:rPr>
                <w:rFonts w:hint="eastAsia"/>
                <w:noProof/>
                <w:webHidden/>
              </w:rPr>
              <w:t>90</w:t>
            </w:r>
            <w:r>
              <w:rPr>
                <w:noProof/>
                <w:webHidden/>
              </w:rPr>
              <w:fldChar w:fldCharType="end"/>
            </w:r>
          </w:hyperlink>
        </w:p>
        <w:p w14:paraId="42857099" w14:textId="27000D4E" w:rsidR="001C3698" w:rsidRPr="00FD6533" w:rsidRDefault="00B41CB8" w:rsidP="00B41CB8">
          <w:pPr>
            <w:pStyle w:val="TOC1"/>
            <w:tabs>
              <w:tab w:val="right" w:leader="dot" w:pos="9061"/>
            </w:tabs>
            <w:rPr>
              <w:rFonts w:ascii="Times New Roman" w:hAnsi="Times New Roman" w:cs="Times New Roman"/>
            </w:rPr>
          </w:pPr>
          <w:r w:rsidRPr="00FD6533">
            <w:rPr>
              <w:rFonts w:ascii="Times New Roman" w:eastAsia="Times New Roman" w:hAnsi="Times New Roman" w:cs="Times New Roman"/>
              <w:b w:val="0"/>
              <w:sz w:val="28"/>
              <w:szCs w:val="24"/>
              <w:lang w:eastAsia="en-US"/>
            </w:rPr>
            <w:fldChar w:fldCharType="end"/>
          </w:r>
        </w:p>
      </w:sdtContent>
    </w:sdt>
    <w:p w14:paraId="557E0E17" w14:textId="77777777" w:rsidR="00CF7F54" w:rsidRPr="00FD6533" w:rsidRDefault="00CF7F54">
      <w:pPr>
        <w:rPr>
          <w:rFonts w:ascii="Times New Roman" w:hAnsi="Times New Roman" w:cs="Times New Roman"/>
        </w:rPr>
      </w:pPr>
      <w:r w:rsidRPr="00FD6533">
        <w:rPr>
          <w:rFonts w:ascii="Times New Roman" w:hAnsi="Times New Roman" w:cs="Times New Roman"/>
        </w:rPr>
        <w:br w:type="page"/>
      </w:r>
    </w:p>
    <w:p w14:paraId="5FEF63D7" w14:textId="32ED942D" w:rsidR="00CF7F54" w:rsidRPr="00FD6533" w:rsidRDefault="00CF7F54" w:rsidP="00902271">
      <w:pPr>
        <w:pStyle w:val="TieuDe"/>
      </w:pPr>
      <w:bookmarkStart w:id="12" w:name="_Toc186531723"/>
      <w:bookmarkStart w:id="13" w:name="_Toc218671745"/>
      <w:r w:rsidRPr="00FD6533">
        <w:lastRenderedPageBreak/>
        <w:t>DANH MỤC HÌNH ẢNH – BẢNG BIỂU</w:t>
      </w:r>
      <w:bookmarkEnd w:id="12"/>
      <w:bookmarkEnd w:id="13"/>
    </w:p>
    <w:p w14:paraId="00946D77" w14:textId="294C7364" w:rsidR="00E06E00" w:rsidRDefault="00F30731">
      <w:pPr>
        <w:pStyle w:val="TableofFigures"/>
        <w:tabs>
          <w:tab w:val="right" w:leader="dot" w:pos="9061"/>
        </w:tabs>
        <w:rPr>
          <w:rFonts w:asciiTheme="minorHAnsi" w:hAnsiTheme="minorHAnsi"/>
          <w:noProof/>
          <w:kern w:val="2"/>
          <w:sz w:val="24"/>
          <w:szCs w:val="24"/>
          <w:lang w:eastAsia="en-US"/>
          <w14:ligatures w14:val="standardContextual"/>
        </w:rPr>
      </w:pPr>
      <w:r w:rsidRPr="00FD6533">
        <w:rPr>
          <w:rFonts w:ascii="Times New Roman" w:hAnsi="Times New Roman" w:cs="Times New Roman"/>
        </w:rPr>
        <w:fldChar w:fldCharType="begin"/>
      </w:r>
      <w:r w:rsidRPr="00FD6533">
        <w:rPr>
          <w:rFonts w:ascii="Times New Roman" w:hAnsi="Times New Roman" w:cs="Times New Roman"/>
        </w:rPr>
        <w:instrText xml:space="preserve"> TOC \h \z \t "Caption" \c </w:instrText>
      </w:r>
      <w:r w:rsidRPr="00FD6533">
        <w:rPr>
          <w:rFonts w:ascii="Times New Roman" w:hAnsi="Times New Roman" w:cs="Times New Roman"/>
        </w:rPr>
        <w:fldChar w:fldCharType="separate"/>
      </w:r>
      <w:hyperlink w:anchor="_Toc218671960" w:history="1">
        <w:r w:rsidR="00E06E00" w:rsidRPr="00DF097B">
          <w:rPr>
            <w:rStyle w:val="Hyperlink"/>
            <w:rFonts w:cs="Times New Roman"/>
            <w:noProof/>
          </w:rPr>
          <w:t>Hình 2.1 Mô hình Client – Server [2]</w:t>
        </w:r>
        <w:r w:rsidR="00E06E00">
          <w:rPr>
            <w:noProof/>
            <w:webHidden/>
          </w:rPr>
          <w:tab/>
        </w:r>
        <w:r w:rsidR="00E06E00">
          <w:rPr>
            <w:noProof/>
            <w:webHidden/>
          </w:rPr>
          <w:fldChar w:fldCharType="begin"/>
        </w:r>
        <w:r w:rsidR="00E06E00">
          <w:rPr>
            <w:noProof/>
            <w:webHidden/>
          </w:rPr>
          <w:instrText xml:space="preserve"> PAGEREF _Toc218671960 \h </w:instrText>
        </w:r>
        <w:r w:rsidR="00E06E00">
          <w:rPr>
            <w:noProof/>
            <w:webHidden/>
          </w:rPr>
        </w:r>
        <w:r w:rsidR="00E06E00">
          <w:rPr>
            <w:noProof/>
            <w:webHidden/>
          </w:rPr>
          <w:fldChar w:fldCharType="separate"/>
        </w:r>
        <w:r w:rsidR="00E06E00">
          <w:rPr>
            <w:rFonts w:hint="eastAsia"/>
            <w:noProof/>
            <w:webHidden/>
          </w:rPr>
          <w:t>5</w:t>
        </w:r>
        <w:r w:rsidR="00E06E00">
          <w:rPr>
            <w:noProof/>
            <w:webHidden/>
          </w:rPr>
          <w:fldChar w:fldCharType="end"/>
        </w:r>
      </w:hyperlink>
    </w:p>
    <w:p w14:paraId="59382381" w14:textId="3D54F529"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61" w:history="1">
        <w:r w:rsidRPr="00DF097B">
          <w:rPr>
            <w:rStyle w:val="Hyperlink"/>
            <w:rFonts w:cs="Times New Roman"/>
            <w:noProof/>
          </w:rPr>
          <w:t>Hình 2.2 Cấu trúc thư mục Next.js 16</w:t>
        </w:r>
        <w:r>
          <w:rPr>
            <w:noProof/>
            <w:webHidden/>
          </w:rPr>
          <w:tab/>
        </w:r>
        <w:r>
          <w:rPr>
            <w:noProof/>
            <w:webHidden/>
          </w:rPr>
          <w:fldChar w:fldCharType="begin"/>
        </w:r>
        <w:r>
          <w:rPr>
            <w:noProof/>
            <w:webHidden/>
          </w:rPr>
          <w:instrText xml:space="preserve"> PAGEREF _Toc218671961 \h </w:instrText>
        </w:r>
        <w:r>
          <w:rPr>
            <w:noProof/>
            <w:webHidden/>
          </w:rPr>
        </w:r>
        <w:r>
          <w:rPr>
            <w:noProof/>
            <w:webHidden/>
          </w:rPr>
          <w:fldChar w:fldCharType="separate"/>
        </w:r>
        <w:r>
          <w:rPr>
            <w:rFonts w:hint="eastAsia"/>
            <w:noProof/>
            <w:webHidden/>
          </w:rPr>
          <w:t>8</w:t>
        </w:r>
        <w:r>
          <w:rPr>
            <w:noProof/>
            <w:webHidden/>
          </w:rPr>
          <w:fldChar w:fldCharType="end"/>
        </w:r>
      </w:hyperlink>
    </w:p>
    <w:p w14:paraId="59B6EB52" w14:textId="6DFCA51B"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62" w:history="1">
        <w:r w:rsidRPr="00DF097B">
          <w:rPr>
            <w:rStyle w:val="Hyperlink"/>
            <w:rFonts w:cs="Times New Roman"/>
            <w:noProof/>
          </w:rPr>
          <w:t>Hình 3.1 Kiến trúc hệ thống</w:t>
        </w:r>
        <w:r>
          <w:rPr>
            <w:noProof/>
            <w:webHidden/>
          </w:rPr>
          <w:tab/>
        </w:r>
        <w:r>
          <w:rPr>
            <w:noProof/>
            <w:webHidden/>
          </w:rPr>
          <w:fldChar w:fldCharType="begin"/>
        </w:r>
        <w:r>
          <w:rPr>
            <w:noProof/>
            <w:webHidden/>
          </w:rPr>
          <w:instrText xml:space="preserve"> PAGEREF _Toc218671962 \h </w:instrText>
        </w:r>
        <w:r>
          <w:rPr>
            <w:noProof/>
            <w:webHidden/>
          </w:rPr>
        </w:r>
        <w:r>
          <w:rPr>
            <w:noProof/>
            <w:webHidden/>
          </w:rPr>
          <w:fldChar w:fldCharType="separate"/>
        </w:r>
        <w:r>
          <w:rPr>
            <w:rFonts w:hint="eastAsia"/>
            <w:noProof/>
            <w:webHidden/>
          </w:rPr>
          <w:t>42</w:t>
        </w:r>
        <w:r>
          <w:rPr>
            <w:noProof/>
            <w:webHidden/>
          </w:rPr>
          <w:fldChar w:fldCharType="end"/>
        </w:r>
      </w:hyperlink>
    </w:p>
    <w:p w14:paraId="596E9DD3" w14:textId="70EDD399"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63" w:history="1">
        <w:r w:rsidRPr="00DF097B">
          <w:rPr>
            <w:rStyle w:val="Hyperlink"/>
            <w:rFonts w:cs="Times New Roman"/>
            <w:noProof/>
          </w:rPr>
          <w:t>Hình 3.2 Sơ đồ hoạt động đăng nhập</w:t>
        </w:r>
        <w:r>
          <w:rPr>
            <w:noProof/>
            <w:webHidden/>
          </w:rPr>
          <w:tab/>
        </w:r>
        <w:r>
          <w:rPr>
            <w:noProof/>
            <w:webHidden/>
          </w:rPr>
          <w:fldChar w:fldCharType="begin"/>
        </w:r>
        <w:r>
          <w:rPr>
            <w:noProof/>
            <w:webHidden/>
          </w:rPr>
          <w:instrText xml:space="preserve"> PAGEREF _Toc218671963 \h </w:instrText>
        </w:r>
        <w:r>
          <w:rPr>
            <w:noProof/>
            <w:webHidden/>
          </w:rPr>
        </w:r>
        <w:r>
          <w:rPr>
            <w:noProof/>
            <w:webHidden/>
          </w:rPr>
          <w:fldChar w:fldCharType="separate"/>
        </w:r>
        <w:r>
          <w:rPr>
            <w:rFonts w:hint="eastAsia"/>
            <w:noProof/>
            <w:webHidden/>
          </w:rPr>
          <w:t>45</w:t>
        </w:r>
        <w:r>
          <w:rPr>
            <w:noProof/>
            <w:webHidden/>
          </w:rPr>
          <w:fldChar w:fldCharType="end"/>
        </w:r>
      </w:hyperlink>
    </w:p>
    <w:p w14:paraId="03A99D38" w14:textId="763E737D"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64" w:history="1">
        <w:r w:rsidRPr="00DF097B">
          <w:rPr>
            <w:rStyle w:val="Hyperlink"/>
            <w:rFonts w:cs="Times New Roman"/>
            <w:noProof/>
          </w:rPr>
          <w:t>Hình 3.3 Sơ đồ hoạt động tạo Quiz mới</w:t>
        </w:r>
        <w:r>
          <w:rPr>
            <w:noProof/>
            <w:webHidden/>
          </w:rPr>
          <w:tab/>
        </w:r>
        <w:r>
          <w:rPr>
            <w:noProof/>
            <w:webHidden/>
          </w:rPr>
          <w:fldChar w:fldCharType="begin"/>
        </w:r>
        <w:r>
          <w:rPr>
            <w:noProof/>
            <w:webHidden/>
          </w:rPr>
          <w:instrText xml:space="preserve"> PAGEREF _Toc218671964 \h </w:instrText>
        </w:r>
        <w:r>
          <w:rPr>
            <w:noProof/>
            <w:webHidden/>
          </w:rPr>
        </w:r>
        <w:r>
          <w:rPr>
            <w:noProof/>
            <w:webHidden/>
          </w:rPr>
          <w:fldChar w:fldCharType="separate"/>
        </w:r>
        <w:r>
          <w:rPr>
            <w:rFonts w:hint="eastAsia"/>
            <w:noProof/>
            <w:webHidden/>
          </w:rPr>
          <w:t>46</w:t>
        </w:r>
        <w:r>
          <w:rPr>
            <w:noProof/>
            <w:webHidden/>
          </w:rPr>
          <w:fldChar w:fldCharType="end"/>
        </w:r>
      </w:hyperlink>
    </w:p>
    <w:p w14:paraId="1D012099" w14:textId="69489F32"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65" w:history="1">
        <w:r w:rsidRPr="00DF097B">
          <w:rPr>
            <w:rStyle w:val="Hyperlink"/>
            <w:rFonts w:cs="Times New Roman"/>
            <w:noProof/>
          </w:rPr>
          <w:t>Hình 3.4 Sơ đồ hoạt động tham gia Quiz</w:t>
        </w:r>
        <w:r>
          <w:rPr>
            <w:noProof/>
            <w:webHidden/>
          </w:rPr>
          <w:tab/>
        </w:r>
        <w:r>
          <w:rPr>
            <w:noProof/>
            <w:webHidden/>
          </w:rPr>
          <w:fldChar w:fldCharType="begin"/>
        </w:r>
        <w:r>
          <w:rPr>
            <w:noProof/>
            <w:webHidden/>
          </w:rPr>
          <w:instrText xml:space="preserve"> PAGEREF _Toc218671965 \h </w:instrText>
        </w:r>
        <w:r>
          <w:rPr>
            <w:noProof/>
            <w:webHidden/>
          </w:rPr>
        </w:r>
        <w:r>
          <w:rPr>
            <w:noProof/>
            <w:webHidden/>
          </w:rPr>
          <w:fldChar w:fldCharType="separate"/>
        </w:r>
        <w:r>
          <w:rPr>
            <w:rFonts w:hint="eastAsia"/>
            <w:noProof/>
            <w:webHidden/>
          </w:rPr>
          <w:t>47</w:t>
        </w:r>
        <w:r>
          <w:rPr>
            <w:noProof/>
            <w:webHidden/>
          </w:rPr>
          <w:fldChar w:fldCharType="end"/>
        </w:r>
      </w:hyperlink>
    </w:p>
    <w:p w14:paraId="4F4C4A59" w14:textId="61AEC717"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66" w:history="1">
        <w:r w:rsidRPr="00DF097B">
          <w:rPr>
            <w:rStyle w:val="Hyperlink"/>
            <w:rFonts w:cs="Times New Roman"/>
            <w:noProof/>
          </w:rPr>
          <w:t>Hình 3.5 Sơ đồ hoạt động quản lý của Admin</w:t>
        </w:r>
        <w:r>
          <w:rPr>
            <w:noProof/>
            <w:webHidden/>
          </w:rPr>
          <w:tab/>
        </w:r>
        <w:r>
          <w:rPr>
            <w:noProof/>
            <w:webHidden/>
          </w:rPr>
          <w:fldChar w:fldCharType="begin"/>
        </w:r>
        <w:r>
          <w:rPr>
            <w:noProof/>
            <w:webHidden/>
          </w:rPr>
          <w:instrText xml:space="preserve"> PAGEREF _Toc218671966 \h </w:instrText>
        </w:r>
        <w:r>
          <w:rPr>
            <w:noProof/>
            <w:webHidden/>
          </w:rPr>
        </w:r>
        <w:r>
          <w:rPr>
            <w:noProof/>
            <w:webHidden/>
          </w:rPr>
          <w:fldChar w:fldCharType="separate"/>
        </w:r>
        <w:r>
          <w:rPr>
            <w:rFonts w:hint="eastAsia"/>
            <w:noProof/>
            <w:webHidden/>
          </w:rPr>
          <w:t>48</w:t>
        </w:r>
        <w:r>
          <w:rPr>
            <w:noProof/>
            <w:webHidden/>
          </w:rPr>
          <w:fldChar w:fldCharType="end"/>
        </w:r>
      </w:hyperlink>
    </w:p>
    <w:p w14:paraId="3CCD1E16" w14:textId="120AECB5"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67" w:history="1">
        <w:r w:rsidRPr="00DF097B">
          <w:rPr>
            <w:rStyle w:val="Hyperlink"/>
            <w:rFonts w:cs="Times New Roman"/>
            <w:noProof/>
          </w:rPr>
          <w:t>Hình 3.6 Sơ đồ tuần tự quá trình đăng nhập tài khoản</w:t>
        </w:r>
        <w:r>
          <w:rPr>
            <w:noProof/>
            <w:webHidden/>
          </w:rPr>
          <w:tab/>
        </w:r>
        <w:r>
          <w:rPr>
            <w:noProof/>
            <w:webHidden/>
          </w:rPr>
          <w:fldChar w:fldCharType="begin"/>
        </w:r>
        <w:r>
          <w:rPr>
            <w:noProof/>
            <w:webHidden/>
          </w:rPr>
          <w:instrText xml:space="preserve"> PAGEREF _Toc218671967 \h </w:instrText>
        </w:r>
        <w:r>
          <w:rPr>
            <w:noProof/>
            <w:webHidden/>
          </w:rPr>
        </w:r>
        <w:r>
          <w:rPr>
            <w:noProof/>
            <w:webHidden/>
          </w:rPr>
          <w:fldChar w:fldCharType="separate"/>
        </w:r>
        <w:r>
          <w:rPr>
            <w:rFonts w:hint="eastAsia"/>
            <w:noProof/>
            <w:webHidden/>
          </w:rPr>
          <w:t>50</w:t>
        </w:r>
        <w:r>
          <w:rPr>
            <w:noProof/>
            <w:webHidden/>
          </w:rPr>
          <w:fldChar w:fldCharType="end"/>
        </w:r>
      </w:hyperlink>
    </w:p>
    <w:p w14:paraId="2407FF18" w14:textId="30723ED3"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68" w:history="1">
        <w:r w:rsidRPr="00DF097B">
          <w:rPr>
            <w:rStyle w:val="Hyperlink"/>
            <w:rFonts w:cs="Times New Roman"/>
            <w:noProof/>
          </w:rPr>
          <w:t>Hình 3.7 Sơ đồ tuần tự quá trình tạo quiz mới</w:t>
        </w:r>
        <w:r>
          <w:rPr>
            <w:noProof/>
            <w:webHidden/>
          </w:rPr>
          <w:tab/>
        </w:r>
        <w:r>
          <w:rPr>
            <w:noProof/>
            <w:webHidden/>
          </w:rPr>
          <w:fldChar w:fldCharType="begin"/>
        </w:r>
        <w:r>
          <w:rPr>
            <w:noProof/>
            <w:webHidden/>
          </w:rPr>
          <w:instrText xml:space="preserve"> PAGEREF _Toc218671968 \h </w:instrText>
        </w:r>
        <w:r>
          <w:rPr>
            <w:noProof/>
            <w:webHidden/>
          </w:rPr>
        </w:r>
        <w:r>
          <w:rPr>
            <w:noProof/>
            <w:webHidden/>
          </w:rPr>
          <w:fldChar w:fldCharType="separate"/>
        </w:r>
        <w:r>
          <w:rPr>
            <w:rFonts w:hint="eastAsia"/>
            <w:noProof/>
            <w:webHidden/>
          </w:rPr>
          <w:t>51</w:t>
        </w:r>
        <w:r>
          <w:rPr>
            <w:noProof/>
            <w:webHidden/>
          </w:rPr>
          <w:fldChar w:fldCharType="end"/>
        </w:r>
      </w:hyperlink>
    </w:p>
    <w:p w14:paraId="61D21209" w14:textId="33378B7F"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69" w:history="1">
        <w:r w:rsidRPr="00DF097B">
          <w:rPr>
            <w:rStyle w:val="Hyperlink"/>
            <w:rFonts w:cs="Times New Roman"/>
            <w:noProof/>
          </w:rPr>
          <w:t>Hình 3.8 Sơ đồ tuần tự quá trình tham gia quiz</w:t>
        </w:r>
        <w:r>
          <w:rPr>
            <w:noProof/>
            <w:webHidden/>
          </w:rPr>
          <w:tab/>
        </w:r>
        <w:r>
          <w:rPr>
            <w:noProof/>
            <w:webHidden/>
          </w:rPr>
          <w:fldChar w:fldCharType="begin"/>
        </w:r>
        <w:r>
          <w:rPr>
            <w:noProof/>
            <w:webHidden/>
          </w:rPr>
          <w:instrText xml:space="preserve"> PAGEREF _Toc218671969 \h </w:instrText>
        </w:r>
        <w:r>
          <w:rPr>
            <w:noProof/>
            <w:webHidden/>
          </w:rPr>
        </w:r>
        <w:r>
          <w:rPr>
            <w:noProof/>
            <w:webHidden/>
          </w:rPr>
          <w:fldChar w:fldCharType="separate"/>
        </w:r>
        <w:r>
          <w:rPr>
            <w:rFonts w:hint="eastAsia"/>
            <w:noProof/>
            <w:webHidden/>
          </w:rPr>
          <w:t>52</w:t>
        </w:r>
        <w:r>
          <w:rPr>
            <w:noProof/>
            <w:webHidden/>
          </w:rPr>
          <w:fldChar w:fldCharType="end"/>
        </w:r>
      </w:hyperlink>
    </w:p>
    <w:p w14:paraId="530AC6B3" w14:textId="1BE16598"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70" w:history="1">
        <w:r w:rsidRPr="00DF097B">
          <w:rPr>
            <w:rStyle w:val="Hyperlink"/>
            <w:rFonts w:cs="Times New Roman"/>
            <w:noProof/>
          </w:rPr>
          <w:t>Hình 3.9 Sơ đồ tuần tự quá trình quản lý Chương trình đào tạo</w:t>
        </w:r>
        <w:r>
          <w:rPr>
            <w:noProof/>
            <w:webHidden/>
          </w:rPr>
          <w:tab/>
        </w:r>
        <w:r>
          <w:rPr>
            <w:noProof/>
            <w:webHidden/>
          </w:rPr>
          <w:fldChar w:fldCharType="begin"/>
        </w:r>
        <w:r>
          <w:rPr>
            <w:noProof/>
            <w:webHidden/>
          </w:rPr>
          <w:instrText xml:space="preserve"> PAGEREF _Toc218671970 \h </w:instrText>
        </w:r>
        <w:r>
          <w:rPr>
            <w:noProof/>
            <w:webHidden/>
          </w:rPr>
        </w:r>
        <w:r>
          <w:rPr>
            <w:noProof/>
            <w:webHidden/>
          </w:rPr>
          <w:fldChar w:fldCharType="separate"/>
        </w:r>
        <w:r>
          <w:rPr>
            <w:rFonts w:hint="eastAsia"/>
            <w:noProof/>
            <w:webHidden/>
          </w:rPr>
          <w:t>53</w:t>
        </w:r>
        <w:r>
          <w:rPr>
            <w:noProof/>
            <w:webHidden/>
          </w:rPr>
          <w:fldChar w:fldCharType="end"/>
        </w:r>
      </w:hyperlink>
    </w:p>
    <w:p w14:paraId="5F759C4A" w14:textId="629BD2BB"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71" w:history="1">
        <w:r w:rsidRPr="00DF097B">
          <w:rPr>
            <w:rStyle w:val="Hyperlink"/>
            <w:rFonts w:cs="Times New Roman"/>
            <w:noProof/>
          </w:rPr>
          <w:t>Hình 3.10 Sơ đồ website quyền admin phần Tổng quan và Quản lý Tài khoản</w:t>
        </w:r>
        <w:r>
          <w:rPr>
            <w:noProof/>
            <w:webHidden/>
          </w:rPr>
          <w:tab/>
        </w:r>
        <w:r>
          <w:rPr>
            <w:noProof/>
            <w:webHidden/>
          </w:rPr>
          <w:fldChar w:fldCharType="begin"/>
        </w:r>
        <w:r>
          <w:rPr>
            <w:noProof/>
            <w:webHidden/>
          </w:rPr>
          <w:instrText xml:space="preserve"> PAGEREF _Toc218671971 \h </w:instrText>
        </w:r>
        <w:r>
          <w:rPr>
            <w:noProof/>
            <w:webHidden/>
          </w:rPr>
        </w:r>
        <w:r>
          <w:rPr>
            <w:noProof/>
            <w:webHidden/>
          </w:rPr>
          <w:fldChar w:fldCharType="separate"/>
        </w:r>
        <w:r>
          <w:rPr>
            <w:rFonts w:hint="eastAsia"/>
            <w:noProof/>
            <w:webHidden/>
          </w:rPr>
          <w:t>54</w:t>
        </w:r>
        <w:r>
          <w:rPr>
            <w:noProof/>
            <w:webHidden/>
          </w:rPr>
          <w:fldChar w:fldCharType="end"/>
        </w:r>
      </w:hyperlink>
    </w:p>
    <w:p w14:paraId="3DF9A5DD" w14:textId="2F87D6B4"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72" w:history="1">
        <w:r w:rsidRPr="00DF097B">
          <w:rPr>
            <w:rStyle w:val="Hyperlink"/>
            <w:rFonts w:cs="Times New Roman"/>
            <w:noProof/>
          </w:rPr>
          <w:t>Hình 3.11 Sơ đồ website quyền giảng viên phần cấu trúc tổng quan</w:t>
        </w:r>
        <w:r>
          <w:rPr>
            <w:noProof/>
            <w:webHidden/>
          </w:rPr>
          <w:tab/>
        </w:r>
        <w:r>
          <w:rPr>
            <w:noProof/>
            <w:webHidden/>
          </w:rPr>
          <w:fldChar w:fldCharType="begin"/>
        </w:r>
        <w:r>
          <w:rPr>
            <w:noProof/>
            <w:webHidden/>
          </w:rPr>
          <w:instrText xml:space="preserve"> PAGEREF _Toc218671972 \h </w:instrText>
        </w:r>
        <w:r>
          <w:rPr>
            <w:noProof/>
            <w:webHidden/>
          </w:rPr>
        </w:r>
        <w:r>
          <w:rPr>
            <w:noProof/>
            <w:webHidden/>
          </w:rPr>
          <w:fldChar w:fldCharType="separate"/>
        </w:r>
        <w:r>
          <w:rPr>
            <w:rFonts w:hint="eastAsia"/>
            <w:noProof/>
            <w:webHidden/>
          </w:rPr>
          <w:t>55</w:t>
        </w:r>
        <w:r>
          <w:rPr>
            <w:noProof/>
            <w:webHidden/>
          </w:rPr>
          <w:fldChar w:fldCharType="end"/>
        </w:r>
      </w:hyperlink>
    </w:p>
    <w:p w14:paraId="2D5CE71A" w14:textId="271F8F20"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73" w:history="1">
        <w:r w:rsidRPr="00DF097B">
          <w:rPr>
            <w:rStyle w:val="Hyperlink"/>
            <w:rFonts w:cs="Times New Roman"/>
            <w:noProof/>
          </w:rPr>
          <w:t>Hình 3.12 Sơ đồ website quyền sinh viên phần Hoạt động Học tập và Kiểm tra</w:t>
        </w:r>
        <w:r>
          <w:rPr>
            <w:noProof/>
            <w:webHidden/>
          </w:rPr>
          <w:tab/>
        </w:r>
        <w:r>
          <w:rPr>
            <w:noProof/>
            <w:webHidden/>
          </w:rPr>
          <w:fldChar w:fldCharType="begin"/>
        </w:r>
        <w:r>
          <w:rPr>
            <w:noProof/>
            <w:webHidden/>
          </w:rPr>
          <w:instrText xml:space="preserve"> PAGEREF _Toc218671973 \h </w:instrText>
        </w:r>
        <w:r>
          <w:rPr>
            <w:noProof/>
            <w:webHidden/>
          </w:rPr>
        </w:r>
        <w:r>
          <w:rPr>
            <w:noProof/>
            <w:webHidden/>
          </w:rPr>
          <w:fldChar w:fldCharType="separate"/>
        </w:r>
        <w:r>
          <w:rPr>
            <w:rFonts w:hint="eastAsia"/>
            <w:noProof/>
            <w:webHidden/>
          </w:rPr>
          <w:t>55</w:t>
        </w:r>
        <w:r>
          <w:rPr>
            <w:noProof/>
            <w:webHidden/>
          </w:rPr>
          <w:fldChar w:fldCharType="end"/>
        </w:r>
      </w:hyperlink>
    </w:p>
    <w:p w14:paraId="601AA5C9" w14:textId="3FB414B4"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74" w:history="1">
        <w:r w:rsidRPr="00DF097B">
          <w:rPr>
            <w:rStyle w:val="Hyperlink"/>
            <w:rFonts w:cs="Times New Roman"/>
            <w:noProof/>
          </w:rPr>
          <w:t>Hình 3.13 Sơ đồ website quyền sinh viên phần Trò chơi hóa</w:t>
        </w:r>
        <w:r>
          <w:rPr>
            <w:noProof/>
            <w:webHidden/>
          </w:rPr>
          <w:tab/>
        </w:r>
        <w:r>
          <w:rPr>
            <w:noProof/>
            <w:webHidden/>
          </w:rPr>
          <w:fldChar w:fldCharType="begin"/>
        </w:r>
        <w:r>
          <w:rPr>
            <w:noProof/>
            <w:webHidden/>
          </w:rPr>
          <w:instrText xml:space="preserve"> PAGEREF _Toc218671974 \h </w:instrText>
        </w:r>
        <w:r>
          <w:rPr>
            <w:noProof/>
            <w:webHidden/>
          </w:rPr>
        </w:r>
        <w:r>
          <w:rPr>
            <w:noProof/>
            <w:webHidden/>
          </w:rPr>
          <w:fldChar w:fldCharType="separate"/>
        </w:r>
        <w:r>
          <w:rPr>
            <w:rFonts w:hint="eastAsia"/>
            <w:noProof/>
            <w:webHidden/>
          </w:rPr>
          <w:t>56</w:t>
        </w:r>
        <w:r>
          <w:rPr>
            <w:noProof/>
            <w:webHidden/>
          </w:rPr>
          <w:fldChar w:fldCharType="end"/>
        </w:r>
      </w:hyperlink>
    </w:p>
    <w:p w14:paraId="79570BF3" w14:textId="4329E50A"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75" w:history="1">
        <w:r w:rsidRPr="00DF097B">
          <w:rPr>
            <w:rStyle w:val="Hyperlink"/>
            <w:rFonts w:cs="Times New Roman"/>
            <w:noProof/>
          </w:rPr>
          <w:t>Hình 3.14 Phác thảo giao diện đăng nhập</w:t>
        </w:r>
        <w:r>
          <w:rPr>
            <w:noProof/>
            <w:webHidden/>
          </w:rPr>
          <w:tab/>
        </w:r>
        <w:r>
          <w:rPr>
            <w:noProof/>
            <w:webHidden/>
          </w:rPr>
          <w:fldChar w:fldCharType="begin"/>
        </w:r>
        <w:r>
          <w:rPr>
            <w:noProof/>
            <w:webHidden/>
          </w:rPr>
          <w:instrText xml:space="preserve"> PAGEREF _Toc218671975 \h </w:instrText>
        </w:r>
        <w:r>
          <w:rPr>
            <w:noProof/>
            <w:webHidden/>
          </w:rPr>
        </w:r>
        <w:r>
          <w:rPr>
            <w:noProof/>
            <w:webHidden/>
          </w:rPr>
          <w:fldChar w:fldCharType="separate"/>
        </w:r>
        <w:r>
          <w:rPr>
            <w:rFonts w:hint="eastAsia"/>
            <w:noProof/>
            <w:webHidden/>
          </w:rPr>
          <w:t>56</w:t>
        </w:r>
        <w:r>
          <w:rPr>
            <w:noProof/>
            <w:webHidden/>
          </w:rPr>
          <w:fldChar w:fldCharType="end"/>
        </w:r>
      </w:hyperlink>
    </w:p>
    <w:p w14:paraId="1B7253C1" w14:textId="1347EF3D"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76" w:history="1">
        <w:r w:rsidRPr="00DF097B">
          <w:rPr>
            <w:rStyle w:val="Hyperlink"/>
            <w:rFonts w:cs="Times New Roman"/>
            <w:noProof/>
          </w:rPr>
          <w:t>Hình 3.15 Phác thảo giao diện trang tổng quan hệ thống</w:t>
        </w:r>
        <w:r>
          <w:rPr>
            <w:noProof/>
            <w:webHidden/>
          </w:rPr>
          <w:tab/>
        </w:r>
        <w:r>
          <w:rPr>
            <w:noProof/>
            <w:webHidden/>
          </w:rPr>
          <w:fldChar w:fldCharType="begin"/>
        </w:r>
        <w:r>
          <w:rPr>
            <w:noProof/>
            <w:webHidden/>
          </w:rPr>
          <w:instrText xml:space="preserve"> PAGEREF _Toc218671976 \h </w:instrText>
        </w:r>
        <w:r>
          <w:rPr>
            <w:noProof/>
            <w:webHidden/>
          </w:rPr>
        </w:r>
        <w:r>
          <w:rPr>
            <w:noProof/>
            <w:webHidden/>
          </w:rPr>
          <w:fldChar w:fldCharType="separate"/>
        </w:r>
        <w:r>
          <w:rPr>
            <w:rFonts w:hint="eastAsia"/>
            <w:noProof/>
            <w:webHidden/>
          </w:rPr>
          <w:t>57</w:t>
        </w:r>
        <w:r>
          <w:rPr>
            <w:noProof/>
            <w:webHidden/>
          </w:rPr>
          <w:fldChar w:fldCharType="end"/>
        </w:r>
      </w:hyperlink>
    </w:p>
    <w:p w14:paraId="0C03CAF0" w14:textId="41676FD1"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77" w:history="1">
        <w:r w:rsidRPr="00DF097B">
          <w:rPr>
            <w:rStyle w:val="Hyperlink"/>
            <w:rFonts w:cs="Times New Roman"/>
            <w:noProof/>
          </w:rPr>
          <w:t>Hình 3.16 Phác thảo giao diện quản lý danh sách khóa đào tạo</w:t>
        </w:r>
        <w:r>
          <w:rPr>
            <w:noProof/>
            <w:webHidden/>
          </w:rPr>
          <w:tab/>
        </w:r>
        <w:r>
          <w:rPr>
            <w:noProof/>
            <w:webHidden/>
          </w:rPr>
          <w:fldChar w:fldCharType="begin"/>
        </w:r>
        <w:r>
          <w:rPr>
            <w:noProof/>
            <w:webHidden/>
          </w:rPr>
          <w:instrText xml:space="preserve"> PAGEREF _Toc218671977 \h </w:instrText>
        </w:r>
        <w:r>
          <w:rPr>
            <w:noProof/>
            <w:webHidden/>
          </w:rPr>
        </w:r>
        <w:r>
          <w:rPr>
            <w:noProof/>
            <w:webHidden/>
          </w:rPr>
          <w:fldChar w:fldCharType="separate"/>
        </w:r>
        <w:r>
          <w:rPr>
            <w:rFonts w:hint="eastAsia"/>
            <w:noProof/>
            <w:webHidden/>
          </w:rPr>
          <w:t>58</w:t>
        </w:r>
        <w:r>
          <w:rPr>
            <w:noProof/>
            <w:webHidden/>
          </w:rPr>
          <w:fldChar w:fldCharType="end"/>
        </w:r>
      </w:hyperlink>
    </w:p>
    <w:p w14:paraId="088D1908" w14:textId="0FA7438D"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78" w:history="1">
        <w:r w:rsidRPr="00DF097B">
          <w:rPr>
            <w:rStyle w:val="Hyperlink"/>
            <w:rFonts w:cs="Times New Roman"/>
            <w:noProof/>
          </w:rPr>
          <w:t>Hình 3.17 Phác thảo giao diện quản lý danh sách chương trình đào tạo</w:t>
        </w:r>
        <w:r>
          <w:rPr>
            <w:noProof/>
            <w:webHidden/>
          </w:rPr>
          <w:tab/>
        </w:r>
        <w:r>
          <w:rPr>
            <w:noProof/>
            <w:webHidden/>
          </w:rPr>
          <w:fldChar w:fldCharType="begin"/>
        </w:r>
        <w:r>
          <w:rPr>
            <w:noProof/>
            <w:webHidden/>
          </w:rPr>
          <w:instrText xml:space="preserve"> PAGEREF _Toc218671978 \h </w:instrText>
        </w:r>
        <w:r>
          <w:rPr>
            <w:noProof/>
            <w:webHidden/>
          </w:rPr>
        </w:r>
        <w:r>
          <w:rPr>
            <w:noProof/>
            <w:webHidden/>
          </w:rPr>
          <w:fldChar w:fldCharType="separate"/>
        </w:r>
        <w:r>
          <w:rPr>
            <w:rFonts w:hint="eastAsia"/>
            <w:noProof/>
            <w:webHidden/>
          </w:rPr>
          <w:t>58</w:t>
        </w:r>
        <w:r>
          <w:rPr>
            <w:noProof/>
            <w:webHidden/>
          </w:rPr>
          <w:fldChar w:fldCharType="end"/>
        </w:r>
      </w:hyperlink>
    </w:p>
    <w:p w14:paraId="2805F218" w14:textId="42AB218F"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79" w:history="1">
        <w:r w:rsidRPr="00DF097B">
          <w:rPr>
            <w:rStyle w:val="Hyperlink"/>
            <w:rFonts w:cs="Times New Roman"/>
            <w:noProof/>
          </w:rPr>
          <w:t>Hình 3.18 Phác thảo giao diện quản lý danh sách môn học</w:t>
        </w:r>
        <w:r>
          <w:rPr>
            <w:noProof/>
            <w:webHidden/>
          </w:rPr>
          <w:tab/>
        </w:r>
        <w:r>
          <w:rPr>
            <w:noProof/>
            <w:webHidden/>
          </w:rPr>
          <w:fldChar w:fldCharType="begin"/>
        </w:r>
        <w:r>
          <w:rPr>
            <w:noProof/>
            <w:webHidden/>
          </w:rPr>
          <w:instrText xml:space="preserve"> PAGEREF _Toc218671979 \h </w:instrText>
        </w:r>
        <w:r>
          <w:rPr>
            <w:noProof/>
            <w:webHidden/>
          </w:rPr>
        </w:r>
        <w:r>
          <w:rPr>
            <w:noProof/>
            <w:webHidden/>
          </w:rPr>
          <w:fldChar w:fldCharType="separate"/>
        </w:r>
        <w:r>
          <w:rPr>
            <w:rFonts w:hint="eastAsia"/>
            <w:noProof/>
            <w:webHidden/>
          </w:rPr>
          <w:t>59</w:t>
        </w:r>
        <w:r>
          <w:rPr>
            <w:noProof/>
            <w:webHidden/>
          </w:rPr>
          <w:fldChar w:fldCharType="end"/>
        </w:r>
      </w:hyperlink>
    </w:p>
    <w:p w14:paraId="07254050" w14:textId="59C0A3A0"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80" w:history="1">
        <w:r w:rsidRPr="00DF097B">
          <w:rPr>
            <w:rStyle w:val="Hyperlink"/>
            <w:rFonts w:cs="Times New Roman"/>
            <w:noProof/>
          </w:rPr>
          <w:t>Hình 3.19 Phác thảo giao diện quản lý tài khoản người dùng</w:t>
        </w:r>
        <w:r>
          <w:rPr>
            <w:noProof/>
            <w:webHidden/>
          </w:rPr>
          <w:tab/>
        </w:r>
        <w:r>
          <w:rPr>
            <w:noProof/>
            <w:webHidden/>
          </w:rPr>
          <w:fldChar w:fldCharType="begin"/>
        </w:r>
        <w:r>
          <w:rPr>
            <w:noProof/>
            <w:webHidden/>
          </w:rPr>
          <w:instrText xml:space="preserve"> PAGEREF _Toc218671980 \h </w:instrText>
        </w:r>
        <w:r>
          <w:rPr>
            <w:noProof/>
            <w:webHidden/>
          </w:rPr>
        </w:r>
        <w:r>
          <w:rPr>
            <w:noProof/>
            <w:webHidden/>
          </w:rPr>
          <w:fldChar w:fldCharType="separate"/>
        </w:r>
        <w:r>
          <w:rPr>
            <w:rFonts w:hint="eastAsia"/>
            <w:noProof/>
            <w:webHidden/>
          </w:rPr>
          <w:t>60</w:t>
        </w:r>
        <w:r>
          <w:rPr>
            <w:noProof/>
            <w:webHidden/>
          </w:rPr>
          <w:fldChar w:fldCharType="end"/>
        </w:r>
      </w:hyperlink>
    </w:p>
    <w:p w14:paraId="3B20FC61" w14:textId="3EC5DD05"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81" w:history="1">
        <w:r w:rsidRPr="00DF097B">
          <w:rPr>
            <w:rStyle w:val="Hyperlink"/>
            <w:rFonts w:cs="Times New Roman"/>
            <w:noProof/>
          </w:rPr>
          <w:t>Hình 3.20 Phác thảo giao diện danh sách môn học được phân công</w:t>
        </w:r>
        <w:r>
          <w:rPr>
            <w:noProof/>
            <w:webHidden/>
          </w:rPr>
          <w:tab/>
        </w:r>
        <w:r>
          <w:rPr>
            <w:noProof/>
            <w:webHidden/>
          </w:rPr>
          <w:fldChar w:fldCharType="begin"/>
        </w:r>
        <w:r>
          <w:rPr>
            <w:noProof/>
            <w:webHidden/>
          </w:rPr>
          <w:instrText xml:space="preserve"> PAGEREF _Toc218671981 \h </w:instrText>
        </w:r>
        <w:r>
          <w:rPr>
            <w:noProof/>
            <w:webHidden/>
          </w:rPr>
        </w:r>
        <w:r>
          <w:rPr>
            <w:noProof/>
            <w:webHidden/>
          </w:rPr>
          <w:fldChar w:fldCharType="separate"/>
        </w:r>
        <w:r>
          <w:rPr>
            <w:rFonts w:hint="eastAsia"/>
            <w:noProof/>
            <w:webHidden/>
          </w:rPr>
          <w:t>60</w:t>
        </w:r>
        <w:r>
          <w:rPr>
            <w:noProof/>
            <w:webHidden/>
          </w:rPr>
          <w:fldChar w:fldCharType="end"/>
        </w:r>
      </w:hyperlink>
    </w:p>
    <w:p w14:paraId="7B7EDB5E" w14:textId="34BD53CA"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82" w:history="1">
        <w:r w:rsidRPr="00DF097B">
          <w:rPr>
            <w:rStyle w:val="Hyperlink"/>
            <w:rFonts w:cs="Times New Roman"/>
            <w:noProof/>
          </w:rPr>
          <w:t>Hình 3.21 Phác thảo giao diện quản lý khóa học giảng dạy</w:t>
        </w:r>
        <w:r>
          <w:rPr>
            <w:noProof/>
            <w:webHidden/>
          </w:rPr>
          <w:tab/>
        </w:r>
        <w:r>
          <w:rPr>
            <w:noProof/>
            <w:webHidden/>
          </w:rPr>
          <w:fldChar w:fldCharType="begin"/>
        </w:r>
        <w:r>
          <w:rPr>
            <w:noProof/>
            <w:webHidden/>
          </w:rPr>
          <w:instrText xml:space="preserve"> PAGEREF _Toc218671982 \h </w:instrText>
        </w:r>
        <w:r>
          <w:rPr>
            <w:noProof/>
            <w:webHidden/>
          </w:rPr>
        </w:r>
        <w:r>
          <w:rPr>
            <w:noProof/>
            <w:webHidden/>
          </w:rPr>
          <w:fldChar w:fldCharType="separate"/>
        </w:r>
        <w:r>
          <w:rPr>
            <w:rFonts w:hint="eastAsia"/>
            <w:noProof/>
            <w:webHidden/>
          </w:rPr>
          <w:t>61</w:t>
        </w:r>
        <w:r>
          <w:rPr>
            <w:noProof/>
            <w:webHidden/>
          </w:rPr>
          <w:fldChar w:fldCharType="end"/>
        </w:r>
      </w:hyperlink>
    </w:p>
    <w:p w14:paraId="4CB2A5F3" w14:textId="7BBCD095"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83" w:history="1">
        <w:r w:rsidRPr="00DF097B">
          <w:rPr>
            <w:rStyle w:val="Hyperlink"/>
            <w:rFonts w:cs="Times New Roman"/>
            <w:noProof/>
          </w:rPr>
          <w:t>Hình 3.22 Phác thảo giao diện danh sách ngân hàng câu hỏi</w:t>
        </w:r>
        <w:r>
          <w:rPr>
            <w:noProof/>
            <w:webHidden/>
          </w:rPr>
          <w:tab/>
        </w:r>
        <w:r>
          <w:rPr>
            <w:noProof/>
            <w:webHidden/>
          </w:rPr>
          <w:fldChar w:fldCharType="begin"/>
        </w:r>
        <w:r>
          <w:rPr>
            <w:noProof/>
            <w:webHidden/>
          </w:rPr>
          <w:instrText xml:space="preserve"> PAGEREF _Toc218671983 \h </w:instrText>
        </w:r>
        <w:r>
          <w:rPr>
            <w:noProof/>
            <w:webHidden/>
          </w:rPr>
        </w:r>
        <w:r>
          <w:rPr>
            <w:noProof/>
            <w:webHidden/>
          </w:rPr>
          <w:fldChar w:fldCharType="separate"/>
        </w:r>
        <w:r>
          <w:rPr>
            <w:rFonts w:hint="eastAsia"/>
            <w:noProof/>
            <w:webHidden/>
          </w:rPr>
          <w:t>62</w:t>
        </w:r>
        <w:r>
          <w:rPr>
            <w:noProof/>
            <w:webHidden/>
          </w:rPr>
          <w:fldChar w:fldCharType="end"/>
        </w:r>
      </w:hyperlink>
    </w:p>
    <w:p w14:paraId="7C953E67" w14:textId="730B190E"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84" w:history="1">
        <w:r w:rsidRPr="00DF097B">
          <w:rPr>
            <w:rStyle w:val="Hyperlink"/>
            <w:rFonts w:cs="Times New Roman"/>
            <w:noProof/>
          </w:rPr>
          <w:t>Hình 3.23 Phác thảo giao diện thiết lập thông tin cơ bản bài kiểm tra</w:t>
        </w:r>
        <w:r>
          <w:rPr>
            <w:noProof/>
            <w:webHidden/>
          </w:rPr>
          <w:tab/>
        </w:r>
        <w:r>
          <w:rPr>
            <w:noProof/>
            <w:webHidden/>
          </w:rPr>
          <w:fldChar w:fldCharType="begin"/>
        </w:r>
        <w:r>
          <w:rPr>
            <w:noProof/>
            <w:webHidden/>
          </w:rPr>
          <w:instrText xml:space="preserve"> PAGEREF _Toc218671984 \h </w:instrText>
        </w:r>
        <w:r>
          <w:rPr>
            <w:noProof/>
            <w:webHidden/>
          </w:rPr>
        </w:r>
        <w:r>
          <w:rPr>
            <w:noProof/>
            <w:webHidden/>
          </w:rPr>
          <w:fldChar w:fldCharType="separate"/>
        </w:r>
        <w:r>
          <w:rPr>
            <w:rFonts w:hint="eastAsia"/>
            <w:noProof/>
            <w:webHidden/>
          </w:rPr>
          <w:t>62</w:t>
        </w:r>
        <w:r>
          <w:rPr>
            <w:noProof/>
            <w:webHidden/>
          </w:rPr>
          <w:fldChar w:fldCharType="end"/>
        </w:r>
      </w:hyperlink>
    </w:p>
    <w:p w14:paraId="0488018A" w14:textId="54FAB228"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85" w:history="1">
        <w:r w:rsidRPr="00DF097B">
          <w:rPr>
            <w:rStyle w:val="Hyperlink"/>
            <w:rFonts w:cs="Times New Roman"/>
            <w:noProof/>
          </w:rPr>
          <w:t>Hình 3.24 Phác thảo giao diện báo cáo phân bổ kiến thức bài kiểm tra</w:t>
        </w:r>
        <w:r>
          <w:rPr>
            <w:noProof/>
            <w:webHidden/>
          </w:rPr>
          <w:tab/>
        </w:r>
        <w:r>
          <w:rPr>
            <w:noProof/>
            <w:webHidden/>
          </w:rPr>
          <w:fldChar w:fldCharType="begin"/>
        </w:r>
        <w:r>
          <w:rPr>
            <w:noProof/>
            <w:webHidden/>
          </w:rPr>
          <w:instrText xml:space="preserve"> PAGEREF _Toc218671985 \h </w:instrText>
        </w:r>
        <w:r>
          <w:rPr>
            <w:noProof/>
            <w:webHidden/>
          </w:rPr>
        </w:r>
        <w:r>
          <w:rPr>
            <w:noProof/>
            <w:webHidden/>
          </w:rPr>
          <w:fldChar w:fldCharType="separate"/>
        </w:r>
        <w:r>
          <w:rPr>
            <w:rFonts w:hint="eastAsia"/>
            <w:noProof/>
            <w:webHidden/>
          </w:rPr>
          <w:t>63</w:t>
        </w:r>
        <w:r>
          <w:rPr>
            <w:noProof/>
            <w:webHidden/>
          </w:rPr>
          <w:fldChar w:fldCharType="end"/>
        </w:r>
      </w:hyperlink>
    </w:p>
    <w:p w14:paraId="70AFB205" w14:textId="5865F224"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86" w:history="1">
        <w:r w:rsidRPr="00DF097B">
          <w:rPr>
            <w:rStyle w:val="Hyperlink"/>
            <w:rFonts w:cs="Times New Roman"/>
            <w:noProof/>
          </w:rPr>
          <w:t>Hình 3.25 Phác thảo giao diện làm bài kiểm tra dạng game</w:t>
        </w:r>
        <w:r>
          <w:rPr>
            <w:noProof/>
            <w:webHidden/>
          </w:rPr>
          <w:tab/>
        </w:r>
        <w:r>
          <w:rPr>
            <w:noProof/>
            <w:webHidden/>
          </w:rPr>
          <w:fldChar w:fldCharType="begin"/>
        </w:r>
        <w:r>
          <w:rPr>
            <w:noProof/>
            <w:webHidden/>
          </w:rPr>
          <w:instrText xml:space="preserve"> PAGEREF _Toc218671986 \h </w:instrText>
        </w:r>
        <w:r>
          <w:rPr>
            <w:noProof/>
            <w:webHidden/>
          </w:rPr>
        </w:r>
        <w:r>
          <w:rPr>
            <w:noProof/>
            <w:webHidden/>
          </w:rPr>
          <w:fldChar w:fldCharType="separate"/>
        </w:r>
        <w:r>
          <w:rPr>
            <w:rFonts w:hint="eastAsia"/>
            <w:noProof/>
            <w:webHidden/>
          </w:rPr>
          <w:t>64</w:t>
        </w:r>
        <w:r>
          <w:rPr>
            <w:noProof/>
            <w:webHidden/>
          </w:rPr>
          <w:fldChar w:fldCharType="end"/>
        </w:r>
      </w:hyperlink>
    </w:p>
    <w:p w14:paraId="1F4D4E13" w14:textId="6137DFD7"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87" w:history="1">
        <w:r w:rsidRPr="00DF097B">
          <w:rPr>
            <w:rStyle w:val="Hyperlink"/>
            <w:rFonts w:cs="Times New Roman"/>
            <w:noProof/>
          </w:rPr>
          <w:t>Hình 3.26 Phác thảo giao diện bảng xếp hạng thi đua</w:t>
        </w:r>
        <w:r>
          <w:rPr>
            <w:noProof/>
            <w:webHidden/>
          </w:rPr>
          <w:tab/>
        </w:r>
        <w:r>
          <w:rPr>
            <w:noProof/>
            <w:webHidden/>
          </w:rPr>
          <w:fldChar w:fldCharType="begin"/>
        </w:r>
        <w:r>
          <w:rPr>
            <w:noProof/>
            <w:webHidden/>
          </w:rPr>
          <w:instrText xml:space="preserve"> PAGEREF _Toc218671987 \h </w:instrText>
        </w:r>
        <w:r>
          <w:rPr>
            <w:noProof/>
            <w:webHidden/>
          </w:rPr>
        </w:r>
        <w:r>
          <w:rPr>
            <w:noProof/>
            <w:webHidden/>
          </w:rPr>
          <w:fldChar w:fldCharType="separate"/>
        </w:r>
        <w:r>
          <w:rPr>
            <w:rFonts w:hint="eastAsia"/>
            <w:noProof/>
            <w:webHidden/>
          </w:rPr>
          <w:t>64</w:t>
        </w:r>
        <w:r>
          <w:rPr>
            <w:noProof/>
            <w:webHidden/>
          </w:rPr>
          <w:fldChar w:fldCharType="end"/>
        </w:r>
      </w:hyperlink>
    </w:p>
    <w:p w14:paraId="73B8E3E0" w14:textId="249F4B29"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88" w:history="1">
        <w:r w:rsidRPr="00DF097B">
          <w:rPr>
            <w:rStyle w:val="Hyperlink"/>
            <w:rFonts w:cs="Times New Roman"/>
            <w:noProof/>
          </w:rPr>
          <w:t>Hình 3.27 Phác thảo giao diện cửa hàng đổi quà</w:t>
        </w:r>
        <w:r>
          <w:rPr>
            <w:noProof/>
            <w:webHidden/>
          </w:rPr>
          <w:tab/>
        </w:r>
        <w:r>
          <w:rPr>
            <w:noProof/>
            <w:webHidden/>
          </w:rPr>
          <w:fldChar w:fldCharType="begin"/>
        </w:r>
        <w:r>
          <w:rPr>
            <w:noProof/>
            <w:webHidden/>
          </w:rPr>
          <w:instrText xml:space="preserve"> PAGEREF _Toc218671988 \h </w:instrText>
        </w:r>
        <w:r>
          <w:rPr>
            <w:noProof/>
            <w:webHidden/>
          </w:rPr>
        </w:r>
        <w:r>
          <w:rPr>
            <w:noProof/>
            <w:webHidden/>
          </w:rPr>
          <w:fldChar w:fldCharType="separate"/>
        </w:r>
        <w:r>
          <w:rPr>
            <w:rFonts w:hint="eastAsia"/>
            <w:noProof/>
            <w:webHidden/>
          </w:rPr>
          <w:t>65</w:t>
        </w:r>
        <w:r>
          <w:rPr>
            <w:noProof/>
            <w:webHidden/>
          </w:rPr>
          <w:fldChar w:fldCharType="end"/>
        </w:r>
      </w:hyperlink>
    </w:p>
    <w:p w14:paraId="170AF254" w14:textId="0FE42D20"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89" w:history="1">
        <w:r w:rsidRPr="00DF097B">
          <w:rPr>
            <w:rStyle w:val="Hyperlink"/>
            <w:rFonts w:cs="Times New Roman"/>
            <w:noProof/>
          </w:rPr>
          <w:t>Hình 4.1 Giao diện đăng nhập</w:t>
        </w:r>
        <w:r>
          <w:rPr>
            <w:noProof/>
            <w:webHidden/>
          </w:rPr>
          <w:tab/>
        </w:r>
        <w:r>
          <w:rPr>
            <w:noProof/>
            <w:webHidden/>
          </w:rPr>
          <w:fldChar w:fldCharType="begin"/>
        </w:r>
        <w:r>
          <w:rPr>
            <w:noProof/>
            <w:webHidden/>
          </w:rPr>
          <w:instrText xml:space="preserve"> PAGEREF _Toc218671989 \h </w:instrText>
        </w:r>
        <w:r>
          <w:rPr>
            <w:noProof/>
            <w:webHidden/>
          </w:rPr>
        </w:r>
        <w:r>
          <w:rPr>
            <w:noProof/>
            <w:webHidden/>
          </w:rPr>
          <w:fldChar w:fldCharType="separate"/>
        </w:r>
        <w:r>
          <w:rPr>
            <w:rFonts w:hint="eastAsia"/>
            <w:noProof/>
            <w:webHidden/>
          </w:rPr>
          <w:t>67</w:t>
        </w:r>
        <w:r>
          <w:rPr>
            <w:noProof/>
            <w:webHidden/>
          </w:rPr>
          <w:fldChar w:fldCharType="end"/>
        </w:r>
      </w:hyperlink>
    </w:p>
    <w:p w14:paraId="19FF2E00" w14:textId="09CBE476"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90" w:history="1">
        <w:r w:rsidRPr="00DF097B">
          <w:rPr>
            <w:rStyle w:val="Hyperlink"/>
            <w:rFonts w:cs="Times New Roman"/>
            <w:noProof/>
          </w:rPr>
          <w:t>Hình 4.2 Giao diện tổng quan dành cho quản trị viên</w:t>
        </w:r>
        <w:r>
          <w:rPr>
            <w:noProof/>
            <w:webHidden/>
          </w:rPr>
          <w:tab/>
        </w:r>
        <w:r>
          <w:rPr>
            <w:noProof/>
            <w:webHidden/>
          </w:rPr>
          <w:fldChar w:fldCharType="begin"/>
        </w:r>
        <w:r>
          <w:rPr>
            <w:noProof/>
            <w:webHidden/>
          </w:rPr>
          <w:instrText xml:space="preserve"> PAGEREF _Toc218671990 \h </w:instrText>
        </w:r>
        <w:r>
          <w:rPr>
            <w:noProof/>
            <w:webHidden/>
          </w:rPr>
        </w:r>
        <w:r>
          <w:rPr>
            <w:noProof/>
            <w:webHidden/>
          </w:rPr>
          <w:fldChar w:fldCharType="separate"/>
        </w:r>
        <w:r>
          <w:rPr>
            <w:rFonts w:hint="eastAsia"/>
            <w:noProof/>
            <w:webHidden/>
          </w:rPr>
          <w:t>68</w:t>
        </w:r>
        <w:r>
          <w:rPr>
            <w:noProof/>
            <w:webHidden/>
          </w:rPr>
          <w:fldChar w:fldCharType="end"/>
        </w:r>
      </w:hyperlink>
    </w:p>
    <w:p w14:paraId="6D94734A" w14:textId="4A7312A7"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91" w:history="1">
        <w:r w:rsidRPr="00DF097B">
          <w:rPr>
            <w:rStyle w:val="Hyperlink"/>
            <w:rFonts w:cs="Times New Roman"/>
            <w:noProof/>
          </w:rPr>
          <w:t>Hình 4.3 Giao diện tổng quan môn học phân công dành cho giảng viên</w:t>
        </w:r>
        <w:r>
          <w:rPr>
            <w:noProof/>
            <w:webHidden/>
          </w:rPr>
          <w:tab/>
        </w:r>
        <w:r>
          <w:rPr>
            <w:noProof/>
            <w:webHidden/>
          </w:rPr>
          <w:fldChar w:fldCharType="begin"/>
        </w:r>
        <w:r>
          <w:rPr>
            <w:noProof/>
            <w:webHidden/>
          </w:rPr>
          <w:instrText xml:space="preserve"> PAGEREF _Toc218671991 \h </w:instrText>
        </w:r>
        <w:r>
          <w:rPr>
            <w:noProof/>
            <w:webHidden/>
          </w:rPr>
        </w:r>
        <w:r>
          <w:rPr>
            <w:noProof/>
            <w:webHidden/>
          </w:rPr>
          <w:fldChar w:fldCharType="separate"/>
        </w:r>
        <w:r>
          <w:rPr>
            <w:rFonts w:hint="eastAsia"/>
            <w:noProof/>
            <w:webHidden/>
          </w:rPr>
          <w:t>68</w:t>
        </w:r>
        <w:r>
          <w:rPr>
            <w:noProof/>
            <w:webHidden/>
          </w:rPr>
          <w:fldChar w:fldCharType="end"/>
        </w:r>
      </w:hyperlink>
    </w:p>
    <w:p w14:paraId="7317CE0C" w14:textId="6C83DD61"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92" w:history="1">
        <w:r w:rsidRPr="00DF097B">
          <w:rPr>
            <w:rStyle w:val="Hyperlink"/>
            <w:rFonts w:cs="Times New Roman"/>
            <w:noProof/>
          </w:rPr>
          <w:t>Hình 4.4 Giao diện tổng quan khóa học dành cho sinh viên</w:t>
        </w:r>
        <w:r>
          <w:rPr>
            <w:noProof/>
            <w:webHidden/>
          </w:rPr>
          <w:tab/>
        </w:r>
        <w:r>
          <w:rPr>
            <w:noProof/>
            <w:webHidden/>
          </w:rPr>
          <w:fldChar w:fldCharType="begin"/>
        </w:r>
        <w:r>
          <w:rPr>
            <w:noProof/>
            <w:webHidden/>
          </w:rPr>
          <w:instrText xml:space="preserve"> PAGEREF _Toc218671992 \h </w:instrText>
        </w:r>
        <w:r>
          <w:rPr>
            <w:noProof/>
            <w:webHidden/>
          </w:rPr>
        </w:r>
        <w:r>
          <w:rPr>
            <w:noProof/>
            <w:webHidden/>
          </w:rPr>
          <w:fldChar w:fldCharType="separate"/>
        </w:r>
        <w:r>
          <w:rPr>
            <w:rFonts w:hint="eastAsia"/>
            <w:noProof/>
            <w:webHidden/>
          </w:rPr>
          <w:t>69</w:t>
        </w:r>
        <w:r>
          <w:rPr>
            <w:noProof/>
            <w:webHidden/>
          </w:rPr>
          <w:fldChar w:fldCharType="end"/>
        </w:r>
      </w:hyperlink>
    </w:p>
    <w:p w14:paraId="73489F69" w14:textId="7B42C980"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93" w:history="1">
        <w:r w:rsidRPr="00DF097B">
          <w:rPr>
            <w:rStyle w:val="Hyperlink"/>
            <w:rFonts w:cs="Times New Roman"/>
            <w:noProof/>
          </w:rPr>
          <w:t>Hình 4.5 Giao diện quản lý ngân hàng câu hỏi</w:t>
        </w:r>
        <w:r>
          <w:rPr>
            <w:noProof/>
            <w:webHidden/>
          </w:rPr>
          <w:tab/>
        </w:r>
        <w:r>
          <w:rPr>
            <w:noProof/>
            <w:webHidden/>
          </w:rPr>
          <w:fldChar w:fldCharType="begin"/>
        </w:r>
        <w:r>
          <w:rPr>
            <w:noProof/>
            <w:webHidden/>
          </w:rPr>
          <w:instrText xml:space="preserve"> PAGEREF _Toc218671993 \h </w:instrText>
        </w:r>
        <w:r>
          <w:rPr>
            <w:noProof/>
            <w:webHidden/>
          </w:rPr>
        </w:r>
        <w:r>
          <w:rPr>
            <w:noProof/>
            <w:webHidden/>
          </w:rPr>
          <w:fldChar w:fldCharType="separate"/>
        </w:r>
        <w:r>
          <w:rPr>
            <w:rFonts w:hint="eastAsia"/>
            <w:noProof/>
            <w:webHidden/>
          </w:rPr>
          <w:t>70</w:t>
        </w:r>
        <w:r>
          <w:rPr>
            <w:noProof/>
            <w:webHidden/>
          </w:rPr>
          <w:fldChar w:fldCharType="end"/>
        </w:r>
      </w:hyperlink>
    </w:p>
    <w:p w14:paraId="4418857E" w14:textId="4A0E2BBA"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94" w:history="1">
        <w:r w:rsidRPr="00DF097B">
          <w:rPr>
            <w:rStyle w:val="Hyperlink"/>
            <w:rFonts w:cs="Times New Roman"/>
            <w:noProof/>
          </w:rPr>
          <w:t>Hình 4.6 Giao diện tạo mới câu hỏi</w:t>
        </w:r>
        <w:r>
          <w:rPr>
            <w:noProof/>
            <w:webHidden/>
          </w:rPr>
          <w:tab/>
        </w:r>
        <w:r>
          <w:rPr>
            <w:noProof/>
            <w:webHidden/>
          </w:rPr>
          <w:fldChar w:fldCharType="begin"/>
        </w:r>
        <w:r>
          <w:rPr>
            <w:noProof/>
            <w:webHidden/>
          </w:rPr>
          <w:instrText xml:space="preserve"> PAGEREF _Toc218671994 \h </w:instrText>
        </w:r>
        <w:r>
          <w:rPr>
            <w:noProof/>
            <w:webHidden/>
          </w:rPr>
        </w:r>
        <w:r>
          <w:rPr>
            <w:noProof/>
            <w:webHidden/>
          </w:rPr>
          <w:fldChar w:fldCharType="separate"/>
        </w:r>
        <w:r>
          <w:rPr>
            <w:rFonts w:hint="eastAsia"/>
            <w:noProof/>
            <w:webHidden/>
          </w:rPr>
          <w:t>71</w:t>
        </w:r>
        <w:r>
          <w:rPr>
            <w:noProof/>
            <w:webHidden/>
          </w:rPr>
          <w:fldChar w:fldCharType="end"/>
        </w:r>
      </w:hyperlink>
    </w:p>
    <w:p w14:paraId="7BC60079" w14:textId="32A7380D"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95" w:history="1">
        <w:r w:rsidRPr="00DF097B">
          <w:rPr>
            <w:rStyle w:val="Hyperlink"/>
            <w:rFonts w:cs="Times New Roman"/>
            <w:noProof/>
          </w:rPr>
          <w:t>Hình 4.7 Giao diện tạo mới bài kiểm tra - Bước 1</w:t>
        </w:r>
        <w:r>
          <w:rPr>
            <w:noProof/>
            <w:webHidden/>
          </w:rPr>
          <w:tab/>
        </w:r>
        <w:r>
          <w:rPr>
            <w:noProof/>
            <w:webHidden/>
          </w:rPr>
          <w:fldChar w:fldCharType="begin"/>
        </w:r>
        <w:r>
          <w:rPr>
            <w:noProof/>
            <w:webHidden/>
          </w:rPr>
          <w:instrText xml:space="preserve"> PAGEREF _Toc218671995 \h </w:instrText>
        </w:r>
        <w:r>
          <w:rPr>
            <w:noProof/>
            <w:webHidden/>
          </w:rPr>
        </w:r>
        <w:r>
          <w:rPr>
            <w:noProof/>
            <w:webHidden/>
          </w:rPr>
          <w:fldChar w:fldCharType="separate"/>
        </w:r>
        <w:r>
          <w:rPr>
            <w:rFonts w:hint="eastAsia"/>
            <w:noProof/>
            <w:webHidden/>
          </w:rPr>
          <w:t>71</w:t>
        </w:r>
        <w:r>
          <w:rPr>
            <w:noProof/>
            <w:webHidden/>
          </w:rPr>
          <w:fldChar w:fldCharType="end"/>
        </w:r>
      </w:hyperlink>
    </w:p>
    <w:p w14:paraId="760D09A8" w14:textId="2433D110"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96" w:history="1">
        <w:r w:rsidRPr="00DF097B">
          <w:rPr>
            <w:rStyle w:val="Hyperlink"/>
            <w:rFonts w:cs="Times New Roman"/>
            <w:noProof/>
          </w:rPr>
          <w:t>Hình 4.8 Giao diện tạo mới bài kiểm tra - Bước 2</w:t>
        </w:r>
        <w:r>
          <w:rPr>
            <w:noProof/>
            <w:webHidden/>
          </w:rPr>
          <w:tab/>
        </w:r>
        <w:r>
          <w:rPr>
            <w:noProof/>
            <w:webHidden/>
          </w:rPr>
          <w:fldChar w:fldCharType="begin"/>
        </w:r>
        <w:r>
          <w:rPr>
            <w:noProof/>
            <w:webHidden/>
          </w:rPr>
          <w:instrText xml:space="preserve"> PAGEREF _Toc218671996 \h </w:instrText>
        </w:r>
        <w:r>
          <w:rPr>
            <w:noProof/>
            <w:webHidden/>
          </w:rPr>
        </w:r>
        <w:r>
          <w:rPr>
            <w:noProof/>
            <w:webHidden/>
          </w:rPr>
          <w:fldChar w:fldCharType="separate"/>
        </w:r>
        <w:r>
          <w:rPr>
            <w:rFonts w:hint="eastAsia"/>
            <w:noProof/>
            <w:webHidden/>
          </w:rPr>
          <w:t>72</w:t>
        </w:r>
        <w:r>
          <w:rPr>
            <w:noProof/>
            <w:webHidden/>
          </w:rPr>
          <w:fldChar w:fldCharType="end"/>
        </w:r>
      </w:hyperlink>
    </w:p>
    <w:p w14:paraId="6D385ADA" w14:textId="4D961067"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97" w:history="1">
        <w:r w:rsidRPr="00DF097B">
          <w:rPr>
            <w:rStyle w:val="Hyperlink"/>
            <w:rFonts w:cs="Times New Roman"/>
            <w:noProof/>
          </w:rPr>
          <w:t>Hình 4.9 Giao diện tạo mới bài kiểm tra - Bước 3</w:t>
        </w:r>
        <w:r>
          <w:rPr>
            <w:noProof/>
            <w:webHidden/>
          </w:rPr>
          <w:tab/>
        </w:r>
        <w:r>
          <w:rPr>
            <w:noProof/>
            <w:webHidden/>
          </w:rPr>
          <w:fldChar w:fldCharType="begin"/>
        </w:r>
        <w:r>
          <w:rPr>
            <w:noProof/>
            <w:webHidden/>
          </w:rPr>
          <w:instrText xml:space="preserve"> PAGEREF _Toc218671997 \h </w:instrText>
        </w:r>
        <w:r>
          <w:rPr>
            <w:noProof/>
            <w:webHidden/>
          </w:rPr>
        </w:r>
        <w:r>
          <w:rPr>
            <w:noProof/>
            <w:webHidden/>
          </w:rPr>
          <w:fldChar w:fldCharType="separate"/>
        </w:r>
        <w:r>
          <w:rPr>
            <w:rFonts w:hint="eastAsia"/>
            <w:noProof/>
            <w:webHidden/>
          </w:rPr>
          <w:t>73</w:t>
        </w:r>
        <w:r>
          <w:rPr>
            <w:noProof/>
            <w:webHidden/>
          </w:rPr>
          <w:fldChar w:fldCharType="end"/>
        </w:r>
      </w:hyperlink>
    </w:p>
    <w:p w14:paraId="260261E5" w14:textId="4D9076BB"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98" w:history="1">
        <w:r w:rsidRPr="00DF097B">
          <w:rPr>
            <w:rStyle w:val="Hyperlink"/>
            <w:rFonts w:cs="Times New Roman"/>
            <w:noProof/>
          </w:rPr>
          <w:t>Hình 4.10 Giao diện tạo mới bài kiểm tra - Bước 4</w:t>
        </w:r>
        <w:r>
          <w:rPr>
            <w:noProof/>
            <w:webHidden/>
          </w:rPr>
          <w:tab/>
        </w:r>
        <w:r>
          <w:rPr>
            <w:noProof/>
            <w:webHidden/>
          </w:rPr>
          <w:fldChar w:fldCharType="begin"/>
        </w:r>
        <w:r>
          <w:rPr>
            <w:noProof/>
            <w:webHidden/>
          </w:rPr>
          <w:instrText xml:space="preserve"> PAGEREF _Toc218671998 \h </w:instrText>
        </w:r>
        <w:r>
          <w:rPr>
            <w:noProof/>
            <w:webHidden/>
          </w:rPr>
        </w:r>
        <w:r>
          <w:rPr>
            <w:noProof/>
            <w:webHidden/>
          </w:rPr>
          <w:fldChar w:fldCharType="separate"/>
        </w:r>
        <w:r>
          <w:rPr>
            <w:rFonts w:hint="eastAsia"/>
            <w:noProof/>
            <w:webHidden/>
          </w:rPr>
          <w:t>74</w:t>
        </w:r>
        <w:r>
          <w:rPr>
            <w:noProof/>
            <w:webHidden/>
          </w:rPr>
          <w:fldChar w:fldCharType="end"/>
        </w:r>
      </w:hyperlink>
    </w:p>
    <w:p w14:paraId="44725C0B" w14:textId="2437891E"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1999" w:history="1">
        <w:r w:rsidRPr="00DF097B">
          <w:rPr>
            <w:rStyle w:val="Hyperlink"/>
            <w:rFonts w:cs="Times New Roman"/>
            <w:noProof/>
          </w:rPr>
          <w:t>Hình 4.11 Giao diện quản lý danh sách bài kiểm tra</w:t>
        </w:r>
        <w:r>
          <w:rPr>
            <w:noProof/>
            <w:webHidden/>
          </w:rPr>
          <w:tab/>
        </w:r>
        <w:r>
          <w:rPr>
            <w:noProof/>
            <w:webHidden/>
          </w:rPr>
          <w:fldChar w:fldCharType="begin"/>
        </w:r>
        <w:r>
          <w:rPr>
            <w:noProof/>
            <w:webHidden/>
          </w:rPr>
          <w:instrText xml:space="preserve"> PAGEREF _Toc218671999 \h </w:instrText>
        </w:r>
        <w:r>
          <w:rPr>
            <w:noProof/>
            <w:webHidden/>
          </w:rPr>
        </w:r>
        <w:r>
          <w:rPr>
            <w:noProof/>
            <w:webHidden/>
          </w:rPr>
          <w:fldChar w:fldCharType="separate"/>
        </w:r>
        <w:r>
          <w:rPr>
            <w:rFonts w:hint="eastAsia"/>
            <w:noProof/>
            <w:webHidden/>
          </w:rPr>
          <w:t>74</w:t>
        </w:r>
        <w:r>
          <w:rPr>
            <w:noProof/>
            <w:webHidden/>
          </w:rPr>
          <w:fldChar w:fldCharType="end"/>
        </w:r>
      </w:hyperlink>
    </w:p>
    <w:p w14:paraId="7241E144" w14:textId="27600EB3"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00" w:history="1">
        <w:r w:rsidRPr="00DF097B">
          <w:rPr>
            <w:rStyle w:val="Hyperlink"/>
            <w:rFonts w:cs="Times New Roman"/>
            <w:noProof/>
          </w:rPr>
          <w:t>Hình 4.12 Chi tiết bài kiểm tra</w:t>
        </w:r>
        <w:r>
          <w:rPr>
            <w:noProof/>
            <w:webHidden/>
          </w:rPr>
          <w:tab/>
        </w:r>
        <w:r>
          <w:rPr>
            <w:noProof/>
            <w:webHidden/>
          </w:rPr>
          <w:fldChar w:fldCharType="begin"/>
        </w:r>
        <w:r>
          <w:rPr>
            <w:noProof/>
            <w:webHidden/>
          </w:rPr>
          <w:instrText xml:space="preserve"> PAGEREF _Toc218672000 \h </w:instrText>
        </w:r>
        <w:r>
          <w:rPr>
            <w:noProof/>
            <w:webHidden/>
          </w:rPr>
        </w:r>
        <w:r>
          <w:rPr>
            <w:noProof/>
            <w:webHidden/>
          </w:rPr>
          <w:fldChar w:fldCharType="separate"/>
        </w:r>
        <w:r>
          <w:rPr>
            <w:rFonts w:hint="eastAsia"/>
            <w:noProof/>
            <w:webHidden/>
          </w:rPr>
          <w:t>75</w:t>
        </w:r>
        <w:r>
          <w:rPr>
            <w:noProof/>
            <w:webHidden/>
          </w:rPr>
          <w:fldChar w:fldCharType="end"/>
        </w:r>
      </w:hyperlink>
    </w:p>
    <w:p w14:paraId="646BF4A6" w14:textId="212BAF7B"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01" w:history="1">
        <w:r w:rsidRPr="00DF097B">
          <w:rPr>
            <w:rStyle w:val="Hyperlink"/>
            <w:rFonts w:cs="Times New Roman"/>
            <w:noProof/>
          </w:rPr>
          <w:t>Hình 4.13 Màn hình sảnh chờ bài kiểm tra</w:t>
        </w:r>
        <w:r>
          <w:rPr>
            <w:noProof/>
            <w:webHidden/>
          </w:rPr>
          <w:tab/>
        </w:r>
        <w:r>
          <w:rPr>
            <w:noProof/>
            <w:webHidden/>
          </w:rPr>
          <w:fldChar w:fldCharType="begin"/>
        </w:r>
        <w:r>
          <w:rPr>
            <w:noProof/>
            <w:webHidden/>
          </w:rPr>
          <w:instrText xml:space="preserve"> PAGEREF _Toc218672001 \h </w:instrText>
        </w:r>
        <w:r>
          <w:rPr>
            <w:noProof/>
            <w:webHidden/>
          </w:rPr>
        </w:r>
        <w:r>
          <w:rPr>
            <w:noProof/>
            <w:webHidden/>
          </w:rPr>
          <w:fldChar w:fldCharType="separate"/>
        </w:r>
        <w:r>
          <w:rPr>
            <w:rFonts w:hint="eastAsia"/>
            <w:noProof/>
            <w:webHidden/>
          </w:rPr>
          <w:t>76</w:t>
        </w:r>
        <w:r>
          <w:rPr>
            <w:noProof/>
            <w:webHidden/>
          </w:rPr>
          <w:fldChar w:fldCharType="end"/>
        </w:r>
      </w:hyperlink>
    </w:p>
    <w:p w14:paraId="1C956364" w14:textId="74F15954"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02" w:history="1">
        <w:r w:rsidRPr="00DF097B">
          <w:rPr>
            <w:rStyle w:val="Hyperlink"/>
            <w:rFonts w:cs="Times New Roman"/>
            <w:noProof/>
          </w:rPr>
          <w:t>Hình 4.14 Màn hình chờ tham gia của sinh viên</w:t>
        </w:r>
        <w:r>
          <w:rPr>
            <w:noProof/>
            <w:webHidden/>
          </w:rPr>
          <w:tab/>
        </w:r>
        <w:r>
          <w:rPr>
            <w:noProof/>
            <w:webHidden/>
          </w:rPr>
          <w:fldChar w:fldCharType="begin"/>
        </w:r>
        <w:r>
          <w:rPr>
            <w:noProof/>
            <w:webHidden/>
          </w:rPr>
          <w:instrText xml:space="preserve"> PAGEREF _Toc218672002 \h </w:instrText>
        </w:r>
        <w:r>
          <w:rPr>
            <w:noProof/>
            <w:webHidden/>
          </w:rPr>
        </w:r>
        <w:r>
          <w:rPr>
            <w:noProof/>
            <w:webHidden/>
          </w:rPr>
          <w:fldChar w:fldCharType="separate"/>
        </w:r>
        <w:r>
          <w:rPr>
            <w:rFonts w:hint="eastAsia"/>
            <w:noProof/>
            <w:webHidden/>
          </w:rPr>
          <w:t>76</w:t>
        </w:r>
        <w:r>
          <w:rPr>
            <w:noProof/>
            <w:webHidden/>
          </w:rPr>
          <w:fldChar w:fldCharType="end"/>
        </w:r>
      </w:hyperlink>
    </w:p>
    <w:p w14:paraId="2A12BA10" w14:textId="2768CE01"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03" w:history="1">
        <w:r w:rsidRPr="00DF097B">
          <w:rPr>
            <w:rStyle w:val="Hyperlink"/>
            <w:rFonts w:cs="Times New Roman"/>
            <w:noProof/>
          </w:rPr>
          <w:t>Hình 4.15 Giao diện bài kiểm tra theo phong cách trò chơi</w:t>
        </w:r>
        <w:r>
          <w:rPr>
            <w:noProof/>
            <w:webHidden/>
          </w:rPr>
          <w:tab/>
        </w:r>
        <w:r>
          <w:rPr>
            <w:noProof/>
            <w:webHidden/>
          </w:rPr>
          <w:fldChar w:fldCharType="begin"/>
        </w:r>
        <w:r>
          <w:rPr>
            <w:noProof/>
            <w:webHidden/>
          </w:rPr>
          <w:instrText xml:space="preserve"> PAGEREF _Toc218672003 \h </w:instrText>
        </w:r>
        <w:r>
          <w:rPr>
            <w:noProof/>
            <w:webHidden/>
          </w:rPr>
        </w:r>
        <w:r>
          <w:rPr>
            <w:noProof/>
            <w:webHidden/>
          </w:rPr>
          <w:fldChar w:fldCharType="separate"/>
        </w:r>
        <w:r>
          <w:rPr>
            <w:rFonts w:hint="eastAsia"/>
            <w:noProof/>
            <w:webHidden/>
          </w:rPr>
          <w:t>77</w:t>
        </w:r>
        <w:r>
          <w:rPr>
            <w:noProof/>
            <w:webHidden/>
          </w:rPr>
          <w:fldChar w:fldCharType="end"/>
        </w:r>
      </w:hyperlink>
    </w:p>
    <w:p w14:paraId="2B78BD46" w14:textId="5DCED5D9"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04" w:history="1">
        <w:r w:rsidRPr="00DF097B">
          <w:rPr>
            <w:rStyle w:val="Hyperlink"/>
            <w:rFonts w:cs="Times New Roman"/>
            <w:noProof/>
          </w:rPr>
          <w:t>Hình 4.16 Giao diện hoàn thành bài kiểm tra chế độ đánh giá</w:t>
        </w:r>
        <w:r>
          <w:rPr>
            <w:noProof/>
            <w:webHidden/>
          </w:rPr>
          <w:tab/>
        </w:r>
        <w:r>
          <w:rPr>
            <w:noProof/>
            <w:webHidden/>
          </w:rPr>
          <w:fldChar w:fldCharType="begin"/>
        </w:r>
        <w:r>
          <w:rPr>
            <w:noProof/>
            <w:webHidden/>
          </w:rPr>
          <w:instrText xml:space="preserve"> PAGEREF _Toc218672004 \h </w:instrText>
        </w:r>
        <w:r>
          <w:rPr>
            <w:noProof/>
            <w:webHidden/>
          </w:rPr>
        </w:r>
        <w:r>
          <w:rPr>
            <w:noProof/>
            <w:webHidden/>
          </w:rPr>
          <w:fldChar w:fldCharType="separate"/>
        </w:r>
        <w:r>
          <w:rPr>
            <w:rFonts w:hint="eastAsia"/>
            <w:noProof/>
            <w:webHidden/>
          </w:rPr>
          <w:t>77</w:t>
        </w:r>
        <w:r>
          <w:rPr>
            <w:noProof/>
            <w:webHidden/>
          </w:rPr>
          <w:fldChar w:fldCharType="end"/>
        </w:r>
      </w:hyperlink>
    </w:p>
    <w:p w14:paraId="5201E884" w14:textId="0001CFB5"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05" w:history="1">
        <w:r w:rsidRPr="00DF097B">
          <w:rPr>
            <w:rStyle w:val="Hyperlink"/>
            <w:rFonts w:cs="Times New Roman"/>
            <w:noProof/>
          </w:rPr>
          <w:t>Hình 4.17 Lịch sử kết quả bài kiểm tra</w:t>
        </w:r>
        <w:r>
          <w:rPr>
            <w:noProof/>
            <w:webHidden/>
          </w:rPr>
          <w:tab/>
        </w:r>
        <w:r>
          <w:rPr>
            <w:noProof/>
            <w:webHidden/>
          </w:rPr>
          <w:fldChar w:fldCharType="begin"/>
        </w:r>
        <w:r>
          <w:rPr>
            <w:noProof/>
            <w:webHidden/>
          </w:rPr>
          <w:instrText xml:space="preserve"> PAGEREF _Toc218672005 \h </w:instrText>
        </w:r>
        <w:r>
          <w:rPr>
            <w:noProof/>
            <w:webHidden/>
          </w:rPr>
        </w:r>
        <w:r>
          <w:rPr>
            <w:noProof/>
            <w:webHidden/>
          </w:rPr>
          <w:fldChar w:fldCharType="separate"/>
        </w:r>
        <w:r>
          <w:rPr>
            <w:rFonts w:hint="eastAsia"/>
            <w:noProof/>
            <w:webHidden/>
          </w:rPr>
          <w:t>78</w:t>
        </w:r>
        <w:r>
          <w:rPr>
            <w:noProof/>
            <w:webHidden/>
          </w:rPr>
          <w:fldChar w:fldCharType="end"/>
        </w:r>
      </w:hyperlink>
    </w:p>
    <w:p w14:paraId="2E41F1BC" w14:textId="29829E18"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06" w:history="1">
        <w:r w:rsidRPr="00DF097B">
          <w:rPr>
            <w:rStyle w:val="Hyperlink"/>
            <w:rFonts w:cs="Times New Roman"/>
            <w:noProof/>
          </w:rPr>
          <w:t>Hình 4.18 Chi tiết kết quả bài kiểm tra và phân tích so sánh</w:t>
        </w:r>
        <w:r>
          <w:rPr>
            <w:noProof/>
            <w:webHidden/>
          </w:rPr>
          <w:tab/>
        </w:r>
        <w:r>
          <w:rPr>
            <w:noProof/>
            <w:webHidden/>
          </w:rPr>
          <w:fldChar w:fldCharType="begin"/>
        </w:r>
        <w:r>
          <w:rPr>
            <w:noProof/>
            <w:webHidden/>
          </w:rPr>
          <w:instrText xml:space="preserve"> PAGEREF _Toc218672006 \h </w:instrText>
        </w:r>
        <w:r>
          <w:rPr>
            <w:noProof/>
            <w:webHidden/>
          </w:rPr>
        </w:r>
        <w:r>
          <w:rPr>
            <w:noProof/>
            <w:webHidden/>
          </w:rPr>
          <w:fldChar w:fldCharType="separate"/>
        </w:r>
        <w:r>
          <w:rPr>
            <w:rFonts w:hint="eastAsia"/>
            <w:noProof/>
            <w:webHidden/>
          </w:rPr>
          <w:t>79</w:t>
        </w:r>
        <w:r>
          <w:rPr>
            <w:noProof/>
            <w:webHidden/>
          </w:rPr>
          <w:fldChar w:fldCharType="end"/>
        </w:r>
      </w:hyperlink>
    </w:p>
    <w:p w14:paraId="32E394B6" w14:textId="44594FE1"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07" w:history="1">
        <w:r w:rsidRPr="00DF097B">
          <w:rPr>
            <w:rStyle w:val="Hyperlink"/>
            <w:rFonts w:cs="Times New Roman"/>
            <w:noProof/>
          </w:rPr>
          <w:t>Hình 4.19 Bảng xếp hạng thành tích sinh viên</w:t>
        </w:r>
        <w:r>
          <w:rPr>
            <w:noProof/>
            <w:webHidden/>
          </w:rPr>
          <w:tab/>
        </w:r>
        <w:r>
          <w:rPr>
            <w:noProof/>
            <w:webHidden/>
          </w:rPr>
          <w:fldChar w:fldCharType="begin"/>
        </w:r>
        <w:r>
          <w:rPr>
            <w:noProof/>
            <w:webHidden/>
          </w:rPr>
          <w:instrText xml:space="preserve"> PAGEREF _Toc218672007 \h </w:instrText>
        </w:r>
        <w:r>
          <w:rPr>
            <w:noProof/>
            <w:webHidden/>
          </w:rPr>
        </w:r>
        <w:r>
          <w:rPr>
            <w:noProof/>
            <w:webHidden/>
          </w:rPr>
          <w:fldChar w:fldCharType="separate"/>
        </w:r>
        <w:r>
          <w:rPr>
            <w:rFonts w:hint="eastAsia"/>
            <w:noProof/>
            <w:webHidden/>
          </w:rPr>
          <w:t>80</w:t>
        </w:r>
        <w:r>
          <w:rPr>
            <w:noProof/>
            <w:webHidden/>
          </w:rPr>
          <w:fldChar w:fldCharType="end"/>
        </w:r>
      </w:hyperlink>
    </w:p>
    <w:p w14:paraId="5FCCD4AB" w14:textId="6D64E630"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08" w:history="1">
        <w:r w:rsidRPr="00DF097B">
          <w:rPr>
            <w:rStyle w:val="Hyperlink"/>
            <w:rFonts w:cs="Times New Roman"/>
            <w:noProof/>
          </w:rPr>
          <w:t>Hình 4.20 Giao diện quản lý chương trình đào tạo</w:t>
        </w:r>
        <w:r>
          <w:rPr>
            <w:noProof/>
            <w:webHidden/>
          </w:rPr>
          <w:tab/>
        </w:r>
        <w:r>
          <w:rPr>
            <w:noProof/>
            <w:webHidden/>
          </w:rPr>
          <w:fldChar w:fldCharType="begin"/>
        </w:r>
        <w:r>
          <w:rPr>
            <w:noProof/>
            <w:webHidden/>
          </w:rPr>
          <w:instrText xml:space="preserve"> PAGEREF _Toc218672008 \h </w:instrText>
        </w:r>
        <w:r>
          <w:rPr>
            <w:noProof/>
            <w:webHidden/>
          </w:rPr>
        </w:r>
        <w:r>
          <w:rPr>
            <w:noProof/>
            <w:webHidden/>
          </w:rPr>
          <w:fldChar w:fldCharType="separate"/>
        </w:r>
        <w:r>
          <w:rPr>
            <w:rFonts w:hint="eastAsia"/>
            <w:noProof/>
            <w:webHidden/>
          </w:rPr>
          <w:t>81</w:t>
        </w:r>
        <w:r>
          <w:rPr>
            <w:noProof/>
            <w:webHidden/>
          </w:rPr>
          <w:fldChar w:fldCharType="end"/>
        </w:r>
      </w:hyperlink>
    </w:p>
    <w:p w14:paraId="50079A0F" w14:textId="6A46C516"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09" w:history="1">
        <w:r w:rsidRPr="00DF097B">
          <w:rPr>
            <w:rStyle w:val="Hyperlink"/>
            <w:rFonts w:cs="Times New Roman"/>
            <w:noProof/>
          </w:rPr>
          <w:t>Hình 4.21 Giao diện chi tiết chương trình đào tạo</w:t>
        </w:r>
        <w:r>
          <w:rPr>
            <w:noProof/>
            <w:webHidden/>
          </w:rPr>
          <w:tab/>
        </w:r>
        <w:r>
          <w:rPr>
            <w:noProof/>
            <w:webHidden/>
          </w:rPr>
          <w:fldChar w:fldCharType="begin"/>
        </w:r>
        <w:r>
          <w:rPr>
            <w:noProof/>
            <w:webHidden/>
          </w:rPr>
          <w:instrText xml:space="preserve"> PAGEREF _Toc218672009 \h </w:instrText>
        </w:r>
        <w:r>
          <w:rPr>
            <w:noProof/>
            <w:webHidden/>
          </w:rPr>
        </w:r>
        <w:r>
          <w:rPr>
            <w:noProof/>
            <w:webHidden/>
          </w:rPr>
          <w:fldChar w:fldCharType="separate"/>
        </w:r>
        <w:r>
          <w:rPr>
            <w:rFonts w:hint="eastAsia"/>
            <w:noProof/>
            <w:webHidden/>
          </w:rPr>
          <w:t>81</w:t>
        </w:r>
        <w:r>
          <w:rPr>
            <w:noProof/>
            <w:webHidden/>
          </w:rPr>
          <w:fldChar w:fldCharType="end"/>
        </w:r>
      </w:hyperlink>
    </w:p>
    <w:p w14:paraId="4EAE078B" w14:textId="06F63C97"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10" w:history="1">
        <w:r w:rsidRPr="00DF097B">
          <w:rPr>
            <w:rStyle w:val="Hyperlink"/>
            <w:rFonts w:cs="Times New Roman"/>
            <w:noProof/>
          </w:rPr>
          <w:t>Hình 4.22 Quản lý Mục tiêu chương trình</w:t>
        </w:r>
        <w:r>
          <w:rPr>
            <w:noProof/>
            <w:webHidden/>
          </w:rPr>
          <w:tab/>
        </w:r>
        <w:r>
          <w:rPr>
            <w:noProof/>
            <w:webHidden/>
          </w:rPr>
          <w:fldChar w:fldCharType="begin"/>
        </w:r>
        <w:r>
          <w:rPr>
            <w:noProof/>
            <w:webHidden/>
          </w:rPr>
          <w:instrText xml:space="preserve"> PAGEREF _Toc218672010 \h </w:instrText>
        </w:r>
        <w:r>
          <w:rPr>
            <w:noProof/>
            <w:webHidden/>
          </w:rPr>
        </w:r>
        <w:r>
          <w:rPr>
            <w:noProof/>
            <w:webHidden/>
          </w:rPr>
          <w:fldChar w:fldCharType="separate"/>
        </w:r>
        <w:r>
          <w:rPr>
            <w:rFonts w:hint="eastAsia"/>
            <w:noProof/>
            <w:webHidden/>
          </w:rPr>
          <w:t>82</w:t>
        </w:r>
        <w:r>
          <w:rPr>
            <w:noProof/>
            <w:webHidden/>
          </w:rPr>
          <w:fldChar w:fldCharType="end"/>
        </w:r>
      </w:hyperlink>
    </w:p>
    <w:p w14:paraId="05642E06" w14:textId="3BA087B2"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11" w:history="1">
        <w:r w:rsidRPr="00DF097B">
          <w:rPr>
            <w:rStyle w:val="Hyperlink"/>
            <w:rFonts w:cs="Times New Roman"/>
            <w:noProof/>
          </w:rPr>
          <w:t>Hình 4.23 Quản lý Chuẩn đầu ra chương trình</w:t>
        </w:r>
        <w:r>
          <w:rPr>
            <w:noProof/>
            <w:webHidden/>
          </w:rPr>
          <w:tab/>
        </w:r>
        <w:r>
          <w:rPr>
            <w:noProof/>
            <w:webHidden/>
          </w:rPr>
          <w:fldChar w:fldCharType="begin"/>
        </w:r>
        <w:r>
          <w:rPr>
            <w:noProof/>
            <w:webHidden/>
          </w:rPr>
          <w:instrText xml:space="preserve"> PAGEREF _Toc218672011 \h </w:instrText>
        </w:r>
        <w:r>
          <w:rPr>
            <w:noProof/>
            <w:webHidden/>
          </w:rPr>
        </w:r>
        <w:r>
          <w:rPr>
            <w:noProof/>
            <w:webHidden/>
          </w:rPr>
          <w:fldChar w:fldCharType="separate"/>
        </w:r>
        <w:r>
          <w:rPr>
            <w:rFonts w:hint="eastAsia"/>
            <w:noProof/>
            <w:webHidden/>
          </w:rPr>
          <w:t>82</w:t>
        </w:r>
        <w:r>
          <w:rPr>
            <w:noProof/>
            <w:webHidden/>
          </w:rPr>
          <w:fldChar w:fldCharType="end"/>
        </w:r>
      </w:hyperlink>
    </w:p>
    <w:p w14:paraId="6F465D71" w14:textId="65C6E001"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12" w:history="1">
        <w:r w:rsidRPr="00DF097B">
          <w:rPr>
            <w:rStyle w:val="Hyperlink"/>
            <w:rFonts w:cs="Times New Roman"/>
            <w:noProof/>
          </w:rPr>
          <w:t>Hình 4.24 Giao diện ma trận liên kết PO – PLO</w:t>
        </w:r>
        <w:r>
          <w:rPr>
            <w:noProof/>
            <w:webHidden/>
          </w:rPr>
          <w:tab/>
        </w:r>
        <w:r>
          <w:rPr>
            <w:noProof/>
            <w:webHidden/>
          </w:rPr>
          <w:fldChar w:fldCharType="begin"/>
        </w:r>
        <w:r>
          <w:rPr>
            <w:noProof/>
            <w:webHidden/>
          </w:rPr>
          <w:instrText xml:space="preserve"> PAGEREF _Toc218672012 \h </w:instrText>
        </w:r>
        <w:r>
          <w:rPr>
            <w:noProof/>
            <w:webHidden/>
          </w:rPr>
        </w:r>
        <w:r>
          <w:rPr>
            <w:noProof/>
            <w:webHidden/>
          </w:rPr>
          <w:fldChar w:fldCharType="separate"/>
        </w:r>
        <w:r>
          <w:rPr>
            <w:rFonts w:hint="eastAsia"/>
            <w:noProof/>
            <w:webHidden/>
          </w:rPr>
          <w:t>83</w:t>
        </w:r>
        <w:r>
          <w:rPr>
            <w:noProof/>
            <w:webHidden/>
          </w:rPr>
          <w:fldChar w:fldCharType="end"/>
        </w:r>
      </w:hyperlink>
    </w:p>
    <w:p w14:paraId="797B99E7" w14:textId="3DBD29BD"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13" w:history="1">
        <w:r w:rsidRPr="00DF097B">
          <w:rPr>
            <w:rStyle w:val="Hyperlink"/>
            <w:rFonts w:cs="Times New Roman"/>
            <w:noProof/>
          </w:rPr>
          <w:t>Hình 4.25 Quản lý danh sách môn học thuộc chương trình</w:t>
        </w:r>
        <w:r>
          <w:rPr>
            <w:noProof/>
            <w:webHidden/>
          </w:rPr>
          <w:tab/>
        </w:r>
        <w:r>
          <w:rPr>
            <w:noProof/>
            <w:webHidden/>
          </w:rPr>
          <w:fldChar w:fldCharType="begin"/>
        </w:r>
        <w:r>
          <w:rPr>
            <w:noProof/>
            <w:webHidden/>
          </w:rPr>
          <w:instrText xml:space="preserve"> PAGEREF _Toc218672013 \h </w:instrText>
        </w:r>
        <w:r>
          <w:rPr>
            <w:noProof/>
            <w:webHidden/>
          </w:rPr>
        </w:r>
        <w:r>
          <w:rPr>
            <w:noProof/>
            <w:webHidden/>
          </w:rPr>
          <w:fldChar w:fldCharType="separate"/>
        </w:r>
        <w:r>
          <w:rPr>
            <w:rFonts w:hint="eastAsia"/>
            <w:noProof/>
            <w:webHidden/>
          </w:rPr>
          <w:t>83</w:t>
        </w:r>
        <w:r>
          <w:rPr>
            <w:noProof/>
            <w:webHidden/>
          </w:rPr>
          <w:fldChar w:fldCharType="end"/>
        </w:r>
      </w:hyperlink>
    </w:p>
    <w:p w14:paraId="15CC3BD1" w14:textId="4C16DC4D"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14" w:history="1">
        <w:r w:rsidRPr="00DF097B">
          <w:rPr>
            <w:rStyle w:val="Hyperlink"/>
            <w:rFonts w:cs="Times New Roman"/>
            <w:noProof/>
          </w:rPr>
          <w:t>Hình 4.26 Giao diện chi tiết học phần</w:t>
        </w:r>
        <w:r>
          <w:rPr>
            <w:noProof/>
            <w:webHidden/>
          </w:rPr>
          <w:tab/>
        </w:r>
        <w:r>
          <w:rPr>
            <w:noProof/>
            <w:webHidden/>
          </w:rPr>
          <w:fldChar w:fldCharType="begin"/>
        </w:r>
        <w:r>
          <w:rPr>
            <w:noProof/>
            <w:webHidden/>
          </w:rPr>
          <w:instrText xml:space="preserve"> PAGEREF _Toc218672014 \h </w:instrText>
        </w:r>
        <w:r>
          <w:rPr>
            <w:noProof/>
            <w:webHidden/>
          </w:rPr>
        </w:r>
        <w:r>
          <w:rPr>
            <w:noProof/>
            <w:webHidden/>
          </w:rPr>
          <w:fldChar w:fldCharType="separate"/>
        </w:r>
        <w:r>
          <w:rPr>
            <w:rFonts w:hint="eastAsia"/>
            <w:noProof/>
            <w:webHidden/>
          </w:rPr>
          <w:t>84</w:t>
        </w:r>
        <w:r>
          <w:rPr>
            <w:noProof/>
            <w:webHidden/>
          </w:rPr>
          <w:fldChar w:fldCharType="end"/>
        </w:r>
      </w:hyperlink>
    </w:p>
    <w:p w14:paraId="571F6F01" w14:textId="574BEB60"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15" w:history="1">
        <w:r w:rsidRPr="00DF097B">
          <w:rPr>
            <w:rStyle w:val="Hyperlink"/>
            <w:rFonts w:cs="Times New Roman"/>
            <w:noProof/>
          </w:rPr>
          <w:t>Hình 4.27 Quản lý chuẩn đầu ra học phần</w:t>
        </w:r>
        <w:r>
          <w:rPr>
            <w:noProof/>
            <w:webHidden/>
          </w:rPr>
          <w:tab/>
        </w:r>
        <w:r>
          <w:rPr>
            <w:noProof/>
            <w:webHidden/>
          </w:rPr>
          <w:fldChar w:fldCharType="begin"/>
        </w:r>
        <w:r>
          <w:rPr>
            <w:noProof/>
            <w:webHidden/>
          </w:rPr>
          <w:instrText xml:space="preserve"> PAGEREF _Toc218672015 \h </w:instrText>
        </w:r>
        <w:r>
          <w:rPr>
            <w:noProof/>
            <w:webHidden/>
          </w:rPr>
        </w:r>
        <w:r>
          <w:rPr>
            <w:noProof/>
            <w:webHidden/>
          </w:rPr>
          <w:fldChar w:fldCharType="separate"/>
        </w:r>
        <w:r>
          <w:rPr>
            <w:rFonts w:hint="eastAsia"/>
            <w:noProof/>
            <w:webHidden/>
          </w:rPr>
          <w:t>85</w:t>
        </w:r>
        <w:r>
          <w:rPr>
            <w:noProof/>
            <w:webHidden/>
          </w:rPr>
          <w:fldChar w:fldCharType="end"/>
        </w:r>
      </w:hyperlink>
    </w:p>
    <w:p w14:paraId="6BF26E66" w14:textId="6D349473"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16" w:history="1">
        <w:r w:rsidRPr="00DF097B">
          <w:rPr>
            <w:rStyle w:val="Hyperlink"/>
            <w:rFonts w:cs="Times New Roman"/>
            <w:noProof/>
          </w:rPr>
          <w:t>Hình 4.28 Quản lý cấu trúc chương học</w:t>
        </w:r>
        <w:r>
          <w:rPr>
            <w:noProof/>
            <w:webHidden/>
          </w:rPr>
          <w:tab/>
        </w:r>
        <w:r>
          <w:rPr>
            <w:noProof/>
            <w:webHidden/>
          </w:rPr>
          <w:fldChar w:fldCharType="begin"/>
        </w:r>
        <w:r>
          <w:rPr>
            <w:noProof/>
            <w:webHidden/>
          </w:rPr>
          <w:instrText xml:space="preserve"> PAGEREF _Toc218672016 \h </w:instrText>
        </w:r>
        <w:r>
          <w:rPr>
            <w:noProof/>
            <w:webHidden/>
          </w:rPr>
        </w:r>
        <w:r>
          <w:rPr>
            <w:noProof/>
            <w:webHidden/>
          </w:rPr>
          <w:fldChar w:fldCharType="separate"/>
        </w:r>
        <w:r>
          <w:rPr>
            <w:rFonts w:hint="eastAsia"/>
            <w:noProof/>
            <w:webHidden/>
          </w:rPr>
          <w:t>85</w:t>
        </w:r>
        <w:r>
          <w:rPr>
            <w:noProof/>
            <w:webHidden/>
          </w:rPr>
          <w:fldChar w:fldCharType="end"/>
        </w:r>
      </w:hyperlink>
    </w:p>
    <w:p w14:paraId="4E82349E" w14:textId="6A7114E7"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17" w:history="1">
        <w:r w:rsidRPr="00DF097B">
          <w:rPr>
            <w:rStyle w:val="Hyperlink"/>
            <w:rFonts w:cs="Times New Roman"/>
            <w:noProof/>
          </w:rPr>
          <w:t>Hình 4.29 Chi tiết nội dung chương học</w:t>
        </w:r>
        <w:r>
          <w:rPr>
            <w:noProof/>
            <w:webHidden/>
          </w:rPr>
          <w:tab/>
        </w:r>
        <w:r>
          <w:rPr>
            <w:noProof/>
            <w:webHidden/>
          </w:rPr>
          <w:fldChar w:fldCharType="begin"/>
        </w:r>
        <w:r>
          <w:rPr>
            <w:noProof/>
            <w:webHidden/>
          </w:rPr>
          <w:instrText xml:space="preserve"> PAGEREF _Toc218672017 \h </w:instrText>
        </w:r>
        <w:r>
          <w:rPr>
            <w:noProof/>
            <w:webHidden/>
          </w:rPr>
        </w:r>
        <w:r>
          <w:rPr>
            <w:noProof/>
            <w:webHidden/>
          </w:rPr>
          <w:fldChar w:fldCharType="separate"/>
        </w:r>
        <w:r>
          <w:rPr>
            <w:rFonts w:hint="eastAsia"/>
            <w:noProof/>
            <w:webHidden/>
          </w:rPr>
          <w:t>86</w:t>
        </w:r>
        <w:r>
          <w:rPr>
            <w:noProof/>
            <w:webHidden/>
          </w:rPr>
          <w:fldChar w:fldCharType="end"/>
        </w:r>
      </w:hyperlink>
    </w:p>
    <w:p w14:paraId="74296B16" w14:textId="02316C8F"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18" w:history="1">
        <w:r w:rsidRPr="00DF097B">
          <w:rPr>
            <w:rStyle w:val="Hyperlink"/>
            <w:rFonts w:cs="Times New Roman"/>
            <w:noProof/>
          </w:rPr>
          <w:t>Hình 4.30 Ma trận liên kết Chương học và Chuẩn đầu ra</w:t>
        </w:r>
        <w:r>
          <w:rPr>
            <w:noProof/>
            <w:webHidden/>
          </w:rPr>
          <w:tab/>
        </w:r>
        <w:r>
          <w:rPr>
            <w:noProof/>
            <w:webHidden/>
          </w:rPr>
          <w:fldChar w:fldCharType="begin"/>
        </w:r>
        <w:r>
          <w:rPr>
            <w:noProof/>
            <w:webHidden/>
          </w:rPr>
          <w:instrText xml:space="preserve"> PAGEREF _Toc218672018 \h </w:instrText>
        </w:r>
        <w:r>
          <w:rPr>
            <w:noProof/>
            <w:webHidden/>
          </w:rPr>
        </w:r>
        <w:r>
          <w:rPr>
            <w:noProof/>
            <w:webHidden/>
          </w:rPr>
          <w:fldChar w:fldCharType="separate"/>
        </w:r>
        <w:r>
          <w:rPr>
            <w:rFonts w:hint="eastAsia"/>
            <w:noProof/>
            <w:webHidden/>
          </w:rPr>
          <w:t>86</w:t>
        </w:r>
        <w:r>
          <w:rPr>
            <w:noProof/>
            <w:webHidden/>
          </w:rPr>
          <w:fldChar w:fldCharType="end"/>
        </w:r>
      </w:hyperlink>
    </w:p>
    <w:p w14:paraId="73FE1516" w14:textId="4E2170BB"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19" w:history="1">
        <w:r w:rsidRPr="00DF097B">
          <w:rPr>
            <w:rStyle w:val="Hyperlink"/>
            <w:rFonts w:cs="Times New Roman"/>
            <w:noProof/>
          </w:rPr>
          <w:t>Hình 4.31 Giao diện quản lý khóa đào tạo</w:t>
        </w:r>
        <w:r>
          <w:rPr>
            <w:noProof/>
            <w:webHidden/>
          </w:rPr>
          <w:tab/>
        </w:r>
        <w:r>
          <w:rPr>
            <w:noProof/>
            <w:webHidden/>
          </w:rPr>
          <w:fldChar w:fldCharType="begin"/>
        </w:r>
        <w:r>
          <w:rPr>
            <w:noProof/>
            <w:webHidden/>
          </w:rPr>
          <w:instrText xml:space="preserve"> PAGEREF _Toc218672019 \h </w:instrText>
        </w:r>
        <w:r>
          <w:rPr>
            <w:noProof/>
            <w:webHidden/>
          </w:rPr>
        </w:r>
        <w:r>
          <w:rPr>
            <w:noProof/>
            <w:webHidden/>
          </w:rPr>
          <w:fldChar w:fldCharType="separate"/>
        </w:r>
        <w:r>
          <w:rPr>
            <w:rFonts w:hint="eastAsia"/>
            <w:noProof/>
            <w:webHidden/>
          </w:rPr>
          <w:t>87</w:t>
        </w:r>
        <w:r>
          <w:rPr>
            <w:noProof/>
            <w:webHidden/>
          </w:rPr>
          <w:fldChar w:fldCharType="end"/>
        </w:r>
      </w:hyperlink>
    </w:p>
    <w:p w14:paraId="757BF4FC" w14:textId="25390C22"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20" w:history="1">
        <w:r w:rsidRPr="00DF097B">
          <w:rPr>
            <w:rStyle w:val="Hyperlink"/>
            <w:rFonts w:cs="Times New Roman"/>
            <w:noProof/>
          </w:rPr>
          <w:t>Hình 4.32 Giao diện chi tiết khóa đào tạo</w:t>
        </w:r>
        <w:r>
          <w:rPr>
            <w:noProof/>
            <w:webHidden/>
          </w:rPr>
          <w:tab/>
        </w:r>
        <w:r>
          <w:rPr>
            <w:noProof/>
            <w:webHidden/>
          </w:rPr>
          <w:fldChar w:fldCharType="begin"/>
        </w:r>
        <w:r>
          <w:rPr>
            <w:noProof/>
            <w:webHidden/>
          </w:rPr>
          <w:instrText xml:space="preserve"> PAGEREF _Toc218672020 \h </w:instrText>
        </w:r>
        <w:r>
          <w:rPr>
            <w:noProof/>
            <w:webHidden/>
          </w:rPr>
        </w:r>
        <w:r>
          <w:rPr>
            <w:noProof/>
            <w:webHidden/>
          </w:rPr>
          <w:fldChar w:fldCharType="separate"/>
        </w:r>
        <w:r>
          <w:rPr>
            <w:rFonts w:hint="eastAsia"/>
            <w:noProof/>
            <w:webHidden/>
          </w:rPr>
          <w:t>87</w:t>
        </w:r>
        <w:r>
          <w:rPr>
            <w:noProof/>
            <w:webHidden/>
          </w:rPr>
          <w:fldChar w:fldCharType="end"/>
        </w:r>
      </w:hyperlink>
    </w:p>
    <w:p w14:paraId="2F725B76" w14:textId="646B13A5"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21" w:history="1">
        <w:r w:rsidRPr="00DF097B">
          <w:rPr>
            <w:rStyle w:val="Hyperlink"/>
            <w:rFonts w:cs="Times New Roman"/>
            <w:noProof/>
          </w:rPr>
          <w:t>Hình 4.33 Giao diện quản lý học kỳ và phân công giảng dạy</w:t>
        </w:r>
        <w:r>
          <w:rPr>
            <w:noProof/>
            <w:webHidden/>
          </w:rPr>
          <w:tab/>
        </w:r>
        <w:r>
          <w:rPr>
            <w:noProof/>
            <w:webHidden/>
          </w:rPr>
          <w:fldChar w:fldCharType="begin"/>
        </w:r>
        <w:r>
          <w:rPr>
            <w:noProof/>
            <w:webHidden/>
          </w:rPr>
          <w:instrText xml:space="preserve"> PAGEREF _Toc218672021 \h </w:instrText>
        </w:r>
        <w:r>
          <w:rPr>
            <w:noProof/>
            <w:webHidden/>
          </w:rPr>
        </w:r>
        <w:r>
          <w:rPr>
            <w:noProof/>
            <w:webHidden/>
          </w:rPr>
          <w:fldChar w:fldCharType="separate"/>
        </w:r>
        <w:r>
          <w:rPr>
            <w:rFonts w:hint="eastAsia"/>
            <w:noProof/>
            <w:webHidden/>
          </w:rPr>
          <w:t>88</w:t>
        </w:r>
        <w:r>
          <w:rPr>
            <w:noProof/>
            <w:webHidden/>
          </w:rPr>
          <w:fldChar w:fldCharType="end"/>
        </w:r>
      </w:hyperlink>
    </w:p>
    <w:p w14:paraId="512B97B5" w14:textId="22062AEE"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22" w:history="1">
        <w:r w:rsidRPr="00DF097B">
          <w:rPr>
            <w:rStyle w:val="Hyperlink"/>
            <w:rFonts w:cs="Times New Roman"/>
            <w:noProof/>
          </w:rPr>
          <w:t>Hình 4.34 Giao diện quản lý tài khoản người dùng</w:t>
        </w:r>
        <w:r>
          <w:rPr>
            <w:noProof/>
            <w:webHidden/>
          </w:rPr>
          <w:tab/>
        </w:r>
        <w:r>
          <w:rPr>
            <w:noProof/>
            <w:webHidden/>
          </w:rPr>
          <w:fldChar w:fldCharType="begin"/>
        </w:r>
        <w:r>
          <w:rPr>
            <w:noProof/>
            <w:webHidden/>
          </w:rPr>
          <w:instrText xml:space="preserve"> PAGEREF _Toc218672022 \h </w:instrText>
        </w:r>
        <w:r>
          <w:rPr>
            <w:noProof/>
            <w:webHidden/>
          </w:rPr>
        </w:r>
        <w:r>
          <w:rPr>
            <w:noProof/>
            <w:webHidden/>
          </w:rPr>
          <w:fldChar w:fldCharType="separate"/>
        </w:r>
        <w:r>
          <w:rPr>
            <w:rFonts w:hint="eastAsia"/>
            <w:noProof/>
            <w:webHidden/>
          </w:rPr>
          <w:t>88</w:t>
        </w:r>
        <w:r>
          <w:rPr>
            <w:noProof/>
            <w:webHidden/>
          </w:rPr>
          <w:fldChar w:fldCharType="end"/>
        </w:r>
      </w:hyperlink>
    </w:p>
    <w:p w14:paraId="1067CC6E" w14:textId="43248EF7"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23" w:history="1">
        <w:r w:rsidRPr="00DF097B">
          <w:rPr>
            <w:rStyle w:val="Hyperlink"/>
            <w:rFonts w:cs="Times New Roman"/>
            <w:noProof/>
          </w:rPr>
          <w:t>Hình 1 Sơ đồ website quyền admin phần Quản lý Khóa đào tạo</w:t>
        </w:r>
        <w:r>
          <w:rPr>
            <w:noProof/>
            <w:webHidden/>
          </w:rPr>
          <w:tab/>
        </w:r>
        <w:r>
          <w:rPr>
            <w:noProof/>
            <w:webHidden/>
          </w:rPr>
          <w:fldChar w:fldCharType="begin"/>
        </w:r>
        <w:r>
          <w:rPr>
            <w:noProof/>
            <w:webHidden/>
          </w:rPr>
          <w:instrText xml:space="preserve"> PAGEREF _Toc218672023 \h </w:instrText>
        </w:r>
        <w:r>
          <w:rPr>
            <w:noProof/>
            <w:webHidden/>
          </w:rPr>
        </w:r>
        <w:r>
          <w:rPr>
            <w:noProof/>
            <w:webHidden/>
          </w:rPr>
          <w:fldChar w:fldCharType="separate"/>
        </w:r>
        <w:r>
          <w:rPr>
            <w:rFonts w:hint="eastAsia"/>
            <w:noProof/>
            <w:webHidden/>
          </w:rPr>
          <w:t>91</w:t>
        </w:r>
        <w:r>
          <w:rPr>
            <w:noProof/>
            <w:webHidden/>
          </w:rPr>
          <w:fldChar w:fldCharType="end"/>
        </w:r>
      </w:hyperlink>
    </w:p>
    <w:p w14:paraId="791A4AFC" w14:textId="0719566D"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24" w:history="1">
        <w:r w:rsidRPr="00DF097B">
          <w:rPr>
            <w:rStyle w:val="Hyperlink"/>
            <w:rFonts w:cs="Times New Roman"/>
            <w:noProof/>
          </w:rPr>
          <w:t>Hình 2 Sơ đồ website quyền admin phần Quản lý Chương trình Đào tạo</w:t>
        </w:r>
        <w:r>
          <w:rPr>
            <w:noProof/>
            <w:webHidden/>
          </w:rPr>
          <w:tab/>
        </w:r>
        <w:r>
          <w:rPr>
            <w:noProof/>
            <w:webHidden/>
          </w:rPr>
          <w:fldChar w:fldCharType="begin"/>
        </w:r>
        <w:r>
          <w:rPr>
            <w:noProof/>
            <w:webHidden/>
          </w:rPr>
          <w:instrText xml:space="preserve"> PAGEREF _Toc218672024 \h </w:instrText>
        </w:r>
        <w:r>
          <w:rPr>
            <w:noProof/>
            <w:webHidden/>
          </w:rPr>
        </w:r>
        <w:r>
          <w:rPr>
            <w:noProof/>
            <w:webHidden/>
          </w:rPr>
          <w:fldChar w:fldCharType="separate"/>
        </w:r>
        <w:r>
          <w:rPr>
            <w:rFonts w:hint="eastAsia"/>
            <w:noProof/>
            <w:webHidden/>
          </w:rPr>
          <w:t>92</w:t>
        </w:r>
        <w:r>
          <w:rPr>
            <w:noProof/>
            <w:webHidden/>
          </w:rPr>
          <w:fldChar w:fldCharType="end"/>
        </w:r>
      </w:hyperlink>
    </w:p>
    <w:p w14:paraId="00BB9A24" w14:textId="34630070"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25" w:history="1">
        <w:r w:rsidRPr="00DF097B">
          <w:rPr>
            <w:rStyle w:val="Hyperlink"/>
            <w:rFonts w:cs="Times New Roman"/>
            <w:noProof/>
          </w:rPr>
          <w:t>Hình 3 Sơ đồ website quyền giảng viên phần Quản lý Khóa học và Câu hỏi</w:t>
        </w:r>
        <w:r>
          <w:rPr>
            <w:noProof/>
            <w:webHidden/>
          </w:rPr>
          <w:tab/>
        </w:r>
        <w:r>
          <w:rPr>
            <w:noProof/>
            <w:webHidden/>
          </w:rPr>
          <w:fldChar w:fldCharType="begin"/>
        </w:r>
        <w:r>
          <w:rPr>
            <w:noProof/>
            <w:webHidden/>
          </w:rPr>
          <w:instrText xml:space="preserve"> PAGEREF _Toc218672025 \h </w:instrText>
        </w:r>
        <w:r>
          <w:rPr>
            <w:noProof/>
            <w:webHidden/>
          </w:rPr>
        </w:r>
        <w:r>
          <w:rPr>
            <w:noProof/>
            <w:webHidden/>
          </w:rPr>
          <w:fldChar w:fldCharType="separate"/>
        </w:r>
        <w:r>
          <w:rPr>
            <w:rFonts w:hint="eastAsia"/>
            <w:noProof/>
            <w:webHidden/>
          </w:rPr>
          <w:t>93</w:t>
        </w:r>
        <w:r>
          <w:rPr>
            <w:noProof/>
            <w:webHidden/>
          </w:rPr>
          <w:fldChar w:fldCharType="end"/>
        </w:r>
      </w:hyperlink>
    </w:p>
    <w:p w14:paraId="3814FC78" w14:textId="13C2E5AF"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26" w:history="1">
        <w:r w:rsidRPr="00DF097B">
          <w:rPr>
            <w:rStyle w:val="Hyperlink"/>
            <w:rFonts w:cs="Times New Roman"/>
            <w:noProof/>
          </w:rPr>
          <w:t>Hình 4 Sơ đồ website quyền giảng viên phần Quản lý Sinh viên</w:t>
        </w:r>
        <w:r>
          <w:rPr>
            <w:noProof/>
            <w:webHidden/>
          </w:rPr>
          <w:tab/>
        </w:r>
        <w:r>
          <w:rPr>
            <w:noProof/>
            <w:webHidden/>
          </w:rPr>
          <w:fldChar w:fldCharType="begin"/>
        </w:r>
        <w:r>
          <w:rPr>
            <w:noProof/>
            <w:webHidden/>
          </w:rPr>
          <w:instrText xml:space="preserve"> PAGEREF _Toc218672026 \h </w:instrText>
        </w:r>
        <w:r>
          <w:rPr>
            <w:noProof/>
            <w:webHidden/>
          </w:rPr>
        </w:r>
        <w:r>
          <w:rPr>
            <w:noProof/>
            <w:webHidden/>
          </w:rPr>
          <w:fldChar w:fldCharType="separate"/>
        </w:r>
        <w:r>
          <w:rPr>
            <w:rFonts w:hint="eastAsia"/>
            <w:noProof/>
            <w:webHidden/>
          </w:rPr>
          <w:t>93</w:t>
        </w:r>
        <w:r>
          <w:rPr>
            <w:noProof/>
            <w:webHidden/>
          </w:rPr>
          <w:fldChar w:fldCharType="end"/>
        </w:r>
      </w:hyperlink>
    </w:p>
    <w:p w14:paraId="18265393" w14:textId="023561DD"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27" w:history="1">
        <w:r w:rsidRPr="00DF097B">
          <w:rPr>
            <w:rStyle w:val="Hyperlink"/>
            <w:rFonts w:cs="Times New Roman"/>
            <w:noProof/>
          </w:rPr>
          <w:t>Hình 5 Sơ đồ website quyền giảng viên phần Quản lý Quiz và Báo cáo</w:t>
        </w:r>
        <w:r>
          <w:rPr>
            <w:noProof/>
            <w:webHidden/>
          </w:rPr>
          <w:tab/>
        </w:r>
        <w:r>
          <w:rPr>
            <w:noProof/>
            <w:webHidden/>
          </w:rPr>
          <w:fldChar w:fldCharType="begin"/>
        </w:r>
        <w:r>
          <w:rPr>
            <w:noProof/>
            <w:webHidden/>
          </w:rPr>
          <w:instrText xml:space="preserve"> PAGEREF _Toc218672027 \h </w:instrText>
        </w:r>
        <w:r>
          <w:rPr>
            <w:noProof/>
            <w:webHidden/>
          </w:rPr>
        </w:r>
        <w:r>
          <w:rPr>
            <w:noProof/>
            <w:webHidden/>
          </w:rPr>
          <w:fldChar w:fldCharType="separate"/>
        </w:r>
        <w:r>
          <w:rPr>
            <w:rFonts w:hint="eastAsia"/>
            <w:noProof/>
            <w:webHidden/>
          </w:rPr>
          <w:t>94</w:t>
        </w:r>
        <w:r>
          <w:rPr>
            <w:noProof/>
            <w:webHidden/>
          </w:rPr>
          <w:fldChar w:fldCharType="end"/>
        </w:r>
      </w:hyperlink>
    </w:p>
    <w:p w14:paraId="1160F463" w14:textId="4AC5A73D"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28" w:history="1">
        <w:r w:rsidRPr="00DF097B">
          <w:rPr>
            <w:rStyle w:val="Hyperlink"/>
            <w:rFonts w:cs="Times New Roman"/>
            <w:noProof/>
          </w:rPr>
          <w:t>Hình 6 Sơ đồ website quyền sinh viên phần Hồ sơ và Kết quả học tập</w:t>
        </w:r>
        <w:r>
          <w:rPr>
            <w:noProof/>
            <w:webHidden/>
          </w:rPr>
          <w:tab/>
        </w:r>
        <w:r>
          <w:rPr>
            <w:noProof/>
            <w:webHidden/>
          </w:rPr>
          <w:fldChar w:fldCharType="begin"/>
        </w:r>
        <w:r>
          <w:rPr>
            <w:noProof/>
            <w:webHidden/>
          </w:rPr>
          <w:instrText xml:space="preserve"> PAGEREF _Toc218672028 \h </w:instrText>
        </w:r>
        <w:r>
          <w:rPr>
            <w:noProof/>
            <w:webHidden/>
          </w:rPr>
        </w:r>
        <w:r>
          <w:rPr>
            <w:noProof/>
            <w:webHidden/>
          </w:rPr>
          <w:fldChar w:fldCharType="separate"/>
        </w:r>
        <w:r>
          <w:rPr>
            <w:rFonts w:hint="eastAsia"/>
            <w:noProof/>
            <w:webHidden/>
          </w:rPr>
          <w:t>95</w:t>
        </w:r>
        <w:r>
          <w:rPr>
            <w:noProof/>
            <w:webHidden/>
          </w:rPr>
          <w:fldChar w:fldCharType="end"/>
        </w:r>
      </w:hyperlink>
    </w:p>
    <w:p w14:paraId="4F8C4677" w14:textId="71390B29"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29" w:history="1">
        <w:r w:rsidRPr="00DF097B">
          <w:rPr>
            <w:rStyle w:val="Hyperlink"/>
            <w:rFonts w:cs="Times New Roman"/>
            <w:noProof/>
          </w:rPr>
          <w:t>Hình 7 Phác thảo giao diện chi tiết khóa đào tạo</w:t>
        </w:r>
        <w:r>
          <w:rPr>
            <w:noProof/>
            <w:webHidden/>
          </w:rPr>
          <w:tab/>
        </w:r>
        <w:r>
          <w:rPr>
            <w:noProof/>
            <w:webHidden/>
          </w:rPr>
          <w:fldChar w:fldCharType="begin"/>
        </w:r>
        <w:r>
          <w:rPr>
            <w:noProof/>
            <w:webHidden/>
          </w:rPr>
          <w:instrText xml:space="preserve"> PAGEREF _Toc218672029 \h </w:instrText>
        </w:r>
        <w:r>
          <w:rPr>
            <w:noProof/>
            <w:webHidden/>
          </w:rPr>
        </w:r>
        <w:r>
          <w:rPr>
            <w:noProof/>
            <w:webHidden/>
          </w:rPr>
          <w:fldChar w:fldCharType="separate"/>
        </w:r>
        <w:r>
          <w:rPr>
            <w:rFonts w:hint="eastAsia"/>
            <w:noProof/>
            <w:webHidden/>
          </w:rPr>
          <w:t>95</w:t>
        </w:r>
        <w:r>
          <w:rPr>
            <w:noProof/>
            <w:webHidden/>
          </w:rPr>
          <w:fldChar w:fldCharType="end"/>
        </w:r>
      </w:hyperlink>
    </w:p>
    <w:p w14:paraId="53782E87" w14:textId="7D216ACB"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30" w:history="1">
        <w:r w:rsidRPr="00DF097B">
          <w:rPr>
            <w:rStyle w:val="Hyperlink"/>
            <w:rFonts w:cs="Times New Roman"/>
            <w:noProof/>
          </w:rPr>
          <w:t>Hình 8 Phác thảo giao diện quản lý học kỳ và phân công giảng dạy</w:t>
        </w:r>
        <w:r>
          <w:rPr>
            <w:noProof/>
            <w:webHidden/>
          </w:rPr>
          <w:tab/>
        </w:r>
        <w:r>
          <w:rPr>
            <w:noProof/>
            <w:webHidden/>
          </w:rPr>
          <w:fldChar w:fldCharType="begin"/>
        </w:r>
        <w:r>
          <w:rPr>
            <w:noProof/>
            <w:webHidden/>
          </w:rPr>
          <w:instrText xml:space="preserve"> PAGEREF _Toc218672030 \h </w:instrText>
        </w:r>
        <w:r>
          <w:rPr>
            <w:noProof/>
            <w:webHidden/>
          </w:rPr>
        </w:r>
        <w:r>
          <w:rPr>
            <w:noProof/>
            <w:webHidden/>
          </w:rPr>
          <w:fldChar w:fldCharType="separate"/>
        </w:r>
        <w:r>
          <w:rPr>
            <w:rFonts w:hint="eastAsia"/>
            <w:noProof/>
            <w:webHidden/>
          </w:rPr>
          <w:t>96</w:t>
        </w:r>
        <w:r>
          <w:rPr>
            <w:noProof/>
            <w:webHidden/>
          </w:rPr>
          <w:fldChar w:fldCharType="end"/>
        </w:r>
      </w:hyperlink>
    </w:p>
    <w:p w14:paraId="449DCF14" w14:textId="6B57809B"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31" w:history="1">
        <w:r w:rsidRPr="00DF097B">
          <w:rPr>
            <w:rStyle w:val="Hyperlink"/>
            <w:rFonts w:cs="Times New Roman"/>
            <w:noProof/>
          </w:rPr>
          <w:t>Hình 9 Phác thảo giao diện chi tiết chương trình đào tạo</w:t>
        </w:r>
        <w:r>
          <w:rPr>
            <w:noProof/>
            <w:webHidden/>
          </w:rPr>
          <w:tab/>
        </w:r>
        <w:r>
          <w:rPr>
            <w:noProof/>
            <w:webHidden/>
          </w:rPr>
          <w:fldChar w:fldCharType="begin"/>
        </w:r>
        <w:r>
          <w:rPr>
            <w:noProof/>
            <w:webHidden/>
          </w:rPr>
          <w:instrText xml:space="preserve"> PAGEREF _Toc218672031 \h </w:instrText>
        </w:r>
        <w:r>
          <w:rPr>
            <w:noProof/>
            <w:webHidden/>
          </w:rPr>
        </w:r>
        <w:r>
          <w:rPr>
            <w:noProof/>
            <w:webHidden/>
          </w:rPr>
          <w:fldChar w:fldCharType="separate"/>
        </w:r>
        <w:r>
          <w:rPr>
            <w:rFonts w:hint="eastAsia"/>
            <w:noProof/>
            <w:webHidden/>
          </w:rPr>
          <w:t>97</w:t>
        </w:r>
        <w:r>
          <w:rPr>
            <w:noProof/>
            <w:webHidden/>
          </w:rPr>
          <w:fldChar w:fldCharType="end"/>
        </w:r>
      </w:hyperlink>
    </w:p>
    <w:p w14:paraId="751E0A87" w14:textId="3897AB3B"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32" w:history="1">
        <w:r w:rsidRPr="00DF097B">
          <w:rPr>
            <w:rStyle w:val="Hyperlink"/>
            <w:rFonts w:cs="Times New Roman"/>
            <w:noProof/>
          </w:rPr>
          <w:t>Hình 10 Phác thảo giao diện quản lý mục tiêu chương trình</w:t>
        </w:r>
        <w:r>
          <w:rPr>
            <w:noProof/>
            <w:webHidden/>
          </w:rPr>
          <w:tab/>
        </w:r>
        <w:r>
          <w:rPr>
            <w:noProof/>
            <w:webHidden/>
          </w:rPr>
          <w:fldChar w:fldCharType="begin"/>
        </w:r>
        <w:r>
          <w:rPr>
            <w:noProof/>
            <w:webHidden/>
          </w:rPr>
          <w:instrText xml:space="preserve"> PAGEREF _Toc218672032 \h </w:instrText>
        </w:r>
        <w:r>
          <w:rPr>
            <w:noProof/>
            <w:webHidden/>
          </w:rPr>
        </w:r>
        <w:r>
          <w:rPr>
            <w:noProof/>
            <w:webHidden/>
          </w:rPr>
          <w:fldChar w:fldCharType="separate"/>
        </w:r>
        <w:r>
          <w:rPr>
            <w:rFonts w:hint="eastAsia"/>
            <w:noProof/>
            <w:webHidden/>
          </w:rPr>
          <w:t>97</w:t>
        </w:r>
        <w:r>
          <w:rPr>
            <w:noProof/>
            <w:webHidden/>
          </w:rPr>
          <w:fldChar w:fldCharType="end"/>
        </w:r>
      </w:hyperlink>
    </w:p>
    <w:p w14:paraId="1C86DC33" w14:textId="28A3F2D1"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33" w:history="1">
        <w:r w:rsidRPr="00DF097B">
          <w:rPr>
            <w:rStyle w:val="Hyperlink"/>
            <w:rFonts w:cs="Times New Roman"/>
            <w:noProof/>
          </w:rPr>
          <w:t>Hình 11 Phác thảo giao diện quản lý chuẩn đầu ra</w:t>
        </w:r>
        <w:r>
          <w:rPr>
            <w:noProof/>
            <w:webHidden/>
          </w:rPr>
          <w:tab/>
        </w:r>
        <w:r>
          <w:rPr>
            <w:noProof/>
            <w:webHidden/>
          </w:rPr>
          <w:fldChar w:fldCharType="begin"/>
        </w:r>
        <w:r>
          <w:rPr>
            <w:noProof/>
            <w:webHidden/>
          </w:rPr>
          <w:instrText xml:space="preserve"> PAGEREF _Toc218672033 \h </w:instrText>
        </w:r>
        <w:r>
          <w:rPr>
            <w:noProof/>
            <w:webHidden/>
          </w:rPr>
        </w:r>
        <w:r>
          <w:rPr>
            <w:noProof/>
            <w:webHidden/>
          </w:rPr>
          <w:fldChar w:fldCharType="separate"/>
        </w:r>
        <w:r>
          <w:rPr>
            <w:rFonts w:hint="eastAsia"/>
            <w:noProof/>
            <w:webHidden/>
          </w:rPr>
          <w:t>98</w:t>
        </w:r>
        <w:r>
          <w:rPr>
            <w:noProof/>
            <w:webHidden/>
          </w:rPr>
          <w:fldChar w:fldCharType="end"/>
        </w:r>
      </w:hyperlink>
    </w:p>
    <w:p w14:paraId="7CBA4D71" w14:textId="07BBC03C"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34" w:history="1">
        <w:r w:rsidRPr="00DF097B">
          <w:rPr>
            <w:rStyle w:val="Hyperlink"/>
            <w:rFonts w:cs="Times New Roman"/>
            <w:noProof/>
          </w:rPr>
          <w:t>Hình 12 Phác thảo giao diện ma trận liên kết PO - PLO</w:t>
        </w:r>
        <w:r>
          <w:rPr>
            <w:noProof/>
            <w:webHidden/>
          </w:rPr>
          <w:tab/>
        </w:r>
        <w:r>
          <w:rPr>
            <w:noProof/>
            <w:webHidden/>
          </w:rPr>
          <w:fldChar w:fldCharType="begin"/>
        </w:r>
        <w:r>
          <w:rPr>
            <w:noProof/>
            <w:webHidden/>
          </w:rPr>
          <w:instrText xml:space="preserve"> PAGEREF _Toc218672034 \h </w:instrText>
        </w:r>
        <w:r>
          <w:rPr>
            <w:noProof/>
            <w:webHidden/>
          </w:rPr>
        </w:r>
        <w:r>
          <w:rPr>
            <w:noProof/>
            <w:webHidden/>
          </w:rPr>
          <w:fldChar w:fldCharType="separate"/>
        </w:r>
        <w:r>
          <w:rPr>
            <w:rFonts w:hint="eastAsia"/>
            <w:noProof/>
            <w:webHidden/>
          </w:rPr>
          <w:t>99</w:t>
        </w:r>
        <w:r>
          <w:rPr>
            <w:noProof/>
            <w:webHidden/>
          </w:rPr>
          <w:fldChar w:fldCharType="end"/>
        </w:r>
      </w:hyperlink>
    </w:p>
    <w:p w14:paraId="1239DBBE" w14:textId="18E701ED"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35" w:history="1">
        <w:r w:rsidRPr="00DF097B">
          <w:rPr>
            <w:rStyle w:val="Hyperlink"/>
            <w:rFonts w:cs="Times New Roman"/>
            <w:noProof/>
          </w:rPr>
          <w:t>Hình 13 Phác thảo giao diện chi tiết học phần</w:t>
        </w:r>
        <w:r>
          <w:rPr>
            <w:noProof/>
            <w:webHidden/>
          </w:rPr>
          <w:tab/>
        </w:r>
        <w:r>
          <w:rPr>
            <w:noProof/>
            <w:webHidden/>
          </w:rPr>
          <w:fldChar w:fldCharType="begin"/>
        </w:r>
        <w:r>
          <w:rPr>
            <w:noProof/>
            <w:webHidden/>
          </w:rPr>
          <w:instrText xml:space="preserve"> PAGEREF _Toc218672035 \h </w:instrText>
        </w:r>
        <w:r>
          <w:rPr>
            <w:noProof/>
            <w:webHidden/>
          </w:rPr>
        </w:r>
        <w:r>
          <w:rPr>
            <w:noProof/>
            <w:webHidden/>
          </w:rPr>
          <w:fldChar w:fldCharType="separate"/>
        </w:r>
        <w:r>
          <w:rPr>
            <w:rFonts w:hint="eastAsia"/>
            <w:noProof/>
            <w:webHidden/>
          </w:rPr>
          <w:t>99</w:t>
        </w:r>
        <w:r>
          <w:rPr>
            <w:noProof/>
            <w:webHidden/>
          </w:rPr>
          <w:fldChar w:fldCharType="end"/>
        </w:r>
      </w:hyperlink>
    </w:p>
    <w:p w14:paraId="50AFCCE2" w14:textId="7AE808D7"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36" w:history="1">
        <w:r w:rsidRPr="00DF097B">
          <w:rPr>
            <w:rStyle w:val="Hyperlink"/>
            <w:rFonts w:cs="Times New Roman"/>
            <w:noProof/>
          </w:rPr>
          <w:t>Hình 14 Phác thảo giao diện quản lý chuẩn đầu ra học phần</w:t>
        </w:r>
        <w:r>
          <w:rPr>
            <w:noProof/>
            <w:webHidden/>
          </w:rPr>
          <w:tab/>
        </w:r>
        <w:r>
          <w:rPr>
            <w:noProof/>
            <w:webHidden/>
          </w:rPr>
          <w:fldChar w:fldCharType="begin"/>
        </w:r>
        <w:r>
          <w:rPr>
            <w:noProof/>
            <w:webHidden/>
          </w:rPr>
          <w:instrText xml:space="preserve"> PAGEREF _Toc218672036 \h </w:instrText>
        </w:r>
        <w:r>
          <w:rPr>
            <w:noProof/>
            <w:webHidden/>
          </w:rPr>
        </w:r>
        <w:r>
          <w:rPr>
            <w:noProof/>
            <w:webHidden/>
          </w:rPr>
          <w:fldChar w:fldCharType="separate"/>
        </w:r>
        <w:r>
          <w:rPr>
            <w:rFonts w:hint="eastAsia"/>
            <w:noProof/>
            <w:webHidden/>
          </w:rPr>
          <w:t>100</w:t>
        </w:r>
        <w:r>
          <w:rPr>
            <w:noProof/>
            <w:webHidden/>
          </w:rPr>
          <w:fldChar w:fldCharType="end"/>
        </w:r>
      </w:hyperlink>
    </w:p>
    <w:p w14:paraId="0353D12C" w14:textId="759357F6"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37" w:history="1">
        <w:r w:rsidRPr="00DF097B">
          <w:rPr>
            <w:rStyle w:val="Hyperlink"/>
            <w:rFonts w:cs="Times New Roman"/>
            <w:noProof/>
          </w:rPr>
          <w:t>Hình 15 Phác thảo giao diện quản lý danh sách chương học</w:t>
        </w:r>
        <w:r>
          <w:rPr>
            <w:noProof/>
            <w:webHidden/>
          </w:rPr>
          <w:tab/>
        </w:r>
        <w:r>
          <w:rPr>
            <w:noProof/>
            <w:webHidden/>
          </w:rPr>
          <w:fldChar w:fldCharType="begin"/>
        </w:r>
        <w:r>
          <w:rPr>
            <w:noProof/>
            <w:webHidden/>
          </w:rPr>
          <w:instrText xml:space="preserve"> PAGEREF _Toc218672037 \h </w:instrText>
        </w:r>
        <w:r>
          <w:rPr>
            <w:noProof/>
            <w:webHidden/>
          </w:rPr>
        </w:r>
        <w:r>
          <w:rPr>
            <w:noProof/>
            <w:webHidden/>
          </w:rPr>
          <w:fldChar w:fldCharType="separate"/>
        </w:r>
        <w:r>
          <w:rPr>
            <w:rFonts w:hint="eastAsia"/>
            <w:noProof/>
            <w:webHidden/>
          </w:rPr>
          <w:t>101</w:t>
        </w:r>
        <w:r>
          <w:rPr>
            <w:noProof/>
            <w:webHidden/>
          </w:rPr>
          <w:fldChar w:fldCharType="end"/>
        </w:r>
      </w:hyperlink>
    </w:p>
    <w:p w14:paraId="418C3B02" w14:textId="645166DA"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38" w:history="1">
        <w:r w:rsidRPr="00DF097B">
          <w:rPr>
            <w:rStyle w:val="Hyperlink"/>
            <w:rFonts w:cs="Times New Roman"/>
            <w:noProof/>
          </w:rPr>
          <w:t>Hình 16 Phác thảo giao diện chi tiết nội dung chương học</w:t>
        </w:r>
        <w:r>
          <w:rPr>
            <w:noProof/>
            <w:webHidden/>
          </w:rPr>
          <w:tab/>
        </w:r>
        <w:r>
          <w:rPr>
            <w:noProof/>
            <w:webHidden/>
          </w:rPr>
          <w:fldChar w:fldCharType="begin"/>
        </w:r>
        <w:r>
          <w:rPr>
            <w:noProof/>
            <w:webHidden/>
          </w:rPr>
          <w:instrText xml:space="preserve"> PAGEREF _Toc218672038 \h </w:instrText>
        </w:r>
        <w:r>
          <w:rPr>
            <w:noProof/>
            <w:webHidden/>
          </w:rPr>
        </w:r>
        <w:r>
          <w:rPr>
            <w:noProof/>
            <w:webHidden/>
          </w:rPr>
          <w:fldChar w:fldCharType="separate"/>
        </w:r>
        <w:r>
          <w:rPr>
            <w:rFonts w:hint="eastAsia"/>
            <w:noProof/>
            <w:webHidden/>
          </w:rPr>
          <w:t>101</w:t>
        </w:r>
        <w:r>
          <w:rPr>
            <w:noProof/>
            <w:webHidden/>
          </w:rPr>
          <w:fldChar w:fldCharType="end"/>
        </w:r>
      </w:hyperlink>
    </w:p>
    <w:p w14:paraId="3BC09425" w14:textId="32AC3085"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39" w:history="1">
        <w:r w:rsidRPr="00DF097B">
          <w:rPr>
            <w:rStyle w:val="Hyperlink"/>
            <w:rFonts w:cs="Times New Roman"/>
            <w:noProof/>
          </w:rPr>
          <w:t>Hình 17 Phác thảo giao diện ma trận chương và chuẩn đầu ra</w:t>
        </w:r>
        <w:r>
          <w:rPr>
            <w:noProof/>
            <w:webHidden/>
          </w:rPr>
          <w:tab/>
        </w:r>
        <w:r>
          <w:rPr>
            <w:noProof/>
            <w:webHidden/>
          </w:rPr>
          <w:fldChar w:fldCharType="begin"/>
        </w:r>
        <w:r>
          <w:rPr>
            <w:noProof/>
            <w:webHidden/>
          </w:rPr>
          <w:instrText xml:space="preserve"> PAGEREF _Toc218672039 \h </w:instrText>
        </w:r>
        <w:r>
          <w:rPr>
            <w:noProof/>
            <w:webHidden/>
          </w:rPr>
        </w:r>
        <w:r>
          <w:rPr>
            <w:noProof/>
            <w:webHidden/>
          </w:rPr>
          <w:fldChar w:fldCharType="separate"/>
        </w:r>
        <w:r>
          <w:rPr>
            <w:rFonts w:hint="eastAsia"/>
            <w:noProof/>
            <w:webHidden/>
          </w:rPr>
          <w:t>102</w:t>
        </w:r>
        <w:r>
          <w:rPr>
            <w:noProof/>
            <w:webHidden/>
          </w:rPr>
          <w:fldChar w:fldCharType="end"/>
        </w:r>
      </w:hyperlink>
    </w:p>
    <w:p w14:paraId="660026CE" w14:textId="0B309503"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40" w:history="1">
        <w:r w:rsidRPr="00DF097B">
          <w:rPr>
            <w:rStyle w:val="Hyperlink"/>
            <w:rFonts w:cs="Times New Roman"/>
            <w:noProof/>
          </w:rPr>
          <w:t>Hình 18 Phác thảo giao diện danh sách khóa học liên quan</w:t>
        </w:r>
        <w:r>
          <w:rPr>
            <w:noProof/>
            <w:webHidden/>
          </w:rPr>
          <w:tab/>
        </w:r>
        <w:r>
          <w:rPr>
            <w:noProof/>
            <w:webHidden/>
          </w:rPr>
          <w:fldChar w:fldCharType="begin"/>
        </w:r>
        <w:r>
          <w:rPr>
            <w:noProof/>
            <w:webHidden/>
          </w:rPr>
          <w:instrText xml:space="preserve"> PAGEREF _Toc218672040 \h </w:instrText>
        </w:r>
        <w:r>
          <w:rPr>
            <w:noProof/>
            <w:webHidden/>
          </w:rPr>
        </w:r>
        <w:r>
          <w:rPr>
            <w:noProof/>
            <w:webHidden/>
          </w:rPr>
          <w:fldChar w:fldCharType="separate"/>
        </w:r>
        <w:r>
          <w:rPr>
            <w:rFonts w:hint="eastAsia"/>
            <w:noProof/>
            <w:webHidden/>
          </w:rPr>
          <w:t>103</w:t>
        </w:r>
        <w:r>
          <w:rPr>
            <w:noProof/>
            <w:webHidden/>
          </w:rPr>
          <w:fldChar w:fldCharType="end"/>
        </w:r>
      </w:hyperlink>
    </w:p>
    <w:p w14:paraId="2EDDA519" w14:textId="3288904F"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41" w:history="1">
        <w:r w:rsidRPr="00DF097B">
          <w:rPr>
            <w:rStyle w:val="Hyperlink"/>
            <w:rFonts w:cs="Times New Roman"/>
            <w:noProof/>
          </w:rPr>
          <w:t>Hình 19 Phác thảo giao diện thông tin chi tiết khóa học</w:t>
        </w:r>
        <w:r>
          <w:rPr>
            <w:noProof/>
            <w:webHidden/>
          </w:rPr>
          <w:tab/>
        </w:r>
        <w:r>
          <w:rPr>
            <w:noProof/>
            <w:webHidden/>
          </w:rPr>
          <w:fldChar w:fldCharType="begin"/>
        </w:r>
        <w:r>
          <w:rPr>
            <w:noProof/>
            <w:webHidden/>
          </w:rPr>
          <w:instrText xml:space="preserve"> PAGEREF _Toc218672041 \h </w:instrText>
        </w:r>
        <w:r>
          <w:rPr>
            <w:noProof/>
            <w:webHidden/>
          </w:rPr>
        </w:r>
        <w:r>
          <w:rPr>
            <w:noProof/>
            <w:webHidden/>
          </w:rPr>
          <w:fldChar w:fldCharType="separate"/>
        </w:r>
        <w:r>
          <w:rPr>
            <w:rFonts w:hint="eastAsia"/>
            <w:noProof/>
            <w:webHidden/>
          </w:rPr>
          <w:t>103</w:t>
        </w:r>
        <w:r>
          <w:rPr>
            <w:noProof/>
            <w:webHidden/>
          </w:rPr>
          <w:fldChar w:fldCharType="end"/>
        </w:r>
      </w:hyperlink>
    </w:p>
    <w:p w14:paraId="08137804" w14:textId="0B27724D"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42" w:history="1">
        <w:r w:rsidRPr="00DF097B">
          <w:rPr>
            <w:rStyle w:val="Hyperlink"/>
            <w:rFonts w:cs="Times New Roman"/>
            <w:noProof/>
          </w:rPr>
          <w:t>Hình 20 Phác thảo giao diện quản lý cột điểm khóa học</w:t>
        </w:r>
        <w:r>
          <w:rPr>
            <w:noProof/>
            <w:webHidden/>
          </w:rPr>
          <w:tab/>
        </w:r>
        <w:r>
          <w:rPr>
            <w:noProof/>
            <w:webHidden/>
          </w:rPr>
          <w:fldChar w:fldCharType="begin"/>
        </w:r>
        <w:r>
          <w:rPr>
            <w:noProof/>
            <w:webHidden/>
          </w:rPr>
          <w:instrText xml:space="preserve"> PAGEREF _Toc218672042 \h </w:instrText>
        </w:r>
        <w:r>
          <w:rPr>
            <w:noProof/>
            <w:webHidden/>
          </w:rPr>
        </w:r>
        <w:r>
          <w:rPr>
            <w:noProof/>
            <w:webHidden/>
          </w:rPr>
          <w:fldChar w:fldCharType="separate"/>
        </w:r>
        <w:r>
          <w:rPr>
            <w:rFonts w:hint="eastAsia"/>
            <w:noProof/>
            <w:webHidden/>
          </w:rPr>
          <w:t>104</w:t>
        </w:r>
        <w:r>
          <w:rPr>
            <w:noProof/>
            <w:webHidden/>
          </w:rPr>
          <w:fldChar w:fldCharType="end"/>
        </w:r>
      </w:hyperlink>
    </w:p>
    <w:p w14:paraId="6DEFF350" w14:textId="7D1F414C"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43" w:history="1">
        <w:r w:rsidRPr="00DF097B">
          <w:rPr>
            <w:rStyle w:val="Hyperlink"/>
            <w:rFonts w:cs="Times New Roman"/>
            <w:noProof/>
          </w:rPr>
          <w:t>Hình 21 Phác thảo giao diện nhập liệu tạo câu hỏi mới</w:t>
        </w:r>
        <w:r>
          <w:rPr>
            <w:noProof/>
            <w:webHidden/>
          </w:rPr>
          <w:tab/>
        </w:r>
        <w:r>
          <w:rPr>
            <w:noProof/>
            <w:webHidden/>
          </w:rPr>
          <w:fldChar w:fldCharType="begin"/>
        </w:r>
        <w:r>
          <w:rPr>
            <w:noProof/>
            <w:webHidden/>
          </w:rPr>
          <w:instrText xml:space="preserve"> PAGEREF _Toc218672043 \h </w:instrText>
        </w:r>
        <w:r>
          <w:rPr>
            <w:noProof/>
            <w:webHidden/>
          </w:rPr>
        </w:r>
        <w:r>
          <w:rPr>
            <w:noProof/>
            <w:webHidden/>
          </w:rPr>
          <w:fldChar w:fldCharType="separate"/>
        </w:r>
        <w:r>
          <w:rPr>
            <w:rFonts w:hint="eastAsia"/>
            <w:noProof/>
            <w:webHidden/>
          </w:rPr>
          <w:t>105</w:t>
        </w:r>
        <w:r>
          <w:rPr>
            <w:noProof/>
            <w:webHidden/>
          </w:rPr>
          <w:fldChar w:fldCharType="end"/>
        </w:r>
      </w:hyperlink>
    </w:p>
    <w:p w14:paraId="2956374E" w14:textId="5FDF6D24"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44" w:history="1">
        <w:r w:rsidRPr="00DF097B">
          <w:rPr>
            <w:rStyle w:val="Hyperlink"/>
            <w:rFonts w:cs="Times New Roman"/>
            <w:noProof/>
          </w:rPr>
          <w:t>Hình 22 Phác thảo giao diện hiển thị chi tiết câu hỏi</w:t>
        </w:r>
        <w:r>
          <w:rPr>
            <w:noProof/>
            <w:webHidden/>
          </w:rPr>
          <w:tab/>
        </w:r>
        <w:r>
          <w:rPr>
            <w:noProof/>
            <w:webHidden/>
          </w:rPr>
          <w:fldChar w:fldCharType="begin"/>
        </w:r>
        <w:r>
          <w:rPr>
            <w:noProof/>
            <w:webHidden/>
          </w:rPr>
          <w:instrText xml:space="preserve"> PAGEREF _Toc218672044 \h </w:instrText>
        </w:r>
        <w:r>
          <w:rPr>
            <w:noProof/>
            <w:webHidden/>
          </w:rPr>
        </w:r>
        <w:r>
          <w:rPr>
            <w:noProof/>
            <w:webHidden/>
          </w:rPr>
          <w:fldChar w:fldCharType="separate"/>
        </w:r>
        <w:r>
          <w:rPr>
            <w:rFonts w:hint="eastAsia"/>
            <w:noProof/>
            <w:webHidden/>
          </w:rPr>
          <w:t>105</w:t>
        </w:r>
        <w:r>
          <w:rPr>
            <w:noProof/>
            <w:webHidden/>
          </w:rPr>
          <w:fldChar w:fldCharType="end"/>
        </w:r>
      </w:hyperlink>
    </w:p>
    <w:p w14:paraId="6B946CE5" w14:textId="341236B9"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45" w:history="1">
        <w:r w:rsidRPr="00DF097B">
          <w:rPr>
            <w:rStyle w:val="Hyperlink"/>
            <w:rFonts w:cs="Times New Roman"/>
            <w:noProof/>
          </w:rPr>
          <w:t>Hình 23 Phác thảo giao diện lựa chọn chế độ bài kiểm tra</w:t>
        </w:r>
        <w:r>
          <w:rPr>
            <w:noProof/>
            <w:webHidden/>
          </w:rPr>
          <w:tab/>
        </w:r>
        <w:r>
          <w:rPr>
            <w:noProof/>
            <w:webHidden/>
          </w:rPr>
          <w:fldChar w:fldCharType="begin"/>
        </w:r>
        <w:r>
          <w:rPr>
            <w:noProof/>
            <w:webHidden/>
          </w:rPr>
          <w:instrText xml:space="preserve"> PAGEREF _Toc218672045 \h </w:instrText>
        </w:r>
        <w:r>
          <w:rPr>
            <w:noProof/>
            <w:webHidden/>
          </w:rPr>
        </w:r>
        <w:r>
          <w:rPr>
            <w:noProof/>
            <w:webHidden/>
          </w:rPr>
          <w:fldChar w:fldCharType="separate"/>
        </w:r>
        <w:r>
          <w:rPr>
            <w:rFonts w:hint="eastAsia"/>
            <w:noProof/>
            <w:webHidden/>
          </w:rPr>
          <w:t>106</w:t>
        </w:r>
        <w:r>
          <w:rPr>
            <w:noProof/>
            <w:webHidden/>
          </w:rPr>
          <w:fldChar w:fldCharType="end"/>
        </w:r>
      </w:hyperlink>
    </w:p>
    <w:p w14:paraId="38228AEC" w14:textId="1C585014"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46" w:history="1">
        <w:r w:rsidRPr="00DF097B">
          <w:rPr>
            <w:rStyle w:val="Hyperlink"/>
            <w:rFonts w:cs="Times New Roman"/>
            <w:noProof/>
          </w:rPr>
          <w:t>Hình 24 Phác thảo giao diện chọn mục tiêu học tập cho bài kiểm tra</w:t>
        </w:r>
        <w:r>
          <w:rPr>
            <w:noProof/>
            <w:webHidden/>
          </w:rPr>
          <w:tab/>
        </w:r>
        <w:r>
          <w:rPr>
            <w:noProof/>
            <w:webHidden/>
          </w:rPr>
          <w:fldChar w:fldCharType="begin"/>
        </w:r>
        <w:r>
          <w:rPr>
            <w:noProof/>
            <w:webHidden/>
          </w:rPr>
          <w:instrText xml:space="preserve"> PAGEREF _Toc218672046 \h </w:instrText>
        </w:r>
        <w:r>
          <w:rPr>
            <w:noProof/>
            <w:webHidden/>
          </w:rPr>
        </w:r>
        <w:r>
          <w:rPr>
            <w:noProof/>
            <w:webHidden/>
          </w:rPr>
          <w:fldChar w:fldCharType="separate"/>
        </w:r>
        <w:r>
          <w:rPr>
            <w:rFonts w:hint="eastAsia"/>
            <w:noProof/>
            <w:webHidden/>
          </w:rPr>
          <w:t>107</w:t>
        </w:r>
        <w:r>
          <w:rPr>
            <w:noProof/>
            <w:webHidden/>
          </w:rPr>
          <w:fldChar w:fldCharType="end"/>
        </w:r>
      </w:hyperlink>
    </w:p>
    <w:p w14:paraId="203851C8" w14:textId="69B558ED"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47" w:history="1">
        <w:r w:rsidRPr="00DF097B">
          <w:rPr>
            <w:rStyle w:val="Hyperlink"/>
            <w:rFonts w:cs="Times New Roman"/>
            <w:noProof/>
          </w:rPr>
          <w:t>Hình 25 Phác thảo giao diện thiết lập tiêu chí câu hỏi</w:t>
        </w:r>
        <w:r>
          <w:rPr>
            <w:noProof/>
            <w:webHidden/>
          </w:rPr>
          <w:tab/>
        </w:r>
        <w:r>
          <w:rPr>
            <w:noProof/>
            <w:webHidden/>
          </w:rPr>
          <w:fldChar w:fldCharType="begin"/>
        </w:r>
        <w:r>
          <w:rPr>
            <w:noProof/>
            <w:webHidden/>
          </w:rPr>
          <w:instrText xml:space="preserve"> PAGEREF _Toc218672047 \h </w:instrText>
        </w:r>
        <w:r>
          <w:rPr>
            <w:noProof/>
            <w:webHidden/>
          </w:rPr>
        </w:r>
        <w:r>
          <w:rPr>
            <w:noProof/>
            <w:webHidden/>
          </w:rPr>
          <w:fldChar w:fldCharType="separate"/>
        </w:r>
        <w:r>
          <w:rPr>
            <w:rFonts w:hint="eastAsia"/>
            <w:noProof/>
            <w:webHidden/>
          </w:rPr>
          <w:t>107</w:t>
        </w:r>
        <w:r>
          <w:rPr>
            <w:noProof/>
            <w:webHidden/>
          </w:rPr>
          <w:fldChar w:fldCharType="end"/>
        </w:r>
      </w:hyperlink>
    </w:p>
    <w:p w14:paraId="2BA63B87" w14:textId="342412C4"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48" w:history="1">
        <w:r w:rsidRPr="00DF097B">
          <w:rPr>
            <w:rStyle w:val="Hyperlink"/>
            <w:rFonts w:cs="Times New Roman"/>
            <w:noProof/>
          </w:rPr>
          <w:t>Hình 26 Phác thảo giao diện quản lý các bài kiểm tra</w:t>
        </w:r>
        <w:r>
          <w:rPr>
            <w:noProof/>
            <w:webHidden/>
          </w:rPr>
          <w:tab/>
        </w:r>
        <w:r>
          <w:rPr>
            <w:noProof/>
            <w:webHidden/>
          </w:rPr>
          <w:fldChar w:fldCharType="begin"/>
        </w:r>
        <w:r>
          <w:rPr>
            <w:noProof/>
            <w:webHidden/>
          </w:rPr>
          <w:instrText xml:space="preserve"> PAGEREF _Toc218672048 \h </w:instrText>
        </w:r>
        <w:r>
          <w:rPr>
            <w:noProof/>
            <w:webHidden/>
          </w:rPr>
        </w:r>
        <w:r>
          <w:rPr>
            <w:noProof/>
            <w:webHidden/>
          </w:rPr>
          <w:fldChar w:fldCharType="separate"/>
        </w:r>
        <w:r>
          <w:rPr>
            <w:rFonts w:hint="eastAsia"/>
            <w:noProof/>
            <w:webHidden/>
          </w:rPr>
          <w:t>108</w:t>
        </w:r>
        <w:r>
          <w:rPr>
            <w:noProof/>
            <w:webHidden/>
          </w:rPr>
          <w:fldChar w:fldCharType="end"/>
        </w:r>
      </w:hyperlink>
    </w:p>
    <w:p w14:paraId="234663AA" w14:textId="3DBC4B91"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49" w:history="1">
        <w:r w:rsidRPr="00DF097B">
          <w:rPr>
            <w:rStyle w:val="Hyperlink"/>
            <w:rFonts w:cs="Times New Roman"/>
            <w:noProof/>
          </w:rPr>
          <w:t>Hình 27 Phác thảo giao diện xem chi tiết bài kiểm tra</w:t>
        </w:r>
        <w:r>
          <w:rPr>
            <w:noProof/>
            <w:webHidden/>
          </w:rPr>
          <w:tab/>
        </w:r>
        <w:r>
          <w:rPr>
            <w:noProof/>
            <w:webHidden/>
          </w:rPr>
          <w:fldChar w:fldCharType="begin"/>
        </w:r>
        <w:r>
          <w:rPr>
            <w:noProof/>
            <w:webHidden/>
          </w:rPr>
          <w:instrText xml:space="preserve"> PAGEREF _Toc218672049 \h </w:instrText>
        </w:r>
        <w:r>
          <w:rPr>
            <w:noProof/>
            <w:webHidden/>
          </w:rPr>
        </w:r>
        <w:r>
          <w:rPr>
            <w:noProof/>
            <w:webHidden/>
          </w:rPr>
          <w:fldChar w:fldCharType="separate"/>
        </w:r>
        <w:r>
          <w:rPr>
            <w:rFonts w:hint="eastAsia"/>
            <w:noProof/>
            <w:webHidden/>
          </w:rPr>
          <w:t>109</w:t>
        </w:r>
        <w:r>
          <w:rPr>
            <w:noProof/>
            <w:webHidden/>
          </w:rPr>
          <w:fldChar w:fldCharType="end"/>
        </w:r>
      </w:hyperlink>
    </w:p>
    <w:p w14:paraId="5E6A3E62" w14:textId="067A27AF"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50" w:history="1">
        <w:r w:rsidRPr="00DF097B">
          <w:rPr>
            <w:rStyle w:val="Hyperlink"/>
            <w:rFonts w:cs="Times New Roman"/>
            <w:noProof/>
          </w:rPr>
          <w:t>Hình 28 Phác thảo giao diện sảnh chờ dành cho giảng viên</w:t>
        </w:r>
        <w:r>
          <w:rPr>
            <w:noProof/>
            <w:webHidden/>
          </w:rPr>
          <w:tab/>
        </w:r>
        <w:r>
          <w:rPr>
            <w:noProof/>
            <w:webHidden/>
          </w:rPr>
          <w:fldChar w:fldCharType="begin"/>
        </w:r>
        <w:r>
          <w:rPr>
            <w:noProof/>
            <w:webHidden/>
          </w:rPr>
          <w:instrText xml:space="preserve"> PAGEREF _Toc218672050 \h </w:instrText>
        </w:r>
        <w:r>
          <w:rPr>
            <w:noProof/>
            <w:webHidden/>
          </w:rPr>
        </w:r>
        <w:r>
          <w:rPr>
            <w:noProof/>
            <w:webHidden/>
          </w:rPr>
          <w:fldChar w:fldCharType="separate"/>
        </w:r>
        <w:r>
          <w:rPr>
            <w:rFonts w:hint="eastAsia"/>
            <w:noProof/>
            <w:webHidden/>
          </w:rPr>
          <w:t>109</w:t>
        </w:r>
        <w:r>
          <w:rPr>
            <w:noProof/>
            <w:webHidden/>
          </w:rPr>
          <w:fldChar w:fldCharType="end"/>
        </w:r>
      </w:hyperlink>
    </w:p>
    <w:p w14:paraId="2CE81656" w14:textId="1F8CDFF2"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51" w:history="1">
        <w:r w:rsidRPr="00DF097B">
          <w:rPr>
            <w:rStyle w:val="Hyperlink"/>
            <w:rFonts w:cs="Times New Roman"/>
            <w:noProof/>
          </w:rPr>
          <w:t>Hình 29 Phác thảo giao diện báo cáo mức độ đạt chuẩn đầu ra</w:t>
        </w:r>
        <w:r>
          <w:rPr>
            <w:noProof/>
            <w:webHidden/>
          </w:rPr>
          <w:tab/>
        </w:r>
        <w:r>
          <w:rPr>
            <w:noProof/>
            <w:webHidden/>
          </w:rPr>
          <w:fldChar w:fldCharType="begin"/>
        </w:r>
        <w:r>
          <w:rPr>
            <w:noProof/>
            <w:webHidden/>
          </w:rPr>
          <w:instrText xml:space="preserve"> PAGEREF _Toc218672051 \h </w:instrText>
        </w:r>
        <w:r>
          <w:rPr>
            <w:noProof/>
            <w:webHidden/>
          </w:rPr>
        </w:r>
        <w:r>
          <w:rPr>
            <w:noProof/>
            <w:webHidden/>
          </w:rPr>
          <w:fldChar w:fldCharType="separate"/>
        </w:r>
        <w:r>
          <w:rPr>
            <w:rFonts w:hint="eastAsia"/>
            <w:noProof/>
            <w:webHidden/>
          </w:rPr>
          <w:t>110</w:t>
        </w:r>
        <w:r>
          <w:rPr>
            <w:noProof/>
            <w:webHidden/>
          </w:rPr>
          <w:fldChar w:fldCharType="end"/>
        </w:r>
      </w:hyperlink>
    </w:p>
    <w:p w14:paraId="5EADA7D3" w14:textId="69D8C876"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52" w:history="1">
        <w:r w:rsidRPr="00DF097B">
          <w:rPr>
            <w:rStyle w:val="Hyperlink"/>
            <w:rFonts w:cs="Times New Roman"/>
            <w:noProof/>
          </w:rPr>
          <w:t>Hình 30 Phác thảo giao diện báo cáo phân nhóm xếp loại kết quả</w:t>
        </w:r>
        <w:r>
          <w:rPr>
            <w:noProof/>
            <w:webHidden/>
          </w:rPr>
          <w:tab/>
        </w:r>
        <w:r>
          <w:rPr>
            <w:noProof/>
            <w:webHidden/>
          </w:rPr>
          <w:fldChar w:fldCharType="begin"/>
        </w:r>
        <w:r>
          <w:rPr>
            <w:noProof/>
            <w:webHidden/>
          </w:rPr>
          <w:instrText xml:space="preserve"> PAGEREF _Toc218672052 \h </w:instrText>
        </w:r>
        <w:r>
          <w:rPr>
            <w:noProof/>
            <w:webHidden/>
          </w:rPr>
        </w:r>
        <w:r>
          <w:rPr>
            <w:noProof/>
            <w:webHidden/>
          </w:rPr>
          <w:fldChar w:fldCharType="separate"/>
        </w:r>
        <w:r>
          <w:rPr>
            <w:rFonts w:hint="eastAsia"/>
            <w:noProof/>
            <w:webHidden/>
          </w:rPr>
          <w:t>111</w:t>
        </w:r>
        <w:r>
          <w:rPr>
            <w:noProof/>
            <w:webHidden/>
          </w:rPr>
          <w:fldChar w:fldCharType="end"/>
        </w:r>
      </w:hyperlink>
    </w:p>
    <w:p w14:paraId="470C278A" w14:textId="5ED04475"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53" w:history="1">
        <w:r w:rsidRPr="00DF097B">
          <w:rPr>
            <w:rStyle w:val="Hyperlink"/>
            <w:rFonts w:cs="Times New Roman"/>
            <w:noProof/>
          </w:rPr>
          <w:t>Hình 31 Phác thảo giao diện xem chi tiết kết quả bài làm</w:t>
        </w:r>
        <w:r>
          <w:rPr>
            <w:noProof/>
            <w:webHidden/>
          </w:rPr>
          <w:tab/>
        </w:r>
        <w:r>
          <w:rPr>
            <w:noProof/>
            <w:webHidden/>
          </w:rPr>
          <w:fldChar w:fldCharType="begin"/>
        </w:r>
        <w:r>
          <w:rPr>
            <w:noProof/>
            <w:webHidden/>
          </w:rPr>
          <w:instrText xml:space="preserve"> PAGEREF _Toc218672053 \h </w:instrText>
        </w:r>
        <w:r>
          <w:rPr>
            <w:noProof/>
            <w:webHidden/>
          </w:rPr>
        </w:r>
        <w:r>
          <w:rPr>
            <w:noProof/>
            <w:webHidden/>
          </w:rPr>
          <w:fldChar w:fldCharType="separate"/>
        </w:r>
        <w:r>
          <w:rPr>
            <w:rFonts w:hint="eastAsia"/>
            <w:noProof/>
            <w:webHidden/>
          </w:rPr>
          <w:t>111</w:t>
        </w:r>
        <w:r>
          <w:rPr>
            <w:noProof/>
            <w:webHidden/>
          </w:rPr>
          <w:fldChar w:fldCharType="end"/>
        </w:r>
      </w:hyperlink>
    </w:p>
    <w:p w14:paraId="3855A376" w14:textId="66FBC48E"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54" w:history="1">
        <w:r w:rsidRPr="00DF097B">
          <w:rPr>
            <w:rStyle w:val="Hyperlink"/>
            <w:rFonts w:cs="Times New Roman"/>
            <w:noProof/>
          </w:rPr>
          <w:t>Hình 32 Phác thảo giao diện báo cáo so sánh kết quả</w:t>
        </w:r>
        <w:r>
          <w:rPr>
            <w:noProof/>
            <w:webHidden/>
          </w:rPr>
          <w:tab/>
        </w:r>
        <w:r>
          <w:rPr>
            <w:noProof/>
            <w:webHidden/>
          </w:rPr>
          <w:fldChar w:fldCharType="begin"/>
        </w:r>
        <w:r>
          <w:rPr>
            <w:noProof/>
            <w:webHidden/>
          </w:rPr>
          <w:instrText xml:space="preserve"> PAGEREF _Toc218672054 \h </w:instrText>
        </w:r>
        <w:r>
          <w:rPr>
            <w:noProof/>
            <w:webHidden/>
          </w:rPr>
        </w:r>
        <w:r>
          <w:rPr>
            <w:noProof/>
            <w:webHidden/>
          </w:rPr>
          <w:fldChar w:fldCharType="separate"/>
        </w:r>
        <w:r>
          <w:rPr>
            <w:rFonts w:hint="eastAsia"/>
            <w:noProof/>
            <w:webHidden/>
          </w:rPr>
          <w:t>112</w:t>
        </w:r>
        <w:r>
          <w:rPr>
            <w:noProof/>
            <w:webHidden/>
          </w:rPr>
          <w:fldChar w:fldCharType="end"/>
        </w:r>
      </w:hyperlink>
    </w:p>
    <w:p w14:paraId="486CC6E6" w14:textId="7F31839C"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55" w:history="1">
        <w:r w:rsidRPr="00DF097B">
          <w:rPr>
            <w:rStyle w:val="Hyperlink"/>
            <w:rFonts w:cs="Times New Roman"/>
            <w:noProof/>
          </w:rPr>
          <w:t>Hình 33 Phác thảo giao diện quản lý hồ sơ sinh viên</w:t>
        </w:r>
        <w:r>
          <w:rPr>
            <w:noProof/>
            <w:webHidden/>
          </w:rPr>
          <w:tab/>
        </w:r>
        <w:r>
          <w:rPr>
            <w:noProof/>
            <w:webHidden/>
          </w:rPr>
          <w:fldChar w:fldCharType="begin"/>
        </w:r>
        <w:r>
          <w:rPr>
            <w:noProof/>
            <w:webHidden/>
          </w:rPr>
          <w:instrText xml:space="preserve"> PAGEREF _Toc218672055 \h </w:instrText>
        </w:r>
        <w:r>
          <w:rPr>
            <w:noProof/>
            <w:webHidden/>
          </w:rPr>
        </w:r>
        <w:r>
          <w:rPr>
            <w:noProof/>
            <w:webHidden/>
          </w:rPr>
          <w:fldChar w:fldCharType="separate"/>
        </w:r>
        <w:r>
          <w:rPr>
            <w:rFonts w:hint="eastAsia"/>
            <w:noProof/>
            <w:webHidden/>
          </w:rPr>
          <w:t>113</w:t>
        </w:r>
        <w:r>
          <w:rPr>
            <w:noProof/>
            <w:webHidden/>
          </w:rPr>
          <w:fldChar w:fldCharType="end"/>
        </w:r>
      </w:hyperlink>
    </w:p>
    <w:p w14:paraId="10174804" w14:textId="06EE561B"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56" w:history="1">
        <w:r w:rsidRPr="00DF097B">
          <w:rPr>
            <w:rStyle w:val="Hyperlink"/>
            <w:rFonts w:cs="Times New Roman"/>
            <w:noProof/>
          </w:rPr>
          <w:t>Hình 34 Phác thảo giao diện danh sách khóa học của sinh viên</w:t>
        </w:r>
        <w:r>
          <w:rPr>
            <w:noProof/>
            <w:webHidden/>
          </w:rPr>
          <w:tab/>
        </w:r>
        <w:r>
          <w:rPr>
            <w:noProof/>
            <w:webHidden/>
          </w:rPr>
          <w:fldChar w:fldCharType="begin"/>
        </w:r>
        <w:r>
          <w:rPr>
            <w:noProof/>
            <w:webHidden/>
          </w:rPr>
          <w:instrText xml:space="preserve"> PAGEREF _Toc218672056 \h </w:instrText>
        </w:r>
        <w:r>
          <w:rPr>
            <w:noProof/>
            <w:webHidden/>
          </w:rPr>
        </w:r>
        <w:r>
          <w:rPr>
            <w:noProof/>
            <w:webHidden/>
          </w:rPr>
          <w:fldChar w:fldCharType="separate"/>
        </w:r>
        <w:r>
          <w:rPr>
            <w:rFonts w:hint="eastAsia"/>
            <w:noProof/>
            <w:webHidden/>
          </w:rPr>
          <w:t>113</w:t>
        </w:r>
        <w:r>
          <w:rPr>
            <w:noProof/>
            <w:webHidden/>
          </w:rPr>
          <w:fldChar w:fldCharType="end"/>
        </w:r>
      </w:hyperlink>
    </w:p>
    <w:p w14:paraId="6832687D" w14:textId="0014E971"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57" w:history="1">
        <w:r w:rsidRPr="00DF097B">
          <w:rPr>
            <w:rStyle w:val="Hyperlink"/>
            <w:rFonts w:cs="Times New Roman"/>
            <w:noProof/>
          </w:rPr>
          <w:t>Hình 35 Phác thảo giao diện sảnh chờ bài kiểm tra của sinh viên</w:t>
        </w:r>
        <w:r>
          <w:rPr>
            <w:noProof/>
            <w:webHidden/>
          </w:rPr>
          <w:tab/>
        </w:r>
        <w:r>
          <w:rPr>
            <w:noProof/>
            <w:webHidden/>
          </w:rPr>
          <w:fldChar w:fldCharType="begin"/>
        </w:r>
        <w:r>
          <w:rPr>
            <w:noProof/>
            <w:webHidden/>
          </w:rPr>
          <w:instrText xml:space="preserve"> PAGEREF _Toc218672057 \h </w:instrText>
        </w:r>
        <w:r>
          <w:rPr>
            <w:noProof/>
            <w:webHidden/>
          </w:rPr>
        </w:r>
        <w:r>
          <w:rPr>
            <w:noProof/>
            <w:webHidden/>
          </w:rPr>
          <w:fldChar w:fldCharType="separate"/>
        </w:r>
        <w:r>
          <w:rPr>
            <w:rFonts w:hint="eastAsia"/>
            <w:noProof/>
            <w:webHidden/>
          </w:rPr>
          <w:t>114</w:t>
        </w:r>
        <w:r>
          <w:rPr>
            <w:noProof/>
            <w:webHidden/>
          </w:rPr>
          <w:fldChar w:fldCharType="end"/>
        </w:r>
      </w:hyperlink>
    </w:p>
    <w:p w14:paraId="70DF7599" w14:textId="32190673"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58" w:history="1">
        <w:r w:rsidRPr="00DF097B">
          <w:rPr>
            <w:rStyle w:val="Hyperlink"/>
            <w:rFonts w:cs="Times New Roman"/>
            <w:noProof/>
          </w:rPr>
          <w:t>Hình 36 Phác thảo giao diện Dashboard phân tích kết quả học tập</w:t>
        </w:r>
        <w:r>
          <w:rPr>
            <w:noProof/>
            <w:webHidden/>
          </w:rPr>
          <w:tab/>
        </w:r>
        <w:r>
          <w:rPr>
            <w:noProof/>
            <w:webHidden/>
          </w:rPr>
          <w:fldChar w:fldCharType="begin"/>
        </w:r>
        <w:r>
          <w:rPr>
            <w:noProof/>
            <w:webHidden/>
          </w:rPr>
          <w:instrText xml:space="preserve"> PAGEREF _Toc218672058 \h </w:instrText>
        </w:r>
        <w:r>
          <w:rPr>
            <w:noProof/>
            <w:webHidden/>
          </w:rPr>
        </w:r>
        <w:r>
          <w:rPr>
            <w:noProof/>
            <w:webHidden/>
          </w:rPr>
          <w:fldChar w:fldCharType="separate"/>
        </w:r>
        <w:r>
          <w:rPr>
            <w:rFonts w:hint="eastAsia"/>
            <w:noProof/>
            <w:webHidden/>
          </w:rPr>
          <w:t>115</w:t>
        </w:r>
        <w:r>
          <w:rPr>
            <w:noProof/>
            <w:webHidden/>
          </w:rPr>
          <w:fldChar w:fldCharType="end"/>
        </w:r>
      </w:hyperlink>
    </w:p>
    <w:p w14:paraId="47AF67E4" w14:textId="32753667"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59" w:history="1">
        <w:r w:rsidRPr="00DF097B">
          <w:rPr>
            <w:rStyle w:val="Hyperlink"/>
            <w:rFonts w:cs="Times New Roman"/>
            <w:noProof/>
          </w:rPr>
          <w:t>Hình 37 Phác thảo giao diện phân tích mức độ thành thạo theo chương</w:t>
        </w:r>
        <w:r>
          <w:rPr>
            <w:noProof/>
            <w:webHidden/>
          </w:rPr>
          <w:tab/>
        </w:r>
        <w:r>
          <w:rPr>
            <w:noProof/>
            <w:webHidden/>
          </w:rPr>
          <w:fldChar w:fldCharType="begin"/>
        </w:r>
        <w:r>
          <w:rPr>
            <w:noProof/>
            <w:webHidden/>
          </w:rPr>
          <w:instrText xml:space="preserve"> PAGEREF _Toc218672059 \h </w:instrText>
        </w:r>
        <w:r>
          <w:rPr>
            <w:noProof/>
            <w:webHidden/>
          </w:rPr>
        </w:r>
        <w:r>
          <w:rPr>
            <w:noProof/>
            <w:webHidden/>
          </w:rPr>
          <w:fldChar w:fldCharType="separate"/>
        </w:r>
        <w:r>
          <w:rPr>
            <w:rFonts w:hint="eastAsia"/>
            <w:noProof/>
            <w:webHidden/>
          </w:rPr>
          <w:t>115</w:t>
        </w:r>
        <w:r>
          <w:rPr>
            <w:noProof/>
            <w:webHidden/>
          </w:rPr>
          <w:fldChar w:fldCharType="end"/>
        </w:r>
      </w:hyperlink>
    </w:p>
    <w:p w14:paraId="2F3172AA" w14:textId="1732AAFF"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60" w:history="1">
        <w:r w:rsidRPr="00DF097B">
          <w:rPr>
            <w:rStyle w:val="Hyperlink"/>
            <w:rFonts w:cs="Times New Roman"/>
            <w:noProof/>
          </w:rPr>
          <w:t>Hình 38 Phác thảo giao diện phân tích mức độ hoàn thành chuẩn đầu ra</w:t>
        </w:r>
        <w:r>
          <w:rPr>
            <w:noProof/>
            <w:webHidden/>
          </w:rPr>
          <w:tab/>
        </w:r>
        <w:r>
          <w:rPr>
            <w:noProof/>
            <w:webHidden/>
          </w:rPr>
          <w:fldChar w:fldCharType="begin"/>
        </w:r>
        <w:r>
          <w:rPr>
            <w:noProof/>
            <w:webHidden/>
          </w:rPr>
          <w:instrText xml:space="preserve"> PAGEREF _Toc218672060 \h </w:instrText>
        </w:r>
        <w:r>
          <w:rPr>
            <w:noProof/>
            <w:webHidden/>
          </w:rPr>
        </w:r>
        <w:r>
          <w:rPr>
            <w:noProof/>
            <w:webHidden/>
          </w:rPr>
          <w:fldChar w:fldCharType="separate"/>
        </w:r>
        <w:r>
          <w:rPr>
            <w:rFonts w:hint="eastAsia"/>
            <w:noProof/>
            <w:webHidden/>
          </w:rPr>
          <w:t>116</w:t>
        </w:r>
        <w:r>
          <w:rPr>
            <w:noProof/>
            <w:webHidden/>
          </w:rPr>
          <w:fldChar w:fldCharType="end"/>
        </w:r>
      </w:hyperlink>
    </w:p>
    <w:p w14:paraId="1708BF9F" w14:textId="02EE3FAC"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61" w:history="1">
        <w:r w:rsidRPr="00DF097B">
          <w:rPr>
            <w:rStyle w:val="Hyperlink"/>
            <w:rFonts w:cs="Times New Roman"/>
            <w:noProof/>
          </w:rPr>
          <w:t>Hình 39 Phác thảo giao diện danh sách bài luyện tập</w:t>
        </w:r>
        <w:r>
          <w:rPr>
            <w:noProof/>
            <w:webHidden/>
          </w:rPr>
          <w:tab/>
        </w:r>
        <w:r>
          <w:rPr>
            <w:noProof/>
            <w:webHidden/>
          </w:rPr>
          <w:fldChar w:fldCharType="begin"/>
        </w:r>
        <w:r>
          <w:rPr>
            <w:noProof/>
            <w:webHidden/>
          </w:rPr>
          <w:instrText xml:space="preserve"> PAGEREF _Toc218672061 \h </w:instrText>
        </w:r>
        <w:r>
          <w:rPr>
            <w:noProof/>
            <w:webHidden/>
          </w:rPr>
        </w:r>
        <w:r>
          <w:rPr>
            <w:noProof/>
            <w:webHidden/>
          </w:rPr>
          <w:fldChar w:fldCharType="separate"/>
        </w:r>
        <w:r>
          <w:rPr>
            <w:rFonts w:hint="eastAsia"/>
            <w:noProof/>
            <w:webHidden/>
          </w:rPr>
          <w:t>117</w:t>
        </w:r>
        <w:r>
          <w:rPr>
            <w:noProof/>
            <w:webHidden/>
          </w:rPr>
          <w:fldChar w:fldCharType="end"/>
        </w:r>
      </w:hyperlink>
    </w:p>
    <w:p w14:paraId="45AC04C3" w14:textId="60919C97"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62" w:history="1">
        <w:r w:rsidRPr="00DF097B">
          <w:rPr>
            <w:rStyle w:val="Hyperlink"/>
            <w:rFonts w:cs="Times New Roman"/>
            <w:noProof/>
          </w:rPr>
          <w:t>Hình 40 Phác thảo giao diện danh sách lịch sử bài làm</w:t>
        </w:r>
        <w:r>
          <w:rPr>
            <w:noProof/>
            <w:webHidden/>
          </w:rPr>
          <w:tab/>
        </w:r>
        <w:r>
          <w:rPr>
            <w:noProof/>
            <w:webHidden/>
          </w:rPr>
          <w:fldChar w:fldCharType="begin"/>
        </w:r>
        <w:r>
          <w:rPr>
            <w:noProof/>
            <w:webHidden/>
          </w:rPr>
          <w:instrText xml:space="preserve"> PAGEREF _Toc218672062 \h </w:instrText>
        </w:r>
        <w:r>
          <w:rPr>
            <w:noProof/>
            <w:webHidden/>
          </w:rPr>
        </w:r>
        <w:r>
          <w:rPr>
            <w:noProof/>
            <w:webHidden/>
          </w:rPr>
          <w:fldChar w:fldCharType="separate"/>
        </w:r>
        <w:r>
          <w:rPr>
            <w:rFonts w:hint="eastAsia"/>
            <w:noProof/>
            <w:webHidden/>
          </w:rPr>
          <w:t>117</w:t>
        </w:r>
        <w:r>
          <w:rPr>
            <w:noProof/>
            <w:webHidden/>
          </w:rPr>
          <w:fldChar w:fldCharType="end"/>
        </w:r>
      </w:hyperlink>
    </w:p>
    <w:p w14:paraId="733F8A0C" w14:textId="76B09641"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63" w:history="1">
        <w:r w:rsidRPr="00DF097B">
          <w:rPr>
            <w:rStyle w:val="Hyperlink"/>
            <w:rFonts w:cs="Times New Roman"/>
            <w:noProof/>
          </w:rPr>
          <w:t>Hình 41 Phác thảo giao diện phân tích chi tiết và so sánh kết quả</w:t>
        </w:r>
        <w:r>
          <w:rPr>
            <w:noProof/>
            <w:webHidden/>
          </w:rPr>
          <w:tab/>
        </w:r>
        <w:r>
          <w:rPr>
            <w:noProof/>
            <w:webHidden/>
          </w:rPr>
          <w:fldChar w:fldCharType="begin"/>
        </w:r>
        <w:r>
          <w:rPr>
            <w:noProof/>
            <w:webHidden/>
          </w:rPr>
          <w:instrText xml:space="preserve"> PAGEREF _Toc218672063 \h </w:instrText>
        </w:r>
        <w:r>
          <w:rPr>
            <w:noProof/>
            <w:webHidden/>
          </w:rPr>
        </w:r>
        <w:r>
          <w:rPr>
            <w:noProof/>
            <w:webHidden/>
          </w:rPr>
          <w:fldChar w:fldCharType="separate"/>
        </w:r>
        <w:r>
          <w:rPr>
            <w:rFonts w:hint="eastAsia"/>
            <w:noProof/>
            <w:webHidden/>
          </w:rPr>
          <w:t>118</w:t>
        </w:r>
        <w:r>
          <w:rPr>
            <w:noProof/>
            <w:webHidden/>
          </w:rPr>
          <w:fldChar w:fldCharType="end"/>
        </w:r>
      </w:hyperlink>
    </w:p>
    <w:p w14:paraId="679FED10" w14:textId="4A28C689"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64" w:history="1">
        <w:r w:rsidRPr="00DF097B">
          <w:rPr>
            <w:rStyle w:val="Hyperlink"/>
            <w:rFonts w:cs="Times New Roman"/>
            <w:noProof/>
          </w:rPr>
          <w:t>Hình 42 Phác thảo giao diện thông tin hồ sơ người dùng</w:t>
        </w:r>
        <w:r>
          <w:rPr>
            <w:noProof/>
            <w:webHidden/>
          </w:rPr>
          <w:tab/>
        </w:r>
        <w:r>
          <w:rPr>
            <w:noProof/>
            <w:webHidden/>
          </w:rPr>
          <w:fldChar w:fldCharType="begin"/>
        </w:r>
        <w:r>
          <w:rPr>
            <w:noProof/>
            <w:webHidden/>
          </w:rPr>
          <w:instrText xml:space="preserve"> PAGEREF _Toc218672064 \h </w:instrText>
        </w:r>
        <w:r>
          <w:rPr>
            <w:noProof/>
            <w:webHidden/>
          </w:rPr>
        </w:r>
        <w:r>
          <w:rPr>
            <w:noProof/>
            <w:webHidden/>
          </w:rPr>
          <w:fldChar w:fldCharType="separate"/>
        </w:r>
        <w:r>
          <w:rPr>
            <w:rFonts w:hint="eastAsia"/>
            <w:noProof/>
            <w:webHidden/>
          </w:rPr>
          <w:t>119</w:t>
        </w:r>
        <w:r>
          <w:rPr>
            <w:noProof/>
            <w:webHidden/>
          </w:rPr>
          <w:fldChar w:fldCharType="end"/>
        </w:r>
      </w:hyperlink>
    </w:p>
    <w:p w14:paraId="7D565EA4" w14:textId="77A5734F"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65" w:history="1">
        <w:r w:rsidRPr="00DF097B">
          <w:rPr>
            <w:rStyle w:val="Hyperlink"/>
            <w:rFonts w:cs="Times New Roman"/>
            <w:noProof/>
          </w:rPr>
          <w:t>Hình 43 Phác thảo giao diện lộ trình thăng hạng cấp độ</w:t>
        </w:r>
        <w:r>
          <w:rPr>
            <w:noProof/>
            <w:webHidden/>
          </w:rPr>
          <w:tab/>
        </w:r>
        <w:r>
          <w:rPr>
            <w:noProof/>
            <w:webHidden/>
          </w:rPr>
          <w:fldChar w:fldCharType="begin"/>
        </w:r>
        <w:r>
          <w:rPr>
            <w:noProof/>
            <w:webHidden/>
          </w:rPr>
          <w:instrText xml:space="preserve"> PAGEREF _Toc218672065 \h </w:instrText>
        </w:r>
        <w:r>
          <w:rPr>
            <w:noProof/>
            <w:webHidden/>
          </w:rPr>
        </w:r>
        <w:r>
          <w:rPr>
            <w:noProof/>
            <w:webHidden/>
          </w:rPr>
          <w:fldChar w:fldCharType="separate"/>
        </w:r>
        <w:r>
          <w:rPr>
            <w:rFonts w:hint="eastAsia"/>
            <w:noProof/>
            <w:webHidden/>
          </w:rPr>
          <w:t>119</w:t>
        </w:r>
        <w:r>
          <w:rPr>
            <w:noProof/>
            <w:webHidden/>
          </w:rPr>
          <w:fldChar w:fldCharType="end"/>
        </w:r>
      </w:hyperlink>
    </w:p>
    <w:p w14:paraId="7579C5FE" w14:textId="046BD3D4"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66" w:history="1">
        <w:r w:rsidRPr="00DF097B">
          <w:rPr>
            <w:rStyle w:val="Hyperlink"/>
            <w:rFonts w:cs="Times New Roman"/>
            <w:noProof/>
          </w:rPr>
          <w:t>Hình 44 Phác thảo giao diện quản lý kho vật phẩm cá nhân</w:t>
        </w:r>
        <w:r>
          <w:rPr>
            <w:noProof/>
            <w:webHidden/>
          </w:rPr>
          <w:tab/>
        </w:r>
        <w:r>
          <w:rPr>
            <w:noProof/>
            <w:webHidden/>
          </w:rPr>
          <w:fldChar w:fldCharType="begin"/>
        </w:r>
        <w:r>
          <w:rPr>
            <w:noProof/>
            <w:webHidden/>
          </w:rPr>
          <w:instrText xml:space="preserve"> PAGEREF _Toc218672066 \h </w:instrText>
        </w:r>
        <w:r>
          <w:rPr>
            <w:noProof/>
            <w:webHidden/>
          </w:rPr>
        </w:r>
        <w:r>
          <w:rPr>
            <w:noProof/>
            <w:webHidden/>
          </w:rPr>
          <w:fldChar w:fldCharType="separate"/>
        </w:r>
        <w:r>
          <w:rPr>
            <w:rFonts w:hint="eastAsia"/>
            <w:noProof/>
            <w:webHidden/>
          </w:rPr>
          <w:t>120</w:t>
        </w:r>
        <w:r>
          <w:rPr>
            <w:noProof/>
            <w:webHidden/>
          </w:rPr>
          <w:fldChar w:fldCharType="end"/>
        </w:r>
      </w:hyperlink>
    </w:p>
    <w:p w14:paraId="5BAD8A65" w14:textId="12F7686D"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67" w:history="1">
        <w:r w:rsidRPr="00DF097B">
          <w:rPr>
            <w:rStyle w:val="Hyperlink"/>
            <w:rFonts w:cs="Times New Roman"/>
            <w:noProof/>
          </w:rPr>
          <w:t>Hình 45 Báo cáo phân tích cấu trúc bài kiểm tra</w:t>
        </w:r>
        <w:r>
          <w:rPr>
            <w:noProof/>
            <w:webHidden/>
          </w:rPr>
          <w:tab/>
        </w:r>
        <w:r>
          <w:rPr>
            <w:noProof/>
            <w:webHidden/>
          </w:rPr>
          <w:fldChar w:fldCharType="begin"/>
        </w:r>
        <w:r>
          <w:rPr>
            <w:noProof/>
            <w:webHidden/>
          </w:rPr>
          <w:instrText xml:space="preserve"> PAGEREF _Toc218672067 \h </w:instrText>
        </w:r>
        <w:r>
          <w:rPr>
            <w:noProof/>
            <w:webHidden/>
          </w:rPr>
        </w:r>
        <w:r>
          <w:rPr>
            <w:noProof/>
            <w:webHidden/>
          </w:rPr>
          <w:fldChar w:fldCharType="separate"/>
        </w:r>
        <w:r>
          <w:rPr>
            <w:rFonts w:hint="eastAsia"/>
            <w:noProof/>
            <w:webHidden/>
          </w:rPr>
          <w:t>121</w:t>
        </w:r>
        <w:r>
          <w:rPr>
            <w:noProof/>
            <w:webHidden/>
          </w:rPr>
          <w:fldChar w:fldCharType="end"/>
        </w:r>
      </w:hyperlink>
    </w:p>
    <w:p w14:paraId="2BA33EE7" w14:textId="6784BCE0"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68" w:history="1">
        <w:r w:rsidRPr="00DF097B">
          <w:rPr>
            <w:rStyle w:val="Hyperlink"/>
            <w:rFonts w:cs="Times New Roman"/>
            <w:noProof/>
          </w:rPr>
          <w:t>Hình 46 Báo cáo phân tích mức độ đạt chuẩn đầu ra</w:t>
        </w:r>
        <w:r>
          <w:rPr>
            <w:noProof/>
            <w:webHidden/>
          </w:rPr>
          <w:tab/>
        </w:r>
        <w:r>
          <w:rPr>
            <w:noProof/>
            <w:webHidden/>
          </w:rPr>
          <w:fldChar w:fldCharType="begin"/>
        </w:r>
        <w:r>
          <w:rPr>
            <w:noProof/>
            <w:webHidden/>
          </w:rPr>
          <w:instrText xml:space="preserve"> PAGEREF _Toc218672068 \h </w:instrText>
        </w:r>
        <w:r>
          <w:rPr>
            <w:noProof/>
            <w:webHidden/>
          </w:rPr>
        </w:r>
        <w:r>
          <w:rPr>
            <w:noProof/>
            <w:webHidden/>
          </w:rPr>
          <w:fldChar w:fldCharType="separate"/>
        </w:r>
        <w:r>
          <w:rPr>
            <w:rFonts w:hint="eastAsia"/>
            <w:noProof/>
            <w:webHidden/>
          </w:rPr>
          <w:t>122</w:t>
        </w:r>
        <w:r>
          <w:rPr>
            <w:noProof/>
            <w:webHidden/>
          </w:rPr>
          <w:fldChar w:fldCharType="end"/>
        </w:r>
      </w:hyperlink>
    </w:p>
    <w:p w14:paraId="30B0E136" w14:textId="6B1950A8"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69" w:history="1">
        <w:r w:rsidRPr="00DF097B">
          <w:rPr>
            <w:rStyle w:val="Hyperlink"/>
            <w:rFonts w:cs="Times New Roman"/>
            <w:noProof/>
          </w:rPr>
          <w:t>Hình 47 Báo cáo phân loại kết quả học tập</w:t>
        </w:r>
        <w:r>
          <w:rPr>
            <w:noProof/>
            <w:webHidden/>
          </w:rPr>
          <w:tab/>
        </w:r>
        <w:r>
          <w:rPr>
            <w:noProof/>
            <w:webHidden/>
          </w:rPr>
          <w:fldChar w:fldCharType="begin"/>
        </w:r>
        <w:r>
          <w:rPr>
            <w:noProof/>
            <w:webHidden/>
          </w:rPr>
          <w:instrText xml:space="preserve"> PAGEREF _Toc218672069 \h </w:instrText>
        </w:r>
        <w:r>
          <w:rPr>
            <w:noProof/>
            <w:webHidden/>
          </w:rPr>
        </w:r>
        <w:r>
          <w:rPr>
            <w:noProof/>
            <w:webHidden/>
          </w:rPr>
          <w:fldChar w:fldCharType="separate"/>
        </w:r>
        <w:r>
          <w:rPr>
            <w:rFonts w:hint="eastAsia"/>
            <w:noProof/>
            <w:webHidden/>
          </w:rPr>
          <w:t>123</w:t>
        </w:r>
        <w:r>
          <w:rPr>
            <w:noProof/>
            <w:webHidden/>
          </w:rPr>
          <w:fldChar w:fldCharType="end"/>
        </w:r>
      </w:hyperlink>
    </w:p>
    <w:p w14:paraId="0CBC9E6D" w14:textId="1619C095"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70" w:history="1">
        <w:r w:rsidRPr="00DF097B">
          <w:rPr>
            <w:rStyle w:val="Hyperlink"/>
            <w:rFonts w:cs="Times New Roman"/>
            <w:noProof/>
          </w:rPr>
          <w:t>Hình 48 Chi tiết kết quả bài làm của sinh viên</w:t>
        </w:r>
        <w:r>
          <w:rPr>
            <w:noProof/>
            <w:webHidden/>
          </w:rPr>
          <w:tab/>
        </w:r>
        <w:r>
          <w:rPr>
            <w:noProof/>
            <w:webHidden/>
          </w:rPr>
          <w:fldChar w:fldCharType="begin"/>
        </w:r>
        <w:r>
          <w:rPr>
            <w:noProof/>
            <w:webHidden/>
          </w:rPr>
          <w:instrText xml:space="preserve"> PAGEREF _Toc218672070 \h </w:instrText>
        </w:r>
        <w:r>
          <w:rPr>
            <w:noProof/>
            <w:webHidden/>
          </w:rPr>
        </w:r>
        <w:r>
          <w:rPr>
            <w:noProof/>
            <w:webHidden/>
          </w:rPr>
          <w:fldChar w:fldCharType="separate"/>
        </w:r>
        <w:r>
          <w:rPr>
            <w:rFonts w:hint="eastAsia"/>
            <w:noProof/>
            <w:webHidden/>
          </w:rPr>
          <w:t>124</w:t>
        </w:r>
        <w:r>
          <w:rPr>
            <w:noProof/>
            <w:webHidden/>
          </w:rPr>
          <w:fldChar w:fldCharType="end"/>
        </w:r>
      </w:hyperlink>
    </w:p>
    <w:p w14:paraId="3B166BDA" w14:textId="4A0152E6"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71" w:history="1">
        <w:r w:rsidRPr="00DF097B">
          <w:rPr>
            <w:rStyle w:val="Hyperlink"/>
            <w:rFonts w:cs="Times New Roman"/>
            <w:noProof/>
          </w:rPr>
          <w:t>Hình 49 Báo cáo so sánh kết quả học tập</w:t>
        </w:r>
        <w:r>
          <w:rPr>
            <w:noProof/>
            <w:webHidden/>
          </w:rPr>
          <w:tab/>
        </w:r>
        <w:r>
          <w:rPr>
            <w:noProof/>
            <w:webHidden/>
          </w:rPr>
          <w:fldChar w:fldCharType="begin"/>
        </w:r>
        <w:r>
          <w:rPr>
            <w:noProof/>
            <w:webHidden/>
          </w:rPr>
          <w:instrText xml:space="preserve"> PAGEREF _Toc218672071 \h </w:instrText>
        </w:r>
        <w:r>
          <w:rPr>
            <w:noProof/>
            <w:webHidden/>
          </w:rPr>
        </w:r>
        <w:r>
          <w:rPr>
            <w:noProof/>
            <w:webHidden/>
          </w:rPr>
          <w:fldChar w:fldCharType="separate"/>
        </w:r>
        <w:r>
          <w:rPr>
            <w:rFonts w:hint="eastAsia"/>
            <w:noProof/>
            <w:webHidden/>
          </w:rPr>
          <w:t>125</w:t>
        </w:r>
        <w:r>
          <w:rPr>
            <w:noProof/>
            <w:webHidden/>
          </w:rPr>
          <w:fldChar w:fldCharType="end"/>
        </w:r>
      </w:hyperlink>
    </w:p>
    <w:p w14:paraId="66346322" w14:textId="44028212"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72" w:history="1">
        <w:r w:rsidRPr="00DF097B">
          <w:rPr>
            <w:rStyle w:val="Hyperlink"/>
            <w:rFonts w:cs="Times New Roman"/>
            <w:noProof/>
          </w:rPr>
          <w:t>Hình 50 Giao diện quản lý khóa học của giảng viên</w:t>
        </w:r>
        <w:r>
          <w:rPr>
            <w:noProof/>
            <w:webHidden/>
          </w:rPr>
          <w:tab/>
        </w:r>
        <w:r>
          <w:rPr>
            <w:noProof/>
            <w:webHidden/>
          </w:rPr>
          <w:fldChar w:fldCharType="begin"/>
        </w:r>
        <w:r>
          <w:rPr>
            <w:noProof/>
            <w:webHidden/>
          </w:rPr>
          <w:instrText xml:space="preserve"> PAGEREF _Toc218672072 \h </w:instrText>
        </w:r>
        <w:r>
          <w:rPr>
            <w:noProof/>
            <w:webHidden/>
          </w:rPr>
        </w:r>
        <w:r>
          <w:rPr>
            <w:noProof/>
            <w:webHidden/>
          </w:rPr>
          <w:fldChar w:fldCharType="separate"/>
        </w:r>
        <w:r>
          <w:rPr>
            <w:rFonts w:hint="eastAsia"/>
            <w:noProof/>
            <w:webHidden/>
          </w:rPr>
          <w:t>126</w:t>
        </w:r>
        <w:r>
          <w:rPr>
            <w:noProof/>
            <w:webHidden/>
          </w:rPr>
          <w:fldChar w:fldCharType="end"/>
        </w:r>
      </w:hyperlink>
    </w:p>
    <w:p w14:paraId="02CC007F" w14:textId="7BFCCE99"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73" w:history="1">
        <w:r w:rsidRPr="00DF097B">
          <w:rPr>
            <w:rStyle w:val="Hyperlink"/>
            <w:rFonts w:cs="Times New Roman"/>
            <w:noProof/>
          </w:rPr>
          <w:t>Hình 51 Chi tiết thông tin khóa học</w:t>
        </w:r>
        <w:r>
          <w:rPr>
            <w:noProof/>
            <w:webHidden/>
          </w:rPr>
          <w:tab/>
        </w:r>
        <w:r>
          <w:rPr>
            <w:noProof/>
            <w:webHidden/>
          </w:rPr>
          <w:fldChar w:fldCharType="begin"/>
        </w:r>
        <w:r>
          <w:rPr>
            <w:noProof/>
            <w:webHidden/>
          </w:rPr>
          <w:instrText xml:space="preserve"> PAGEREF _Toc218672073 \h </w:instrText>
        </w:r>
        <w:r>
          <w:rPr>
            <w:noProof/>
            <w:webHidden/>
          </w:rPr>
        </w:r>
        <w:r>
          <w:rPr>
            <w:noProof/>
            <w:webHidden/>
          </w:rPr>
          <w:fldChar w:fldCharType="separate"/>
        </w:r>
        <w:r>
          <w:rPr>
            <w:rFonts w:hint="eastAsia"/>
            <w:noProof/>
            <w:webHidden/>
          </w:rPr>
          <w:t>126</w:t>
        </w:r>
        <w:r>
          <w:rPr>
            <w:noProof/>
            <w:webHidden/>
          </w:rPr>
          <w:fldChar w:fldCharType="end"/>
        </w:r>
      </w:hyperlink>
    </w:p>
    <w:p w14:paraId="673BC640" w14:textId="7A561AA5"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74" w:history="1">
        <w:r w:rsidRPr="00DF097B">
          <w:rPr>
            <w:rStyle w:val="Hyperlink"/>
            <w:rFonts w:cs="Times New Roman"/>
            <w:noProof/>
          </w:rPr>
          <w:t>Hình 52 Giao diện cấu hình cột điểm và quản lý điểm số</w:t>
        </w:r>
        <w:r>
          <w:rPr>
            <w:noProof/>
            <w:webHidden/>
          </w:rPr>
          <w:tab/>
        </w:r>
        <w:r>
          <w:rPr>
            <w:noProof/>
            <w:webHidden/>
          </w:rPr>
          <w:fldChar w:fldCharType="begin"/>
        </w:r>
        <w:r>
          <w:rPr>
            <w:noProof/>
            <w:webHidden/>
          </w:rPr>
          <w:instrText xml:space="preserve"> PAGEREF _Toc218672074 \h </w:instrText>
        </w:r>
        <w:r>
          <w:rPr>
            <w:noProof/>
            <w:webHidden/>
          </w:rPr>
        </w:r>
        <w:r>
          <w:rPr>
            <w:noProof/>
            <w:webHidden/>
          </w:rPr>
          <w:fldChar w:fldCharType="separate"/>
        </w:r>
        <w:r>
          <w:rPr>
            <w:rFonts w:hint="eastAsia"/>
            <w:noProof/>
            <w:webHidden/>
          </w:rPr>
          <w:t>127</w:t>
        </w:r>
        <w:r>
          <w:rPr>
            <w:noProof/>
            <w:webHidden/>
          </w:rPr>
          <w:fldChar w:fldCharType="end"/>
        </w:r>
      </w:hyperlink>
    </w:p>
    <w:p w14:paraId="7B317557" w14:textId="1557C2D1"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75" w:history="1">
        <w:r w:rsidRPr="00DF097B">
          <w:rPr>
            <w:rStyle w:val="Hyperlink"/>
            <w:rFonts w:cs="Times New Roman"/>
            <w:noProof/>
          </w:rPr>
          <w:t>Hình 53 Giao diện quản lý danh sách sinh viên</w:t>
        </w:r>
        <w:r>
          <w:rPr>
            <w:noProof/>
            <w:webHidden/>
          </w:rPr>
          <w:tab/>
        </w:r>
        <w:r>
          <w:rPr>
            <w:noProof/>
            <w:webHidden/>
          </w:rPr>
          <w:fldChar w:fldCharType="begin"/>
        </w:r>
        <w:r>
          <w:rPr>
            <w:noProof/>
            <w:webHidden/>
          </w:rPr>
          <w:instrText xml:space="preserve"> PAGEREF _Toc218672075 \h </w:instrText>
        </w:r>
        <w:r>
          <w:rPr>
            <w:noProof/>
            <w:webHidden/>
          </w:rPr>
        </w:r>
        <w:r>
          <w:rPr>
            <w:noProof/>
            <w:webHidden/>
          </w:rPr>
          <w:fldChar w:fldCharType="separate"/>
        </w:r>
        <w:r>
          <w:rPr>
            <w:rFonts w:hint="eastAsia"/>
            <w:noProof/>
            <w:webHidden/>
          </w:rPr>
          <w:t>127</w:t>
        </w:r>
        <w:r>
          <w:rPr>
            <w:noProof/>
            <w:webHidden/>
          </w:rPr>
          <w:fldChar w:fldCharType="end"/>
        </w:r>
      </w:hyperlink>
    </w:p>
    <w:p w14:paraId="336F979F" w14:textId="4D3B811D"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76" w:history="1">
        <w:r w:rsidRPr="00DF097B">
          <w:rPr>
            <w:rStyle w:val="Hyperlink"/>
            <w:rFonts w:cs="Times New Roman"/>
            <w:noProof/>
          </w:rPr>
          <w:t>Hình 54 Giao diện cửa hàng vật phẩm</w:t>
        </w:r>
        <w:r>
          <w:rPr>
            <w:noProof/>
            <w:webHidden/>
          </w:rPr>
          <w:tab/>
        </w:r>
        <w:r>
          <w:rPr>
            <w:noProof/>
            <w:webHidden/>
          </w:rPr>
          <w:fldChar w:fldCharType="begin"/>
        </w:r>
        <w:r>
          <w:rPr>
            <w:noProof/>
            <w:webHidden/>
          </w:rPr>
          <w:instrText xml:space="preserve"> PAGEREF _Toc218672076 \h </w:instrText>
        </w:r>
        <w:r>
          <w:rPr>
            <w:noProof/>
            <w:webHidden/>
          </w:rPr>
        </w:r>
        <w:r>
          <w:rPr>
            <w:noProof/>
            <w:webHidden/>
          </w:rPr>
          <w:fldChar w:fldCharType="separate"/>
        </w:r>
        <w:r>
          <w:rPr>
            <w:rFonts w:hint="eastAsia"/>
            <w:noProof/>
            <w:webHidden/>
          </w:rPr>
          <w:t>128</w:t>
        </w:r>
        <w:r>
          <w:rPr>
            <w:noProof/>
            <w:webHidden/>
          </w:rPr>
          <w:fldChar w:fldCharType="end"/>
        </w:r>
      </w:hyperlink>
    </w:p>
    <w:p w14:paraId="5B1882E8" w14:textId="51B56546"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77" w:history="1">
        <w:r w:rsidRPr="00DF097B">
          <w:rPr>
            <w:rStyle w:val="Hyperlink"/>
            <w:rFonts w:cs="Times New Roman"/>
            <w:noProof/>
          </w:rPr>
          <w:t>Hình 55 Giao diện kho đồ cá nhân của sinh viên</w:t>
        </w:r>
        <w:r>
          <w:rPr>
            <w:noProof/>
            <w:webHidden/>
          </w:rPr>
          <w:tab/>
        </w:r>
        <w:r>
          <w:rPr>
            <w:noProof/>
            <w:webHidden/>
          </w:rPr>
          <w:fldChar w:fldCharType="begin"/>
        </w:r>
        <w:r>
          <w:rPr>
            <w:noProof/>
            <w:webHidden/>
          </w:rPr>
          <w:instrText xml:space="preserve"> PAGEREF _Toc218672077 \h </w:instrText>
        </w:r>
        <w:r>
          <w:rPr>
            <w:noProof/>
            <w:webHidden/>
          </w:rPr>
        </w:r>
        <w:r>
          <w:rPr>
            <w:noProof/>
            <w:webHidden/>
          </w:rPr>
          <w:fldChar w:fldCharType="separate"/>
        </w:r>
        <w:r>
          <w:rPr>
            <w:rFonts w:hint="eastAsia"/>
            <w:noProof/>
            <w:webHidden/>
          </w:rPr>
          <w:t>129</w:t>
        </w:r>
        <w:r>
          <w:rPr>
            <w:noProof/>
            <w:webHidden/>
          </w:rPr>
          <w:fldChar w:fldCharType="end"/>
        </w:r>
      </w:hyperlink>
    </w:p>
    <w:p w14:paraId="5662D772" w14:textId="5A7B6E14"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78" w:history="1">
        <w:r w:rsidRPr="00DF097B">
          <w:rPr>
            <w:rStyle w:val="Hyperlink"/>
            <w:rFonts w:cs="Times New Roman"/>
            <w:noProof/>
          </w:rPr>
          <w:t>Hình 56 Giao diện hồ sơ cá nhân sinh viên</w:t>
        </w:r>
        <w:r>
          <w:rPr>
            <w:noProof/>
            <w:webHidden/>
          </w:rPr>
          <w:tab/>
        </w:r>
        <w:r>
          <w:rPr>
            <w:noProof/>
            <w:webHidden/>
          </w:rPr>
          <w:fldChar w:fldCharType="begin"/>
        </w:r>
        <w:r>
          <w:rPr>
            <w:noProof/>
            <w:webHidden/>
          </w:rPr>
          <w:instrText xml:space="preserve"> PAGEREF _Toc218672078 \h </w:instrText>
        </w:r>
        <w:r>
          <w:rPr>
            <w:noProof/>
            <w:webHidden/>
          </w:rPr>
        </w:r>
        <w:r>
          <w:rPr>
            <w:noProof/>
            <w:webHidden/>
          </w:rPr>
          <w:fldChar w:fldCharType="separate"/>
        </w:r>
        <w:r>
          <w:rPr>
            <w:rFonts w:hint="eastAsia"/>
            <w:noProof/>
            <w:webHidden/>
          </w:rPr>
          <w:t>130</w:t>
        </w:r>
        <w:r>
          <w:rPr>
            <w:noProof/>
            <w:webHidden/>
          </w:rPr>
          <w:fldChar w:fldCharType="end"/>
        </w:r>
      </w:hyperlink>
    </w:p>
    <w:p w14:paraId="28F01019" w14:textId="084D434B" w:rsidR="00E06E00" w:rsidRDefault="00E06E00">
      <w:pPr>
        <w:pStyle w:val="TableofFigures"/>
        <w:tabs>
          <w:tab w:val="right" w:leader="dot" w:pos="9061"/>
        </w:tabs>
        <w:rPr>
          <w:rFonts w:asciiTheme="minorHAnsi" w:hAnsiTheme="minorHAnsi"/>
          <w:noProof/>
          <w:kern w:val="2"/>
          <w:sz w:val="24"/>
          <w:szCs w:val="24"/>
          <w:lang w:eastAsia="en-US"/>
          <w14:ligatures w14:val="standardContextual"/>
        </w:rPr>
      </w:pPr>
      <w:hyperlink w:anchor="_Toc218672079" w:history="1">
        <w:r w:rsidRPr="00DF097B">
          <w:rPr>
            <w:rStyle w:val="Hyperlink"/>
            <w:rFonts w:cs="Times New Roman"/>
            <w:noProof/>
          </w:rPr>
          <w:t>Hình 57 Giao diện tiến trình thăng cấp của sinh viên</w:t>
        </w:r>
        <w:r>
          <w:rPr>
            <w:noProof/>
            <w:webHidden/>
          </w:rPr>
          <w:tab/>
        </w:r>
        <w:r>
          <w:rPr>
            <w:noProof/>
            <w:webHidden/>
          </w:rPr>
          <w:fldChar w:fldCharType="begin"/>
        </w:r>
        <w:r>
          <w:rPr>
            <w:noProof/>
            <w:webHidden/>
          </w:rPr>
          <w:instrText xml:space="preserve"> PAGEREF _Toc218672079 \h </w:instrText>
        </w:r>
        <w:r>
          <w:rPr>
            <w:noProof/>
            <w:webHidden/>
          </w:rPr>
        </w:r>
        <w:r>
          <w:rPr>
            <w:noProof/>
            <w:webHidden/>
          </w:rPr>
          <w:fldChar w:fldCharType="separate"/>
        </w:r>
        <w:r>
          <w:rPr>
            <w:rFonts w:hint="eastAsia"/>
            <w:noProof/>
            <w:webHidden/>
          </w:rPr>
          <w:t>131</w:t>
        </w:r>
        <w:r>
          <w:rPr>
            <w:noProof/>
            <w:webHidden/>
          </w:rPr>
          <w:fldChar w:fldCharType="end"/>
        </w:r>
      </w:hyperlink>
    </w:p>
    <w:p w14:paraId="2CDA5D30" w14:textId="1CA66733" w:rsidR="006A6E7B" w:rsidRPr="00FD6533" w:rsidRDefault="00F30731" w:rsidP="006A6E7B">
      <w:pPr>
        <w:tabs>
          <w:tab w:val="left" w:pos="527"/>
        </w:tabs>
        <w:rPr>
          <w:rFonts w:ascii="Times New Roman" w:hAnsi="Times New Roman" w:cs="Times New Roman"/>
        </w:rPr>
      </w:pPr>
      <w:r w:rsidRPr="00FD6533">
        <w:rPr>
          <w:rFonts w:ascii="Times New Roman" w:hAnsi="Times New Roman" w:cs="Times New Roman"/>
        </w:rPr>
        <w:fldChar w:fldCharType="end"/>
      </w:r>
    </w:p>
    <w:p w14:paraId="5035B867" w14:textId="1EDBEA8D" w:rsidR="006A6E7B" w:rsidRPr="00FD6533" w:rsidRDefault="006A6E7B" w:rsidP="00CF7F54">
      <w:pPr>
        <w:tabs>
          <w:tab w:val="left" w:pos="527"/>
        </w:tabs>
        <w:rPr>
          <w:rFonts w:ascii="Times New Roman" w:hAnsi="Times New Roman" w:cs="Times New Roman"/>
        </w:rPr>
        <w:sectPr w:rsidR="006A6E7B" w:rsidRPr="00FD6533" w:rsidSect="004A58FE">
          <w:headerReference w:type="default" r:id="rId9"/>
          <w:footerReference w:type="default" r:id="rId10"/>
          <w:pgSz w:w="11907" w:h="16840" w:code="9"/>
          <w:pgMar w:top="1134" w:right="851" w:bottom="1134" w:left="1985" w:header="1134" w:footer="1134" w:gutter="0"/>
          <w:pgNumType w:fmt="lowerRoman" w:start="1"/>
          <w:cols w:space="720"/>
          <w:docGrid w:linePitch="360"/>
        </w:sectPr>
      </w:pPr>
    </w:p>
    <w:p w14:paraId="37F02993" w14:textId="3A12B411" w:rsidR="008A3057" w:rsidRPr="00FD6533" w:rsidRDefault="008A3057" w:rsidP="00902271">
      <w:pPr>
        <w:pStyle w:val="Heading1"/>
        <w:rPr>
          <w:rFonts w:cs="Times New Roman"/>
        </w:rPr>
      </w:pPr>
      <w:bookmarkStart w:id="14" w:name="_Toc186531724"/>
      <w:bookmarkStart w:id="15" w:name="_Toc218671746"/>
      <w:r w:rsidRPr="00FD6533">
        <w:rPr>
          <w:rFonts w:cs="Times New Roman"/>
        </w:rPr>
        <w:lastRenderedPageBreak/>
        <w:t>TỔNG QUAN NGHIÊN CỨU</w:t>
      </w:r>
      <w:bookmarkEnd w:id="14"/>
      <w:bookmarkEnd w:id="15"/>
    </w:p>
    <w:p w14:paraId="1377C44C" w14:textId="77777777" w:rsidR="008A3057" w:rsidRPr="00FD6533" w:rsidRDefault="008A3057" w:rsidP="00655D64">
      <w:pPr>
        <w:pStyle w:val="Heading2"/>
        <w:rPr>
          <w:rFonts w:cs="Times New Roman"/>
        </w:rPr>
      </w:pPr>
      <w:bookmarkStart w:id="16" w:name="_Toc186531725"/>
      <w:bookmarkStart w:id="17" w:name="_Toc218671747"/>
      <w:r w:rsidRPr="00FD6533">
        <w:rPr>
          <w:rFonts w:cs="Times New Roman"/>
        </w:rPr>
        <w:t>Giới thiệu đề tài</w:t>
      </w:r>
      <w:bookmarkEnd w:id="16"/>
      <w:bookmarkEnd w:id="17"/>
    </w:p>
    <w:p w14:paraId="0C81DE6D" w14:textId="5184AAF4" w:rsidR="00F9393C" w:rsidRPr="00FD6533" w:rsidRDefault="00F9393C" w:rsidP="009B7691">
      <w:pPr>
        <w:pStyle w:val="Noidung1"/>
      </w:pPr>
      <w:r w:rsidRPr="00FD6533">
        <w:t>Trong bối cảnh xã hội ngày càng chú trọng tới chuyển đổi số trong giáo dục, các nền tảng học tập trực tuyến dần trở thành công cụ không thể thiếu nhằm đáp ứng yêu cầu đổi mới phương pháp giảng dạy, mở rộng cơ hội tiếp cận tri thức cho mọi đối tượng người học. Tuy nhiên, quá trình số hóa giáo dục cũng đặt ra thách thức lớn về việc giữ chân học viên, duy trì động lực và đảm bảo hiệu quả đào tạo xuyên suốt</w:t>
      </w:r>
      <w:r w:rsidR="00117E2E" w:rsidRPr="00FD6533">
        <w:t xml:space="preserve"> quá trình học tập</w:t>
      </w:r>
      <w:r w:rsidRPr="00FD6533">
        <w:t>. Sự thiếu hứng thú, giảm</w:t>
      </w:r>
      <w:r w:rsidR="00D94166" w:rsidRPr="00FD6533">
        <w:t xml:space="preserve"> tính</w:t>
      </w:r>
      <w:r w:rsidRPr="00FD6533">
        <w:t xml:space="preserve"> </w:t>
      </w:r>
      <w:r w:rsidR="00117E2E" w:rsidRPr="00FD6533">
        <w:t>tương tác</w:t>
      </w:r>
      <w:r w:rsidRPr="00FD6533">
        <w:t xml:space="preserve"> và động lực có thể dẫn tới kết quả học tập không như mong muốn, làm hạn chế tiềm năng phát triển của từng sinh viên cũng như giảm hiệu quả vận hành hệ thống giáo dục nói chung.</w:t>
      </w:r>
    </w:p>
    <w:p w14:paraId="1AF724BF" w14:textId="4501796E" w:rsidR="00F9393C" w:rsidRPr="00FD6533" w:rsidRDefault="00F9393C" w:rsidP="009B7691">
      <w:pPr>
        <w:pStyle w:val="Noidung1"/>
      </w:pPr>
      <w:r w:rsidRPr="00FD6533">
        <w:t xml:space="preserve">Nhằm giải quyết vấn đề này, đề tài </w:t>
      </w:r>
      <w:r w:rsidRPr="00FD6533">
        <w:rPr>
          <w:b/>
        </w:rPr>
        <w:t>“Phát triển Giao diện Frontend cho Nền tảng học trực tuyến có yếu tố trò chơi”</w:t>
      </w:r>
      <w:r w:rsidRPr="00FD6533">
        <w:t xml:space="preserve"> được xây dựng với mục tiêu đổi mới toàn diện trải nghiệm học trực tuyến, lấy việc tích hợp các yếu tố trò chơi vào giao diện người dùng làm trung tâm sáng tạo. Việc bổ sung</w:t>
      </w:r>
      <w:r w:rsidR="00DA5BA8" w:rsidRPr="00FD6533">
        <w:t xml:space="preserve"> yếu tố trò chơi</w:t>
      </w:r>
      <w:r w:rsidRPr="00FD6533">
        <w:t xml:space="preserve"> giúp tăng sự hấp dẫn, tạo động lực cho sinh viên thông qua những thử thách, phần thưởng, bảng xếp hạng hay hệ thống điểm thưởng, từ đó thúc đẩy sự chủ động tiếp cận và duy trì tiến độ học tập của từng cá nhân. Đồng thời,</w:t>
      </w:r>
      <w:r w:rsidR="00977335" w:rsidRPr="00FD6533">
        <w:t xml:space="preserve"> yếu tố trò chơi</w:t>
      </w:r>
      <w:r w:rsidRPr="00FD6533">
        <w:t xml:space="preserve"> còn tạo môi trường cạnh tranh lành mạnh, khuyến khích sinh viên không ngừng nâng cao thành tích và phát triển bản thân. Việc </w:t>
      </w:r>
      <w:r w:rsidR="00D6767F" w:rsidRPr="00FD6533">
        <w:t>phát triển</w:t>
      </w:r>
      <w:r w:rsidRPr="00FD6533">
        <w:t xml:space="preserve"> giao diện frontend cho hệ thống học tập trực tuyến cũng đóng vai trò quan trọng trong việc tạo môi trường học tập trực quan, dễ sử dụng, đồng thời tối ưu hiệu quả </w:t>
      </w:r>
      <w:r w:rsidR="00BB787A" w:rsidRPr="00FD6533">
        <w:t xml:space="preserve">cho việc </w:t>
      </w:r>
      <w:r w:rsidRPr="00FD6533">
        <w:t>hỗ trợ quản lý đào tạo và kiểm soát chất lượng dạy</w:t>
      </w:r>
      <w:r w:rsidR="003B12C4" w:rsidRPr="00FD6533">
        <w:t xml:space="preserve"> và</w:t>
      </w:r>
      <w:r w:rsidRPr="00FD6533">
        <w:t xml:space="preserve"> học.</w:t>
      </w:r>
    </w:p>
    <w:p w14:paraId="1B1865A5" w14:textId="78C2934F" w:rsidR="00F9393C" w:rsidRPr="00FD6533" w:rsidRDefault="00F9393C" w:rsidP="009B7691">
      <w:pPr>
        <w:pStyle w:val="Noidung1"/>
      </w:pPr>
      <w:r w:rsidRPr="00FD6533">
        <w:t>Về cấu trúc chức năng, giao diện người dùng phát triển trong khuôn khổ đề tài bao gồm hai phần chính, phục vụ từng nhóm đối tượng sử dụng khác nhau:</w:t>
      </w:r>
    </w:p>
    <w:p w14:paraId="2E2ACC0A" w14:textId="105CE70B" w:rsidR="00F9393C" w:rsidRPr="00FD6533" w:rsidRDefault="00F9393C" w:rsidP="009B7691">
      <w:pPr>
        <w:pStyle w:val="Noidung1"/>
      </w:pPr>
      <w:r w:rsidRPr="00FD6533">
        <w:t xml:space="preserve">Giao diện quản lý học thuật: Đây là khu vực dành riêng cho quản trị viên và giảng viên, cung cấp đầy đủ các công cụ quản trị toàn diện </w:t>
      </w:r>
      <w:r w:rsidR="00791847" w:rsidRPr="00FD6533">
        <w:t xml:space="preserve">trên </w:t>
      </w:r>
      <w:r w:rsidRPr="00FD6533">
        <w:t>hệ thống. Tại đây, người dùng có thể thực hiện quản lý, kiểm soát các đối tượng như</w:t>
      </w:r>
      <w:r w:rsidR="0040178E" w:rsidRPr="00FD6533">
        <w:t xml:space="preserve"> chương trình đào tạo,</w:t>
      </w:r>
      <w:r w:rsidRPr="00FD6533">
        <w:t xml:space="preserve"> khóa đào tạo, phân công giảng dạy, tài khoản người học </w:t>
      </w:r>
      <w:r w:rsidR="00105254" w:rsidRPr="00FD6533">
        <w:t>và</w:t>
      </w:r>
      <w:r w:rsidRPr="00FD6533">
        <w:t xml:space="preserve"> người dạy, mục tiêu đào tạo, chuẩn đầu ra, danh mục môn học, chương trình giảng dạy, ma trận liên kết nội dung, ngân hàng </w:t>
      </w:r>
      <w:r w:rsidRPr="00FD6533">
        <w:lastRenderedPageBreak/>
        <w:t>câu hỏi, danh sách sinh viên, quá trình đánh giá, bài tập luyện tập..., đảm bảo mọi hoạt động học thuật diễn ra suôn sẻ, minh bạch và khoa học.</w:t>
      </w:r>
    </w:p>
    <w:p w14:paraId="19299E04" w14:textId="37B01280" w:rsidR="00F9393C" w:rsidRPr="00FD6533" w:rsidRDefault="00F9393C" w:rsidP="009B7691">
      <w:pPr>
        <w:pStyle w:val="Noidung1"/>
      </w:pPr>
      <w:r w:rsidRPr="00FD6533">
        <w:t>Giao diện dành cho tiến trình luyện tập, đánh giá học viên: Được thiết kế hiện đại, thân thiện cùng sự tích hợp các yếu tố trò chơi, giao diện này mang đến cho sinh viên môi trường tương tác sinh động. Người học có thể dễ dàng theo dõi tiến độ, thành tích cá nhân qua từng bài luyện tập, bài kiểm tra đánh giá định kỳ; đồng thời, kết quả học tập còn được so sánh với mức trung bình hoặc điểm số xuất sắc nhất lớp, tạo động lực phấn đấu và điều chỉnh kế hoạch học tập kịp thời.</w:t>
      </w:r>
    </w:p>
    <w:p w14:paraId="47B6CE14" w14:textId="3113AB24" w:rsidR="00F9393C" w:rsidRPr="00FD6533" w:rsidRDefault="00F9393C" w:rsidP="009B7691">
      <w:pPr>
        <w:pStyle w:val="Noidung1"/>
      </w:pPr>
      <w:r w:rsidRPr="00FD6533">
        <w:t xml:space="preserve">Không dừng lại ở đó, hệ thống được tích hợp thêm công cụ trực quan hóa dữ liệu học tập dưới </w:t>
      </w:r>
      <w:r w:rsidR="006A7ECE" w:rsidRPr="00FD6533">
        <w:t>nhiều</w:t>
      </w:r>
      <w:r w:rsidRPr="00FD6533">
        <w:t xml:space="preserve"> dạng biểu đồ, thống kê, giúp cả sinh viên lẫn giảng viên tiếp cận số liệu tổng hợp một cách trực quan, dễ hiểu. Đối với sinh viên, những biểu đồ này cung cấp cái nhìn rõ nét về quá trình tiến bộ của bản thân, xác định điểm mạnh</w:t>
      </w:r>
      <w:r w:rsidR="00E953B4" w:rsidRPr="00FD6533">
        <w:t xml:space="preserve"> và điểm </w:t>
      </w:r>
      <w:r w:rsidRPr="00FD6533">
        <w:t>yếu, đối chiếu với</w:t>
      </w:r>
      <w:r w:rsidR="00D72920" w:rsidRPr="00FD6533">
        <w:t xml:space="preserve"> trung bình lớp</w:t>
      </w:r>
      <w:r w:rsidRPr="00FD6533">
        <w:t xml:space="preserve"> để đặt mục tiêu phấn đấu phù hợp hơn. Đối với giảng viên, tính năng này hỗ trợ theo dõi toàn cảnh chất lượng lớp học, phát hiện sớm những vấn đề chung, từ đó có giải pháp kịp thời trong điều chỉnh nội dung, phương pháp giảng dạy, góp phần nâng cao kết quả đào tạo chung cho toàn hệ thống.</w:t>
      </w:r>
    </w:p>
    <w:p w14:paraId="369E294F" w14:textId="4B0CAF67" w:rsidR="00CB0533" w:rsidRPr="00FD6533" w:rsidRDefault="00F9393C" w:rsidP="009B7691">
      <w:pPr>
        <w:pStyle w:val="Noidung1"/>
      </w:pPr>
      <w:r w:rsidRPr="00FD6533">
        <w:t>Tóm lại, đề tài không chỉ góp phần hoàn thiện kỹ thuật xây dựng giao diện người dùng cho một nền tảng học trực tuyến hiện đại mà còn hướng đến việc nâng cao trải nghiệm, tăng động lực học tập và thúc đẩy hiệu quả thực tiễn của mô hình giáo dục số hóa hiện nay.</w:t>
      </w:r>
    </w:p>
    <w:p w14:paraId="77563865" w14:textId="2CBF8CF5" w:rsidR="008A3057" w:rsidRPr="00FD6533" w:rsidRDefault="008A3057" w:rsidP="00655D64">
      <w:pPr>
        <w:pStyle w:val="Heading2"/>
        <w:rPr>
          <w:rFonts w:cs="Times New Roman"/>
        </w:rPr>
      </w:pPr>
      <w:bookmarkStart w:id="18" w:name="_Toc186531726"/>
      <w:bookmarkStart w:id="19" w:name="_Toc218671748"/>
      <w:r w:rsidRPr="00FD6533">
        <w:rPr>
          <w:rFonts w:cs="Times New Roman"/>
        </w:rPr>
        <w:t>Mục đích nghiên cứu</w:t>
      </w:r>
      <w:bookmarkEnd w:id="18"/>
      <w:bookmarkEnd w:id="19"/>
    </w:p>
    <w:p w14:paraId="4B8F4CEC" w14:textId="02E5C2BD" w:rsidR="001860CF" w:rsidRPr="00FD6533" w:rsidRDefault="00A20584" w:rsidP="009B7691">
      <w:pPr>
        <w:pStyle w:val="Noidung1"/>
      </w:pPr>
      <w:r w:rsidRPr="00FD6533">
        <w:t>Đề tài hướng đến việc nghiên cứu và ứng dụng các công nghệ hiện đại trong phát triển giao diện người dùng cho nền tảng học trực tuyến. Thông qua đó, xây dựng một hệ thống giao diện trực quan, thân thiện và hiệu quả, tích hợp các yếu tố trò chơi nhằm tạo động lực học tập, tăng tính tương tác cũng như nâng cao trải nghiệm người dùng cho sinh viên, giảng viên và quản trị viên. Bên cạnh mục tiêu phát triển sản phẩm</w:t>
      </w:r>
      <w:r w:rsidR="00C35051" w:rsidRPr="00FD6533">
        <w:t xml:space="preserve"> để</w:t>
      </w:r>
      <w:r w:rsidRPr="00FD6533">
        <w:t xml:space="preserve"> ứng dụng </w:t>
      </w:r>
      <w:r w:rsidR="00C35051" w:rsidRPr="00FD6533">
        <w:t xml:space="preserve">vào </w:t>
      </w:r>
      <w:r w:rsidRPr="00FD6533">
        <w:t>thực tiễn,</w:t>
      </w:r>
      <w:r w:rsidR="00570428" w:rsidRPr="00FD6533">
        <w:t xml:space="preserve"> việc</w:t>
      </w:r>
      <w:r w:rsidRPr="00FD6533">
        <w:t xml:space="preserve"> thực hiện đề tài còn giúp người viết mở rộng kiến thức, rèn </w:t>
      </w:r>
      <w:r w:rsidRPr="00FD6533">
        <w:lastRenderedPageBreak/>
        <w:t>luyện kỹ năng về thiết kế, xây dựng giao diện cũng như nâng cao hiểu biết chuyên sâu về các xu hướng mới trong phát triển phần mềm giáo dục.</w:t>
      </w:r>
    </w:p>
    <w:p w14:paraId="41BE659D" w14:textId="4E4060FA" w:rsidR="008A3057" w:rsidRPr="00FD6533" w:rsidRDefault="008A3057" w:rsidP="00655D64">
      <w:pPr>
        <w:pStyle w:val="Heading2"/>
        <w:rPr>
          <w:rFonts w:cs="Times New Roman"/>
        </w:rPr>
      </w:pPr>
      <w:bookmarkStart w:id="20" w:name="_Toc186531727"/>
      <w:bookmarkStart w:id="21" w:name="_Toc218671749"/>
      <w:r w:rsidRPr="00FD6533">
        <w:rPr>
          <w:rFonts w:cs="Times New Roman"/>
        </w:rPr>
        <w:t>Đối tượng nghiên cứu</w:t>
      </w:r>
      <w:bookmarkEnd w:id="20"/>
      <w:bookmarkEnd w:id="21"/>
    </w:p>
    <w:p w14:paraId="0D5D6E83" w14:textId="6875385D" w:rsidR="00BC69AF" w:rsidRPr="00FD6533" w:rsidRDefault="00BC69AF" w:rsidP="009B7691">
      <w:pPr>
        <w:pStyle w:val="Noidung1"/>
      </w:pPr>
      <w:r w:rsidRPr="00FD6533">
        <w:t>Các công nghệ frontend hiện đại: Tìm hiểu chuyên sâu về các framework, thư viện như Next.js, Tailwind CSS, Shadcn/ui, TanStack Query, Chart.js, Phaser.js và Socket.IO Client</w:t>
      </w:r>
      <w:r w:rsidR="00996237" w:rsidRPr="00FD6533">
        <w:t>,</w:t>
      </w:r>
      <w:r w:rsidRPr="00FD6533">
        <w:t xml:space="preserve"> qua đó ứng dụng vào xây dựng giao diện học trực tuyến tích hợp yếu tố trò chơi.</w:t>
      </w:r>
    </w:p>
    <w:p w14:paraId="4BFDC85B" w14:textId="3F3131F3" w:rsidR="00BC69AF" w:rsidRPr="00FD6533" w:rsidRDefault="00BC69AF" w:rsidP="009B7691">
      <w:pPr>
        <w:pStyle w:val="Noidung1"/>
      </w:pPr>
      <w:r w:rsidRPr="00FD6533">
        <w:t>Các mô hình giao diện học trực tuyến hiện có: Phân tích, khảo sát ưu</w:t>
      </w:r>
      <w:r w:rsidR="00D51623" w:rsidRPr="00FD6533">
        <w:t xml:space="preserve"> và </w:t>
      </w:r>
      <w:r w:rsidRPr="00FD6533">
        <w:t xml:space="preserve">nhược điểm của các nền tảng phổ biến, từ đó chọn lọc yếu tố ưu việt </w:t>
      </w:r>
      <w:r w:rsidR="003E094E" w:rsidRPr="00FD6533">
        <w:t>để đưa vào</w:t>
      </w:r>
      <w:r w:rsidR="00A779D0" w:rsidRPr="00FD6533">
        <w:t xml:space="preserve"> thực hiện</w:t>
      </w:r>
      <w:r w:rsidR="003E094E" w:rsidRPr="00FD6533">
        <w:t>.</w:t>
      </w:r>
    </w:p>
    <w:p w14:paraId="244818E3" w14:textId="73A262B7" w:rsidR="00BC69AF" w:rsidRPr="00FD6533" w:rsidRDefault="00BC69AF" w:rsidP="009B7691">
      <w:pPr>
        <w:pStyle w:val="Noidung1"/>
      </w:pPr>
      <w:r w:rsidRPr="00FD6533">
        <w:t xml:space="preserve">Nhu cầu và hành vi người dùng: Tìm hiểu xu hướng học tập trực tuyến, thói quen, mức độ tương tác với hệ thống </w:t>
      </w:r>
      <w:r w:rsidR="00D56057" w:rsidRPr="00FD6533">
        <w:t>trò chơi</w:t>
      </w:r>
      <w:r w:rsidRPr="00FD6533">
        <w:t xml:space="preserve"> của sinh viên để định hình đúng trải nghiệm người dùng.</w:t>
      </w:r>
    </w:p>
    <w:p w14:paraId="16D534C9" w14:textId="309C8433" w:rsidR="001860CF" w:rsidRPr="00FD6533" w:rsidRDefault="00BC69AF" w:rsidP="009B7691">
      <w:pPr>
        <w:pStyle w:val="Noidung1"/>
      </w:pPr>
      <w:r w:rsidRPr="00FD6533">
        <w:t>Bộ dữ liệu học tập, tiến trình và kết quả: Thu thập</w:t>
      </w:r>
      <w:r w:rsidR="00F712F0" w:rsidRPr="00FD6533">
        <w:t xml:space="preserve"> </w:t>
      </w:r>
      <w:r w:rsidRPr="00FD6533">
        <w:t xml:space="preserve">và trực quan hóa dữ liệu học tập, bài kiểm tra </w:t>
      </w:r>
      <w:r w:rsidR="004E4BFA" w:rsidRPr="00FD6533">
        <w:t>và</w:t>
      </w:r>
      <w:r w:rsidRPr="00FD6533">
        <w:t xml:space="preserve"> đánh giá, kết quả</w:t>
      </w:r>
      <w:r w:rsidR="00F712F0" w:rsidRPr="00FD6533">
        <w:t>,</w:t>
      </w:r>
      <w:r w:rsidRPr="00FD6533">
        <w:t xml:space="preserve"> giúp sinh viên, giảng viên chủ động theo dõi và điều chỉnh kế hoạch học tập, giảng dạy.</w:t>
      </w:r>
    </w:p>
    <w:p w14:paraId="404D19AB" w14:textId="31B98AA5" w:rsidR="008A3057" w:rsidRPr="00FD6533" w:rsidRDefault="008A3057" w:rsidP="00655D64">
      <w:pPr>
        <w:pStyle w:val="Heading2"/>
        <w:rPr>
          <w:rFonts w:cs="Times New Roman"/>
        </w:rPr>
      </w:pPr>
      <w:bookmarkStart w:id="22" w:name="_Toc186531728"/>
      <w:bookmarkStart w:id="23" w:name="_Toc218671750"/>
      <w:r w:rsidRPr="00FD6533">
        <w:rPr>
          <w:rFonts w:cs="Times New Roman"/>
        </w:rPr>
        <w:t>Phạm vi nghiên cứu</w:t>
      </w:r>
      <w:bookmarkEnd w:id="22"/>
      <w:bookmarkEnd w:id="23"/>
    </w:p>
    <w:p w14:paraId="6E5691C1" w14:textId="053746B8" w:rsidR="002D18EB" w:rsidRPr="00FD6533" w:rsidRDefault="002D18EB" w:rsidP="009B7691">
      <w:pPr>
        <w:pStyle w:val="Noidung1"/>
      </w:pPr>
      <w:r w:rsidRPr="00FD6533">
        <w:t>Về phạm vi kỹ thuật: Đề tài giới hạn trong quy trình phát triển giao diện frontend, bao gồm các bước từ thiết kế giao diện, triển khai lập trình các chức năng cho từng vai trò sinh viên</w:t>
      </w:r>
      <w:r w:rsidR="00AB6592" w:rsidRPr="00FD6533">
        <w:t>,</w:t>
      </w:r>
      <w:r w:rsidRPr="00FD6533">
        <w:t xml:space="preserve"> giảng viên </w:t>
      </w:r>
      <w:r w:rsidR="00AB6592" w:rsidRPr="00FD6533">
        <w:t xml:space="preserve">và </w:t>
      </w:r>
      <w:r w:rsidRPr="00FD6533">
        <w:t>quản trị viên, kiểm thử, đánh giá trải nghiệm người dùng.</w:t>
      </w:r>
    </w:p>
    <w:p w14:paraId="691EEFAD" w14:textId="6F4F16B0" w:rsidR="002D18EB" w:rsidRPr="00FD6533" w:rsidRDefault="002D18EB" w:rsidP="009B7691">
      <w:pPr>
        <w:pStyle w:val="Noidung1"/>
      </w:pPr>
      <w:r w:rsidRPr="00FD6533">
        <w:t xml:space="preserve">Về phạm vi chuyên môn: Sản phẩm tập trung </w:t>
      </w:r>
      <w:r w:rsidR="004834AA" w:rsidRPr="00FD6533">
        <w:t xml:space="preserve">thực hiện </w:t>
      </w:r>
      <w:r w:rsidRPr="00FD6533">
        <w:t>các hoạt động học tập</w:t>
      </w:r>
      <w:r w:rsidR="00A50B8E" w:rsidRPr="00FD6533">
        <w:t xml:space="preserve"> có tích hợp trò chơi</w:t>
      </w:r>
      <w:r w:rsidRPr="00FD6533">
        <w:t>: luyện tập, đánh giá, quản lý</w:t>
      </w:r>
      <w:r w:rsidR="00D111B3" w:rsidRPr="00FD6533">
        <w:t>,</w:t>
      </w:r>
      <w:r w:rsidRPr="00FD6533">
        <w:t xml:space="preserve"> đồng thời phát triển giao diện trực quan hóa dữ liệu học tập bằng các biểu đồ, thống kê.</w:t>
      </w:r>
    </w:p>
    <w:p w14:paraId="3608BC26" w14:textId="62DDA60C" w:rsidR="001860CF" w:rsidRPr="00FD6533" w:rsidRDefault="002D18EB" w:rsidP="009B7691">
      <w:pPr>
        <w:pStyle w:val="Noidung1"/>
      </w:pPr>
      <w:r w:rsidRPr="00FD6533">
        <w:t>Đối tượng phục vụ: Chủ yếu dành cho sinh viên, giảng viên, quản trị viên tại các trường đại học ở Việt Nam, với khả năng mở rộng thêm cho các môi trường học trực tuyến khác.</w:t>
      </w:r>
    </w:p>
    <w:p w14:paraId="68DE8298" w14:textId="77777777" w:rsidR="008A3057" w:rsidRPr="00FD6533" w:rsidRDefault="008A3057" w:rsidP="00655D64">
      <w:pPr>
        <w:pStyle w:val="Heading2"/>
        <w:rPr>
          <w:rFonts w:cs="Times New Roman"/>
        </w:rPr>
      </w:pPr>
      <w:bookmarkStart w:id="24" w:name="_Toc186531729"/>
      <w:bookmarkStart w:id="25" w:name="_Toc218671751"/>
      <w:r w:rsidRPr="00FD6533">
        <w:rPr>
          <w:rFonts w:cs="Times New Roman"/>
        </w:rPr>
        <w:lastRenderedPageBreak/>
        <w:t>Phương pháp nghiên cứu</w:t>
      </w:r>
      <w:bookmarkEnd w:id="24"/>
      <w:bookmarkEnd w:id="25"/>
    </w:p>
    <w:p w14:paraId="2CA37965" w14:textId="54EC3074" w:rsidR="001860CF" w:rsidRPr="00FD6533" w:rsidRDefault="001860CF" w:rsidP="009B7691">
      <w:pPr>
        <w:pStyle w:val="Noidung1"/>
      </w:pPr>
      <w:r w:rsidRPr="00FD6533">
        <w:rPr>
          <w:i/>
        </w:rPr>
        <w:t xml:space="preserve">Phương pháp nghiên cứu lý thuyết: </w:t>
      </w:r>
      <w:r w:rsidR="00BF44BC" w:rsidRPr="00FD6533">
        <w:t>Tham khảo tài liệu, giáo trình, các nền tảng học trực tuyến</w:t>
      </w:r>
      <w:r w:rsidR="00BC6BBF" w:rsidRPr="00FD6533">
        <w:t xml:space="preserve"> có yếu tố trò chơi</w:t>
      </w:r>
      <w:r w:rsidR="00643D71" w:rsidRPr="00FD6533">
        <w:t>.</w:t>
      </w:r>
      <w:r w:rsidR="00BF44BC" w:rsidRPr="00FD6533">
        <w:t xml:space="preserve"> </w:t>
      </w:r>
      <w:r w:rsidR="00643D71" w:rsidRPr="00FD6533">
        <w:t>T</w:t>
      </w:r>
      <w:r w:rsidR="00BF44BC" w:rsidRPr="00FD6533">
        <w:t>ìm hiểu sâu về framework, thư viện frontend và các nguyên lý thiết kế UI/UX.</w:t>
      </w:r>
    </w:p>
    <w:p w14:paraId="1674F189" w14:textId="298A6B37" w:rsidR="001860CF" w:rsidRPr="00FD6533" w:rsidRDefault="001860CF" w:rsidP="009B7691">
      <w:pPr>
        <w:pStyle w:val="Noidung1"/>
      </w:pPr>
      <w:r w:rsidRPr="00FD6533">
        <w:rPr>
          <w:i/>
        </w:rPr>
        <w:t>Phương pháp nghiên cứu thực nghiệm:</w:t>
      </w:r>
      <w:r w:rsidRPr="00FD6533">
        <w:t xml:space="preserve"> </w:t>
      </w:r>
      <w:r w:rsidR="00B00839" w:rsidRPr="00FD6533">
        <w:t xml:space="preserve">Tiến hành cài đặt môi trường, lập trình các tính năng </w:t>
      </w:r>
      <w:r w:rsidR="00551722" w:rsidRPr="00FD6533">
        <w:t xml:space="preserve">cho </w:t>
      </w:r>
      <w:r w:rsidR="00B00839" w:rsidRPr="00FD6533">
        <w:t xml:space="preserve">giao diện, tích hợp các </w:t>
      </w:r>
      <w:r w:rsidR="00DE5290" w:rsidRPr="00FD6533">
        <w:t>yếu tố trò chơ</w:t>
      </w:r>
      <w:r w:rsidR="00CD26CD" w:rsidRPr="00FD6533">
        <w:t>i</w:t>
      </w:r>
      <w:r w:rsidR="00B00839" w:rsidRPr="00FD6533">
        <w:t xml:space="preserve"> và công cụ trực quan hóa dữ liệu. Thực hiện kiểm thử </w:t>
      </w:r>
      <w:r w:rsidR="008845E6" w:rsidRPr="00FD6533">
        <w:t xml:space="preserve">cho nhiều trường hợp </w:t>
      </w:r>
      <w:r w:rsidR="00B00839" w:rsidRPr="00FD6533">
        <w:t xml:space="preserve">sử dụng thực tế </w:t>
      </w:r>
      <w:r w:rsidR="00FE34FA" w:rsidRPr="00FD6533">
        <w:t>với</w:t>
      </w:r>
      <w:r w:rsidR="00B00839" w:rsidRPr="00FD6533">
        <w:t xml:space="preserve"> từng vai trò, lấy ý kiến phản hồi cải tiến nhằm tối ưu sản phẩm cuối cùng.</w:t>
      </w:r>
    </w:p>
    <w:p w14:paraId="3B44FA61" w14:textId="77777777" w:rsidR="004C4A49" w:rsidRPr="00FD6533" w:rsidRDefault="004C4A49">
      <w:pPr>
        <w:rPr>
          <w:rFonts w:ascii="Times New Roman" w:eastAsiaTheme="majorEastAsia" w:hAnsi="Times New Roman" w:cs="Times New Roman"/>
          <w:b/>
          <w:color w:val="000000" w:themeColor="text1"/>
          <w:sz w:val="28"/>
          <w:szCs w:val="32"/>
        </w:rPr>
      </w:pPr>
      <w:r w:rsidRPr="00FD6533">
        <w:rPr>
          <w:rFonts w:ascii="Times New Roman" w:hAnsi="Times New Roman" w:cs="Times New Roman"/>
        </w:rPr>
        <w:br w:type="page"/>
      </w:r>
    </w:p>
    <w:p w14:paraId="05E2C73B" w14:textId="77777777" w:rsidR="009B1FE6" w:rsidRPr="00FD6533" w:rsidRDefault="008A3057" w:rsidP="00B44F09">
      <w:pPr>
        <w:pStyle w:val="Heading1"/>
        <w:rPr>
          <w:rFonts w:cs="Times New Roman"/>
        </w:rPr>
      </w:pPr>
      <w:bookmarkStart w:id="26" w:name="_Toc186531730"/>
      <w:bookmarkStart w:id="27" w:name="_Toc218671752"/>
      <w:r w:rsidRPr="00FD6533">
        <w:rPr>
          <w:rFonts w:cs="Times New Roman"/>
        </w:rPr>
        <w:lastRenderedPageBreak/>
        <w:t>NGHIÊN CỨU LÝ THUYẾT</w:t>
      </w:r>
      <w:bookmarkEnd w:id="26"/>
      <w:bookmarkEnd w:id="27"/>
    </w:p>
    <w:p w14:paraId="764FA491" w14:textId="77777777" w:rsidR="009B7691" w:rsidRPr="00FD6533" w:rsidRDefault="009B7691" w:rsidP="009B7691">
      <w:pPr>
        <w:pStyle w:val="Heading2"/>
        <w:rPr>
          <w:rFonts w:cs="Times New Roman"/>
        </w:rPr>
      </w:pPr>
      <w:bookmarkStart w:id="28" w:name="_Toc218671753"/>
      <w:r w:rsidRPr="00FD6533">
        <w:rPr>
          <w:rFonts w:cs="Times New Roman"/>
        </w:rPr>
        <w:t>Tổng quan về công nghệ phát triển web</w:t>
      </w:r>
      <w:bookmarkEnd w:id="28"/>
    </w:p>
    <w:p w14:paraId="6F25CC37" w14:textId="3426CDED" w:rsidR="009B7691" w:rsidRPr="00FD6533" w:rsidRDefault="003E33B4" w:rsidP="003E33B4">
      <w:pPr>
        <w:pStyle w:val="Heading3"/>
        <w:rPr>
          <w:rFonts w:cs="Times New Roman"/>
        </w:rPr>
      </w:pPr>
      <w:bookmarkStart w:id="29" w:name="_Toc218671754"/>
      <w:r w:rsidRPr="00FD6533">
        <w:rPr>
          <w:rFonts w:cs="Times New Roman"/>
        </w:rPr>
        <w:t>Khái niệm về website và hệ thống web động</w:t>
      </w:r>
      <w:bookmarkEnd w:id="29"/>
    </w:p>
    <w:p w14:paraId="14A7991C" w14:textId="2D3583AF" w:rsidR="002238AE" w:rsidRPr="00FD6533" w:rsidRDefault="008A02CA" w:rsidP="009B7691">
      <w:pPr>
        <w:pStyle w:val="Noidung1"/>
        <w:rPr>
          <w:lang w:val="en-US"/>
        </w:rPr>
      </w:pPr>
      <w:r w:rsidRPr="00FD6533">
        <w:rPr>
          <w:lang w:val="en-US"/>
        </w:rPr>
        <w:t>Website là tập hợp các trang thông tin gồm văn bản, hình ảnh, video, liên kết,… được hiển thị qua trình duyệt thông qua kết nối Internet. Theo cấu trúc và chức năng, website được chia thành hai loại chủ yếu: website tĩnh và website động. Website động là nền tảng ứng dụng web phổ biến hiện nay</w:t>
      </w:r>
      <w:r w:rsidR="0033458F" w:rsidRPr="00FD6533">
        <w:rPr>
          <w:lang w:val="en-US"/>
        </w:rPr>
        <w:t xml:space="preserve"> với</w:t>
      </w:r>
      <w:r w:rsidRPr="00FD6533">
        <w:rPr>
          <w:lang w:val="en-US"/>
        </w:rPr>
        <w:t xml:space="preserve"> khả năng tương tác với người dùng, cho phép cập nhật, thay đổi nội dung liên tục thông qua cơ sở dữ liệu hoặc hệ thống quản trị. Website động đóng vai trò trọng yếu trong quản lý hoạt động, giới thiệu sản phẩm, giao dịch trực tuyến và cung cấp dịch vụ trực tiếp đến người dùng</w:t>
      </w:r>
      <w:r w:rsidR="00B53A3E" w:rsidRPr="00FD6533">
        <w:rPr>
          <w:lang w:val="en-US"/>
        </w:rPr>
        <w:t xml:space="preserve"> </w:t>
      </w:r>
      <w:r w:rsidR="00B53A3E" w:rsidRPr="00FD6533">
        <w:rPr>
          <w:lang w:val="en-US"/>
        </w:rPr>
        <w:fldChar w:fldCharType="begin"/>
      </w:r>
      <w:r w:rsidR="00B53A3E" w:rsidRPr="00FD6533">
        <w:rPr>
          <w:lang w:val="en-US"/>
        </w:rPr>
        <w:instrText xml:space="preserve"> ADDIN ZOTERO_ITEM CSL_CITATION {"citationID":"aKajzvrS","properties":{"formattedCitation":"[1]","plainCitation":"[1]","noteIndex":0},"citationItems":[{"id":58,"uris":["http://zotero.org/users/local/FEgCNlnV/items/5STW7LKK"],"itemData":{"id":58,"type":"document","title":"Web Technology for Developers","URL":"https://developer.mozilla.org/en-US/docs/Web","author":[{"literal":"Mozilla Developer Network"}],"issued":{"date-parts":[["2024"]]}}}],"schema":"https://github.com/citation-style-language/schema/raw/master/csl-citation.json"} </w:instrText>
      </w:r>
      <w:r w:rsidR="00B53A3E" w:rsidRPr="00FD6533">
        <w:rPr>
          <w:lang w:val="en-US"/>
        </w:rPr>
        <w:fldChar w:fldCharType="separate"/>
      </w:r>
      <w:r w:rsidR="00B53A3E" w:rsidRPr="00FD6533">
        <w:t>[1]</w:t>
      </w:r>
      <w:r w:rsidR="00B53A3E" w:rsidRPr="00FD6533">
        <w:rPr>
          <w:lang w:val="en-US"/>
        </w:rPr>
        <w:fldChar w:fldCharType="end"/>
      </w:r>
      <w:r w:rsidR="00231C6A" w:rsidRPr="00FD6533">
        <w:rPr>
          <w:lang w:val="en-US"/>
        </w:rPr>
        <w:t>.</w:t>
      </w:r>
    </w:p>
    <w:p w14:paraId="47082FC8" w14:textId="4C7E7526" w:rsidR="002238AE" w:rsidRPr="00FD6533" w:rsidRDefault="003E33B4" w:rsidP="002238AE">
      <w:pPr>
        <w:pStyle w:val="Heading3"/>
        <w:rPr>
          <w:rFonts w:cs="Times New Roman"/>
        </w:rPr>
      </w:pPr>
      <w:bookmarkStart w:id="30" w:name="_Toc218671755"/>
      <w:r w:rsidRPr="00FD6533">
        <w:rPr>
          <w:rFonts w:cs="Times New Roman"/>
        </w:rPr>
        <w:t>Kiến trúc Client – Server</w:t>
      </w:r>
      <w:bookmarkEnd w:id="30"/>
    </w:p>
    <w:p w14:paraId="31F59E99" w14:textId="0B914969" w:rsidR="006674DC" w:rsidRPr="00FD6533" w:rsidRDefault="006674DC" w:rsidP="006674DC">
      <w:pPr>
        <w:pStyle w:val="Noidung1"/>
      </w:pPr>
      <w:r w:rsidRPr="00FD6533">
        <w:t>Kiến trúc Client – Server là mô hình nền tảng của hầu hết các hệ thống web hiện đại. Trong đó, Client thường là trình duyệt web người dùng đảm nhiệm vai trò gửi yêu cầu về tài nguyên hoặc dịch vụ tới Server. Máy chủ xử lý các yêu cầu, truy xuất dữ liệu từ hệ quản trị cơ sở dữ liệu, sau đó trả về kết quả cho client</w:t>
      </w:r>
      <w:r w:rsidR="00DD659A" w:rsidRPr="00FD6533">
        <w:rPr>
          <w:lang w:val="en-US"/>
        </w:rPr>
        <w:t xml:space="preserve"> </w:t>
      </w:r>
      <w:r w:rsidR="00DD659A" w:rsidRPr="00FD6533">
        <w:rPr>
          <w:lang w:val="en-US"/>
        </w:rPr>
        <w:fldChar w:fldCharType="begin"/>
      </w:r>
      <w:r w:rsidR="00DD659A" w:rsidRPr="00FD6533">
        <w:rPr>
          <w:lang w:val="en-US"/>
        </w:rPr>
        <w:instrText xml:space="preserve"> ADDIN ZOTERO_ITEM CSL_CITATION {"citationID":"vWW7CA8t","properties":{"formattedCitation":"[2]","plainCitation":"[2]","noteIndex":0},"citationItems":[{"id":63,"uris":["http://zotero.org/users/local/FEgCNlnV/items/3V838GXS"],"itemData":{"id":63,"type":"document","title":"Client–Server Architecture","URL":"https://www.ibm.com/docs/en","author":[{"literal":"IBM"}],"issued":{"date-parts":[["2023"]]}}}],"schema":"https://github.com/citation-style-language/schema/raw/master/csl-citation.json"} </w:instrText>
      </w:r>
      <w:r w:rsidR="00DD659A" w:rsidRPr="00FD6533">
        <w:rPr>
          <w:lang w:val="en-US"/>
        </w:rPr>
        <w:fldChar w:fldCharType="separate"/>
      </w:r>
      <w:r w:rsidR="00DD659A" w:rsidRPr="00FD6533">
        <w:t>[2]</w:t>
      </w:r>
      <w:r w:rsidR="00DD659A" w:rsidRPr="00FD6533">
        <w:rPr>
          <w:lang w:val="en-US"/>
        </w:rPr>
        <w:fldChar w:fldCharType="end"/>
      </w:r>
      <w:r w:rsidRPr="00FD6533">
        <w:t>. Kiến trúc này thường triển khai dưới dạng mô hình 3 lớp:</w:t>
      </w:r>
    </w:p>
    <w:p w14:paraId="36D214D8" w14:textId="54DCEF4C" w:rsidR="006674DC" w:rsidRPr="00FD6533" w:rsidRDefault="006674DC">
      <w:pPr>
        <w:pStyle w:val="Noidung1"/>
        <w:numPr>
          <w:ilvl w:val="0"/>
          <w:numId w:val="23"/>
        </w:numPr>
      </w:pPr>
      <w:r w:rsidRPr="00FD6533">
        <w:t>Lớp trình bày: giao diện người dùng.</w:t>
      </w:r>
    </w:p>
    <w:p w14:paraId="34768453" w14:textId="30A81CD9" w:rsidR="006674DC" w:rsidRPr="00FD6533" w:rsidRDefault="006674DC">
      <w:pPr>
        <w:pStyle w:val="Noidung1"/>
        <w:numPr>
          <w:ilvl w:val="0"/>
          <w:numId w:val="23"/>
        </w:numPr>
      </w:pPr>
      <w:r w:rsidRPr="00FD6533">
        <w:t>Lớp logic nghiệp vụ: xử lý dữ liệu và hoạt động hệ thống.</w:t>
      </w:r>
    </w:p>
    <w:p w14:paraId="41BF4689" w14:textId="7A0B495C" w:rsidR="006674DC" w:rsidRPr="00FD6533" w:rsidRDefault="006674DC">
      <w:pPr>
        <w:pStyle w:val="Noidung1"/>
        <w:numPr>
          <w:ilvl w:val="0"/>
          <w:numId w:val="23"/>
        </w:numPr>
      </w:pPr>
      <w:r w:rsidRPr="00FD6533">
        <w:t>Lớp dữ liệu: truy xuất, lưu trữ dữ liệu.</w:t>
      </w:r>
    </w:p>
    <w:p w14:paraId="35D0EBDF" w14:textId="6754C212" w:rsidR="000222A4" w:rsidRPr="00FD6533" w:rsidRDefault="00B53A3E" w:rsidP="000222A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39A6191C" wp14:editId="341E2894">
            <wp:extent cx="3424555" cy="2074545"/>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24555" cy="2074545"/>
                    </a:xfrm>
                    <a:prstGeom prst="rect">
                      <a:avLst/>
                    </a:prstGeom>
                    <a:noFill/>
                    <a:ln>
                      <a:noFill/>
                    </a:ln>
                  </pic:spPr>
                </pic:pic>
              </a:graphicData>
            </a:graphic>
          </wp:inline>
        </w:drawing>
      </w:r>
    </w:p>
    <w:p w14:paraId="57D8F848" w14:textId="3CF59C76" w:rsidR="000222A4" w:rsidRPr="00FD6533" w:rsidRDefault="000222A4" w:rsidP="000222A4">
      <w:pPr>
        <w:pStyle w:val="Caption"/>
        <w:rPr>
          <w:rFonts w:cs="Times New Roman"/>
        </w:rPr>
      </w:pPr>
      <w:bookmarkStart w:id="31" w:name="_Toc218671960"/>
      <w:r w:rsidRPr="00FD6533">
        <w:rPr>
          <w:rFonts w:cs="Times New Roman"/>
        </w:rPr>
        <w:t>Hình 2.1 Mô hình Client – Server</w:t>
      </w:r>
      <w:r w:rsidR="00DD659A" w:rsidRPr="00FD6533">
        <w:rPr>
          <w:rFonts w:cs="Times New Roman"/>
        </w:rPr>
        <w:t xml:space="preserve"> </w:t>
      </w:r>
      <w:r w:rsidR="00DD659A" w:rsidRPr="00FD6533">
        <w:rPr>
          <w:rFonts w:cs="Times New Roman"/>
        </w:rPr>
        <w:fldChar w:fldCharType="begin"/>
      </w:r>
      <w:r w:rsidR="00DD659A" w:rsidRPr="00FD6533">
        <w:rPr>
          <w:rFonts w:cs="Times New Roman"/>
        </w:rPr>
        <w:instrText xml:space="preserve"> ADDIN ZOTERO_ITEM CSL_CITATION {"citationID":"Tqbn85B6","properties":{"formattedCitation":"[2]","plainCitation":"[2]","noteIndex":0},"citationItems":[{"id":63,"uris":["http://zotero.org/users/local/FEgCNlnV/items/3V838GXS"],"itemData":{"id":63,"type":"document","title":"Client–Server Architecture","URL":"https://www.ibm.com/docs/en","author":[{"literal":"IBM"}],"issued":{"date-parts":[["2023"]]}}}],"schema":"https://github.com/citation-style-language/schema/raw/master/csl-citation.json"} </w:instrText>
      </w:r>
      <w:r w:rsidR="00DD659A" w:rsidRPr="00FD6533">
        <w:rPr>
          <w:rFonts w:cs="Times New Roman"/>
        </w:rPr>
        <w:fldChar w:fldCharType="separate"/>
      </w:r>
      <w:r w:rsidR="00DD659A" w:rsidRPr="00FD6533">
        <w:rPr>
          <w:rFonts w:cs="Times New Roman"/>
        </w:rPr>
        <w:t>[2]</w:t>
      </w:r>
      <w:bookmarkEnd w:id="31"/>
      <w:r w:rsidR="00DD659A" w:rsidRPr="00FD6533">
        <w:rPr>
          <w:rFonts w:cs="Times New Roman"/>
        </w:rPr>
        <w:fldChar w:fldCharType="end"/>
      </w:r>
    </w:p>
    <w:p w14:paraId="2B95FF99" w14:textId="1B707ED4" w:rsidR="003E33B4" w:rsidRPr="00FD6533" w:rsidRDefault="006674DC" w:rsidP="00E03B88">
      <w:pPr>
        <w:pStyle w:val="Noidung1"/>
        <w:rPr>
          <w:lang w:val="en-US"/>
        </w:rPr>
      </w:pPr>
      <w:r w:rsidRPr="00FD6533">
        <w:lastRenderedPageBreak/>
        <w:t>Giao thức trao đổi phổ biến nhất hiện nay là HTTP hoặc HTTPS, cho phép truyền tải thông tin bảo mật và ổn định.</w:t>
      </w:r>
    </w:p>
    <w:p w14:paraId="6C7B84CA" w14:textId="3E809E27" w:rsidR="003E33B4" w:rsidRPr="00FD6533" w:rsidRDefault="003E33B4" w:rsidP="003E33B4">
      <w:pPr>
        <w:pStyle w:val="Heading3"/>
        <w:rPr>
          <w:rFonts w:cs="Times New Roman"/>
        </w:rPr>
      </w:pPr>
      <w:bookmarkStart w:id="32" w:name="_Toc218671756"/>
      <w:r w:rsidRPr="00FD6533">
        <w:rPr>
          <w:rFonts w:cs="Times New Roman"/>
        </w:rPr>
        <w:t>Công nghệ nền tảng</w:t>
      </w:r>
      <w:bookmarkEnd w:id="32"/>
    </w:p>
    <w:p w14:paraId="65709A0D" w14:textId="7D2A0358" w:rsidR="006A2C81" w:rsidRPr="00FD6533" w:rsidRDefault="006A2C81" w:rsidP="006A2C81">
      <w:pPr>
        <w:pStyle w:val="Noidung1"/>
        <w:rPr>
          <w:lang w:val="en-US"/>
        </w:rPr>
      </w:pPr>
      <w:r w:rsidRPr="00FD6533">
        <w:rPr>
          <w:lang w:val="en-US"/>
        </w:rPr>
        <w:t>Công nghệ nền tảng trong phát triển frontend web hiện đại bao gồm nhiều thành phần liên kết chặt chẽ để tạo thành giao diện và chức năng động cho người dùng. HTML là ngôn ngữ đánh dấu tiêu chuẩn, đóng vai trò xác định cấu trúc nội dung của trang web. Bên cạnh đó, CSS thực hiện nhiệm vụ định dạng, thiết kế giao diện, quản lý layout và các hiệu ứng trực quan. JavaScript là ngôn ngữ lập trình phía client giúp bổ sung khả năng tương tác, xử lý logic, kết nối dữ liệu không đồng bộ và quản lý các tác vụ thời gian thực</w:t>
      </w:r>
      <w:r w:rsidR="00DD659A" w:rsidRPr="00FD6533">
        <w:rPr>
          <w:lang w:val="en-US"/>
        </w:rPr>
        <w:t xml:space="preserve"> </w:t>
      </w:r>
      <w:r w:rsidR="00DD659A" w:rsidRPr="00FD6533">
        <w:rPr>
          <w:lang w:val="en-US"/>
        </w:rPr>
        <w:fldChar w:fldCharType="begin"/>
      </w:r>
      <w:r w:rsidR="00DD659A" w:rsidRPr="00FD6533">
        <w:rPr>
          <w:lang w:val="en-US"/>
        </w:rPr>
        <w:instrText xml:space="preserve"> ADDIN ZOTERO_ITEM CSL_CITATION {"citationID":"kXzHh6g5","properties":{"formattedCitation":"[3]","plainCitation":"[3]","noteIndex":0},"citationItems":[{"id":60,"uris":["http://zotero.org/users/local/FEgCNlnV/items/SUTJWSUK"],"itemData":{"id":60,"type":"document","title":"Architecture of the World Wide Web","URL":"https://www.w3.org/TR/webarch/","author":[{"literal":"World Wide Web Consortium"}],"issued":{"date-parts":[["2004"]]}}}],"schema":"https://github.com/citation-style-language/schema/raw/master/csl-citation.json"} </w:instrText>
      </w:r>
      <w:r w:rsidR="00DD659A" w:rsidRPr="00FD6533">
        <w:rPr>
          <w:lang w:val="en-US"/>
        </w:rPr>
        <w:fldChar w:fldCharType="separate"/>
      </w:r>
      <w:r w:rsidR="00DD659A" w:rsidRPr="00FD6533">
        <w:t>[3]</w:t>
      </w:r>
      <w:r w:rsidR="00DD659A" w:rsidRPr="00FD6533">
        <w:rPr>
          <w:lang w:val="en-US"/>
        </w:rPr>
        <w:fldChar w:fldCharType="end"/>
      </w:r>
      <w:r w:rsidRPr="00FD6533">
        <w:rPr>
          <w:lang w:val="en-US"/>
        </w:rPr>
        <w:t>.</w:t>
      </w:r>
    </w:p>
    <w:p w14:paraId="516C2EE3" w14:textId="1C498710" w:rsidR="006A2C81" w:rsidRPr="00FD6533" w:rsidRDefault="006A2C81" w:rsidP="006A2C81">
      <w:pPr>
        <w:pStyle w:val="Noidung1"/>
        <w:rPr>
          <w:lang w:val="en-US"/>
        </w:rPr>
      </w:pPr>
      <w:r w:rsidRPr="00FD6533">
        <w:rPr>
          <w:lang w:val="en-US"/>
        </w:rPr>
        <w:t>Các framework hiện đại như React, Vue.js, Angular cho phép xây dựng ứng dụng web theo kiến trúc component hóa, giúp quản trị mã nguồn tối ưu, dễ dàng bảo trì và mở rộng. Ngoài ra, sự kết hợp với các thư viện của JavaScript hoặc CSS như Bootstrap, Tailwind CSS, Material UI,... nâng cao tốc độ hoàn thiện giao diện cũng như khả năng tương thích trên nhiều loại thiết bị.</w:t>
      </w:r>
    </w:p>
    <w:p w14:paraId="0CEDF20A" w14:textId="7BB369D9" w:rsidR="006A2C81" w:rsidRPr="00FD6533" w:rsidRDefault="006A2C81" w:rsidP="006A2C81">
      <w:pPr>
        <w:pStyle w:val="Noidung1"/>
        <w:rPr>
          <w:lang w:val="en-US"/>
        </w:rPr>
      </w:pPr>
      <w:r w:rsidRPr="00FD6533">
        <w:rPr>
          <w:lang w:val="en-US"/>
        </w:rPr>
        <w:t>Quản lý trạng thái ứng dụng và dữ liệu càng trở nên quan trọng đối với các hệ thống quy mô lớn, do đó các giải pháp quản lý như Redux, Context API, hay các thư viện truy vấn dữ liệu như TanStack Query được ưu tiên</w:t>
      </w:r>
      <w:r w:rsidR="00B136E9" w:rsidRPr="00FD6533">
        <w:rPr>
          <w:lang w:val="en-US"/>
        </w:rPr>
        <w:t xml:space="preserve"> cao</w:t>
      </w:r>
      <w:r w:rsidRPr="00FD6533">
        <w:rPr>
          <w:lang w:val="en-US"/>
        </w:rPr>
        <w:t>. Với các ứng dụng yêu cầu tính đồng bộ theo thời gian thực</w:t>
      </w:r>
      <w:r w:rsidR="002463EC" w:rsidRPr="00FD6533">
        <w:rPr>
          <w:lang w:val="en-US"/>
        </w:rPr>
        <w:t xml:space="preserve"> thì</w:t>
      </w:r>
      <w:r w:rsidRPr="00FD6533">
        <w:rPr>
          <w:lang w:val="en-US"/>
        </w:rPr>
        <w:t xml:space="preserve"> các công nghệ như WebSocket hoặc Socket.IO thường được lựa chọn</w:t>
      </w:r>
      <w:r w:rsidR="005E50EC" w:rsidRPr="00FD6533">
        <w:rPr>
          <w:lang w:val="en-US"/>
        </w:rPr>
        <w:t>. Ngoài ra,</w:t>
      </w:r>
      <w:r w:rsidR="00730E0C" w:rsidRPr="00FD6533">
        <w:rPr>
          <w:lang w:val="en-US"/>
        </w:rPr>
        <w:t xml:space="preserve"> còn có</w:t>
      </w:r>
      <w:r w:rsidRPr="00FD6533">
        <w:rPr>
          <w:lang w:val="en-US"/>
        </w:rPr>
        <w:t xml:space="preserve"> các thư viện như Chart.js, D3.js</w:t>
      </w:r>
      <w:r w:rsidR="007360E0" w:rsidRPr="00FD6533">
        <w:rPr>
          <w:lang w:val="en-US"/>
        </w:rPr>
        <w:t xml:space="preserve"> giúp</w:t>
      </w:r>
      <w:r w:rsidRPr="00FD6533">
        <w:rPr>
          <w:lang w:val="en-US"/>
        </w:rPr>
        <w:t xml:space="preserve"> hỗ trợ hiển thị và phân tích dữ liệu trực quan.</w:t>
      </w:r>
    </w:p>
    <w:p w14:paraId="5D657BC3" w14:textId="1F6B1C49" w:rsidR="008D5D6B" w:rsidRPr="00FD6533" w:rsidRDefault="006A2C81" w:rsidP="006A2C81">
      <w:pPr>
        <w:pStyle w:val="Noidung1"/>
        <w:rPr>
          <w:lang w:val="en-US"/>
        </w:rPr>
      </w:pPr>
      <w:r w:rsidRPr="00FD6533">
        <w:rPr>
          <w:lang w:val="en-US"/>
        </w:rPr>
        <w:t>Việc ứng dụng các công nghệ nền tảng này giúp sản phẩm không những đạt được chất lượng về mặt giao diện, hiệu năng, mà còn đảm bảo khả năng bảo trì, mở rộng lâu dài, đáp ứng tiêu chuẩn công nghiệp hiện hành.</w:t>
      </w:r>
    </w:p>
    <w:p w14:paraId="216391C7" w14:textId="77777777" w:rsidR="003F1AE5" w:rsidRPr="00FD6533" w:rsidRDefault="008D5D6B" w:rsidP="008D5D6B">
      <w:pPr>
        <w:pStyle w:val="Heading3"/>
        <w:rPr>
          <w:rFonts w:cs="Times New Roman"/>
        </w:rPr>
      </w:pPr>
      <w:bookmarkStart w:id="33" w:name="_Toc218671757"/>
      <w:r w:rsidRPr="00FD6533">
        <w:rPr>
          <w:rFonts w:cs="Times New Roman"/>
        </w:rPr>
        <w:t>Môi trường phát triển</w:t>
      </w:r>
      <w:bookmarkEnd w:id="33"/>
    </w:p>
    <w:p w14:paraId="4FD78477" w14:textId="24C9BB93" w:rsidR="005B7DA7" w:rsidRPr="00FD6533" w:rsidRDefault="005B7DA7" w:rsidP="005B7DA7">
      <w:pPr>
        <w:pStyle w:val="Noidung1"/>
        <w:rPr>
          <w:lang w:val="en-US"/>
        </w:rPr>
      </w:pPr>
      <w:r w:rsidRPr="00FD6533">
        <w:t xml:space="preserve">Môi trường phát triển frontend là tập hợp các công cụ, quy trình và hệ thống hỗ trợ lập trình viên trong suốt vòng đời dự án. Thông thường, các trình soạn thảo mã nguồn </w:t>
      </w:r>
      <w:r w:rsidRPr="00FD6533">
        <w:lastRenderedPageBreak/>
        <w:t>hiện đại như Visual Studio Code, WebStorm, Sublime Text được sử dụng rộng rãi nhờ tích hợp nhiều chức năng kiểm tra cú pháp, gỡ lỗi, quản lý dự án và mở rộng tiện ích.</w:t>
      </w:r>
    </w:p>
    <w:p w14:paraId="4D6C291B" w14:textId="5EA7EEF7" w:rsidR="005B7DA7" w:rsidRPr="00FD6533" w:rsidRDefault="005B7DA7" w:rsidP="005B7DA7">
      <w:pPr>
        <w:pStyle w:val="Noidung1"/>
        <w:rPr>
          <w:lang w:val="en-US"/>
        </w:rPr>
      </w:pPr>
      <w:r w:rsidRPr="00FD6533">
        <w:t xml:space="preserve">Hệ thống quản lý mã nguồn như Git kết hợp với nền tảng lưu trữ trực tuyến </w:t>
      </w:r>
      <w:r w:rsidR="00885B5A" w:rsidRPr="00FD6533">
        <w:rPr>
          <w:lang w:val="en-US"/>
        </w:rPr>
        <w:t xml:space="preserve">như </w:t>
      </w:r>
      <w:r w:rsidRPr="00FD6533">
        <w:t>GitHub, GitLab giúp kiểm soát phiên bản, hỗ trợ làm việc nhóm hiệu quả, đồng thời tích hợp dễ dàng với quy trình CI/CD để tự động kiểm thử và triển khai. Các công cụ kiểm thử như Chrome DevTools, Lighthouse, Postman, Jest hoặc Cypress góp phần vào việc kiểm tra, tối ưu hiệu suất, đánh giá mức độ tương thích, bảo mật và độ chính xác của mã nguồn</w:t>
      </w:r>
      <w:r w:rsidR="00DD659A" w:rsidRPr="00FD6533">
        <w:rPr>
          <w:lang w:val="en-US"/>
        </w:rPr>
        <w:t xml:space="preserve"> </w:t>
      </w:r>
      <w:r w:rsidR="00DD659A" w:rsidRPr="00FD6533">
        <w:rPr>
          <w:lang w:val="en-US"/>
        </w:rPr>
        <w:fldChar w:fldCharType="begin"/>
      </w:r>
      <w:r w:rsidR="00DD659A" w:rsidRPr="00FD6533">
        <w:rPr>
          <w:lang w:val="en-US"/>
        </w:rPr>
        <w:instrText xml:space="preserve"> ADDIN ZOTERO_ITEM CSL_CITATION {"citationID":"yZvoIX4r","properties":{"formattedCitation":"[1]","plainCitation":"[1]","noteIndex":0},"citationItems":[{"id":58,"uris":["http://zotero.org/users/local/FEgCNlnV/items/5STW7LKK"],"itemData":{"id":58,"type":"document","title":"Web Technology for Developers","URL":"https://developer.mozilla.org/en-US/docs/Web","author":[{"literal":"Mozilla Developer Network"}],"issued":{"date-parts":[["2024"]]}}}],"schema":"https://github.com/citation-style-language/schema/raw/master/csl-citation.json"} </w:instrText>
      </w:r>
      <w:r w:rsidR="00DD659A" w:rsidRPr="00FD6533">
        <w:rPr>
          <w:lang w:val="en-US"/>
        </w:rPr>
        <w:fldChar w:fldCharType="separate"/>
      </w:r>
      <w:r w:rsidR="00DD659A" w:rsidRPr="00FD6533">
        <w:t>[1]</w:t>
      </w:r>
      <w:r w:rsidR="00DD659A" w:rsidRPr="00FD6533">
        <w:rPr>
          <w:lang w:val="en-US"/>
        </w:rPr>
        <w:fldChar w:fldCharType="end"/>
      </w:r>
      <w:r w:rsidRPr="00FD6533">
        <w:t>.</w:t>
      </w:r>
    </w:p>
    <w:p w14:paraId="2D2D5757" w14:textId="75499D3E" w:rsidR="005B7DA7" w:rsidRPr="00FD6533" w:rsidRDefault="005B7DA7" w:rsidP="005B7DA7">
      <w:pPr>
        <w:pStyle w:val="Noidung1"/>
        <w:rPr>
          <w:lang w:val="en-US"/>
        </w:rPr>
      </w:pPr>
      <w:r w:rsidRPr="00FD6533">
        <w:t xml:space="preserve">Quản lý thư viện và môi trường thông qua npm, yarn hoặc pnpm giúp việc cài đặt, cập nhật các thành phần phụ trợ thuận tiện, tránh xung đột và đảm bảo sự nhất quán của mã nguồn. Ngoài ra, môi trường triển khai </w:t>
      </w:r>
      <w:r w:rsidR="002814F0" w:rsidRPr="00FD6533">
        <w:rPr>
          <w:lang w:val="en-US"/>
        </w:rPr>
        <w:t>và</w:t>
      </w:r>
      <w:r w:rsidRPr="00FD6533">
        <w:t xml:space="preserve"> thử nghiệm, như Docker, Vercel, Netlify, Heroku cung cấp giải pháp đóng gói, kiểm thử và vận hành sản phẩm một cách nhanh chóng và an toàn.</w:t>
      </w:r>
    </w:p>
    <w:p w14:paraId="31BF9F4D" w14:textId="02622ECD" w:rsidR="003F1AE5" w:rsidRPr="00FD6533" w:rsidRDefault="00B27CAD" w:rsidP="005B7DA7">
      <w:pPr>
        <w:pStyle w:val="Noidung1"/>
      </w:pPr>
      <w:r w:rsidRPr="00FD6533">
        <w:rPr>
          <w:lang w:val="en-US"/>
        </w:rPr>
        <w:t>Vì vậy, việc</w:t>
      </w:r>
      <w:r w:rsidR="005B7DA7" w:rsidRPr="00FD6533">
        <w:t xml:space="preserve"> lựa chọn môi trường phát triển phù hợp là yếu tố quan trọng để đảm bảo năng suất, chất lượng và giúp quá trình xây dựng giao diện web đáp ứng các tiêu chuẩn kỹ thuật cũng như yêu cầu thực tế của các dự án hiện đại.</w:t>
      </w:r>
    </w:p>
    <w:p w14:paraId="126D4B10" w14:textId="77777777" w:rsidR="00460A30" w:rsidRPr="00FD6533" w:rsidRDefault="003F1AE5" w:rsidP="00460A30">
      <w:pPr>
        <w:pStyle w:val="Heading2"/>
        <w:rPr>
          <w:rFonts w:cs="Times New Roman"/>
        </w:rPr>
      </w:pPr>
      <w:bookmarkStart w:id="34" w:name="_Toc218671758"/>
      <w:r w:rsidRPr="00FD6533">
        <w:rPr>
          <w:rFonts w:cs="Times New Roman"/>
        </w:rPr>
        <w:t>Ngôn ngữ lập trình và Framework sử dụng</w:t>
      </w:r>
      <w:bookmarkEnd w:id="34"/>
    </w:p>
    <w:p w14:paraId="4E7419FD" w14:textId="1304E779" w:rsidR="00460A30" w:rsidRPr="00FD6533" w:rsidRDefault="00460A30" w:rsidP="00460A30">
      <w:pPr>
        <w:pStyle w:val="Heading3"/>
        <w:rPr>
          <w:rFonts w:cs="Times New Roman"/>
        </w:rPr>
      </w:pPr>
      <w:bookmarkStart w:id="35" w:name="_Toc218671759"/>
      <w:r w:rsidRPr="00FD6533">
        <w:rPr>
          <w:rFonts w:cs="Times New Roman"/>
        </w:rPr>
        <w:t>Next.js</w:t>
      </w:r>
      <w:bookmarkEnd w:id="35"/>
    </w:p>
    <w:p w14:paraId="4B63E41D" w14:textId="534E6661" w:rsidR="00AA7F99" w:rsidRPr="00FD6533" w:rsidRDefault="00480770" w:rsidP="00480770">
      <w:pPr>
        <w:pStyle w:val="Heading4"/>
        <w:rPr>
          <w:rFonts w:cs="Times New Roman"/>
        </w:rPr>
      </w:pPr>
      <w:bookmarkStart w:id="36" w:name="_Toc218671760"/>
      <w:r w:rsidRPr="00FD6533">
        <w:rPr>
          <w:rFonts w:cs="Times New Roman"/>
        </w:rPr>
        <w:t>Giới thiệu Next.js</w:t>
      </w:r>
      <w:bookmarkEnd w:id="36"/>
    </w:p>
    <w:p w14:paraId="1F54C8B3" w14:textId="16618C62" w:rsidR="0032418E" w:rsidRPr="00FD6533" w:rsidRDefault="0032418E" w:rsidP="00E37E2A">
      <w:pPr>
        <w:pStyle w:val="Noidung1"/>
        <w:rPr>
          <w:lang w:val="en-US"/>
        </w:rPr>
      </w:pPr>
      <w:r w:rsidRPr="00FD6533">
        <w:t>Next.js tự động cấu hình các công cụ nền tảng thấp như trình biên dịch, giúp đơn giản hóa quy trình thiết lập và phát triển dự án, tạo điều kiện cho lập trình viên tập trung chủ yếu vào việc xây dựng sản phẩm và triển khai tính năng mới một cách nhanh chóng.</w:t>
      </w:r>
    </w:p>
    <w:p w14:paraId="3F486028" w14:textId="4C079F95" w:rsidR="0032418E" w:rsidRPr="00FD6533" w:rsidRDefault="0032418E" w:rsidP="00E37E2A">
      <w:pPr>
        <w:pStyle w:val="Noidung1"/>
        <w:rPr>
          <w:lang w:val="en-US"/>
        </w:rPr>
      </w:pPr>
      <w:r w:rsidRPr="00FD6533">
        <w:t xml:space="preserve">Framework này phù hợp cho cả cá nhân phát triển lẫn các nhóm lớn nhờ khả năng tạo ra các ứng dụng giàu tính tương tác, động và có hiệu suất cao. Next.js nổi bật với các chức năng như rendering linh hoạt </w:t>
      </w:r>
      <w:r w:rsidR="00A2648B" w:rsidRPr="00FD6533">
        <w:rPr>
          <w:lang w:val="en-US"/>
        </w:rPr>
        <w:t xml:space="preserve">như </w:t>
      </w:r>
      <w:r w:rsidRPr="00FD6533">
        <w:t>server-side, static, incremental static, client-side, routing dựa trên cấu trúc file, tối ưu hóa SEO, hỗ trợ dữ liệu thời gian thực và tích hợp tốt với hệ sinh thái React</w:t>
      </w:r>
      <w:r w:rsidR="00DD659A" w:rsidRPr="00FD6533">
        <w:rPr>
          <w:lang w:val="en-US"/>
        </w:rPr>
        <w:t xml:space="preserve"> </w:t>
      </w:r>
      <w:r w:rsidR="00DD659A" w:rsidRPr="00FD6533">
        <w:rPr>
          <w:lang w:val="en-US"/>
        </w:rPr>
        <w:fldChar w:fldCharType="begin"/>
      </w:r>
      <w:r w:rsidR="00DD659A" w:rsidRPr="00FD6533">
        <w:rPr>
          <w:lang w:val="en-US"/>
        </w:rPr>
        <w:instrText xml:space="preserve"> ADDIN ZOTERO_ITEM CSL_CITATION {"citationID":"iBsJNwGu","properties":{"formattedCitation":"[4]","plainCitation":"[4]","noteIndex":0},"citationItems":[{"id":93,"uris":["http://zotero.org/users/local/FEgCNlnV/items/QZ2F3MA9"],"itemData":{"id":93,"type":"webpage","note":"publisher: Vercel Inc.","title":"Next.js Documentation","URL":"https://nextjs.org/docs","author":[{"literal":"Vercel"}],"accessed":{"date-parts":[["2025",1,15]]},"issued":{"date-parts":[["2024"]]}}}],"schema":"https://github.com/citation-style-language/schema/raw/master/csl-citation.json"} </w:instrText>
      </w:r>
      <w:r w:rsidR="00DD659A" w:rsidRPr="00FD6533">
        <w:rPr>
          <w:lang w:val="en-US"/>
        </w:rPr>
        <w:fldChar w:fldCharType="separate"/>
      </w:r>
      <w:r w:rsidR="00DD659A" w:rsidRPr="00FD6533">
        <w:t>[4]</w:t>
      </w:r>
      <w:r w:rsidR="00DD659A" w:rsidRPr="00FD6533">
        <w:rPr>
          <w:lang w:val="en-US"/>
        </w:rPr>
        <w:fldChar w:fldCharType="end"/>
      </w:r>
      <w:r w:rsidRPr="00FD6533">
        <w:t>.</w:t>
      </w:r>
    </w:p>
    <w:p w14:paraId="13AC28E1" w14:textId="12903272" w:rsidR="00A00FB7" w:rsidRPr="00FD6533" w:rsidRDefault="0032418E" w:rsidP="0032418E">
      <w:pPr>
        <w:pStyle w:val="Noidung1"/>
        <w:rPr>
          <w:lang w:val="en-US"/>
        </w:rPr>
      </w:pPr>
      <w:r w:rsidRPr="00FD6533">
        <w:lastRenderedPageBreak/>
        <w:t>Nhờ những đặc điểm này, Next.js ngày càng được lựa chọn rộng rãi để xây dựng ứng dụng web hiệu quả, mở rộng và thân thiện với người dùng hiện đại.</w:t>
      </w:r>
    </w:p>
    <w:p w14:paraId="7774B214" w14:textId="66C08412" w:rsidR="00480770" w:rsidRPr="00FD6533" w:rsidRDefault="0034733F" w:rsidP="00203B7F">
      <w:pPr>
        <w:pStyle w:val="Heading4"/>
        <w:rPr>
          <w:rFonts w:cs="Times New Roman"/>
        </w:rPr>
      </w:pPr>
      <w:bookmarkStart w:id="37" w:name="_Toc218671761"/>
      <w:r w:rsidRPr="00FD6533">
        <w:rPr>
          <w:rFonts w:cs="Times New Roman"/>
        </w:rPr>
        <w:t>Cấu trúc thư mục dự án</w:t>
      </w:r>
      <w:bookmarkEnd w:id="37"/>
    </w:p>
    <w:p w14:paraId="49043E16" w14:textId="0B9AE0AB" w:rsidR="00280839" w:rsidRPr="00FD6533" w:rsidRDefault="00280839" w:rsidP="00280839">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4FA9B4A5" wp14:editId="3C840472">
            <wp:extent cx="3924848" cy="3648584"/>
            <wp:effectExtent l="0" t="0" r="0" b="9525"/>
            <wp:docPr id="1822389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389275" name=""/>
                    <pic:cNvPicPr/>
                  </pic:nvPicPr>
                  <pic:blipFill>
                    <a:blip r:embed="rId12"/>
                    <a:stretch>
                      <a:fillRect/>
                    </a:stretch>
                  </pic:blipFill>
                  <pic:spPr>
                    <a:xfrm>
                      <a:off x="0" y="0"/>
                      <a:ext cx="3924848" cy="3648584"/>
                    </a:xfrm>
                    <a:prstGeom prst="rect">
                      <a:avLst/>
                    </a:prstGeom>
                  </pic:spPr>
                </pic:pic>
              </a:graphicData>
            </a:graphic>
          </wp:inline>
        </w:drawing>
      </w:r>
    </w:p>
    <w:p w14:paraId="1DE953CD" w14:textId="26ECDA6F" w:rsidR="00280839" w:rsidRPr="00FD6533" w:rsidRDefault="00280839" w:rsidP="00280839">
      <w:pPr>
        <w:pStyle w:val="Caption"/>
        <w:rPr>
          <w:rFonts w:cs="Times New Roman"/>
        </w:rPr>
      </w:pPr>
      <w:bookmarkStart w:id="38" w:name="_Toc218671961"/>
      <w:r w:rsidRPr="00FD6533">
        <w:rPr>
          <w:rFonts w:cs="Times New Roman"/>
        </w:rPr>
        <w:t>Hình 2.</w:t>
      </w:r>
      <w:r w:rsidR="000222A4" w:rsidRPr="00FD6533">
        <w:rPr>
          <w:rFonts w:cs="Times New Roman"/>
        </w:rPr>
        <w:t>2</w:t>
      </w:r>
      <w:r w:rsidRPr="00FD6533">
        <w:rPr>
          <w:rFonts w:cs="Times New Roman"/>
        </w:rPr>
        <w:t xml:space="preserve"> Cấu trúc thư mục Next.js 16</w:t>
      </w:r>
      <w:bookmarkEnd w:id="38"/>
    </w:p>
    <w:p w14:paraId="0FC0BE71" w14:textId="77777777" w:rsidR="00FF49EF" w:rsidRPr="00FD6533" w:rsidRDefault="00FF49EF" w:rsidP="00FF49EF">
      <w:pPr>
        <w:pStyle w:val="Noidung1"/>
      </w:pPr>
      <w:r w:rsidRPr="00FD6533">
        <w:t>Dự án Next.js hiện đại có cách sắp xếp thư mục rõ ràng, giúp dễ quản lý code, mở rộng và bảo trì. Cấu trúc này dựa trên quy ước sẵn có, tập trung vào routing và tách biệt chức năng.​</w:t>
      </w:r>
    </w:p>
    <w:p w14:paraId="7056A407" w14:textId="77777777" w:rsidR="00FF49EF" w:rsidRPr="00FD6533" w:rsidRDefault="00FF49EF">
      <w:pPr>
        <w:pStyle w:val="Noidung1"/>
        <w:numPr>
          <w:ilvl w:val="0"/>
          <w:numId w:val="20"/>
        </w:numPr>
        <w:rPr>
          <w:b/>
        </w:rPr>
      </w:pPr>
      <w:r w:rsidRPr="00FD6533">
        <w:rPr>
          <w:b/>
        </w:rPr>
        <w:t>Thư mục app/</w:t>
      </w:r>
    </w:p>
    <w:p w14:paraId="46DF9C79" w14:textId="277C1817" w:rsidR="00FF49EF" w:rsidRPr="00FD6533" w:rsidRDefault="00FF49EF" w:rsidP="00FF49EF">
      <w:pPr>
        <w:pStyle w:val="Noidung1"/>
      </w:pPr>
      <w:r w:rsidRPr="00FD6533">
        <w:t>Đây là thư mục chính cho hệ thống định tuyến mới. Mỗi thư mục con tương ứng với một đường dẫn URL.</w:t>
      </w:r>
      <w:r w:rsidR="00794FD8" w:rsidRPr="00FD6533">
        <w:rPr>
          <w:lang w:val="en-US"/>
        </w:rPr>
        <w:t xml:space="preserve"> </w:t>
      </w:r>
      <w:r w:rsidRPr="00FD6533">
        <w:t>Các file đặc biệt bao gồm:</w:t>
      </w:r>
    </w:p>
    <w:p w14:paraId="0B82B895" w14:textId="77777777" w:rsidR="00FF49EF" w:rsidRPr="00FD6533" w:rsidRDefault="00FF49EF" w:rsidP="008514B3">
      <w:pPr>
        <w:pStyle w:val="Noidung1"/>
      </w:pPr>
      <w:r w:rsidRPr="00FD6533">
        <w:t>page.js hoặc page.tsx: Nội dung chính của trang.​​</w:t>
      </w:r>
    </w:p>
    <w:p w14:paraId="30EFF1D0" w14:textId="77777777" w:rsidR="00FF49EF" w:rsidRPr="00FD6533" w:rsidRDefault="00FF49EF" w:rsidP="008514B3">
      <w:pPr>
        <w:pStyle w:val="Noidung1"/>
      </w:pPr>
      <w:r w:rsidRPr="00FD6533">
        <w:t>layout.js hoặc layout.tsx: Bố cục chung cho route hoặc phần con.​​</w:t>
      </w:r>
    </w:p>
    <w:p w14:paraId="001C8F8F" w14:textId="77777777" w:rsidR="00FF49EF" w:rsidRPr="00FD6533" w:rsidRDefault="00FF49EF" w:rsidP="008514B3">
      <w:pPr>
        <w:pStyle w:val="Noidung1"/>
      </w:pPr>
      <w:r w:rsidRPr="00FD6533">
        <w:t>loading.js: Màn hình tải khi dữ liệu đang xử lý.​​</w:t>
      </w:r>
    </w:p>
    <w:p w14:paraId="62BC1001" w14:textId="77777777" w:rsidR="00FF49EF" w:rsidRPr="00FD6533" w:rsidRDefault="00FF49EF" w:rsidP="008514B3">
      <w:pPr>
        <w:pStyle w:val="Noidung1"/>
      </w:pPr>
      <w:r w:rsidRPr="00FD6533">
        <w:t>error.js: Xử lý lỗi tùy chỉnh cho route.​​</w:t>
      </w:r>
    </w:p>
    <w:p w14:paraId="63BED2E6" w14:textId="77777777" w:rsidR="00FF49EF" w:rsidRPr="00FD6533" w:rsidRDefault="00FF49EF" w:rsidP="008514B3">
      <w:pPr>
        <w:pStyle w:val="Noidung1"/>
      </w:pPr>
      <w:r w:rsidRPr="00FD6533">
        <w:lastRenderedPageBreak/>
        <w:t>route.js hoặc route.ts: Tạo API endpoint ngay trong app.​</w:t>
      </w:r>
    </w:p>
    <w:p w14:paraId="2AADB64B" w14:textId="77777777" w:rsidR="00FF49EF" w:rsidRPr="00FD6533" w:rsidRDefault="00FF49EF">
      <w:pPr>
        <w:pStyle w:val="Noidung1"/>
        <w:numPr>
          <w:ilvl w:val="0"/>
          <w:numId w:val="20"/>
        </w:numPr>
        <w:rPr>
          <w:b/>
        </w:rPr>
      </w:pPr>
      <w:r w:rsidRPr="00FD6533">
        <w:rPr>
          <w:b/>
        </w:rPr>
        <w:t>Thư mục public/</w:t>
      </w:r>
    </w:p>
    <w:p w14:paraId="653734EF" w14:textId="77777777" w:rsidR="00FF49EF" w:rsidRPr="00FD6533" w:rsidRDefault="00FF49EF" w:rsidP="00FF49EF">
      <w:pPr>
        <w:pStyle w:val="Noidung1"/>
      </w:pPr>
      <w:r w:rsidRPr="00FD6533">
        <w:t>Nơi lưu tài nguyên tĩnh như hình ảnh, icon, font chữ. File ở đây truy cập trực tiếp qua URL gốc, ví dụ /image.png.​​</w:t>
      </w:r>
    </w:p>
    <w:p w14:paraId="11F69EED" w14:textId="77777777" w:rsidR="00FF49EF" w:rsidRPr="00FD6533" w:rsidRDefault="00FF49EF">
      <w:pPr>
        <w:pStyle w:val="Noidung1"/>
        <w:numPr>
          <w:ilvl w:val="0"/>
          <w:numId w:val="20"/>
        </w:numPr>
        <w:rPr>
          <w:b/>
        </w:rPr>
      </w:pPr>
      <w:r w:rsidRPr="00FD6533">
        <w:rPr>
          <w:b/>
        </w:rPr>
        <w:t>Thư mục node_modules/</w:t>
      </w:r>
    </w:p>
    <w:p w14:paraId="3D3BA55E" w14:textId="77777777" w:rsidR="00FF49EF" w:rsidRPr="00FD6533" w:rsidRDefault="00FF49EF" w:rsidP="00FF49EF">
      <w:pPr>
        <w:pStyle w:val="Noidung1"/>
      </w:pPr>
      <w:r w:rsidRPr="00FD6533">
        <w:t>Chứa các thư viện và gói cài đặt qua npm, pnpm hoặc yarn. Không chỉnh sửa thủ công.​</w:t>
      </w:r>
    </w:p>
    <w:p w14:paraId="3443D4A0" w14:textId="77777777" w:rsidR="00FF49EF" w:rsidRPr="00FD6533" w:rsidRDefault="00FF49EF">
      <w:pPr>
        <w:pStyle w:val="Noidung1"/>
        <w:numPr>
          <w:ilvl w:val="0"/>
          <w:numId w:val="20"/>
        </w:numPr>
        <w:rPr>
          <w:b/>
        </w:rPr>
      </w:pPr>
      <w:r w:rsidRPr="00FD6533">
        <w:rPr>
          <w:b/>
        </w:rPr>
        <w:t>Thư mục components/</w:t>
      </w:r>
    </w:p>
    <w:p w14:paraId="2940D0EC" w14:textId="77777777" w:rsidR="00FF49EF" w:rsidRPr="00FD6533" w:rsidRDefault="00FF49EF" w:rsidP="00FF49EF">
      <w:pPr>
        <w:pStyle w:val="Noidung1"/>
      </w:pPr>
      <w:r w:rsidRPr="00FD6533">
        <w:t>Lưu các phần giao diện tái sử dụng, như nút bấm, form hoặc header. Giúp tránh lặp code.​​</w:t>
      </w:r>
    </w:p>
    <w:p w14:paraId="369BBC8F" w14:textId="77777777" w:rsidR="00FF49EF" w:rsidRPr="00FD6533" w:rsidRDefault="00FF49EF">
      <w:pPr>
        <w:pStyle w:val="Noidung1"/>
        <w:numPr>
          <w:ilvl w:val="0"/>
          <w:numId w:val="20"/>
        </w:numPr>
        <w:rPr>
          <w:b/>
        </w:rPr>
      </w:pPr>
      <w:r w:rsidRPr="00FD6533">
        <w:rPr>
          <w:b/>
        </w:rPr>
        <w:t>Thư mục styles/</w:t>
      </w:r>
    </w:p>
    <w:p w14:paraId="0F9D9717" w14:textId="77777777" w:rsidR="00FF49EF" w:rsidRPr="00FD6533" w:rsidRDefault="00FF49EF" w:rsidP="00FF49EF">
      <w:pPr>
        <w:pStyle w:val="Noidung1"/>
      </w:pPr>
      <w:r w:rsidRPr="00FD6533">
        <w:t>Chứa file CSS, SCSS hoặc kiểu dáng toàn cục. Có thể dùng module cho từng phần tử riêng.​</w:t>
      </w:r>
    </w:p>
    <w:p w14:paraId="2BB9F85E" w14:textId="77777777" w:rsidR="00FF49EF" w:rsidRPr="00FD6533" w:rsidRDefault="00FF49EF">
      <w:pPr>
        <w:pStyle w:val="Noidung1"/>
        <w:numPr>
          <w:ilvl w:val="0"/>
          <w:numId w:val="20"/>
        </w:numPr>
        <w:rPr>
          <w:b/>
        </w:rPr>
      </w:pPr>
      <w:r w:rsidRPr="00FD6533">
        <w:rPr>
          <w:b/>
        </w:rPr>
        <w:t>Các file cấu hình ở gốc dự án</w:t>
      </w:r>
    </w:p>
    <w:p w14:paraId="1879EBAB" w14:textId="77777777" w:rsidR="00FF49EF" w:rsidRPr="00FD6533" w:rsidRDefault="00FF49EF">
      <w:pPr>
        <w:pStyle w:val="Noidung1"/>
        <w:numPr>
          <w:ilvl w:val="0"/>
          <w:numId w:val="21"/>
        </w:numPr>
      </w:pPr>
      <w:r w:rsidRPr="00FD6533">
        <w:t>next.config.js: Thiết lập tùy chỉnh cho Next.js, như môi trường hoặc plugin.​​</w:t>
      </w:r>
    </w:p>
    <w:p w14:paraId="1852B778" w14:textId="77777777" w:rsidR="00FF49EF" w:rsidRPr="00FD6533" w:rsidRDefault="00FF49EF">
      <w:pPr>
        <w:pStyle w:val="Noidung1"/>
        <w:numPr>
          <w:ilvl w:val="0"/>
          <w:numId w:val="21"/>
        </w:numPr>
      </w:pPr>
      <w:r w:rsidRPr="00FD6533">
        <w:t>package.json: Quản lý gói phụ thuộc và lệnh chạy (build, start).​</w:t>
      </w:r>
    </w:p>
    <w:p w14:paraId="385540D9" w14:textId="77777777" w:rsidR="00FF49EF" w:rsidRPr="00FD6533" w:rsidRDefault="00FF49EF">
      <w:pPr>
        <w:pStyle w:val="Noidung1"/>
        <w:numPr>
          <w:ilvl w:val="0"/>
          <w:numId w:val="21"/>
        </w:numPr>
      </w:pPr>
      <w:r w:rsidRPr="00FD6533">
        <w:t>.env, .env.local, .env.production, .env.development: Lưu biến môi trường như API key.​</w:t>
      </w:r>
    </w:p>
    <w:p w14:paraId="39A59EE6" w14:textId="77777777" w:rsidR="00FF49EF" w:rsidRPr="00FD6533" w:rsidRDefault="00FF49EF">
      <w:pPr>
        <w:pStyle w:val="Noidung1"/>
        <w:numPr>
          <w:ilvl w:val="0"/>
          <w:numId w:val="21"/>
        </w:numPr>
      </w:pPr>
      <w:r w:rsidRPr="00FD6533">
        <w:t>tsconfig.json hoặc jsconfig.json: Cấu hình TypeScript hoặc JavaScript.​​</w:t>
      </w:r>
    </w:p>
    <w:p w14:paraId="21CD9DC5" w14:textId="77777777" w:rsidR="00FF49EF" w:rsidRPr="00FD6533" w:rsidRDefault="00FF49EF">
      <w:pPr>
        <w:pStyle w:val="Noidung1"/>
        <w:numPr>
          <w:ilvl w:val="0"/>
          <w:numId w:val="21"/>
        </w:numPr>
      </w:pPr>
      <w:r w:rsidRPr="00FD6533">
        <w:t>.gitignore: Bỏ qua file không cần theo dõi (như node_modules).​​</w:t>
      </w:r>
    </w:p>
    <w:p w14:paraId="682A5B97" w14:textId="501BC8DC" w:rsidR="00FF49EF" w:rsidRPr="00FD6533" w:rsidRDefault="00FF49EF">
      <w:pPr>
        <w:pStyle w:val="Noidung1"/>
        <w:numPr>
          <w:ilvl w:val="0"/>
          <w:numId w:val="21"/>
        </w:numPr>
      </w:pPr>
      <w:r w:rsidRPr="00FD6533">
        <w:t>Các file khác: next-env.d.ts, README.md.​</w:t>
      </w:r>
    </w:p>
    <w:p w14:paraId="3C08A592" w14:textId="77777777" w:rsidR="00FF49EF" w:rsidRPr="00FD6533" w:rsidRDefault="00FF49EF" w:rsidP="002A1CCD">
      <w:pPr>
        <w:pStyle w:val="Noidung1"/>
        <w:rPr>
          <w:b/>
        </w:rPr>
      </w:pPr>
      <w:r w:rsidRPr="00FD6533">
        <w:rPr>
          <w:b/>
        </w:rPr>
        <w:t>Kết luận</w:t>
      </w:r>
    </w:p>
    <w:p w14:paraId="1591F4FD" w14:textId="6FB9C14F" w:rsidR="003038AE" w:rsidRPr="00FD6533" w:rsidRDefault="00FF49EF" w:rsidP="00794FD8">
      <w:pPr>
        <w:pStyle w:val="Noidung1"/>
        <w:rPr>
          <w:lang w:val="en-US"/>
        </w:rPr>
      </w:pPr>
      <w:r w:rsidRPr="00FD6533">
        <w:t>Cấu trúc này giúp dự án Next.js dễ mở rộng, kiểm thử và triển khai, phù hợp cho ứng dụng web từ nhỏ đến lớn.</w:t>
      </w:r>
    </w:p>
    <w:p w14:paraId="6FD9187E" w14:textId="6F7D7355" w:rsidR="00480770" w:rsidRPr="00FD6533" w:rsidRDefault="0034733F" w:rsidP="00203B7F">
      <w:pPr>
        <w:pStyle w:val="Heading4"/>
        <w:rPr>
          <w:rFonts w:cs="Times New Roman"/>
        </w:rPr>
      </w:pPr>
      <w:bookmarkStart w:id="39" w:name="_Toc218671762"/>
      <w:r w:rsidRPr="00FD6533">
        <w:rPr>
          <w:rFonts w:cs="Times New Roman"/>
        </w:rPr>
        <w:lastRenderedPageBreak/>
        <w:t>Cơ chế Rendering</w:t>
      </w:r>
      <w:bookmarkEnd w:id="39"/>
    </w:p>
    <w:p w14:paraId="6B8A8932" w14:textId="22C169E8" w:rsidR="00457AC9" w:rsidRPr="00FD6533" w:rsidRDefault="00457AC9" w:rsidP="00B25DDD">
      <w:pPr>
        <w:pStyle w:val="Noidung1"/>
        <w:rPr>
          <w:lang w:val="en-US"/>
        </w:rPr>
      </w:pPr>
      <w:r w:rsidRPr="00FD6533">
        <w:rPr>
          <w:lang w:val="en-US"/>
        </w:rPr>
        <w:t>Next.js là framework dựa trên React, giúp tối ưu tốc độ và trải nghiệm người dùng cho trang web bằng cách kết hợp nhiều cách hiển thị nội dung. Các cách này cân bằng giữa tải nhanh, dữ liệu mới và khả năng mở rộng dự án.​</w:t>
      </w:r>
    </w:p>
    <w:p w14:paraId="3CBE3E46" w14:textId="77777777" w:rsidR="00457AC9" w:rsidRPr="00FD6533" w:rsidRDefault="00457AC9">
      <w:pPr>
        <w:pStyle w:val="Noidung1"/>
        <w:numPr>
          <w:ilvl w:val="0"/>
          <w:numId w:val="22"/>
        </w:numPr>
        <w:rPr>
          <w:b/>
          <w:bCs w:val="0"/>
          <w:lang w:val="en-US"/>
        </w:rPr>
      </w:pPr>
      <w:r w:rsidRPr="00FD6533">
        <w:rPr>
          <w:b/>
          <w:bCs w:val="0"/>
          <w:lang w:val="en-US"/>
        </w:rPr>
        <w:t>Server-side Rendering (SSR)</w:t>
      </w:r>
    </w:p>
    <w:p w14:paraId="6967C7B0" w14:textId="77777777" w:rsidR="00457AC9" w:rsidRPr="00FD6533" w:rsidRDefault="00457AC9" w:rsidP="00457AC9">
      <w:pPr>
        <w:pStyle w:val="Noidung1"/>
        <w:rPr>
          <w:lang w:val="en-US"/>
        </w:rPr>
      </w:pPr>
      <w:r w:rsidRPr="00FD6533">
        <w:rPr>
          <w:lang w:val="en-US"/>
        </w:rPr>
        <w:t>SSR tạo nội dung trang trên máy chủ mỗi khi người dùng yêu cầu. Máy chủ lấy dữ liệu mới nhất, tạo HTML hoàn chỉnh và gửi về trình duyệt.</w:t>
      </w:r>
    </w:p>
    <w:p w14:paraId="2701188A" w14:textId="24BCBB74" w:rsidR="00457AC9" w:rsidRPr="00FD6533" w:rsidRDefault="00457AC9" w:rsidP="006D2055">
      <w:pPr>
        <w:pStyle w:val="Noidung1"/>
        <w:rPr>
          <w:lang w:val="en-US"/>
        </w:rPr>
      </w:pPr>
      <w:r w:rsidRPr="00FD6533">
        <w:rPr>
          <w:lang w:val="en-US"/>
        </w:rPr>
        <w:t>Cách này tốt cho trang cần cập nhật thường xuyên, cải thiện tìm kiếm vì nội dung sẵn sàng ngay lập tức.​</w:t>
      </w:r>
    </w:p>
    <w:p w14:paraId="70173B8C" w14:textId="77777777" w:rsidR="00457AC9" w:rsidRPr="00FD6533" w:rsidRDefault="00457AC9">
      <w:pPr>
        <w:pStyle w:val="Noidung1"/>
        <w:numPr>
          <w:ilvl w:val="0"/>
          <w:numId w:val="22"/>
        </w:numPr>
        <w:rPr>
          <w:b/>
          <w:bCs w:val="0"/>
          <w:lang w:val="en-US"/>
        </w:rPr>
      </w:pPr>
      <w:r w:rsidRPr="00FD6533">
        <w:rPr>
          <w:b/>
          <w:bCs w:val="0"/>
          <w:lang w:val="en-US"/>
        </w:rPr>
        <w:t>Static Site Generation (SSG)</w:t>
      </w:r>
    </w:p>
    <w:p w14:paraId="46546CC2" w14:textId="77777777" w:rsidR="00457AC9" w:rsidRPr="00FD6533" w:rsidRDefault="00457AC9" w:rsidP="00457AC9">
      <w:pPr>
        <w:pStyle w:val="Noidung1"/>
        <w:rPr>
          <w:lang w:val="en-US"/>
        </w:rPr>
      </w:pPr>
      <w:r w:rsidRPr="00FD6533">
        <w:rPr>
          <w:lang w:val="en-US"/>
        </w:rPr>
        <w:t>SSG tạo toàn bộ trang thành file HTML tĩnh ngay lúc xây dựng dự án. File này phục vụ trực tiếp khi người dùng truy cập, giúp tải rất nhanh.</w:t>
      </w:r>
    </w:p>
    <w:p w14:paraId="5443675F" w14:textId="77700ECE" w:rsidR="00457AC9" w:rsidRPr="00FD6533" w:rsidRDefault="00457AC9" w:rsidP="006D2055">
      <w:pPr>
        <w:pStyle w:val="Noidung1"/>
        <w:rPr>
          <w:lang w:val="en-US"/>
        </w:rPr>
      </w:pPr>
      <w:r w:rsidRPr="00FD6533">
        <w:rPr>
          <w:lang w:val="en-US"/>
        </w:rPr>
        <w:t>Phù hợp cho trang ít thay đổi, như blog hoặc trang giới thiệu, nhưng không lý tưởng cho dữ liệu động.​</w:t>
      </w:r>
    </w:p>
    <w:p w14:paraId="38E17F1B" w14:textId="77777777" w:rsidR="00457AC9" w:rsidRPr="00FD6533" w:rsidRDefault="00457AC9">
      <w:pPr>
        <w:pStyle w:val="Noidung1"/>
        <w:numPr>
          <w:ilvl w:val="0"/>
          <w:numId w:val="22"/>
        </w:numPr>
        <w:rPr>
          <w:b/>
          <w:bCs w:val="0"/>
          <w:lang w:val="en-US"/>
        </w:rPr>
      </w:pPr>
      <w:r w:rsidRPr="00FD6533">
        <w:rPr>
          <w:b/>
          <w:bCs w:val="0"/>
          <w:lang w:val="en-US"/>
        </w:rPr>
        <w:t>Incremental Static Regeneration (ISR)</w:t>
      </w:r>
    </w:p>
    <w:p w14:paraId="3DD5EF3F" w14:textId="77777777" w:rsidR="00457AC9" w:rsidRPr="00FD6533" w:rsidRDefault="00457AC9" w:rsidP="00457AC9">
      <w:pPr>
        <w:pStyle w:val="Noidung1"/>
        <w:rPr>
          <w:lang w:val="en-US"/>
        </w:rPr>
      </w:pPr>
      <w:r w:rsidRPr="00FD6533">
        <w:rPr>
          <w:lang w:val="en-US"/>
        </w:rPr>
        <w:t>ISR kết hợp SSG và cập nhật, tái tạo trang tĩnh theo thời gian định sẵn hoặc khi dữ liệu thay đổi.</w:t>
      </w:r>
    </w:p>
    <w:p w14:paraId="11DFAC47" w14:textId="20F4E17C" w:rsidR="00457AC9" w:rsidRPr="00FD6533" w:rsidRDefault="00457AC9" w:rsidP="006D2055">
      <w:pPr>
        <w:pStyle w:val="Noidung1"/>
        <w:rPr>
          <w:lang w:val="en-US"/>
        </w:rPr>
      </w:pPr>
      <w:r w:rsidRPr="00FD6533">
        <w:rPr>
          <w:lang w:val="en-US"/>
        </w:rPr>
        <w:t>Nó giữ tốc độ nhanh như tĩnh nhưng vẫn cho phép nội dung mới mà không cần xây dựng lại toàn bộ.​</w:t>
      </w:r>
    </w:p>
    <w:p w14:paraId="4CE0E21B" w14:textId="77777777" w:rsidR="00457AC9" w:rsidRPr="00FD6533" w:rsidRDefault="00457AC9">
      <w:pPr>
        <w:pStyle w:val="Noidung1"/>
        <w:numPr>
          <w:ilvl w:val="0"/>
          <w:numId w:val="22"/>
        </w:numPr>
        <w:rPr>
          <w:b/>
          <w:bCs w:val="0"/>
          <w:lang w:val="en-US"/>
        </w:rPr>
      </w:pPr>
      <w:r w:rsidRPr="00FD6533">
        <w:rPr>
          <w:b/>
          <w:bCs w:val="0"/>
          <w:lang w:val="en-US"/>
        </w:rPr>
        <w:t>Client-side Rendering (CSR)</w:t>
      </w:r>
    </w:p>
    <w:p w14:paraId="6A4EF621" w14:textId="77777777" w:rsidR="00457AC9" w:rsidRPr="00FD6533" w:rsidRDefault="00457AC9" w:rsidP="00457AC9">
      <w:pPr>
        <w:pStyle w:val="Noidung1"/>
        <w:rPr>
          <w:lang w:val="en-US"/>
        </w:rPr>
      </w:pPr>
      <w:r w:rsidRPr="00FD6533">
        <w:rPr>
          <w:lang w:val="en-US"/>
        </w:rPr>
        <w:t>CSR tạo nội dung và tương tác trên trình duyệt sau khi tải trang ban đầu. JavaScript xử lý dữ liệu và cập nhật giao diện.</w:t>
      </w:r>
    </w:p>
    <w:p w14:paraId="66844C18" w14:textId="399DCACC" w:rsidR="00457AC9" w:rsidRPr="00FD6533" w:rsidRDefault="00457AC9" w:rsidP="00346F8F">
      <w:pPr>
        <w:pStyle w:val="Noidung1"/>
        <w:rPr>
          <w:lang w:val="en-US"/>
        </w:rPr>
      </w:pPr>
      <w:r w:rsidRPr="00FD6533">
        <w:rPr>
          <w:lang w:val="en-US"/>
        </w:rPr>
        <w:t>Tốt cho phần cần nhiều hành động người dùng, như ứng dụng tương tác, nhưng có thể chậm hơn cho SEO.​</w:t>
      </w:r>
    </w:p>
    <w:p w14:paraId="7C68203D" w14:textId="77777777" w:rsidR="00457AC9" w:rsidRPr="00FD6533" w:rsidRDefault="00457AC9">
      <w:pPr>
        <w:pStyle w:val="Noidung1"/>
        <w:numPr>
          <w:ilvl w:val="0"/>
          <w:numId w:val="22"/>
        </w:numPr>
        <w:rPr>
          <w:b/>
          <w:bCs w:val="0"/>
          <w:lang w:val="en-US"/>
        </w:rPr>
      </w:pPr>
      <w:r w:rsidRPr="00FD6533">
        <w:rPr>
          <w:b/>
          <w:bCs w:val="0"/>
          <w:lang w:val="en-US"/>
        </w:rPr>
        <w:t>Partial Prerendering (PPR) và Streaming</w:t>
      </w:r>
    </w:p>
    <w:p w14:paraId="41A9B71A" w14:textId="77777777" w:rsidR="00457AC9" w:rsidRPr="00FD6533" w:rsidRDefault="00457AC9" w:rsidP="00457AC9">
      <w:pPr>
        <w:pStyle w:val="Noidung1"/>
        <w:rPr>
          <w:lang w:val="en-US"/>
        </w:rPr>
      </w:pPr>
      <w:r w:rsidRPr="00FD6533">
        <w:rPr>
          <w:lang w:val="en-US"/>
        </w:rPr>
        <w:lastRenderedPageBreak/>
        <w:t>PPR tạo trước phần giao diện tĩnh trên máy chủ, trong khi phần động tải dần qua React Suspense.</w:t>
      </w:r>
    </w:p>
    <w:p w14:paraId="4DD1EBFD" w14:textId="142A6628" w:rsidR="00457AC9" w:rsidRPr="00FD6533" w:rsidRDefault="00457AC9" w:rsidP="00346F8F">
      <w:pPr>
        <w:pStyle w:val="Noidung1"/>
        <w:rPr>
          <w:lang w:val="en-US"/>
        </w:rPr>
      </w:pPr>
      <w:r w:rsidRPr="00FD6533">
        <w:rPr>
          <w:lang w:val="en-US"/>
        </w:rPr>
        <w:t>Streaming gửi dữ liệu từng phần, cập nhật trang liên tục mà không chờ toàn bộ, giúp trải nghiệm mượt mà hơn.​</w:t>
      </w:r>
    </w:p>
    <w:p w14:paraId="09571950" w14:textId="77777777" w:rsidR="00457AC9" w:rsidRPr="00FD6533" w:rsidRDefault="00457AC9" w:rsidP="00457AC9">
      <w:pPr>
        <w:pStyle w:val="Noidung1"/>
        <w:rPr>
          <w:b/>
          <w:bCs w:val="0"/>
          <w:lang w:val="en-US"/>
        </w:rPr>
      </w:pPr>
      <w:r w:rsidRPr="00FD6533">
        <w:rPr>
          <w:b/>
          <w:bCs w:val="0"/>
          <w:lang w:val="en-US"/>
        </w:rPr>
        <w:t>Kết luận</w:t>
      </w:r>
    </w:p>
    <w:p w14:paraId="6E901505" w14:textId="6D72C1B7" w:rsidR="00CF494F" w:rsidRPr="00FD6533" w:rsidRDefault="00457AC9" w:rsidP="00457AC9">
      <w:pPr>
        <w:pStyle w:val="Noidung1"/>
        <w:rPr>
          <w:lang w:val="en-US"/>
        </w:rPr>
      </w:pPr>
      <w:r w:rsidRPr="00FD6533">
        <w:rPr>
          <w:lang w:val="en-US"/>
        </w:rPr>
        <w:t>Next.js cho phép kết hợp các cách hiển thị này để tạo ứng dụng nhanh, an toàn, dễ mở rộng và thân thiện với người dùng.​</w:t>
      </w:r>
    </w:p>
    <w:p w14:paraId="7EF8ED31" w14:textId="4B4B6FBF" w:rsidR="00480770" w:rsidRPr="00FD6533" w:rsidRDefault="0034733F" w:rsidP="00203B7F">
      <w:pPr>
        <w:pStyle w:val="Heading4"/>
        <w:rPr>
          <w:rFonts w:cs="Times New Roman"/>
        </w:rPr>
      </w:pPr>
      <w:bookmarkStart w:id="40" w:name="_Toc218671763"/>
      <w:r w:rsidRPr="00FD6533">
        <w:rPr>
          <w:rFonts w:cs="Times New Roman"/>
        </w:rPr>
        <w:t>Routing và Điều hướng</w:t>
      </w:r>
      <w:bookmarkEnd w:id="40"/>
    </w:p>
    <w:p w14:paraId="58F67C82" w14:textId="08C228CD" w:rsidR="003231B5" w:rsidRPr="00FD6533" w:rsidRDefault="003231B5" w:rsidP="00E804EE">
      <w:pPr>
        <w:pStyle w:val="Noidung1"/>
        <w:rPr>
          <w:lang w:val="en-US"/>
        </w:rPr>
      </w:pPr>
      <w:r w:rsidRPr="00FD6533">
        <w:t>Next.js dùng cách định tuyến dựa trên cấu trúc thư mục và file, giúp dễ dàng tạo đường dẫn URL và sắp xếp chức năng ứng dụng một cách rõ ràng. Cách này đơn giản cho dự án nhỏ, nhưng cũng linh hoạt cho dự án lớn, hỗ trợ cả đường dẫn cố định và động.​</w:t>
      </w:r>
    </w:p>
    <w:p w14:paraId="03136018" w14:textId="77777777" w:rsidR="003231B5" w:rsidRPr="00FD6533" w:rsidRDefault="003231B5">
      <w:pPr>
        <w:pStyle w:val="Noidung1"/>
        <w:numPr>
          <w:ilvl w:val="0"/>
          <w:numId w:val="20"/>
        </w:numPr>
        <w:rPr>
          <w:b/>
          <w:bCs w:val="0"/>
        </w:rPr>
      </w:pPr>
      <w:r w:rsidRPr="00FD6533">
        <w:rPr>
          <w:b/>
          <w:bCs w:val="0"/>
        </w:rPr>
        <w:t>Định tuyến dựa trên file và thư mục</w:t>
      </w:r>
    </w:p>
    <w:p w14:paraId="195A3C88" w14:textId="77777777" w:rsidR="003231B5" w:rsidRPr="00FD6533" w:rsidRDefault="003231B5" w:rsidP="003231B5">
      <w:pPr>
        <w:pStyle w:val="Noidung1"/>
      </w:pPr>
      <w:r w:rsidRPr="00FD6533">
        <w:t>Mỗi thư mục hoặc file trong thư mục app/ sẽ tương ứng với một phần của URL.</w:t>
      </w:r>
    </w:p>
    <w:p w14:paraId="35D0EFA5" w14:textId="77777777" w:rsidR="003231B5" w:rsidRPr="00FD6533" w:rsidRDefault="003231B5" w:rsidP="003231B5">
      <w:pPr>
        <w:pStyle w:val="Noidung1"/>
      </w:pPr>
      <w:r w:rsidRPr="00FD6533">
        <w:t>File page.js hoặc page.tsx đại diện cho một trang tại đường dẫn cụ thể.</w:t>
      </w:r>
    </w:p>
    <w:p w14:paraId="5F1BED13" w14:textId="6891D2EC" w:rsidR="003231B5" w:rsidRPr="00FD6533" w:rsidRDefault="003231B5" w:rsidP="00CD5CCA">
      <w:pPr>
        <w:pStyle w:val="Noidung1"/>
        <w:rPr>
          <w:lang w:val="en-US"/>
        </w:rPr>
      </w:pPr>
      <w:r w:rsidRPr="00FD6533">
        <w:t>Ví dụ: File app/dashboard/settings/page.js sẽ tạo đường dẫn /dashboard/settings. Thư mục lồng nhau giúp tạo đường dẫn phức tạp hơn.​</w:t>
      </w:r>
    </w:p>
    <w:p w14:paraId="4D62E464" w14:textId="77777777" w:rsidR="003231B5" w:rsidRPr="00FD6533" w:rsidRDefault="003231B5">
      <w:pPr>
        <w:pStyle w:val="Noidung1"/>
        <w:numPr>
          <w:ilvl w:val="0"/>
          <w:numId w:val="20"/>
        </w:numPr>
        <w:rPr>
          <w:b/>
          <w:bCs w:val="0"/>
        </w:rPr>
      </w:pPr>
      <w:r w:rsidRPr="00FD6533">
        <w:rPr>
          <w:b/>
          <w:bCs w:val="0"/>
        </w:rPr>
        <w:t>Định tuyến động</w:t>
      </w:r>
    </w:p>
    <w:p w14:paraId="65E0BF25" w14:textId="77777777" w:rsidR="003231B5" w:rsidRPr="00FD6533" w:rsidRDefault="003231B5" w:rsidP="003231B5">
      <w:pPr>
        <w:pStyle w:val="Noidung1"/>
      </w:pPr>
      <w:r w:rsidRPr="00FD6533">
        <w:t>Để tạo đường dẫn thay đổi theo dữ liệu, dùng dấu ngoặc vuông [].</w:t>
      </w:r>
    </w:p>
    <w:p w14:paraId="7A11E114" w14:textId="77777777" w:rsidR="003231B5" w:rsidRPr="00FD6533" w:rsidRDefault="003231B5" w:rsidP="003231B5">
      <w:pPr>
        <w:pStyle w:val="Noidung1"/>
      </w:pPr>
      <w:r w:rsidRPr="00FD6533">
        <w:t>Ví dụ: Thư mục app/blog/[slug]/page.js sẽ tạo đường dẫn như /blog/abc hoặc /blog/xyz.</w:t>
      </w:r>
    </w:p>
    <w:p w14:paraId="396ADF4A" w14:textId="5D125510" w:rsidR="003231B5" w:rsidRPr="00FD6533" w:rsidRDefault="003231B5" w:rsidP="00ED7261">
      <w:pPr>
        <w:pStyle w:val="Noidung1"/>
        <w:rPr>
          <w:lang w:val="en-US"/>
        </w:rPr>
      </w:pPr>
      <w:r w:rsidRPr="00FD6533">
        <w:t>Trong code trang, lấy giá trị động qua props params để sử dụng.​</w:t>
      </w:r>
    </w:p>
    <w:p w14:paraId="5404F7FE" w14:textId="77777777" w:rsidR="003231B5" w:rsidRPr="00FD6533" w:rsidRDefault="003231B5">
      <w:pPr>
        <w:pStyle w:val="Noidung1"/>
        <w:numPr>
          <w:ilvl w:val="0"/>
          <w:numId w:val="20"/>
        </w:numPr>
        <w:rPr>
          <w:b/>
          <w:bCs w:val="0"/>
        </w:rPr>
      </w:pPr>
      <w:r w:rsidRPr="00FD6533">
        <w:rPr>
          <w:b/>
          <w:bCs w:val="0"/>
        </w:rPr>
        <w:t>Bố cục lồng nhau</w:t>
      </w:r>
    </w:p>
    <w:p w14:paraId="5DAAAA81" w14:textId="77D02444" w:rsidR="003231B5" w:rsidRPr="00FD6533" w:rsidRDefault="003231B5" w:rsidP="003231B5">
      <w:pPr>
        <w:pStyle w:val="Noidung1"/>
      </w:pPr>
      <w:r w:rsidRPr="00FD6533">
        <w:t>Next.js cho phép tạo bố cục lồng nhau để chia sẻ giao diện chung cho toàn bộ hoặc một phần ứng dụng.</w:t>
      </w:r>
    </w:p>
    <w:p w14:paraId="222761C6" w14:textId="383BD114" w:rsidR="003231B5" w:rsidRPr="00FD6533" w:rsidRDefault="003231B5" w:rsidP="00933B8C">
      <w:pPr>
        <w:pStyle w:val="Noidung1"/>
        <w:rPr>
          <w:lang w:val="en-US"/>
        </w:rPr>
      </w:pPr>
      <w:r w:rsidRPr="00FD6533">
        <w:lastRenderedPageBreak/>
        <w:t>File layout.js trong mỗi thư mục giữ cho giao diện nhất quán và dễ tái sử dụng, tránh lặp code.​</w:t>
      </w:r>
    </w:p>
    <w:p w14:paraId="5BDEABD7" w14:textId="77777777" w:rsidR="003231B5" w:rsidRPr="00FD6533" w:rsidRDefault="003231B5">
      <w:pPr>
        <w:pStyle w:val="Noidung1"/>
        <w:numPr>
          <w:ilvl w:val="0"/>
          <w:numId w:val="20"/>
        </w:numPr>
        <w:rPr>
          <w:b/>
          <w:bCs w:val="0"/>
        </w:rPr>
      </w:pPr>
      <w:r w:rsidRPr="00FD6533">
        <w:rPr>
          <w:b/>
          <w:bCs w:val="0"/>
        </w:rPr>
        <w:t>Điều hướng giữa các trang</w:t>
      </w:r>
    </w:p>
    <w:p w14:paraId="087338D1" w14:textId="77777777" w:rsidR="003231B5" w:rsidRPr="00FD6533" w:rsidRDefault="003231B5" w:rsidP="003231B5">
      <w:pPr>
        <w:pStyle w:val="Noidung1"/>
      </w:pPr>
      <w:r w:rsidRPr="00FD6533">
        <w:t>Sử dụng thành phần &lt;Link&gt; của Next.js để chuyển trang mượt mà, tự động tải trước dữ liệu để tránh tải lại toàn bộ.</w:t>
      </w:r>
    </w:p>
    <w:p w14:paraId="47575802" w14:textId="77777777" w:rsidR="003231B5" w:rsidRPr="00FD6533" w:rsidRDefault="003231B5" w:rsidP="003231B5">
      <w:pPr>
        <w:pStyle w:val="Noidung1"/>
      </w:pPr>
      <w:r w:rsidRPr="00FD6533">
        <w:t>Với trường hợp phức tạp, dùng hook useRouter() để đẩy, thay thế, quay lại trang, hoặc tùy chỉnh hành vi.</w:t>
      </w:r>
    </w:p>
    <w:p w14:paraId="086D259F" w14:textId="28B24877" w:rsidR="003231B5" w:rsidRPr="00FD6533" w:rsidRDefault="003231B5" w:rsidP="00CB2D29">
      <w:pPr>
        <w:pStyle w:val="Noidung1"/>
        <w:rPr>
          <w:lang w:val="en-US"/>
        </w:rPr>
      </w:pPr>
      <w:r w:rsidRPr="00FD6533">
        <w:t>Next.js còn tự động tải trước liên kết hiển thị trên màn hình để tăng tốc độ.​</w:t>
      </w:r>
    </w:p>
    <w:p w14:paraId="5E48F816" w14:textId="77777777" w:rsidR="003231B5" w:rsidRPr="00FD6533" w:rsidRDefault="003231B5" w:rsidP="003231B5">
      <w:pPr>
        <w:pStyle w:val="Noidung1"/>
      </w:pPr>
      <w:r w:rsidRPr="00FD6533">
        <w:t>Tham số tìm kiếm và props đường dẫn</w:t>
      </w:r>
    </w:p>
    <w:p w14:paraId="30624E18" w14:textId="77777777" w:rsidR="003231B5" w:rsidRPr="00FD6533" w:rsidRDefault="003231B5" w:rsidP="003231B5">
      <w:pPr>
        <w:pStyle w:val="Noidung1"/>
      </w:pPr>
      <w:r w:rsidRPr="00FD6533">
        <w:t>Trong trang phía máy chủ, lấy tham số URL qua prop searchParams.</w:t>
      </w:r>
    </w:p>
    <w:p w14:paraId="1F381C63" w14:textId="5F0B6BED" w:rsidR="003231B5" w:rsidRPr="00FD6533" w:rsidRDefault="003231B5" w:rsidP="00E804EE">
      <w:pPr>
        <w:pStyle w:val="Noidung1"/>
        <w:rPr>
          <w:lang w:val="en-US"/>
        </w:rPr>
      </w:pPr>
      <w:r w:rsidRPr="00FD6533">
        <w:t>Sử dụng helpers như PageProps hoặc LayoutProps để đảm bảo code an toàn kiểu dữ liệu và dễ quản lý props từ định tuyến.​</w:t>
      </w:r>
    </w:p>
    <w:p w14:paraId="46A5D4C3" w14:textId="77777777" w:rsidR="003231B5" w:rsidRPr="00FD6533" w:rsidRDefault="003231B5">
      <w:pPr>
        <w:pStyle w:val="Noidung1"/>
        <w:numPr>
          <w:ilvl w:val="0"/>
          <w:numId w:val="20"/>
        </w:numPr>
        <w:rPr>
          <w:b/>
          <w:bCs w:val="0"/>
        </w:rPr>
      </w:pPr>
      <w:r w:rsidRPr="00FD6533">
        <w:rPr>
          <w:b/>
          <w:bCs w:val="0"/>
        </w:rPr>
        <w:t>API Routes và xử lý đường dẫn</w:t>
      </w:r>
    </w:p>
    <w:p w14:paraId="62E00BAA" w14:textId="77777777" w:rsidR="003231B5" w:rsidRPr="00FD6533" w:rsidRDefault="003231B5" w:rsidP="003231B5">
      <w:pPr>
        <w:pStyle w:val="Noidung1"/>
      </w:pPr>
      <w:r w:rsidRPr="00FD6533">
        <w:t>Next.js cho phép tạo điểm cuối API ngay trong hệ thống định tuyến bằng file route.js hoặc route.ts.</w:t>
      </w:r>
    </w:p>
    <w:p w14:paraId="67E80390" w14:textId="4FB49D82" w:rsidR="003231B5" w:rsidRPr="00FD6533" w:rsidRDefault="003231B5" w:rsidP="00E804EE">
      <w:pPr>
        <w:pStyle w:val="Noidung1"/>
        <w:rPr>
          <w:lang w:val="en-US"/>
        </w:rPr>
      </w:pPr>
      <w:r w:rsidRPr="00FD6533">
        <w:t>Điều này giúp xử lý yêu cầu từ phía máy chủ mà không cần server riêng.​</w:t>
      </w:r>
    </w:p>
    <w:p w14:paraId="4ADD8F31" w14:textId="77777777" w:rsidR="003231B5" w:rsidRPr="00FD6533" w:rsidRDefault="003231B5" w:rsidP="003231B5">
      <w:pPr>
        <w:pStyle w:val="Noidung1"/>
        <w:rPr>
          <w:b/>
          <w:bCs w:val="0"/>
        </w:rPr>
      </w:pPr>
      <w:r w:rsidRPr="00FD6533">
        <w:rPr>
          <w:b/>
          <w:bCs w:val="0"/>
        </w:rPr>
        <w:t>Kết luận</w:t>
      </w:r>
    </w:p>
    <w:p w14:paraId="23A6C029" w14:textId="30CB2983" w:rsidR="00A00FB7" w:rsidRPr="00FD6533" w:rsidRDefault="003231B5" w:rsidP="003231B5">
      <w:pPr>
        <w:pStyle w:val="Noidung1"/>
      </w:pPr>
      <w:r w:rsidRPr="00FD6533">
        <w:t>Định tuyến của Next.js giúp sắp xếp code rõ ràng, dễ mở rộng, tối ưu phát triển cho cả trang web tĩnh và ứng dụng động. Nó mang lại trải nghiệm chuyển trang nhanh và liền mạch cho dự án hiện đại.​</w:t>
      </w:r>
    </w:p>
    <w:p w14:paraId="6D493BD6" w14:textId="782E327F" w:rsidR="00480770" w:rsidRPr="00FD6533" w:rsidRDefault="00806A86" w:rsidP="00203B7F">
      <w:pPr>
        <w:pStyle w:val="Heading4"/>
        <w:rPr>
          <w:rFonts w:cs="Times New Roman"/>
        </w:rPr>
      </w:pPr>
      <w:bookmarkStart w:id="41" w:name="_Toc218671764"/>
      <w:r w:rsidRPr="00FD6533">
        <w:rPr>
          <w:rFonts w:cs="Times New Roman"/>
        </w:rPr>
        <w:t>Quản lý tài nguyên tĩnh</w:t>
      </w:r>
      <w:bookmarkEnd w:id="41"/>
    </w:p>
    <w:p w14:paraId="10052B87" w14:textId="7BC24916" w:rsidR="00581D89" w:rsidRPr="00FD6533" w:rsidRDefault="00581D89" w:rsidP="00415D67">
      <w:pPr>
        <w:pStyle w:val="Noidung1"/>
        <w:rPr>
          <w:lang w:val="en-US"/>
        </w:rPr>
      </w:pPr>
      <w:r w:rsidRPr="00FD6533">
        <w:t>Tài nguyên tĩnh là các file không thay đổi như hình ảnh, font chữ, văn bản hoặc media, giúp xây dựng ứng dụng web hiệu quả. Next.js quản lý chúng qua thư mục public/ ở gốc dự án, tách biệt rõ ràng với code động để dễ bảo trì và mở rộng.​</w:t>
      </w:r>
    </w:p>
    <w:p w14:paraId="31639829" w14:textId="77777777" w:rsidR="00581D89" w:rsidRPr="00FD6533" w:rsidRDefault="00581D89">
      <w:pPr>
        <w:pStyle w:val="Noidung1"/>
        <w:numPr>
          <w:ilvl w:val="0"/>
          <w:numId w:val="20"/>
        </w:numPr>
        <w:rPr>
          <w:b/>
          <w:bCs w:val="0"/>
        </w:rPr>
      </w:pPr>
      <w:r w:rsidRPr="00FD6533">
        <w:rPr>
          <w:b/>
          <w:bCs w:val="0"/>
        </w:rPr>
        <w:t>Cách đặt và truy cập</w:t>
      </w:r>
    </w:p>
    <w:p w14:paraId="54D1269F" w14:textId="77777777" w:rsidR="00581D89" w:rsidRPr="00FD6533" w:rsidRDefault="00581D89" w:rsidP="00581D89">
      <w:pPr>
        <w:pStyle w:val="Noidung1"/>
      </w:pPr>
      <w:r w:rsidRPr="00FD6533">
        <w:lastRenderedPageBreak/>
        <w:t>Đặt tất cả file tĩnh vào public/. Máy chủ phục vụ trực tiếp mà không qua xử lý routing, giúp phản hồi nhanh và tiết kiệm băng thông.</w:t>
      </w:r>
    </w:p>
    <w:p w14:paraId="76C397C5" w14:textId="77777777" w:rsidR="00581D89" w:rsidRPr="00FD6533" w:rsidRDefault="00581D89" w:rsidP="00581D89">
      <w:pPr>
        <w:pStyle w:val="Noidung1"/>
      </w:pPr>
      <w:r w:rsidRPr="00FD6533">
        <w:t>Ví dụ: File public/assets/img.png có thể truy cập qua /assets/img.png trong code, như &lt;Image src="/assets/img.png" /&gt;.</w:t>
      </w:r>
    </w:p>
    <w:p w14:paraId="10ECC76E" w14:textId="487218E3" w:rsidR="00415D67" w:rsidRPr="00FD6533" w:rsidRDefault="00581D89" w:rsidP="00E56D1A">
      <w:pPr>
        <w:pStyle w:val="Noidung1"/>
        <w:rPr>
          <w:lang w:val="en-US"/>
        </w:rPr>
      </w:pPr>
      <w:r w:rsidRPr="00FD6533">
        <w:t>Điều này hỗ trợ tích hợp SEO, như robots.txt hoặc favicon.ico, mà không cần rebuild toàn bộ khi cập nhật.​</w:t>
      </w:r>
    </w:p>
    <w:p w14:paraId="50988197" w14:textId="77777777" w:rsidR="00581D89" w:rsidRPr="00FD6533" w:rsidRDefault="00581D89">
      <w:pPr>
        <w:pStyle w:val="Noidung1"/>
        <w:numPr>
          <w:ilvl w:val="0"/>
          <w:numId w:val="20"/>
        </w:numPr>
        <w:rPr>
          <w:b/>
          <w:bCs w:val="0"/>
        </w:rPr>
      </w:pPr>
      <w:r w:rsidRPr="00FD6533">
        <w:rPr>
          <w:b/>
          <w:bCs w:val="0"/>
        </w:rPr>
        <w:t>Tối ưu hóa</w:t>
      </w:r>
    </w:p>
    <w:p w14:paraId="58915FCD" w14:textId="7BE035C8" w:rsidR="00581D89" w:rsidRPr="00FD6533" w:rsidRDefault="00581D89" w:rsidP="00415D67">
      <w:pPr>
        <w:pStyle w:val="Noidung1"/>
        <w:rPr>
          <w:lang w:val="en-US"/>
        </w:rPr>
      </w:pPr>
      <w:r w:rsidRPr="00FD6533">
        <w:t>File trong public/ không bị rebuild khi triển khai, nên cập nhật độc lập. Next.js đặt header cache mặc định để tránh lưu cache không an toàn, nhưng bạn có thể tùy chỉnh cho hiệu suất tốt hơn.​</w:t>
      </w:r>
    </w:p>
    <w:p w14:paraId="5C152319" w14:textId="77777777" w:rsidR="00581D89" w:rsidRPr="00FD6533" w:rsidRDefault="00581D89" w:rsidP="00581D89">
      <w:pPr>
        <w:pStyle w:val="Noidung1"/>
        <w:rPr>
          <w:b/>
          <w:bCs w:val="0"/>
        </w:rPr>
      </w:pPr>
      <w:r w:rsidRPr="00FD6533">
        <w:rPr>
          <w:b/>
          <w:bCs w:val="0"/>
        </w:rPr>
        <w:t>Kết luận</w:t>
      </w:r>
    </w:p>
    <w:p w14:paraId="7E9E8D27" w14:textId="31F057F1" w:rsidR="00A00FB7" w:rsidRPr="00FD6533" w:rsidRDefault="00581D89" w:rsidP="00581D89">
      <w:pPr>
        <w:pStyle w:val="Noidung1"/>
      </w:pPr>
      <w:r w:rsidRPr="00FD6533">
        <w:t>Cách quản lý tài nguyên tĩnh của Next.js đảm bảo ổn định, nhanh chóng và dễ mở rộng, nâng cao trải nghiệm người dùng và hiệu năng dự án web.</w:t>
      </w:r>
    </w:p>
    <w:p w14:paraId="41C70EEC" w14:textId="6189451C" w:rsidR="00480770" w:rsidRPr="00FD6533" w:rsidRDefault="00CB4CAA" w:rsidP="00203B7F">
      <w:pPr>
        <w:pStyle w:val="Heading4"/>
        <w:rPr>
          <w:rFonts w:cs="Times New Roman"/>
        </w:rPr>
      </w:pPr>
      <w:bookmarkStart w:id="42" w:name="_Toc218671765"/>
      <w:r w:rsidRPr="00FD6533">
        <w:rPr>
          <w:rFonts w:cs="Times New Roman"/>
        </w:rPr>
        <w:t xml:space="preserve">SEO </w:t>
      </w:r>
      <w:r w:rsidR="00EC0354" w:rsidRPr="00FD6533">
        <w:rPr>
          <w:rFonts w:cs="Times New Roman"/>
        </w:rPr>
        <w:t>và</w:t>
      </w:r>
      <w:r w:rsidRPr="00FD6533">
        <w:rPr>
          <w:rFonts w:cs="Times New Roman"/>
        </w:rPr>
        <w:t xml:space="preserve"> tối ưu hiệu năng</w:t>
      </w:r>
      <w:bookmarkEnd w:id="42"/>
    </w:p>
    <w:p w14:paraId="3C30433C" w14:textId="2F33D366" w:rsidR="00F5476B" w:rsidRPr="00FD6533" w:rsidRDefault="00F5476B" w:rsidP="006F3A77">
      <w:pPr>
        <w:pStyle w:val="Noidung1"/>
        <w:rPr>
          <w:lang w:val="en-US"/>
        </w:rPr>
      </w:pPr>
      <w:r w:rsidRPr="00FD6533">
        <w:rPr>
          <w:lang w:val="en-US"/>
        </w:rPr>
        <w:t>Next.js giúp dễ dàng kiểm soát tìm kiếm và tốc độ trang web ngay từ đầu dự án, kết hợp hai yếu tố quan trọng để ứng dụng chạy mượt mà và dễ tìm thấy trên công cụ tìm kiếm.​</w:t>
      </w:r>
    </w:p>
    <w:p w14:paraId="22901D08" w14:textId="77777777" w:rsidR="00F5476B" w:rsidRPr="00FD6533" w:rsidRDefault="00F5476B">
      <w:pPr>
        <w:pStyle w:val="Noidung1"/>
        <w:numPr>
          <w:ilvl w:val="0"/>
          <w:numId w:val="20"/>
        </w:numPr>
        <w:rPr>
          <w:b/>
          <w:bCs w:val="0"/>
          <w:lang w:val="en-US"/>
        </w:rPr>
      </w:pPr>
      <w:r w:rsidRPr="00FD6533">
        <w:rPr>
          <w:b/>
          <w:bCs w:val="0"/>
          <w:lang w:val="en-US"/>
        </w:rPr>
        <w:t>Tối ưu SEO với metadata</w:t>
      </w:r>
    </w:p>
    <w:p w14:paraId="0DB67348" w14:textId="77777777" w:rsidR="00F5476B" w:rsidRPr="00FD6533" w:rsidRDefault="00F5476B" w:rsidP="00F5476B">
      <w:pPr>
        <w:pStyle w:val="Noidung1"/>
        <w:rPr>
          <w:lang w:val="en-US"/>
        </w:rPr>
      </w:pPr>
      <w:r w:rsidRPr="00FD6533">
        <w:rPr>
          <w:lang w:val="en-US"/>
        </w:rPr>
        <w:t>Next.js cho phép đặt thông tin mô tả cho từng trang như tiêu đề, mô tả ngắn, từ khóa và dữ liệu chia sẻ mạng xã hội.​</w:t>
      </w:r>
    </w:p>
    <w:p w14:paraId="2B714D8D" w14:textId="77777777" w:rsidR="00F5476B" w:rsidRPr="00FD6533" w:rsidRDefault="00F5476B" w:rsidP="00F5476B">
      <w:pPr>
        <w:pStyle w:val="Noidung1"/>
        <w:rPr>
          <w:lang w:val="en-US"/>
        </w:rPr>
      </w:pPr>
      <w:r w:rsidRPr="00FD6533">
        <w:rPr>
          <w:lang w:val="en-US"/>
        </w:rPr>
        <w:t>Bạn có thể khai báo trực tiếp trong file page.js hoặc dùng hàm generateMetadata để tạo động dựa trên dữ liệu cụ thể cho từng trang.​</w:t>
      </w:r>
    </w:p>
    <w:p w14:paraId="3308430F" w14:textId="6BCC4393" w:rsidR="00F5476B" w:rsidRPr="00FD6533" w:rsidRDefault="00F5476B" w:rsidP="00BC5A67">
      <w:pPr>
        <w:pStyle w:val="Noidung1"/>
        <w:rPr>
          <w:lang w:val="en-US"/>
        </w:rPr>
      </w:pPr>
      <w:r w:rsidRPr="00FD6533">
        <w:rPr>
          <w:lang w:val="en-US"/>
        </w:rPr>
        <w:t>Tất cả thông tin này tự động thêm vào phần head của HTML, giúp bot tìm kiếm dễ dàng lập chỉ mục mà không bỏ sót chi tiết.​</w:t>
      </w:r>
    </w:p>
    <w:p w14:paraId="5F016AE4" w14:textId="77777777" w:rsidR="00F5476B" w:rsidRPr="00FD6533" w:rsidRDefault="00F5476B">
      <w:pPr>
        <w:pStyle w:val="Noidung1"/>
        <w:numPr>
          <w:ilvl w:val="0"/>
          <w:numId w:val="20"/>
        </w:numPr>
        <w:rPr>
          <w:b/>
          <w:bCs w:val="0"/>
          <w:lang w:val="en-US"/>
        </w:rPr>
      </w:pPr>
      <w:r w:rsidRPr="00FD6533">
        <w:rPr>
          <w:b/>
          <w:bCs w:val="0"/>
          <w:lang w:val="en-US"/>
        </w:rPr>
        <w:t>File đặc biệt và trình duyệt</w:t>
      </w:r>
    </w:p>
    <w:p w14:paraId="546EA1DD" w14:textId="77777777" w:rsidR="00F5476B" w:rsidRPr="00FD6533" w:rsidRDefault="00F5476B" w:rsidP="00F5476B">
      <w:pPr>
        <w:pStyle w:val="Noidung1"/>
        <w:rPr>
          <w:lang w:val="en-US"/>
        </w:rPr>
      </w:pPr>
      <w:r w:rsidRPr="00FD6533">
        <w:rPr>
          <w:lang w:val="en-US"/>
        </w:rPr>
        <w:lastRenderedPageBreak/>
        <w:t>Đặt file như favicon.ico, robots.txt hoặc sitemap.xml theo quy tắc Next.js để tăng khả năng hiển thị và chỉ mục tốt hơn.​</w:t>
      </w:r>
    </w:p>
    <w:p w14:paraId="6875AE72" w14:textId="16495F82" w:rsidR="00F5476B" w:rsidRPr="00FD6533" w:rsidRDefault="00F5476B" w:rsidP="00BC5A67">
      <w:pPr>
        <w:pStyle w:val="Noidung1"/>
        <w:rPr>
          <w:lang w:val="en-US"/>
        </w:rPr>
      </w:pPr>
      <w:r w:rsidRPr="00FD6533">
        <w:rPr>
          <w:lang w:val="en-US"/>
        </w:rPr>
        <w:t>Next.js còn hỗ trợ metadata cho chia sẻ trên mạng xã hội, tạo bản xem trước hấp dẫn khi liên kết được chia sẻ.​</w:t>
      </w:r>
    </w:p>
    <w:p w14:paraId="05B22E8C" w14:textId="77777777" w:rsidR="00F5476B" w:rsidRPr="00FD6533" w:rsidRDefault="00F5476B">
      <w:pPr>
        <w:pStyle w:val="Noidung1"/>
        <w:numPr>
          <w:ilvl w:val="0"/>
          <w:numId w:val="20"/>
        </w:numPr>
        <w:rPr>
          <w:b/>
          <w:bCs w:val="0"/>
          <w:lang w:val="en-US"/>
        </w:rPr>
      </w:pPr>
      <w:r w:rsidRPr="00FD6533">
        <w:rPr>
          <w:b/>
          <w:bCs w:val="0"/>
          <w:lang w:val="en-US"/>
        </w:rPr>
        <w:t>Tối ưu hiệu năng</w:t>
      </w:r>
    </w:p>
    <w:p w14:paraId="1FB07040" w14:textId="77777777" w:rsidR="00F5476B" w:rsidRPr="00FD6533" w:rsidRDefault="00F5476B" w:rsidP="00F5476B">
      <w:pPr>
        <w:pStyle w:val="Noidung1"/>
        <w:rPr>
          <w:lang w:val="en-US"/>
        </w:rPr>
      </w:pPr>
      <w:r w:rsidRPr="00FD6533">
        <w:rPr>
          <w:lang w:val="en-US"/>
        </w:rPr>
        <w:t>Sử dụng thành phần Image để tự động nén, thay đổi kích thước và tải chậm hình ảnh, giúp trang tải nhanh hơn.​</w:t>
      </w:r>
    </w:p>
    <w:p w14:paraId="4ECF145A" w14:textId="3A15280B" w:rsidR="00F5476B" w:rsidRPr="00FD6533" w:rsidRDefault="00F5476B" w:rsidP="00F5476B">
      <w:pPr>
        <w:pStyle w:val="Noidung1"/>
        <w:rPr>
          <w:lang w:val="en-US"/>
        </w:rPr>
      </w:pPr>
      <w:r w:rsidRPr="00FD6533">
        <w:rPr>
          <w:lang w:val="en-US"/>
        </w:rPr>
        <w:t>Tối ưu font chữ bằng cách tải trước và chỉ dùng phần cần thiết, giảm thời gian chờ hiển thị chữ.​</w:t>
      </w:r>
    </w:p>
    <w:p w14:paraId="794C9702" w14:textId="77777777" w:rsidR="00F5476B" w:rsidRPr="00FD6533" w:rsidRDefault="00F5476B" w:rsidP="00F5476B">
      <w:pPr>
        <w:pStyle w:val="Noidung1"/>
        <w:rPr>
          <w:lang w:val="en-US"/>
        </w:rPr>
      </w:pPr>
      <w:r w:rsidRPr="00FD6533">
        <w:rPr>
          <w:lang w:val="en-US"/>
        </w:rPr>
        <w:t>Next.js tự động tải trước dữ liệu cho liên kết hiển thị trên màn hình, làm chuyển trang nhanh như chớp.​</w:t>
      </w:r>
    </w:p>
    <w:p w14:paraId="5B5A96A7" w14:textId="4751B80B" w:rsidR="00F5476B" w:rsidRPr="00FD6533" w:rsidRDefault="00F5476B" w:rsidP="00BC5A67">
      <w:pPr>
        <w:pStyle w:val="Noidung1"/>
        <w:rPr>
          <w:lang w:val="en-US"/>
        </w:rPr>
      </w:pPr>
      <w:r w:rsidRPr="00FD6533">
        <w:rPr>
          <w:lang w:val="en-US"/>
        </w:rPr>
        <w:t>Kết hợp các cách render như SSR, SSG, ISR và streaming để giảm thời gian tương tác, giữ trang phản hồi tốt.​</w:t>
      </w:r>
    </w:p>
    <w:p w14:paraId="3D526E9E" w14:textId="77777777" w:rsidR="00F5476B" w:rsidRPr="00FD6533" w:rsidRDefault="00F5476B">
      <w:pPr>
        <w:pStyle w:val="Noidung1"/>
        <w:numPr>
          <w:ilvl w:val="0"/>
          <w:numId w:val="20"/>
        </w:numPr>
        <w:rPr>
          <w:b/>
          <w:bCs w:val="0"/>
          <w:lang w:val="en-US"/>
        </w:rPr>
      </w:pPr>
      <w:r w:rsidRPr="00FD6533">
        <w:rPr>
          <w:b/>
          <w:bCs w:val="0"/>
          <w:lang w:val="en-US"/>
        </w:rPr>
        <w:t>Lưu trữ tạm và truyền dữ liệu</w:t>
      </w:r>
    </w:p>
    <w:p w14:paraId="1E6A7719" w14:textId="77777777" w:rsidR="00F5476B" w:rsidRPr="00FD6533" w:rsidRDefault="00F5476B" w:rsidP="00F5476B">
      <w:pPr>
        <w:pStyle w:val="Noidung1"/>
        <w:rPr>
          <w:lang w:val="en-US"/>
        </w:rPr>
      </w:pPr>
      <w:r w:rsidRPr="00FD6533">
        <w:rPr>
          <w:lang w:val="en-US"/>
        </w:rPr>
        <w:t>Next.js dùng cache, streaming và ghi nhớ để lưu metadata và nội dung trang, giảm tải dữ liệu và tăng tốc độ tải.​</w:t>
      </w:r>
    </w:p>
    <w:p w14:paraId="24DBFFBC" w14:textId="5CDC1EB7" w:rsidR="00F5476B" w:rsidRPr="00FD6533" w:rsidRDefault="00F5476B" w:rsidP="00303F87">
      <w:pPr>
        <w:pStyle w:val="Noidung1"/>
        <w:rPr>
          <w:lang w:val="en-US"/>
        </w:rPr>
      </w:pPr>
      <w:r w:rsidRPr="00FD6533">
        <w:rPr>
          <w:lang w:val="en-US"/>
        </w:rPr>
        <w:t>Điều này giúp trang web tiết kiệm băng thông và cải thiện trải nghiệm trên nhiều thiết bị.​</w:t>
      </w:r>
    </w:p>
    <w:p w14:paraId="26EEA53E" w14:textId="77777777" w:rsidR="00F5476B" w:rsidRPr="00FD6533" w:rsidRDefault="00F5476B" w:rsidP="00F5476B">
      <w:pPr>
        <w:pStyle w:val="Noidung1"/>
        <w:rPr>
          <w:b/>
          <w:bCs w:val="0"/>
          <w:lang w:val="en-US"/>
        </w:rPr>
      </w:pPr>
      <w:r w:rsidRPr="00FD6533">
        <w:rPr>
          <w:b/>
          <w:bCs w:val="0"/>
          <w:lang w:val="en-US"/>
        </w:rPr>
        <w:t>Kết luận</w:t>
      </w:r>
    </w:p>
    <w:p w14:paraId="1EE21DDB" w14:textId="2C45FC1D" w:rsidR="00A00FB7" w:rsidRPr="00FD6533" w:rsidRDefault="00F5476B" w:rsidP="00F5476B">
      <w:pPr>
        <w:pStyle w:val="Noidung1"/>
        <w:rPr>
          <w:lang w:val="en-US"/>
        </w:rPr>
      </w:pPr>
      <w:r w:rsidRPr="00FD6533">
        <w:rPr>
          <w:lang w:val="en-US"/>
        </w:rPr>
        <w:t>Với API metadata, file chuẩn SEO, tối ưu hình ảnh/font và tải trước thông minh, Next.js làm trang web thân thiện với tìm kiếm và chạy mượt mà trong môi trường hiện đại.</w:t>
      </w:r>
    </w:p>
    <w:p w14:paraId="51919A5B" w14:textId="636583E6" w:rsidR="00592453" w:rsidRPr="00FD6533" w:rsidRDefault="00592453" w:rsidP="00203B7F">
      <w:pPr>
        <w:pStyle w:val="Heading4"/>
        <w:rPr>
          <w:rFonts w:cs="Times New Roman"/>
        </w:rPr>
      </w:pPr>
      <w:bookmarkStart w:id="43" w:name="_Toc218671766"/>
      <w:r w:rsidRPr="00FD6533">
        <w:rPr>
          <w:rFonts w:cs="Times New Roman"/>
        </w:rPr>
        <w:t>Triển khai và vận hành</w:t>
      </w:r>
      <w:bookmarkEnd w:id="43"/>
    </w:p>
    <w:p w14:paraId="7F3943F4" w14:textId="77777777" w:rsidR="00DE4836" w:rsidRPr="00FD6533" w:rsidRDefault="00DE4836" w:rsidP="00DE4836">
      <w:pPr>
        <w:pStyle w:val="Noidung1"/>
        <w:rPr>
          <w:lang w:val="en-US"/>
        </w:rPr>
      </w:pPr>
      <w:r w:rsidRPr="00FD6533">
        <w:rPr>
          <w:lang w:val="en-US"/>
        </w:rPr>
        <w:t>Next.js hỗ trợ nhiều cách triển khai ứng dụng, phù hợp với các môi trường khác nhau, từ máy chủ đơn giản đến hệ thống lớn, giúp dễ dàng đưa dự án lên sản xuất.​</w:t>
      </w:r>
    </w:p>
    <w:p w14:paraId="52F0DF27" w14:textId="77777777" w:rsidR="00DE4836" w:rsidRPr="00FD6533" w:rsidRDefault="00DE4836" w:rsidP="00ED145F">
      <w:pPr>
        <w:pStyle w:val="Noidung1"/>
        <w:numPr>
          <w:ilvl w:val="0"/>
          <w:numId w:val="20"/>
        </w:numPr>
        <w:rPr>
          <w:b/>
          <w:bCs w:val="0"/>
          <w:lang w:val="en-US"/>
        </w:rPr>
      </w:pPr>
      <w:r w:rsidRPr="00FD6533">
        <w:rPr>
          <w:b/>
          <w:bCs w:val="0"/>
          <w:lang w:val="en-US"/>
        </w:rPr>
        <w:t>Triển khai trên máy chủ Node.js</w:t>
      </w:r>
    </w:p>
    <w:p w14:paraId="0E7CF6AD" w14:textId="6E8EE752" w:rsidR="006E2750" w:rsidRPr="00FD6533" w:rsidRDefault="00DE4836" w:rsidP="00263159">
      <w:pPr>
        <w:pStyle w:val="Noidung1"/>
        <w:rPr>
          <w:lang w:val="en-US"/>
        </w:rPr>
      </w:pPr>
      <w:r w:rsidRPr="00FD6533">
        <w:lastRenderedPageBreak/>
        <w:t>Bạn có thể chạy ứng dụng trên bất kỳ dịch vụ hỗ trợ Node.js, như VPS hoặc hosting.</w:t>
      </w:r>
      <w:r w:rsidR="00D15B45" w:rsidRPr="00FD6533">
        <w:rPr>
          <w:lang w:val="en-US"/>
        </w:rPr>
        <w:t xml:space="preserve"> </w:t>
      </w:r>
      <w:r w:rsidRPr="00FD6533">
        <w:t>Quy trình: Chạy npm run build để tạo phiên bản sản xuất, rồi npm run start để khởi động máy chủ. Tất cả tính</w:t>
      </w:r>
      <w:r w:rsidRPr="00FD6533">
        <w:rPr>
          <w:lang w:val="en-US"/>
        </w:rPr>
        <w:t xml:space="preserve"> năng như render phía máy chủ hoặc tái tạo dần đều hoạt động đầy đủ.​</w:t>
      </w:r>
    </w:p>
    <w:p w14:paraId="0A67F206" w14:textId="77777777" w:rsidR="00DE4836" w:rsidRPr="00FD6533" w:rsidRDefault="00DE4836" w:rsidP="00ED145F">
      <w:pPr>
        <w:pStyle w:val="Noidung1"/>
        <w:numPr>
          <w:ilvl w:val="0"/>
          <w:numId w:val="20"/>
        </w:numPr>
        <w:rPr>
          <w:b/>
          <w:bCs w:val="0"/>
          <w:lang w:val="en-US"/>
        </w:rPr>
      </w:pPr>
      <w:r w:rsidRPr="00FD6533">
        <w:rPr>
          <w:b/>
          <w:bCs w:val="0"/>
          <w:lang w:val="en-US"/>
        </w:rPr>
        <w:t>Triển khai với Docker</w:t>
      </w:r>
    </w:p>
    <w:p w14:paraId="50BC9556" w14:textId="6C26B560" w:rsidR="00DE4836" w:rsidRPr="00FD6533" w:rsidRDefault="00DE4836" w:rsidP="00DE4836">
      <w:pPr>
        <w:pStyle w:val="Noidung1"/>
        <w:rPr>
          <w:lang w:val="en-US"/>
        </w:rPr>
      </w:pPr>
      <w:r w:rsidRPr="00FD6533">
        <w:rPr>
          <w:lang w:val="en-US"/>
        </w:rPr>
        <w:t>Next.js dễ đóng gói thành container Docker để chạy trên Kubernetes, Cloud Run hoặc dịch vụ đám mây như Google Cloud, DigitalOcean.</w:t>
      </w:r>
      <w:r w:rsidR="00456DD4" w:rsidRPr="00FD6533">
        <w:rPr>
          <w:lang w:val="en-US"/>
        </w:rPr>
        <w:t xml:space="preserve"> </w:t>
      </w:r>
      <w:r w:rsidRPr="00FD6533">
        <w:rPr>
          <w:lang w:val="en-US"/>
        </w:rPr>
        <w:t>Ưu điểm: Môi trường nhất quán, dễ mở rộng và tích hợp tự động hóa (CI/CD), giúp triển khai nhanh và ổn định.​</w:t>
      </w:r>
    </w:p>
    <w:p w14:paraId="6DB9F72E" w14:textId="739EE15C" w:rsidR="00DE4836" w:rsidRPr="00FD6533" w:rsidRDefault="00DE4836" w:rsidP="00ED145F">
      <w:pPr>
        <w:pStyle w:val="Noidung1"/>
        <w:numPr>
          <w:ilvl w:val="0"/>
          <w:numId w:val="20"/>
        </w:numPr>
        <w:rPr>
          <w:b/>
          <w:bCs w:val="0"/>
          <w:lang w:val="en-US"/>
        </w:rPr>
      </w:pPr>
      <w:r w:rsidRPr="00FD6533">
        <w:rPr>
          <w:b/>
          <w:bCs w:val="0"/>
          <w:lang w:val="en-US"/>
        </w:rPr>
        <w:t xml:space="preserve">Xuất tĩnh </w:t>
      </w:r>
    </w:p>
    <w:p w14:paraId="124C91FB" w14:textId="5EA62742" w:rsidR="00DE4836" w:rsidRPr="00FD6533" w:rsidRDefault="00DE4836" w:rsidP="00DE4836">
      <w:pPr>
        <w:pStyle w:val="Noidung1"/>
        <w:rPr>
          <w:lang w:val="en-US"/>
        </w:rPr>
      </w:pPr>
      <w:r w:rsidRPr="00FD6533">
        <w:rPr>
          <w:lang w:val="en-US"/>
        </w:rPr>
        <w:t>Next.js có thể tạo file HTML/CSS/JS tĩnh, phù hợp cho trang web đơn giản hoặc ứng dụng một trang.</w:t>
      </w:r>
      <w:r w:rsidR="00E913D6" w:rsidRPr="00FD6533">
        <w:rPr>
          <w:lang w:val="en-US"/>
        </w:rPr>
        <w:t xml:space="preserve"> </w:t>
      </w:r>
      <w:r w:rsidRPr="00FD6533">
        <w:rPr>
          <w:lang w:val="en-US"/>
        </w:rPr>
        <w:t>Triển khai dễ dàng lên AWS S3, Nginx hoặc Apache. Tuy nhiên, tính năng động như API hoặc SSR sẽ không dùng được.​</w:t>
      </w:r>
    </w:p>
    <w:p w14:paraId="1E88FDD0" w14:textId="77777777" w:rsidR="00DE4836" w:rsidRPr="00FD6533" w:rsidRDefault="00DE4836" w:rsidP="00ED145F">
      <w:pPr>
        <w:pStyle w:val="Noidung1"/>
        <w:numPr>
          <w:ilvl w:val="0"/>
          <w:numId w:val="20"/>
        </w:numPr>
        <w:rPr>
          <w:b/>
          <w:bCs w:val="0"/>
          <w:lang w:val="en-US"/>
        </w:rPr>
      </w:pPr>
      <w:r w:rsidRPr="00FD6533">
        <w:rPr>
          <w:b/>
          <w:bCs w:val="0"/>
          <w:lang w:val="en-US"/>
        </w:rPr>
        <w:t>Thích ứng với các nền tảng</w:t>
      </w:r>
    </w:p>
    <w:p w14:paraId="60467DED" w14:textId="6E024FEE" w:rsidR="00DE4836" w:rsidRPr="00FD6533" w:rsidRDefault="00DE4836" w:rsidP="00BA5EF8">
      <w:pPr>
        <w:pStyle w:val="Noidung1"/>
        <w:rPr>
          <w:lang w:val="en-US"/>
        </w:rPr>
      </w:pPr>
      <w:r w:rsidRPr="00FD6533">
        <w:rPr>
          <w:lang w:val="en-US"/>
        </w:rPr>
        <w:t>Next.js linh hoạt với Vercel, Netlify, Cloudflare, AWS Amplify hoặc Deno Deploy, qua hướng dẫn riêng hoặc bộ chuyển đổi triển khai.</w:t>
      </w:r>
      <w:r w:rsidR="009A5DD5" w:rsidRPr="00FD6533">
        <w:rPr>
          <w:lang w:val="en-US"/>
        </w:rPr>
        <w:t xml:space="preserve"> </w:t>
      </w:r>
      <w:r w:rsidRPr="00FD6533">
        <w:rPr>
          <w:lang w:val="en-US"/>
        </w:rPr>
        <w:t>Mỗi nền tảng có mẫu sẵn để tối ưu hóa quy trình.​</w:t>
      </w:r>
    </w:p>
    <w:p w14:paraId="0B59E702" w14:textId="77777777" w:rsidR="00DE4836" w:rsidRPr="00FD6533" w:rsidRDefault="00DE4836" w:rsidP="00BA5EF8">
      <w:pPr>
        <w:pStyle w:val="Noidung1"/>
        <w:rPr>
          <w:b/>
          <w:lang w:val="en-US"/>
        </w:rPr>
      </w:pPr>
      <w:r w:rsidRPr="00FD6533">
        <w:rPr>
          <w:b/>
          <w:lang w:val="en-US"/>
        </w:rPr>
        <w:t>Kết luận</w:t>
      </w:r>
    </w:p>
    <w:p w14:paraId="04BC8ADB" w14:textId="3C64BB2D" w:rsidR="00A00FB7" w:rsidRPr="00FD6533" w:rsidRDefault="00DE4836" w:rsidP="00D15B45">
      <w:pPr>
        <w:pStyle w:val="Noidung1"/>
        <w:rPr>
          <w:lang w:val="en-US"/>
        </w:rPr>
      </w:pPr>
      <w:r w:rsidRPr="00FD6533">
        <w:rPr>
          <w:lang w:val="en-US"/>
        </w:rPr>
        <w:t>Với nhiều lựa chọn triển khai và công cụ hỗ trợ, Next.js phù hợp từ dự án cá nhân đến doanh nghiệp lớn, đảm bảo hệ thống ổn định, dễ bảo trì và hiệu quả lâu dài.</w:t>
      </w:r>
    </w:p>
    <w:p w14:paraId="490D2841" w14:textId="669FC522" w:rsidR="00A05CC0" w:rsidRPr="00FD6533" w:rsidRDefault="00460A30" w:rsidP="00532E9B">
      <w:pPr>
        <w:pStyle w:val="Heading3"/>
        <w:rPr>
          <w:rFonts w:cs="Times New Roman"/>
        </w:rPr>
      </w:pPr>
      <w:bookmarkStart w:id="44" w:name="_Toc218671767"/>
      <w:r w:rsidRPr="00FD6533">
        <w:rPr>
          <w:rFonts w:cs="Times New Roman"/>
        </w:rPr>
        <w:t>Phaser.js</w:t>
      </w:r>
      <w:bookmarkEnd w:id="44"/>
    </w:p>
    <w:p w14:paraId="22F0FEA6" w14:textId="1CD328EA" w:rsidR="00532E9B" w:rsidRPr="00FD6533" w:rsidRDefault="00D65FEF" w:rsidP="00D65FEF">
      <w:pPr>
        <w:pStyle w:val="Heading4"/>
        <w:rPr>
          <w:rFonts w:cs="Times New Roman"/>
        </w:rPr>
      </w:pPr>
      <w:bookmarkStart w:id="45" w:name="_Toc218671768"/>
      <w:r w:rsidRPr="00FD6533">
        <w:rPr>
          <w:rFonts w:cs="Times New Roman"/>
        </w:rPr>
        <w:t>Giới thiệu Phaser.js</w:t>
      </w:r>
      <w:bookmarkEnd w:id="45"/>
    </w:p>
    <w:p w14:paraId="09C0952D" w14:textId="44FC2DD5" w:rsidR="00CE104A" w:rsidRPr="00FD6533" w:rsidRDefault="00CE104A" w:rsidP="00CE104A">
      <w:pPr>
        <w:pStyle w:val="Noidung1"/>
        <w:rPr>
          <w:lang w:val="en-US"/>
        </w:rPr>
      </w:pPr>
      <w:r w:rsidRPr="00FD6533">
        <w:t xml:space="preserve">Phaser.js là một framework mã nguồn mở dựa trên JavaScript, chuyên phát triển trò chơi 2D trên nền tảng web HTML5. Framework này hỗ trợ đa nền tảng </w:t>
      </w:r>
      <w:r w:rsidR="00877E08" w:rsidRPr="00FD6533">
        <w:rPr>
          <w:lang w:val="en-US"/>
        </w:rPr>
        <w:t xml:space="preserve">bao gồm </w:t>
      </w:r>
      <w:r w:rsidRPr="00FD6533">
        <w:t>desktop và mobile, sử dụng renderer WebGL hoặc Canvas để tối ưu hiệu suất tùy theo thiết bị</w:t>
      </w:r>
      <w:r w:rsidR="00DD659A" w:rsidRPr="00FD6533">
        <w:rPr>
          <w:lang w:val="en-US"/>
        </w:rPr>
        <w:t xml:space="preserve"> </w:t>
      </w:r>
      <w:r w:rsidR="00DD659A" w:rsidRPr="00FD6533">
        <w:fldChar w:fldCharType="begin"/>
      </w:r>
      <w:r w:rsidR="00DD659A" w:rsidRPr="00FD6533">
        <w:instrText xml:space="preserve"> ADDIN ZOTERO_ITEM CSL_CITATION {"citationID":"02FPxdjA","properties":{"formattedCitation":"[5]","plainCitation":"[5]","noteIndex":0},"citationItems":[{"id":94,"uris":["http://zotero.org/users/local/FEgCNlnV/items/8JE6E68Q"],"itemData":{"id":94,"type":"webpage","note":"publisher: Phaser Community","title":"What is Phaser?","URL":"https://docs.phaser.io/phaser/getting-started/what-is-phaser","author":[{"literal":"Phaser.io"}],"accessed":{"date-parts":[["2025",1,15]]},"issued":{"date-parts":[["2024"]]}}}],"schema":"https://github.com/citation-style-language/schema/raw/master/csl-citation.json"} </w:instrText>
      </w:r>
      <w:r w:rsidR="00DD659A" w:rsidRPr="00FD6533">
        <w:fldChar w:fldCharType="separate"/>
      </w:r>
      <w:r w:rsidR="00DD659A" w:rsidRPr="00FD6533">
        <w:t>[5]</w:t>
      </w:r>
      <w:r w:rsidR="00DD659A" w:rsidRPr="00FD6533">
        <w:fldChar w:fldCharType="end"/>
      </w:r>
      <w:r w:rsidRPr="00FD6533">
        <w:t>.</w:t>
      </w:r>
    </w:p>
    <w:p w14:paraId="3C278F4D" w14:textId="09C8CE24" w:rsidR="00CE104A" w:rsidRPr="00FD6533" w:rsidRDefault="00CE104A" w:rsidP="00CE104A">
      <w:pPr>
        <w:pStyle w:val="Noidung1"/>
      </w:pPr>
      <w:r w:rsidRPr="00FD6533">
        <w:t xml:space="preserve">Phaser cung cấp các thành phần cốt lõi như quản lý đối tượng game, cảnh, tương tác đầu vào, engine vật lý, âm thanh, hoạt họa, tài nguyên và tilemap, được tổ chức qua </w:t>
      </w:r>
      <w:r w:rsidRPr="00FD6533">
        <w:lastRenderedPageBreak/>
        <w:t>API hướng đối tượng trực quan. Một dự án cơ bản bắt đầu bằng đối tượng config để định nghĩa renderer, kích thước canvas, engine vật lý, scene và tài nguyên. Sau đó, lớp Phaser.Game khởi tạo vòng đời game với ba phương thức chính:</w:t>
      </w:r>
    </w:p>
    <w:p w14:paraId="54B16067" w14:textId="77777777" w:rsidR="00CE104A" w:rsidRPr="00FD6533" w:rsidRDefault="00CE104A">
      <w:pPr>
        <w:pStyle w:val="Noidung1"/>
        <w:numPr>
          <w:ilvl w:val="0"/>
          <w:numId w:val="20"/>
        </w:numPr>
      </w:pPr>
      <w:r w:rsidRPr="00FD6533">
        <w:rPr>
          <w:b/>
        </w:rPr>
        <w:t>preload()</w:t>
      </w:r>
      <w:r w:rsidRPr="00FD6533">
        <w:t>: Tải tài nguyên vào bộ nhớ.</w:t>
      </w:r>
    </w:p>
    <w:p w14:paraId="33CC2AAF" w14:textId="77777777" w:rsidR="00CE104A" w:rsidRPr="00FD6533" w:rsidRDefault="00CE104A">
      <w:pPr>
        <w:pStyle w:val="Noidung1"/>
        <w:numPr>
          <w:ilvl w:val="0"/>
          <w:numId w:val="20"/>
        </w:numPr>
      </w:pPr>
      <w:r w:rsidRPr="00FD6533">
        <w:rPr>
          <w:b/>
        </w:rPr>
        <w:t>create()</w:t>
      </w:r>
      <w:r w:rsidRPr="00FD6533">
        <w:t>: Khởi tạo đối tượng, môi trường và logic game.</w:t>
      </w:r>
    </w:p>
    <w:p w14:paraId="3A8E3831" w14:textId="77777777" w:rsidR="00CE104A" w:rsidRPr="00FD6533" w:rsidRDefault="00CE104A">
      <w:pPr>
        <w:pStyle w:val="Noidung1"/>
        <w:numPr>
          <w:ilvl w:val="0"/>
          <w:numId w:val="20"/>
        </w:numPr>
      </w:pPr>
      <w:r w:rsidRPr="00FD6533">
        <w:rPr>
          <w:b/>
        </w:rPr>
        <w:t>update()</w:t>
      </w:r>
      <w:r w:rsidRPr="00FD6533">
        <w:t>: Xử lý tương tác, điều khiển và cập nhật theo frame.</w:t>
      </w:r>
    </w:p>
    <w:p w14:paraId="7D0E879D" w14:textId="61F1CBBD" w:rsidR="00CE104A" w:rsidRPr="00FD6533" w:rsidRDefault="00CE104A" w:rsidP="00CE104A">
      <w:pPr>
        <w:pStyle w:val="Noidung1"/>
        <w:rPr>
          <w:lang w:val="en-US"/>
        </w:rPr>
      </w:pPr>
      <w:r w:rsidRPr="00FD6533">
        <w:t>Các đặc trưng nổi bật của Phaser.js bao gồm: mã nguồn mở với cộng đồng hỗ trợ rộng lớn</w:t>
      </w:r>
      <w:r w:rsidR="00703171" w:rsidRPr="00FD6533">
        <w:rPr>
          <w:lang w:val="en-US"/>
        </w:rPr>
        <w:t>.</w:t>
      </w:r>
      <w:r w:rsidRPr="00FD6533">
        <w:t xml:space="preserve"> </w:t>
      </w:r>
      <w:r w:rsidR="00703171" w:rsidRPr="00FD6533">
        <w:rPr>
          <w:lang w:val="en-US"/>
        </w:rPr>
        <w:t>X</w:t>
      </w:r>
      <w:r w:rsidRPr="00FD6533">
        <w:t>ây dựng nhanh chóng trò chơi 2D chất lượng cao nhờ module hóa</w:t>
      </w:r>
      <w:r w:rsidR="00703171" w:rsidRPr="00FD6533">
        <w:rPr>
          <w:lang w:val="en-US"/>
        </w:rPr>
        <w:t>.</w:t>
      </w:r>
      <w:r w:rsidRPr="00FD6533">
        <w:t xml:space="preserve"> </w:t>
      </w:r>
      <w:r w:rsidR="00703171" w:rsidRPr="00FD6533">
        <w:rPr>
          <w:lang w:val="en-US"/>
        </w:rPr>
        <w:t>H</w:t>
      </w:r>
      <w:r w:rsidRPr="00FD6533">
        <w:t>ỗ trợ toàn diện engine vật lý, animation, tilemap, loading asset và sự kiện đầu vào</w:t>
      </w:r>
      <w:r w:rsidR="00273330" w:rsidRPr="00FD6533">
        <w:rPr>
          <w:lang w:val="en-US"/>
        </w:rPr>
        <w:t>.</w:t>
      </w:r>
      <w:r w:rsidRPr="00FD6533">
        <w:t xml:space="preserve"> </w:t>
      </w:r>
      <w:r w:rsidR="00273330" w:rsidRPr="00FD6533">
        <w:rPr>
          <w:lang w:val="en-US"/>
        </w:rPr>
        <w:t>Đ</w:t>
      </w:r>
      <w:r w:rsidRPr="00FD6533">
        <w:t>ảm bảo trải nghiệm nhất quán trên đa thiết bị và trình duyệt cùng tài liệu với nhiều ví dụ minh họa.</w:t>
      </w:r>
    </w:p>
    <w:p w14:paraId="600DCC9B" w14:textId="1421EFD9" w:rsidR="0034723E" w:rsidRPr="00FD6533" w:rsidRDefault="00CE104A" w:rsidP="00877E08">
      <w:pPr>
        <w:pStyle w:val="Noidung1"/>
        <w:rPr>
          <w:lang w:val="en-US"/>
        </w:rPr>
      </w:pPr>
      <w:r w:rsidRPr="00FD6533">
        <w:t>Nhờ thiết kế ưu tiên hiệu suất, tính mô-đun và API thân thiện, Phaser.js là lựa chọn ưu tiên cho lập trình viên phát triển game web hoặc ứng dụng tương tác cao.</w:t>
      </w:r>
    </w:p>
    <w:p w14:paraId="4E35A3EE" w14:textId="77777777" w:rsidR="00D65FEF" w:rsidRPr="00FD6533" w:rsidRDefault="00D65FEF" w:rsidP="00D65FEF">
      <w:pPr>
        <w:pStyle w:val="Heading4"/>
        <w:rPr>
          <w:rFonts w:cs="Times New Roman"/>
          <w:bCs/>
          <w:szCs w:val="26"/>
          <w:lang w:eastAsia="en-US"/>
        </w:rPr>
      </w:pPr>
      <w:bookmarkStart w:id="46" w:name="_Toc218671769"/>
      <w:r w:rsidRPr="00FD6533">
        <w:rPr>
          <w:rFonts w:cs="Times New Roman"/>
          <w:bCs/>
          <w:szCs w:val="26"/>
          <w:lang w:eastAsia="en-US"/>
        </w:rPr>
        <w:t>Các thành phần cấu trúc dự án Phaser</w:t>
      </w:r>
      <w:bookmarkEnd w:id="46"/>
    </w:p>
    <w:p w14:paraId="110D1D6D" w14:textId="77777777" w:rsidR="004975AD" w:rsidRPr="00FD6533" w:rsidRDefault="004975AD" w:rsidP="004975AD">
      <w:pPr>
        <w:pStyle w:val="Noidung1"/>
      </w:pPr>
      <w:r w:rsidRPr="00FD6533">
        <w:t>Dự án Phaser.js được tổ chức theo mô hình mô-đun hóa, với cấu trúc thư mục rõ ràng để hỗ trợ quản lý mã nguồn, tài nguyên và mở rộng, thường sử dụng công cụ như npm, Grunt hoặc Webpack. Cấu trúc cơ bản bao gồm tệp khởi tạo, config game, scene, tài nguyên và module quản lý, tối ưu cho phát triển game 2D trên web.​</w:t>
      </w:r>
    </w:p>
    <w:p w14:paraId="3F2E9299" w14:textId="77777777" w:rsidR="004975AD" w:rsidRPr="00FD6533" w:rsidRDefault="004975AD" w:rsidP="004975AD">
      <w:pPr>
        <w:pStyle w:val="Noidung1"/>
        <w:rPr>
          <w:b/>
          <w:bCs w:val="0"/>
        </w:rPr>
      </w:pPr>
      <w:r w:rsidRPr="00FD6533">
        <w:rPr>
          <w:b/>
          <w:bCs w:val="0"/>
        </w:rPr>
        <w:t>Các thành phần chính:</w:t>
      </w:r>
    </w:p>
    <w:p w14:paraId="78BAD3AA" w14:textId="5DD13B9B" w:rsidR="004975AD" w:rsidRPr="00FD6533" w:rsidRDefault="004975AD">
      <w:pPr>
        <w:pStyle w:val="Noidung1"/>
        <w:numPr>
          <w:ilvl w:val="0"/>
          <w:numId w:val="24"/>
        </w:numPr>
      </w:pPr>
      <w:r w:rsidRPr="00FD6533">
        <w:rPr>
          <w:b/>
        </w:rPr>
        <w:t>Tệp khởi tạo</w:t>
      </w:r>
      <w:r w:rsidRPr="00FD6533">
        <w:t>: Tệp HTML chính nhúng script Phaser và canvas</w:t>
      </w:r>
      <w:r w:rsidR="006511CA" w:rsidRPr="00FD6533">
        <w:rPr>
          <w:lang w:val="en-US"/>
        </w:rPr>
        <w:t>. T</w:t>
      </w:r>
      <w:r w:rsidRPr="00FD6533">
        <w:t>ệp JavaScript khởi tạo instance Phaser.Game, thường sử dụng generator như Yeoman để tạo dự án mẫu.​</w:t>
      </w:r>
    </w:p>
    <w:p w14:paraId="32572A07" w14:textId="075C75EA" w:rsidR="004975AD" w:rsidRPr="00FD6533" w:rsidRDefault="004975AD">
      <w:pPr>
        <w:pStyle w:val="Noidung1"/>
        <w:numPr>
          <w:ilvl w:val="0"/>
          <w:numId w:val="6"/>
        </w:numPr>
      </w:pPr>
      <w:r w:rsidRPr="00FD6533">
        <w:rPr>
          <w:b/>
        </w:rPr>
        <w:t>Đối tượng cấu hình game</w:t>
      </w:r>
      <w:r w:rsidRPr="00FD6533">
        <w:t>: Định nghĩa thông số cốt lõi như renderer, kích thước, scene danh sách, physics, và preload asset</w:t>
      </w:r>
      <w:r w:rsidR="003F62E0" w:rsidRPr="00FD6533">
        <w:rPr>
          <w:lang w:val="en-US"/>
        </w:rPr>
        <w:t>.</w:t>
      </w:r>
    </w:p>
    <w:p w14:paraId="54F41F64" w14:textId="4195C1FB" w:rsidR="004975AD" w:rsidRPr="00FD6533" w:rsidRDefault="004975AD">
      <w:pPr>
        <w:pStyle w:val="Noidung1"/>
        <w:numPr>
          <w:ilvl w:val="0"/>
          <w:numId w:val="6"/>
        </w:numPr>
      </w:pPr>
      <w:r w:rsidRPr="00FD6533">
        <w:rPr>
          <w:b/>
        </w:rPr>
        <w:t>Scene</w:t>
      </w:r>
      <w:r w:rsidRPr="00FD6533">
        <w:t>: Các trạng thái game như Boot, Preload, Menu, Play, GameOver</w:t>
      </w:r>
      <w:r w:rsidR="005F5EF0" w:rsidRPr="00FD6533">
        <w:rPr>
          <w:lang w:val="en-US"/>
        </w:rPr>
        <w:t>.</w:t>
      </w:r>
      <w:r w:rsidRPr="00FD6533">
        <w:t xml:space="preserve"> </w:t>
      </w:r>
      <w:r w:rsidR="005F5EF0" w:rsidRPr="00FD6533">
        <w:rPr>
          <w:lang w:val="en-US"/>
        </w:rPr>
        <w:t>M</w:t>
      </w:r>
      <w:r w:rsidRPr="00FD6533">
        <w:t>ỗi scene có preload(), create(), update().​</w:t>
      </w:r>
    </w:p>
    <w:p w14:paraId="346518CB" w14:textId="77777777" w:rsidR="004975AD" w:rsidRPr="00FD6533" w:rsidRDefault="004975AD">
      <w:pPr>
        <w:pStyle w:val="Noidung1"/>
        <w:numPr>
          <w:ilvl w:val="0"/>
          <w:numId w:val="6"/>
        </w:numPr>
      </w:pPr>
      <w:r w:rsidRPr="00FD6533">
        <w:rPr>
          <w:b/>
        </w:rPr>
        <w:lastRenderedPageBreak/>
        <w:t>Tài nguyên và asset</w:t>
      </w:r>
      <w:r w:rsidRPr="00FD6533">
        <w:t>: Thư mục assets/ chứa sprites, sounds, fonts, tilemaps; preload qua lệnh như this.load.image('key', 'path') hoặc atlas cho sprite sheets.​</w:t>
      </w:r>
    </w:p>
    <w:p w14:paraId="2574F8F1" w14:textId="34411296" w:rsidR="004975AD" w:rsidRPr="00FD6533" w:rsidRDefault="004975AD">
      <w:pPr>
        <w:pStyle w:val="Noidung1"/>
        <w:numPr>
          <w:ilvl w:val="0"/>
          <w:numId w:val="6"/>
        </w:numPr>
      </w:pPr>
      <w:r w:rsidRPr="00FD6533">
        <w:rPr>
          <w:b/>
        </w:rPr>
        <w:t>Quản lý đối tượng và logic</w:t>
      </w:r>
      <w:r w:rsidRPr="00FD6533">
        <w:t>: Module xử lý sprite, groups, physics, input, animation</w:t>
      </w:r>
      <w:r w:rsidR="00DA509B" w:rsidRPr="00FD6533">
        <w:rPr>
          <w:lang w:val="en-US"/>
        </w:rPr>
        <w:t>.</w:t>
      </w:r>
      <w:r w:rsidRPr="00FD6533">
        <w:t xml:space="preserve"> </w:t>
      </w:r>
      <w:r w:rsidR="00DA509B" w:rsidRPr="00FD6533">
        <w:rPr>
          <w:lang w:val="en-US"/>
        </w:rPr>
        <w:t>T</w:t>
      </w:r>
      <w:r w:rsidRPr="00FD6533">
        <w:t>ổ chức trong thư mục game/states/ hoặc prefabs/, hỗ trợ ES6 modules cho dự án lớn.​</w:t>
      </w:r>
    </w:p>
    <w:p w14:paraId="137EFD2F" w14:textId="21197A6A" w:rsidR="004975AD" w:rsidRPr="00FD6533" w:rsidRDefault="004975AD">
      <w:pPr>
        <w:pStyle w:val="Noidung1"/>
        <w:numPr>
          <w:ilvl w:val="0"/>
          <w:numId w:val="6"/>
        </w:numPr>
      </w:pPr>
      <w:r w:rsidRPr="00FD6533">
        <w:rPr>
          <w:b/>
        </w:rPr>
        <w:t>Phân chia mã nguồn</w:t>
      </w:r>
      <w:r w:rsidRPr="00FD6533">
        <w:t>: Thư mục như game/, css/, config.json; tách file cho từng scene hoặc hệ thống để dễ bảo trì và tích hợp bundler.​</w:t>
      </w:r>
    </w:p>
    <w:p w14:paraId="7BD1D8F3" w14:textId="72DB43B0" w:rsidR="0034723E" w:rsidRPr="00FD6533" w:rsidRDefault="004975AD" w:rsidP="00A63978">
      <w:pPr>
        <w:pStyle w:val="Noidung1"/>
        <w:rPr>
          <w:lang w:val="en-US"/>
        </w:rPr>
      </w:pPr>
      <w:r w:rsidRPr="00FD6533">
        <w:t>Tóm lại, cấu trúc Phaser.js nhấn mạnh tính mô-đun với config trung tâm và scene độc lập, phù hợp cho dự án web game từ cơ bản đến phức tạp.​</w:t>
      </w:r>
    </w:p>
    <w:p w14:paraId="7B7F9A7C" w14:textId="09D70265" w:rsidR="00D65FEF" w:rsidRPr="00FD6533" w:rsidRDefault="00D65FEF" w:rsidP="00D65FEF">
      <w:pPr>
        <w:pStyle w:val="Heading4"/>
        <w:rPr>
          <w:rFonts w:cs="Times New Roman"/>
        </w:rPr>
      </w:pPr>
      <w:bookmarkStart w:id="47" w:name="_Toc218671770"/>
      <w:r w:rsidRPr="00FD6533">
        <w:rPr>
          <w:rFonts w:cs="Times New Roman"/>
        </w:rPr>
        <w:t>Quản lý Scene</w:t>
      </w:r>
      <w:bookmarkEnd w:id="47"/>
    </w:p>
    <w:p w14:paraId="06B8284A" w14:textId="77777777" w:rsidR="000A7E5D" w:rsidRPr="00FD6533" w:rsidRDefault="000A7E5D" w:rsidP="000A7E5D">
      <w:pPr>
        <w:pStyle w:val="Noidung1"/>
      </w:pPr>
      <w:r w:rsidRPr="00FD6533">
        <w:t>Scene là thành phần cốt lõi của Phaser.js, đại diện cho các màn hình logic như gameplay, menu hoặc UI, giúp phân chia và quản lý vòng đời game một cách hiệu quả. Quản lý scene bao gồm khởi tạo, chuyển đổi và giao tiếp giữa các scene, được xử lý qua Scene Manager để tối ưu hóa hiệu suất và trải nghiệm người dùng.​</w:t>
      </w:r>
    </w:p>
    <w:p w14:paraId="61EE4B63" w14:textId="77777777" w:rsidR="000A7E5D" w:rsidRPr="00FD6533" w:rsidRDefault="000A7E5D" w:rsidP="000A7E5D">
      <w:pPr>
        <w:pStyle w:val="Noidung1"/>
      </w:pPr>
      <w:r w:rsidRPr="00FD6533">
        <w:t>Các khía cạnh chính:</w:t>
      </w:r>
    </w:p>
    <w:p w14:paraId="0DCF1120" w14:textId="77777777" w:rsidR="000A7E5D" w:rsidRPr="00FD6533" w:rsidRDefault="000A7E5D">
      <w:pPr>
        <w:pStyle w:val="Noidung1"/>
        <w:numPr>
          <w:ilvl w:val="0"/>
          <w:numId w:val="7"/>
        </w:numPr>
      </w:pPr>
      <w:r w:rsidRPr="00FD6533">
        <w:rPr>
          <w:b/>
        </w:rPr>
        <w:t>Cấu trúc và khởi tạo</w:t>
      </w:r>
      <w:r w:rsidRPr="00FD6533">
        <w:t>: Mỗi scene là một class kế thừa Phaser.Scene, với phương thức preload() tải tài nguyên, create() khởi tạo đối tượng và tương tác, update() xử lý cập nhật frame, vật lý và sự kiện thời gian thực. Scene được thêm vào game config qua mảng hoặc scene.add(key, SceneClass).​</w:t>
      </w:r>
    </w:p>
    <w:p w14:paraId="5BD0AB46" w14:textId="703F83AE" w:rsidR="000A7E5D" w:rsidRPr="00FD6533" w:rsidRDefault="000A7E5D">
      <w:pPr>
        <w:pStyle w:val="Noidung1"/>
        <w:numPr>
          <w:ilvl w:val="0"/>
          <w:numId w:val="7"/>
        </w:numPr>
      </w:pPr>
      <w:r w:rsidRPr="00FD6533">
        <w:rPr>
          <w:b/>
        </w:rPr>
        <w:t>Vòng đời scene</w:t>
      </w:r>
      <w:r w:rsidRPr="00FD6533">
        <w:t>: Scene trải qua các trạng thái: khởi tạo, tải, tạo, chạy, tạm dừng, tiếp tục và kết thúc</w:t>
      </w:r>
      <w:r w:rsidR="00F61489" w:rsidRPr="00FD6533">
        <w:rPr>
          <w:lang w:val="en-US"/>
        </w:rPr>
        <w:t>.</w:t>
      </w:r>
      <w:r w:rsidRPr="00FD6533">
        <w:t xml:space="preserve"> Scene Manager kiểm soát bằng phương thức như start(), stop(), pause(), resume() để chuyển đổi mượt mà.</w:t>
      </w:r>
    </w:p>
    <w:p w14:paraId="6F47948A" w14:textId="63B8EC9E" w:rsidR="000A7E5D" w:rsidRPr="00FD6533" w:rsidRDefault="000A7E5D">
      <w:pPr>
        <w:pStyle w:val="Noidung1"/>
        <w:numPr>
          <w:ilvl w:val="0"/>
          <w:numId w:val="7"/>
        </w:numPr>
      </w:pPr>
      <w:r w:rsidRPr="00FD6533">
        <w:rPr>
          <w:b/>
        </w:rPr>
        <w:t>Quản lý nhiều scene</w:t>
      </w:r>
      <w:r w:rsidRPr="00FD6533">
        <w:t>: Hỗ trợ chạy đồng thời nhiều scene, xếp chồng hoặc lồng ghép</w:t>
      </w:r>
      <w:r w:rsidR="00DE2AF7" w:rsidRPr="00FD6533">
        <w:rPr>
          <w:lang w:val="en-US"/>
        </w:rPr>
        <w:t>.</w:t>
      </w:r>
      <w:r w:rsidRPr="00FD6533">
        <w:t xml:space="preserve"> </w:t>
      </w:r>
      <w:r w:rsidR="00DE2AF7" w:rsidRPr="00FD6533">
        <w:rPr>
          <w:lang w:val="en-US"/>
        </w:rPr>
        <w:t>S</w:t>
      </w:r>
      <w:r w:rsidRPr="00FD6533">
        <w:t>ử dụng moveAbove(), moveBelow() hoặc swapPosition() để sắp xếp thứ tự render. Có thể chạy scene mới mà không dừng cũ qua launch().​</w:t>
      </w:r>
    </w:p>
    <w:p w14:paraId="281A527E" w14:textId="20A0EF89" w:rsidR="000A7E5D" w:rsidRPr="00FD6533" w:rsidRDefault="000A7E5D">
      <w:pPr>
        <w:pStyle w:val="Noidung1"/>
        <w:numPr>
          <w:ilvl w:val="0"/>
          <w:numId w:val="7"/>
        </w:numPr>
      </w:pPr>
      <w:r w:rsidRPr="00FD6533">
        <w:rPr>
          <w:b/>
        </w:rPr>
        <w:t>Sự kiện và giao tiếp</w:t>
      </w:r>
      <w:r w:rsidRPr="00FD6533">
        <w:t>: Scene sử dụng Event Emitter để gửi</w:t>
      </w:r>
      <w:r w:rsidR="007B3D58" w:rsidRPr="00FD6533">
        <w:rPr>
          <w:lang w:val="en-US"/>
        </w:rPr>
        <w:t xml:space="preserve"> hay </w:t>
      </w:r>
      <w:r w:rsidRPr="00FD6533">
        <w:t xml:space="preserve">nhận dữ liệu, như truyền điểm số giữa gameplay và leaderboard qua events.on('eventName', </w:t>
      </w:r>
      <w:r w:rsidRPr="00FD6533">
        <w:lastRenderedPageBreak/>
        <w:t>callback) hoặc data parameter trong start(). Điều này hỗ trợ chia sẻ trạng thái mà không cần global variables.​</w:t>
      </w:r>
    </w:p>
    <w:p w14:paraId="14DB7608" w14:textId="77777777" w:rsidR="000A7E5D" w:rsidRPr="00FD6533" w:rsidRDefault="000A7E5D">
      <w:pPr>
        <w:pStyle w:val="Noidung1"/>
        <w:numPr>
          <w:ilvl w:val="0"/>
          <w:numId w:val="7"/>
        </w:numPr>
      </w:pPr>
      <w:r w:rsidRPr="00FD6533">
        <w:rPr>
          <w:b/>
        </w:rPr>
        <w:t>Ứng dụng thực tế</w:t>
      </w:r>
      <w:r w:rsidRPr="00FD6533">
        <w:t>: Phân chia logic thành scene độc lập đơn giản hóa mã nguồn, dễ mở rộng và kiểm thử, đặc biệt cho game đa màn hình.​</w:t>
      </w:r>
    </w:p>
    <w:p w14:paraId="735CA10D" w14:textId="00BD40FF" w:rsidR="0034723E" w:rsidRPr="00FD6533" w:rsidRDefault="000A7E5D" w:rsidP="00F61489">
      <w:pPr>
        <w:pStyle w:val="Noidung1"/>
        <w:rPr>
          <w:lang w:val="en-US"/>
        </w:rPr>
      </w:pPr>
      <w:r w:rsidRPr="00FD6533">
        <w:t>Tóm lại, quản lý scene trong Phaser.js đảm bảo cấu trúc mô-đun, hiệu suất cao và trải nghiệm mượt mà, là nền tảng cho phát triển game 2D hiện đại.​</w:t>
      </w:r>
    </w:p>
    <w:p w14:paraId="401922AD" w14:textId="17DF137F" w:rsidR="00D65FEF" w:rsidRPr="00FD6533" w:rsidRDefault="00D65FEF" w:rsidP="00D65FEF">
      <w:pPr>
        <w:pStyle w:val="Heading4"/>
        <w:rPr>
          <w:rFonts w:cs="Times New Roman"/>
        </w:rPr>
      </w:pPr>
      <w:bookmarkStart w:id="48" w:name="_Toc218671771"/>
      <w:r w:rsidRPr="00FD6533">
        <w:rPr>
          <w:rFonts w:cs="Times New Roman"/>
        </w:rPr>
        <w:t>Tải và quản lý tài nguyên</w:t>
      </w:r>
      <w:bookmarkEnd w:id="48"/>
    </w:p>
    <w:p w14:paraId="6502348F" w14:textId="5CB1C3E3" w:rsidR="00E25833" w:rsidRPr="00FD6533" w:rsidRDefault="00E25833" w:rsidP="00E25833">
      <w:pPr>
        <w:pStyle w:val="Noidung1"/>
      </w:pPr>
      <w:r w:rsidRPr="00FD6533">
        <w:t>Việc tải và quản lý tài nguyên là bước quan trọng trong Phaser.js, đảm bảo dữ liệu được chuẩn bị đầy đủ trước khi chạy logic game, sử dụng phương thức preload() trong vòng đời scene để tránh lỗi thiếu file. Framework cung cấp hệ thống loader linh hoạt cho các loại asset như hình ảnh, âm thanh, sprite sheet và tilemap, với cache nội bộ để tối ưu hiệu suất.​</w:t>
      </w:r>
    </w:p>
    <w:p w14:paraId="49A66647" w14:textId="3EBC8ADB" w:rsidR="00E25833" w:rsidRPr="00FD6533" w:rsidRDefault="00E25833" w:rsidP="00CB4B1C">
      <w:pPr>
        <w:pStyle w:val="Noidung1"/>
      </w:pPr>
      <w:r w:rsidRPr="00FD6533">
        <w:t>Quy trình tải asset:</w:t>
      </w:r>
      <w:r w:rsidR="00CB4B1C" w:rsidRPr="00FD6533">
        <w:rPr>
          <w:lang w:val="en-US"/>
        </w:rPr>
        <w:t xml:space="preserve"> </w:t>
      </w:r>
      <w:r w:rsidRPr="00FD6533">
        <w:t>Đăng ký và tải trong preload(): Sử dụng các hàm như this.load.image('key', 'path/to/image.png'), this.load.audio('key', 'path/to/sound.mp3'), hoặc this.load.tilemapTiledJSON('key', 'path/to/map.json') để xác định tài nguyên cần thiết. Quy trình này diễn ra trước create(), giúp game sẵn sàng render mà không gián đoạn.​</w:t>
      </w:r>
    </w:p>
    <w:p w14:paraId="35831F49" w14:textId="538942AA" w:rsidR="00E25833" w:rsidRPr="00FD6533" w:rsidRDefault="00E25833" w:rsidP="00987058">
      <w:pPr>
        <w:pStyle w:val="Noidung1"/>
      </w:pPr>
      <w:r w:rsidRPr="00FD6533">
        <w:t>Vận hành asset sau tải:</w:t>
      </w:r>
      <w:r w:rsidR="00987058" w:rsidRPr="00FD6533">
        <w:rPr>
          <w:lang w:val="en-US"/>
        </w:rPr>
        <w:t xml:space="preserve"> </w:t>
      </w:r>
      <w:r w:rsidRPr="00FD6533">
        <w:t>Truy cập qua key trong create(): Tạo sprite (this.add.image(x, y, 'key')), animation hoặc đối tượng vật lý, tận dụng cache để tái sử dụng mà không tải lại, giảm tải cho trình duyệt khi chuyển scene. Hệ thống cache tự động quản lý bộ nhớ, hỗ trợ lặp lại nội dung hiệu quả.​</w:t>
      </w:r>
    </w:p>
    <w:p w14:paraId="6A1D14BD" w14:textId="6E0BE6F1" w:rsidR="00E25833" w:rsidRPr="00FD6533" w:rsidRDefault="00E25833" w:rsidP="008D23E9">
      <w:pPr>
        <w:pStyle w:val="Noidung1"/>
      </w:pPr>
      <w:r w:rsidRPr="00FD6533">
        <w:t>Xử lý nâng cao:</w:t>
      </w:r>
      <w:r w:rsidR="008D23E9" w:rsidRPr="00FD6533">
        <w:rPr>
          <w:lang w:val="en-US"/>
        </w:rPr>
        <w:t xml:space="preserve"> </w:t>
      </w:r>
      <w:r w:rsidRPr="00FD6533">
        <w:t>Kiểm tra trạng thái: Sử dụng sự kiện load.onLoadComplete, onFileComplete để theo dõi tiến độ, xử lý lỗi tải thất bại; có thể xóa asset khỏi cache qua destroy() để tiết kiệm bộ nhớ trên thiết bị yếu. Điều này cho phép reload động khi cần, tối ưu hiệu suất.​</w:t>
      </w:r>
    </w:p>
    <w:p w14:paraId="44C4CD38" w14:textId="5A525320" w:rsidR="0034723E" w:rsidRPr="00FD6533" w:rsidRDefault="00E25833" w:rsidP="000C3C05">
      <w:pPr>
        <w:pStyle w:val="Noidung1"/>
        <w:rPr>
          <w:lang w:val="en-US"/>
        </w:rPr>
      </w:pPr>
      <w:r w:rsidRPr="00FD6533">
        <w:t>Tóm lại, cách tiếp cận tải và quản lý asset của Phaser.js nhấn mạnh tính chủ động, hiệu quả bộ nhớ và dễ mở rộng, hỗ trợ lập trình viên kiểm soát toàn bộ quy trình.​</w:t>
      </w:r>
    </w:p>
    <w:p w14:paraId="7D176E5E" w14:textId="77777777" w:rsidR="00D65FEF" w:rsidRPr="00FD6533" w:rsidRDefault="00D65FEF" w:rsidP="00D65FEF">
      <w:pPr>
        <w:pStyle w:val="Heading4"/>
        <w:rPr>
          <w:rFonts w:cs="Times New Roman"/>
          <w:bCs/>
          <w:szCs w:val="26"/>
          <w:lang w:eastAsia="en-US"/>
        </w:rPr>
      </w:pPr>
      <w:bookmarkStart w:id="49" w:name="_Toc218671772"/>
      <w:r w:rsidRPr="00FD6533">
        <w:rPr>
          <w:rFonts w:cs="Times New Roman"/>
          <w:bCs/>
          <w:szCs w:val="26"/>
          <w:lang w:eastAsia="en-US"/>
        </w:rPr>
        <w:lastRenderedPageBreak/>
        <w:t>Hệ thống vật lý</w:t>
      </w:r>
      <w:bookmarkEnd w:id="49"/>
    </w:p>
    <w:p w14:paraId="37150418" w14:textId="77777777" w:rsidR="006F29AB" w:rsidRPr="00FD6533" w:rsidRDefault="006F29AB" w:rsidP="006F29AB">
      <w:pPr>
        <w:pStyle w:val="Noidung1"/>
      </w:pPr>
      <w:r w:rsidRPr="00FD6533">
        <w:t>Phaser.js tích hợp hệ thống vật lý đa dạng cho game 2D, từ arcade cơ bản đến mô phỏng thực tế, với ba engine chính: Arcade, Matter.js và Impact, được cấu hình qua config game để tối ưu hiệu suất trên web. Hệ thống hỗ trợ va chạm, trọng lực và động học, kích hoạt trên đối tượng qua this.physics.add.sprite() hoặc enableBody.​</w:t>
      </w:r>
    </w:p>
    <w:p w14:paraId="3C4AD001" w14:textId="77777777" w:rsidR="006F29AB" w:rsidRPr="00FD6533" w:rsidRDefault="006F29AB" w:rsidP="006F29AB">
      <w:pPr>
        <w:pStyle w:val="Noidung1"/>
      </w:pPr>
      <w:r w:rsidRPr="00FD6533">
        <w:rPr>
          <w:b/>
        </w:rPr>
        <w:t>Các hệ vật lý chính</w:t>
      </w:r>
      <w:r w:rsidRPr="00FD6533">
        <w:t>:</w:t>
      </w:r>
    </w:p>
    <w:p w14:paraId="1D1A948D" w14:textId="1EA26A14" w:rsidR="006F29AB" w:rsidRPr="00FD6533" w:rsidRDefault="006F29AB">
      <w:pPr>
        <w:pStyle w:val="Noidung1"/>
        <w:numPr>
          <w:ilvl w:val="0"/>
          <w:numId w:val="8"/>
        </w:numPr>
      </w:pPr>
      <w:r w:rsidRPr="00FD6533">
        <w:rPr>
          <w:b/>
        </w:rPr>
        <w:t>Arcade Physics</w:t>
      </w:r>
      <w:r w:rsidRPr="00FD6533">
        <w:t>: Engine nhẹ, phù hợp game retro, platformer hoặc puzzle, xử lý va chạm hình chữ nhật</w:t>
      </w:r>
      <w:r w:rsidR="00576F83" w:rsidRPr="00FD6533">
        <w:rPr>
          <w:lang w:val="en-US"/>
        </w:rPr>
        <w:t xml:space="preserve"> hoặc </w:t>
      </w:r>
      <w:r w:rsidRPr="00FD6533">
        <w:t>tròn với tốc độ cao. Hỗ trợ vận tốc, gia tốc, trọng lực, phản lực và event collision</w:t>
      </w:r>
      <w:r w:rsidR="008350BA" w:rsidRPr="00FD6533">
        <w:rPr>
          <w:lang w:val="en-US"/>
        </w:rPr>
        <w:t>.</w:t>
      </w:r>
      <w:r w:rsidRPr="00FD6533">
        <w:t xml:space="preserve"> API đơn giản như body.velocity.x = 100, collideWorldBounds = true.​</w:t>
      </w:r>
    </w:p>
    <w:p w14:paraId="1FC1A510" w14:textId="49950DFD" w:rsidR="006F29AB" w:rsidRPr="00FD6533" w:rsidRDefault="006F29AB">
      <w:pPr>
        <w:pStyle w:val="Noidung1"/>
        <w:numPr>
          <w:ilvl w:val="0"/>
          <w:numId w:val="8"/>
        </w:numPr>
      </w:pPr>
      <w:r w:rsidRPr="00FD6533">
        <w:rPr>
          <w:b/>
        </w:rPr>
        <w:t>Matter.js Physics</w:t>
      </w:r>
      <w:r w:rsidRPr="00FD6533">
        <w:t>: Tích hợp thư viện Matter.js cho mô phỏng thực tế, hỗ trợ shape phức tạp, composite body, constraints, joints, restitution và raycasting. Xử lý va chạm đa giai đoạn, stacking và động học bảo toàn năng lượng</w:t>
      </w:r>
      <w:r w:rsidR="006774CB" w:rsidRPr="00FD6533">
        <w:rPr>
          <w:lang w:val="en-US"/>
        </w:rPr>
        <w:t>.</w:t>
      </w:r>
      <w:r w:rsidRPr="00FD6533">
        <w:t xml:space="preserve"> </w:t>
      </w:r>
      <w:r w:rsidR="006774CB" w:rsidRPr="00FD6533">
        <w:rPr>
          <w:lang w:val="en-US"/>
        </w:rPr>
        <w:t>P</w:t>
      </w:r>
      <w:r w:rsidRPr="00FD6533">
        <w:t>hù hợp puzzle sâu hoặc simulation, với tính năng scaling, zoom và debug inspector.​</w:t>
      </w:r>
    </w:p>
    <w:p w14:paraId="3280D861" w14:textId="00A77F2C" w:rsidR="006F29AB" w:rsidRPr="00FD6533" w:rsidRDefault="006F29AB">
      <w:pPr>
        <w:pStyle w:val="Noidung1"/>
        <w:numPr>
          <w:ilvl w:val="0"/>
          <w:numId w:val="8"/>
        </w:numPr>
      </w:pPr>
      <w:r w:rsidRPr="00FD6533">
        <w:rPr>
          <w:b/>
        </w:rPr>
        <w:t>Impact Physics</w:t>
      </w:r>
      <w:r w:rsidRPr="00FD6533">
        <w:t>: Dành cho tương thích với engine khác, cung cấp va chạm cơ bản và rigid body, dễ chuyển đổi từ dự án cũ.​</w:t>
      </w:r>
    </w:p>
    <w:p w14:paraId="7463991A" w14:textId="556F53DD" w:rsidR="0034723E" w:rsidRPr="00FD6533" w:rsidRDefault="006F29AB" w:rsidP="00D941DF">
      <w:pPr>
        <w:pStyle w:val="Noidung1"/>
        <w:rPr>
          <w:lang w:val="en-US"/>
        </w:rPr>
      </w:pPr>
      <w:r w:rsidRPr="00FD6533">
        <w:t>Tóm lại, hệ thống vật lý của Phaser.js linh hoạt, tùy biến cao và hiệu suất tối ưu, hỗ trợ từ game casual đến simulation phức tạp, nâng cao sáng tạo trong phát triển web game.</w:t>
      </w:r>
    </w:p>
    <w:p w14:paraId="495D7E67" w14:textId="174536C7" w:rsidR="00D65FEF" w:rsidRPr="00FD6533" w:rsidRDefault="00D65FEF" w:rsidP="00D65FEF">
      <w:pPr>
        <w:pStyle w:val="Heading4"/>
        <w:rPr>
          <w:rFonts w:cs="Times New Roman"/>
        </w:rPr>
      </w:pPr>
      <w:bookmarkStart w:id="50" w:name="_Toc218671773"/>
      <w:r w:rsidRPr="00FD6533">
        <w:rPr>
          <w:rFonts w:cs="Times New Roman"/>
        </w:rPr>
        <w:t>Đầu vào và điều khiển</w:t>
      </w:r>
      <w:bookmarkEnd w:id="50"/>
    </w:p>
    <w:p w14:paraId="40386B83" w14:textId="77777777" w:rsidR="00AA3519" w:rsidRPr="00FD6533" w:rsidRDefault="00AA3519" w:rsidP="00AA3519">
      <w:pPr>
        <w:pStyle w:val="Noidung1"/>
      </w:pPr>
      <w:r w:rsidRPr="00FD6533">
        <w:t>Phaser.js cung cấp hệ thống đầu vào thống nhất, hỗ trợ đa nền tảng bao gồm desktop, mobile và tablet, xử lý sự kiện chuột, bàn phím, cảm ứng và gamepad qua Input Manager và Input Plugin để đảm bảo tính tương thích và mở rộng. Hệ thống này lắng nghe sự kiện DOM gốc, chuyển tiếp đến scene cụ thể, tối ưu hóa bằng cách chỉ kích hoạt input trên đối tượng tương tác.​</w:t>
      </w:r>
    </w:p>
    <w:p w14:paraId="54A2FCF7" w14:textId="77777777" w:rsidR="00667FB8" w:rsidRDefault="00667FB8" w:rsidP="00AA3519">
      <w:pPr>
        <w:pStyle w:val="Noidung1"/>
        <w:rPr>
          <w:b/>
        </w:rPr>
      </w:pPr>
    </w:p>
    <w:p w14:paraId="3146A1B6" w14:textId="77777777" w:rsidR="00667FB8" w:rsidRDefault="00667FB8">
      <w:pPr>
        <w:rPr>
          <w:rFonts w:ascii="Times New Roman" w:eastAsia="Times New Roman" w:hAnsi="Times New Roman" w:cs="Times New Roman"/>
          <w:b/>
          <w:bCs/>
          <w:szCs w:val="26"/>
          <w:lang w:val="vi-VN" w:eastAsia="en-US"/>
        </w:rPr>
      </w:pPr>
      <w:r>
        <w:rPr>
          <w:b/>
        </w:rPr>
        <w:br w:type="page"/>
      </w:r>
    </w:p>
    <w:p w14:paraId="4F8156C2" w14:textId="6C4F1788" w:rsidR="00AA3519" w:rsidRPr="00FD6533" w:rsidRDefault="00AA3519" w:rsidP="00AA3519">
      <w:pPr>
        <w:pStyle w:val="Noidung1"/>
      </w:pPr>
      <w:r w:rsidRPr="00FD6533">
        <w:rPr>
          <w:b/>
        </w:rPr>
        <w:lastRenderedPageBreak/>
        <w:t>Các cơ chế nhập liệu chính</w:t>
      </w:r>
      <w:r w:rsidRPr="00FD6533">
        <w:t>:</w:t>
      </w:r>
    </w:p>
    <w:p w14:paraId="2FEA25F9" w14:textId="6A6EEF96" w:rsidR="00AA3519" w:rsidRPr="00FD6533" w:rsidRDefault="00AA3519">
      <w:pPr>
        <w:pStyle w:val="Noidung1"/>
        <w:numPr>
          <w:ilvl w:val="0"/>
          <w:numId w:val="9"/>
        </w:numPr>
      </w:pPr>
      <w:r w:rsidRPr="00FD6533">
        <w:rPr>
          <w:b/>
        </w:rPr>
        <w:t>Chuột và cảm ứng</w:t>
      </w:r>
      <w:r w:rsidRPr="00FD6533">
        <w:t>: Hợp nhất mouse</w:t>
      </w:r>
      <w:r w:rsidR="00BD6F1D" w:rsidRPr="00FD6533">
        <w:rPr>
          <w:lang w:val="en-US"/>
        </w:rPr>
        <w:t>,</w:t>
      </w:r>
      <w:r w:rsidRPr="00FD6533">
        <w:t>touch thành pointer, xử lý sự kiện pointerdown, pointerup, pointermove</w:t>
      </w:r>
      <w:r w:rsidR="00E57EBA" w:rsidRPr="00FD6533">
        <w:rPr>
          <w:lang w:val="en-US"/>
        </w:rPr>
        <w:t>.</w:t>
      </w:r>
      <w:r w:rsidRPr="00FD6533">
        <w:t xml:space="preserve"> </w:t>
      </w:r>
      <w:r w:rsidR="00E57EBA" w:rsidRPr="00FD6533">
        <w:rPr>
          <w:lang w:val="en-US"/>
        </w:rPr>
        <w:t>K</w:t>
      </w:r>
      <w:r w:rsidRPr="00FD6533">
        <w:t>ích hoạt tương tác qua setInteractive() trên Game Object như sprite hoặc text. Hỗ trợ đa điểm với maxPointers config cho UI phức tạp.​</w:t>
      </w:r>
    </w:p>
    <w:p w14:paraId="44BF7E99" w14:textId="083B9F03" w:rsidR="00AA3519" w:rsidRPr="00FD6533" w:rsidRDefault="00AA3519">
      <w:pPr>
        <w:pStyle w:val="Noidung1"/>
        <w:numPr>
          <w:ilvl w:val="0"/>
          <w:numId w:val="9"/>
        </w:numPr>
      </w:pPr>
      <w:r w:rsidRPr="00FD6533">
        <w:rPr>
          <w:b/>
        </w:rPr>
        <w:t>Bàn phím</w:t>
      </w:r>
      <w:r w:rsidRPr="00FD6533">
        <w:t>: Theo dõi phím</w:t>
      </w:r>
      <w:r w:rsidR="00EE4A84" w:rsidRPr="00FD6533">
        <w:rPr>
          <w:lang w:val="en-US"/>
        </w:rPr>
        <w:t xml:space="preserve">, </w:t>
      </w:r>
      <w:r w:rsidRPr="00FD6533">
        <w:t>kiểm tra trạng thái isDown, justDown hoặc event onKeyDown để xử lý điều khiển. Tích hợp dễ dàng cho game platformer hoặc puzzle.​</w:t>
      </w:r>
    </w:p>
    <w:p w14:paraId="016895D1" w14:textId="60EB96A9" w:rsidR="00AA3519" w:rsidRPr="00FD6533" w:rsidRDefault="00AA3519">
      <w:pPr>
        <w:pStyle w:val="Noidung1"/>
        <w:numPr>
          <w:ilvl w:val="0"/>
          <w:numId w:val="9"/>
        </w:numPr>
      </w:pPr>
      <w:r w:rsidRPr="00FD6533">
        <w:rPr>
          <w:b/>
        </w:rPr>
        <w:t>Gamepad</w:t>
      </w:r>
      <w:r w:rsidRPr="00FD6533">
        <w:t>: Kích hoạt qua config.input.gamepad = true</w:t>
      </w:r>
      <w:r w:rsidR="006D4ACA" w:rsidRPr="00FD6533">
        <w:rPr>
          <w:lang w:val="en-US"/>
        </w:rPr>
        <w:t>.</w:t>
      </w:r>
      <w:r w:rsidRPr="00FD6533">
        <w:t xml:space="preserve"> </w:t>
      </w:r>
      <w:r w:rsidR="00764DC6" w:rsidRPr="00FD6533">
        <w:rPr>
          <w:lang w:val="en-US"/>
        </w:rPr>
        <w:t>Q</w:t>
      </w:r>
      <w:r w:rsidRPr="00FD6533">
        <w:t>uản lý nút, analog stick và shoulder button với event gamepad.buttonDown, axis value</w:t>
      </w:r>
      <w:r w:rsidR="00764DC6" w:rsidRPr="00FD6533">
        <w:rPr>
          <w:lang w:val="en-US"/>
        </w:rPr>
        <w:t>.</w:t>
      </w:r>
      <w:r w:rsidRPr="00FD6533">
        <w:t xml:space="preserve"> </w:t>
      </w:r>
      <w:r w:rsidR="00764DC6" w:rsidRPr="00FD6533">
        <w:rPr>
          <w:lang w:val="en-US"/>
        </w:rPr>
        <w:t>H</w:t>
      </w:r>
      <w:r w:rsidRPr="00FD6533">
        <w:t>ỗ trợ kết nối/mất kết nối tự động. Phù hợp cho game console-like trên web.​</w:t>
      </w:r>
    </w:p>
    <w:p w14:paraId="1D1B80EC" w14:textId="54F05787" w:rsidR="00AA3519" w:rsidRPr="00FD6533" w:rsidRDefault="00AA3519">
      <w:pPr>
        <w:pStyle w:val="Noidung1"/>
        <w:numPr>
          <w:ilvl w:val="0"/>
          <w:numId w:val="9"/>
        </w:numPr>
      </w:pPr>
      <w:r w:rsidRPr="00FD6533">
        <w:rPr>
          <w:b/>
        </w:rPr>
        <w:t>Xử lý đa điểm</w:t>
      </w:r>
      <w:r w:rsidRPr="00FD6533">
        <w:t>: Cấu hình số pointer</w:t>
      </w:r>
      <w:r w:rsidR="00FE7443" w:rsidRPr="00FD6533">
        <w:rPr>
          <w:lang w:val="en-US"/>
        </w:rPr>
        <w:t>,</w:t>
      </w:r>
      <w:r w:rsidRPr="00FD6533">
        <w:t>touch, kiểm tra activePointer.id để xử lý chạm riêng biệt trong mini-game hoặc UI đa chạm.​</w:t>
      </w:r>
    </w:p>
    <w:p w14:paraId="02A5EFC7" w14:textId="22C2C0B1" w:rsidR="0034723E" w:rsidRPr="00FD6533" w:rsidRDefault="00AA3519" w:rsidP="005C0DF8">
      <w:pPr>
        <w:pStyle w:val="Noidung1"/>
        <w:rPr>
          <w:lang w:val="en-US"/>
        </w:rPr>
      </w:pPr>
      <w:r w:rsidRPr="00FD6533">
        <w:t>Tóm lại, hệ thống đầu vào của Phaser.js mạnh mẽ, dễ mở rộng và tương thích cao, tạo nền tảng cho tương tác tinh vi trong game web 2D.​</w:t>
      </w:r>
    </w:p>
    <w:p w14:paraId="63EE9549" w14:textId="77777777" w:rsidR="00D65FEF" w:rsidRPr="00FD6533" w:rsidRDefault="00D65FEF" w:rsidP="00D65FEF">
      <w:pPr>
        <w:pStyle w:val="Heading4"/>
        <w:rPr>
          <w:rFonts w:cs="Times New Roman"/>
          <w:bCs/>
          <w:szCs w:val="26"/>
          <w:lang w:eastAsia="en-US"/>
        </w:rPr>
      </w:pPr>
      <w:bookmarkStart w:id="51" w:name="_Toc218671774"/>
      <w:r w:rsidRPr="00FD6533">
        <w:rPr>
          <w:rFonts w:cs="Times New Roman"/>
          <w:bCs/>
          <w:szCs w:val="26"/>
          <w:lang w:eastAsia="en-US"/>
        </w:rPr>
        <w:t>Âm thanh và animation</w:t>
      </w:r>
      <w:bookmarkEnd w:id="51"/>
    </w:p>
    <w:p w14:paraId="7DEE9EE5" w14:textId="3F13AFC6" w:rsidR="005C0DF8" w:rsidRPr="00FD6533" w:rsidRDefault="005C0DF8" w:rsidP="00767A94">
      <w:pPr>
        <w:pStyle w:val="Noidung1"/>
        <w:rPr>
          <w:lang w:val="en-US"/>
        </w:rPr>
      </w:pPr>
      <w:r w:rsidRPr="00FD6533">
        <w:rPr>
          <w:lang w:val="en-US"/>
        </w:rPr>
        <w:t>Phaser.js tích hợp hệ thống âm thanh và animation mạnh mẽ, sử dụng Sound Manager và Animation Manager để tạo trải nghiệm sống động, hỗ trợ đa nền tảng qua Web Audio API hoặc HTML5 Audio, đảm bảo hiệu suất cao trong game 2D. Các hệ thống này được quản lý toàn cục, dễ tái sử dụng giữa scene và tối ưu hóa tải tài nguyên.​</w:t>
      </w:r>
    </w:p>
    <w:p w14:paraId="4652A868" w14:textId="77777777" w:rsidR="005C0DF8" w:rsidRPr="00FD6533" w:rsidRDefault="005C0DF8">
      <w:pPr>
        <w:pStyle w:val="Noidung1"/>
        <w:numPr>
          <w:ilvl w:val="0"/>
          <w:numId w:val="25"/>
        </w:numPr>
        <w:rPr>
          <w:b/>
          <w:bCs w:val="0"/>
          <w:lang w:val="en-US"/>
        </w:rPr>
      </w:pPr>
      <w:r w:rsidRPr="00FD6533">
        <w:rPr>
          <w:b/>
          <w:bCs w:val="0"/>
          <w:lang w:val="en-US"/>
        </w:rPr>
        <w:t>Âm thanh:</w:t>
      </w:r>
    </w:p>
    <w:p w14:paraId="448741EA" w14:textId="5FCFD538" w:rsidR="005C0DF8" w:rsidRPr="00FD6533" w:rsidRDefault="005C0DF8" w:rsidP="00767A94">
      <w:pPr>
        <w:pStyle w:val="Noidung1"/>
        <w:rPr>
          <w:lang w:val="en-US"/>
        </w:rPr>
      </w:pPr>
      <w:r w:rsidRPr="00FD6533">
        <w:rPr>
          <w:lang w:val="en-US"/>
        </w:rPr>
        <w:t>Sound Manager tự động chọn Web Audio API nếu hỗ trợ, fallback sang HTML5 Audio cho tương thích rộng. Hỗ trợ tải và phát audio qua key (this.sound.add('key')), với kiểm soát volume, pitch, loop, fade in</w:t>
      </w:r>
      <w:r w:rsidR="00432E1E" w:rsidRPr="00FD6533">
        <w:rPr>
          <w:lang w:val="en-US"/>
        </w:rPr>
        <w:t>,</w:t>
      </w:r>
      <w:r w:rsidRPr="00FD6533">
        <w:rPr>
          <w:lang w:val="en-US"/>
        </w:rPr>
        <w:t>out và marker cho audio sprite. Event system xử lý complete, loop hoặc end, cho phép phát đồng thời nhạc nền và hiệu ứng.​</w:t>
      </w:r>
    </w:p>
    <w:p w14:paraId="13F87A10" w14:textId="77777777" w:rsidR="005C0DF8" w:rsidRPr="00FD6533" w:rsidRDefault="005C0DF8">
      <w:pPr>
        <w:pStyle w:val="Noidung1"/>
        <w:numPr>
          <w:ilvl w:val="0"/>
          <w:numId w:val="25"/>
        </w:numPr>
        <w:rPr>
          <w:b/>
          <w:bCs w:val="0"/>
          <w:lang w:val="en-US"/>
        </w:rPr>
      </w:pPr>
      <w:r w:rsidRPr="00FD6533">
        <w:rPr>
          <w:b/>
          <w:bCs w:val="0"/>
          <w:lang w:val="en-US"/>
        </w:rPr>
        <w:t>Animation:</w:t>
      </w:r>
    </w:p>
    <w:p w14:paraId="4332FE1D" w14:textId="732C458F" w:rsidR="005C0DF8" w:rsidRPr="00FD6533" w:rsidRDefault="005C0DF8" w:rsidP="00C65B09">
      <w:pPr>
        <w:pStyle w:val="Noidung1"/>
        <w:rPr>
          <w:lang w:val="en-US"/>
        </w:rPr>
      </w:pPr>
      <w:r w:rsidRPr="00FD6533">
        <w:rPr>
          <w:lang w:val="en-US"/>
        </w:rPr>
        <w:lastRenderedPageBreak/>
        <w:t>Animation Manager quản lý global frame-based animation từ sprite sheet hoặc atlas, định nghĩa frames, frameRate, repeat và yoyo cho sprite hoặc image</w:t>
      </w:r>
      <w:r w:rsidR="006832BA" w:rsidRPr="00FD6533">
        <w:rPr>
          <w:lang w:val="en-US"/>
        </w:rPr>
        <w:t>.</w:t>
      </w:r>
      <w:r w:rsidRPr="00FD6533">
        <w:rPr>
          <w:lang w:val="en-US"/>
        </w:rPr>
        <w:t xml:space="preserve"> Tích hợp event như onComplete để chuyển trạng thái, kết hợp Tween cho hiệu ứng mượt mà như move, scale, shake hoặc timeline cho chuỗi động tác phức tạp.​</w:t>
      </w:r>
    </w:p>
    <w:p w14:paraId="5644349C" w14:textId="2D5C4954" w:rsidR="0034723E" w:rsidRPr="00FD6533" w:rsidRDefault="005C0DF8" w:rsidP="00056E37">
      <w:pPr>
        <w:pStyle w:val="Noidung1"/>
        <w:rPr>
          <w:lang w:val="en-US"/>
        </w:rPr>
      </w:pPr>
      <w:r w:rsidRPr="00FD6533">
        <w:rPr>
          <w:lang w:val="en-US"/>
        </w:rPr>
        <w:t>Tóm lại, hệ thống âm thanh và animation của Phaser.js linh hoạt, hiệu quả và dễ mở rộng, tạo nền tảng vững chắc cho game tương tác cao.​</w:t>
      </w:r>
    </w:p>
    <w:p w14:paraId="652A52EF" w14:textId="5E78F6AF" w:rsidR="00D65FEF" w:rsidRPr="00FD6533" w:rsidRDefault="00D65FEF" w:rsidP="00D65FEF">
      <w:pPr>
        <w:pStyle w:val="Heading4"/>
        <w:rPr>
          <w:rFonts w:cs="Times New Roman"/>
        </w:rPr>
      </w:pPr>
      <w:bookmarkStart w:id="52" w:name="_Toc218671775"/>
      <w:r w:rsidRPr="00FD6533">
        <w:rPr>
          <w:rFonts w:cs="Times New Roman"/>
        </w:rPr>
        <w:t>Triển khai và xuất bản</w:t>
      </w:r>
      <w:bookmarkEnd w:id="52"/>
    </w:p>
    <w:p w14:paraId="43A98A6B" w14:textId="48366283" w:rsidR="00B13377" w:rsidRPr="00FD6533" w:rsidRDefault="00B13377" w:rsidP="00B13377">
      <w:pPr>
        <w:pStyle w:val="Noidung1"/>
      </w:pPr>
      <w:r w:rsidRPr="00FD6533">
        <w:t>Phaser.js hỗ trợ triển khai game đa nền tảng nhờ nền tảng HTML5, JavaScript và CSS, cho phép xuất bản nhanh chóng lên web server, đóng gói thành app desktop</w:t>
      </w:r>
      <w:r w:rsidR="00FD2FA1" w:rsidRPr="00FD6533">
        <w:rPr>
          <w:lang w:val="en-US"/>
        </w:rPr>
        <w:t>,</w:t>
      </w:r>
      <w:r w:rsidRPr="00FD6533">
        <w:t>mobile hoặc tích hợp với dịch vụ như Discord, Steam và Twitch. Quy trình tận dụng bundler như Webpack, Vite hoặc CLI tools để tối ưu hóa, đảm bảo hiệu suất và tương thích rộng.​</w:t>
      </w:r>
    </w:p>
    <w:p w14:paraId="5A300529" w14:textId="77777777" w:rsidR="00B13377" w:rsidRPr="00FD6533" w:rsidRDefault="00B13377" w:rsidP="00B13377">
      <w:pPr>
        <w:pStyle w:val="Noidung1"/>
      </w:pPr>
      <w:r w:rsidRPr="00FD6533">
        <w:rPr>
          <w:b/>
        </w:rPr>
        <w:t>Các hình thức xuất bản phổ biến</w:t>
      </w:r>
      <w:r w:rsidRPr="00FD6533">
        <w:t>:</w:t>
      </w:r>
    </w:p>
    <w:p w14:paraId="7F42CB02" w14:textId="6BC58F27" w:rsidR="00B13377" w:rsidRPr="00FD6533" w:rsidRDefault="00B13377">
      <w:pPr>
        <w:pStyle w:val="Noidung1"/>
        <w:numPr>
          <w:ilvl w:val="0"/>
          <w:numId w:val="10"/>
        </w:numPr>
      </w:pPr>
      <w:r w:rsidRPr="00FD6533">
        <w:rPr>
          <w:b/>
        </w:rPr>
        <w:t>Web game (HTML5)</w:t>
      </w:r>
      <w:r w:rsidRPr="00FD6533">
        <w:t>: Deploy trực tiếp lên Apache, Nginx, GitHub Pages, Itch.io, Netlify hoặc Vercel bằng cách upload folder dự án</w:t>
      </w:r>
      <w:r w:rsidR="008360CD" w:rsidRPr="00FD6533">
        <w:rPr>
          <w:lang w:val="en-US"/>
        </w:rPr>
        <w:t>,</w:t>
      </w:r>
      <w:r w:rsidRPr="00FD6533">
        <w:t xml:space="preserve"> hỗ trợ SCORM cho nền tảng giáo dục như Moodle để lưu trạng thái. Game chạy ngay trên trình duyệt mà không cần plugin.​</w:t>
      </w:r>
    </w:p>
    <w:p w14:paraId="4073191E" w14:textId="2DD14A51" w:rsidR="00B13377" w:rsidRPr="00FD6533" w:rsidRDefault="00B13377">
      <w:pPr>
        <w:pStyle w:val="Noidung1"/>
        <w:numPr>
          <w:ilvl w:val="0"/>
          <w:numId w:val="10"/>
        </w:numPr>
      </w:pPr>
      <w:r w:rsidRPr="00FD6533">
        <w:rPr>
          <w:b/>
        </w:rPr>
        <w:t>Đóng gói desktop</w:t>
      </w:r>
      <w:r w:rsidR="00507464" w:rsidRPr="00FD6533">
        <w:rPr>
          <w:b/>
          <w:lang w:val="en-US"/>
        </w:rPr>
        <w:t>,</w:t>
      </w:r>
      <w:r w:rsidRPr="00FD6533">
        <w:rPr>
          <w:b/>
        </w:rPr>
        <w:t>mobile</w:t>
      </w:r>
      <w:r w:rsidRPr="00FD6533">
        <w:t>: Sử dụng Electron cho .exe/.app, Cordova/Capacitor cho APK/IPA, tích hợp payment, login và lưu trữ cục bộ. Dễ chuyển đổi từ web sang native app.​</w:t>
      </w:r>
    </w:p>
    <w:p w14:paraId="5B539F3E" w14:textId="423E0D3F" w:rsidR="00B13377" w:rsidRPr="00FD6533" w:rsidRDefault="00B13377">
      <w:pPr>
        <w:pStyle w:val="Noidung1"/>
        <w:numPr>
          <w:ilvl w:val="0"/>
          <w:numId w:val="10"/>
        </w:numPr>
      </w:pPr>
      <w:r w:rsidRPr="00FD6533">
        <w:rPr>
          <w:b/>
        </w:rPr>
        <w:t>Tích hợp nền tảng</w:t>
      </w:r>
      <w:r w:rsidR="00302255" w:rsidRPr="00FD6533">
        <w:rPr>
          <w:b/>
          <w:lang w:val="en-US"/>
        </w:rPr>
        <w:t>,</w:t>
      </w:r>
      <w:r w:rsidRPr="00FD6533">
        <w:rPr>
          <w:b/>
        </w:rPr>
        <w:t>cloud</w:t>
      </w:r>
      <w:r w:rsidRPr="00FD6533">
        <w:t>: Triển khai lên Discord Activities, Twitch Overlay, YouTube Playables hoặc streaming services</w:t>
      </w:r>
      <w:r w:rsidR="005F1AD9" w:rsidRPr="00FD6533">
        <w:rPr>
          <w:lang w:val="en-US"/>
        </w:rPr>
        <w:t>.</w:t>
      </w:r>
      <w:r w:rsidRPr="00FD6533">
        <w:t xml:space="preserve"> </w:t>
      </w:r>
      <w:r w:rsidR="005F1AD9" w:rsidRPr="00FD6533">
        <w:rPr>
          <w:lang w:val="en-US"/>
        </w:rPr>
        <w:t>S</w:t>
      </w:r>
      <w:r w:rsidRPr="00FD6533">
        <w:t>ử dụng bundler để tùy chỉnh metadata và analytics. Hỗ trợ framework như React, Vue cho tích hợp site hiện đại.​</w:t>
      </w:r>
    </w:p>
    <w:p w14:paraId="19AD518A" w14:textId="2A202059" w:rsidR="0034723E" w:rsidRPr="00FD6533" w:rsidRDefault="00B13377" w:rsidP="00A04375">
      <w:pPr>
        <w:pStyle w:val="Noidung1"/>
        <w:rPr>
          <w:lang w:val="en-US"/>
        </w:rPr>
      </w:pPr>
      <w:r w:rsidRPr="00FD6533">
        <w:t>Tóm lại, nhờ hệ sinh thái web hiện đại và cộng đồng hỗ trợ, triển khai Phaser.js linh hoạt, nhanh chóng và dễ bảo trì, phù hợp từ dự án cá nhân đến thương mại.​</w:t>
      </w:r>
    </w:p>
    <w:p w14:paraId="79831E95" w14:textId="77777777" w:rsidR="00A05CC0" w:rsidRPr="00FD6533" w:rsidRDefault="00A05CC0" w:rsidP="00A05CC0">
      <w:pPr>
        <w:pStyle w:val="Heading2"/>
        <w:rPr>
          <w:rFonts w:cs="Times New Roman"/>
        </w:rPr>
      </w:pPr>
      <w:bookmarkStart w:id="53" w:name="_Toc218671776"/>
      <w:r w:rsidRPr="00FD6533">
        <w:rPr>
          <w:rFonts w:cs="Times New Roman"/>
        </w:rPr>
        <w:lastRenderedPageBreak/>
        <w:t>API</w:t>
      </w:r>
      <w:bookmarkEnd w:id="53"/>
    </w:p>
    <w:p w14:paraId="6F9F95BB" w14:textId="77777777" w:rsidR="00D14F8A" w:rsidRPr="00FD6533" w:rsidRDefault="00D14F8A" w:rsidP="00D14F8A">
      <w:pPr>
        <w:pStyle w:val="Heading3"/>
        <w:rPr>
          <w:rFonts w:cs="Times New Roman"/>
        </w:rPr>
      </w:pPr>
      <w:bookmarkStart w:id="54" w:name="_Toc218671777"/>
      <w:r w:rsidRPr="00FD6533">
        <w:rPr>
          <w:rFonts w:cs="Times New Roman"/>
        </w:rPr>
        <w:t>Khái niệm về API</w:t>
      </w:r>
      <w:bookmarkEnd w:id="54"/>
    </w:p>
    <w:p w14:paraId="69A172A5" w14:textId="4F97BDBA" w:rsidR="0037477F" w:rsidRPr="00FD6533" w:rsidRDefault="0037477F" w:rsidP="0037477F">
      <w:pPr>
        <w:pStyle w:val="Noidung1"/>
        <w:rPr>
          <w:lang w:val="en-US"/>
        </w:rPr>
      </w:pPr>
      <w:r w:rsidRPr="00FD6533">
        <w:rPr>
          <w:bCs w:val="0"/>
          <w:lang w:val="en-US"/>
        </w:rPr>
        <w:t>API là</w:t>
      </w:r>
      <w:r w:rsidRPr="00FD6533">
        <w:rPr>
          <w:lang w:val="en-US"/>
        </w:rPr>
        <w:t xml:space="preserve"> cơ chế cho phép hai thành phần phần mềm khác nhau giao tiếp và trao đổi dữ liệu thông qua một tập hợp các định nghĩa và giao thức chuẩn. API đóng vai trò như một hợp đồng dịch vụ, định nghĩa rõ cách thức một phần mềm có thể gửi yêu cầu đến một phần mềm hoặc dịch vụ khác, và nhận về phản hồi phù hợp.</w:t>
      </w:r>
    </w:p>
    <w:p w14:paraId="71B816E1" w14:textId="085EECE3" w:rsidR="0037477F" w:rsidRPr="00FD6533" w:rsidRDefault="0037477F" w:rsidP="0037477F">
      <w:pPr>
        <w:pStyle w:val="Noidung1"/>
        <w:rPr>
          <w:lang w:val="en-US"/>
        </w:rPr>
      </w:pPr>
      <w:r w:rsidRPr="00FD6533">
        <w:rPr>
          <w:lang w:val="en-US"/>
        </w:rPr>
        <w:t>Ví dụ điển hình là ứng dụng thời tiết trên điện thoại thông minh, sử dụng API để kết nối với hệ thống dữ liệu dự báo thời tiết, gửi các yêu cầu về vị trí địa lý</w:t>
      </w:r>
      <w:r w:rsidR="009C6D55" w:rsidRPr="00FD6533">
        <w:rPr>
          <w:lang w:val="en-US"/>
        </w:rPr>
        <w:t>,</w:t>
      </w:r>
      <w:r w:rsidRPr="00FD6533">
        <w:rPr>
          <w:lang w:val="en-US"/>
        </w:rPr>
        <w:t xml:space="preserve"> ngày giờ và nhận về thông tin dự báo cập nhật theo thời gian thực.</w:t>
      </w:r>
    </w:p>
    <w:p w14:paraId="3E52A801" w14:textId="77777777" w:rsidR="0037477F" w:rsidRPr="00FD6533" w:rsidRDefault="0037477F" w:rsidP="0037477F">
      <w:pPr>
        <w:pStyle w:val="Noidung1"/>
        <w:rPr>
          <w:lang w:val="en-US"/>
        </w:rPr>
      </w:pPr>
      <w:r w:rsidRPr="00FD6533">
        <w:rPr>
          <w:lang w:val="en-US"/>
        </w:rPr>
        <w:t>Kiến trúc API hiện đại thường chia thành các loại chính như:</w:t>
      </w:r>
    </w:p>
    <w:p w14:paraId="0404085B" w14:textId="77777777" w:rsidR="0037477F" w:rsidRPr="00FD6533" w:rsidRDefault="0037477F">
      <w:pPr>
        <w:pStyle w:val="Noidung1"/>
        <w:numPr>
          <w:ilvl w:val="0"/>
          <w:numId w:val="4"/>
        </w:numPr>
        <w:rPr>
          <w:lang w:val="en-US"/>
        </w:rPr>
      </w:pPr>
      <w:r w:rsidRPr="00FD6533">
        <w:rPr>
          <w:b/>
          <w:lang w:val="en-US"/>
        </w:rPr>
        <w:t>API REST</w:t>
      </w:r>
      <w:r w:rsidRPr="00FD6533">
        <w:rPr>
          <w:lang w:val="en-US"/>
        </w:rPr>
        <w:t>: Giao tiếp qua giao thức HTTP, sử dụng các phương thức GET, POST, PUT, DELETE… Dữ liệu truyền thường là định dạng JSON, nhấn mạnh tính không trạng thái và tương thích tốt với môi trường web, mobile.</w:t>
      </w:r>
    </w:p>
    <w:p w14:paraId="29C1444E" w14:textId="77777777" w:rsidR="0037477F" w:rsidRPr="00FD6533" w:rsidRDefault="0037477F">
      <w:pPr>
        <w:pStyle w:val="Noidung1"/>
        <w:numPr>
          <w:ilvl w:val="0"/>
          <w:numId w:val="4"/>
        </w:numPr>
        <w:rPr>
          <w:lang w:val="en-US"/>
        </w:rPr>
      </w:pPr>
      <w:r w:rsidRPr="00FD6533">
        <w:rPr>
          <w:b/>
          <w:lang w:val="en-US"/>
        </w:rPr>
        <w:t>API WebSocket</w:t>
      </w:r>
      <w:r w:rsidRPr="00FD6533">
        <w:rPr>
          <w:lang w:val="en-US"/>
        </w:rPr>
        <w:t>: Hỗ trợ giao tiếp hai chiều realtime giữa các ứng dụng, hiệu quả cho các dịch vụ chat, game, notification.</w:t>
      </w:r>
    </w:p>
    <w:p w14:paraId="7666357B" w14:textId="16BFA51C" w:rsidR="0037477F" w:rsidRPr="00FD6533" w:rsidRDefault="0037477F">
      <w:pPr>
        <w:pStyle w:val="Noidung1"/>
        <w:numPr>
          <w:ilvl w:val="0"/>
          <w:numId w:val="4"/>
        </w:numPr>
        <w:rPr>
          <w:lang w:val="en-US"/>
        </w:rPr>
      </w:pPr>
      <w:r w:rsidRPr="00FD6533">
        <w:rPr>
          <w:b/>
          <w:lang w:val="en-US"/>
        </w:rPr>
        <w:t>API SOAP, RPC</w:t>
      </w:r>
      <w:r w:rsidRPr="00FD6533">
        <w:rPr>
          <w:lang w:val="en-US"/>
        </w:rPr>
        <w:t>: Các kiểu API truyền thống, sử dụng XML, được dùng cho hệ thống yêu cầu tính đồng bộ khóa chặt.</w:t>
      </w:r>
    </w:p>
    <w:p w14:paraId="1C4EFA79" w14:textId="09C4F3B5" w:rsidR="00F63BAF" w:rsidRPr="00FD6533" w:rsidRDefault="0037477F" w:rsidP="00A54879">
      <w:pPr>
        <w:pStyle w:val="Noidung1"/>
        <w:rPr>
          <w:lang w:val="en-US"/>
        </w:rPr>
      </w:pPr>
      <w:r w:rsidRPr="00FD6533">
        <w:rPr>
          <w:lang w:val="en-US"/>
        </w:rPr>
        <w:t>API giúp tích hợp nhanh các ứng dụng mới với hệ thống hiện tại, đẩy nhanh đổi mới công nghệ, mở rộng khả năng kết nối nhiều nền tảng, đồng thời tăng khả năng bảo trì phần mềm nhờ tách biệt rõ giữa giao diện và logic nội bộ. Các API còn được phân loại theo phạm vi sử dụng: API riêng, API công cộng, API đối tác và API tổng hợp.</w:t>
      </w:r>
    </w:p>
    <w:p w14:paraId="19C8B341" w14:textId="77777777" w:rsidR="00F63BAF" w:rsidRPr="00FD6533" w:rsidRDefault="0037477F" w:rsidP="0037477F">
      <w:pPr>
        <w:pStyle w:val="Noidung1"/>
        <w:rPr>
          <w:b/>
          <w:lang w:val="en-US"/>
        </w:rPr>
      </w:pPr>
      <w:r w:rsidRPr="00FD6533">
        <w:rPr>
          <w:b/>
          <w:lang w:val="en-US"/>
        </w:rPr>
        <w:t>Kết luận:</w:t>
      </w:r>
    </w:p>
    <w:p w14:paraId="784DB7DD" w14:textId="57F705F1" w:rsidR="008A1819" w:rsidRPr="00FD6533" w:rsidRDefault="0037477F" w:rsidP="009F4679">
      <w:pPr>
        <w:pStyle w:val="Noidung1"/>
        <w:rPr>
          <w:lang w:val="en-US"/>
        </w:rPr>
      </w:pPr>
      <w:r w:rsidRPr="00FD6533">
        <w:rPr>
          <w:lang w:val="en-US"/>
        </w:rPr>
        <w:t>API là nền tảng cho mọi kết nối dữ liệu trong thời đại số hóa, thúc đẩy khả năng tích hợp, mở rộng và tối ưu hóa trải nghiệm người dùng ở mọi cấp độ phát triển phần mềm.</w:t>
      </w:r>
    </w:p>
    <w:p w14:paraId="35412F13" w14:textId="2AC25642" w:rsidR="002819F1" w:rsidRPr="00FD6533" w:rsidRDefault="008A1819" w:rsidP="008A1819">
      <w:pPr>
        <w:pStyle w:val="Heading3"/>
        <w:rPr>
          <w:rFonts w:cs="Times New Roman"/>
        </w:rPr>
      </w:pPr>
      <w:bookmarkStart w:id="55" w:name="_Toc218671778"/>
      <w:r w:rsidRPr="00FD6533">
        <w:rPr>
          <w:rFonts w:cs="Times New Roman"/>
        </w:rPr>
        <w:lastRenderedPageBreak/>
        <w:t>Cấu trúc request</w:t>
      </w:r>
      <w:r w:rsidR="005F03BF" w:rsidRPr="00FD6533">
        <w:rPr>
          <w:rFonts w:cs="Times New Roman"/>
        </w:rPr>
        <w:t xml:space="preserve"> và </w:t>
      </w:r>
      <w:r w:rsidRPr="00FD6533">
        <w:rPr>
          <w:rFonts w:cs="Times New Roman"/>
        </w:rPr>
        <w:t>response trong API</w:t>
      </w:r>
      <w:bookmarkEnd w:id="55"/>
    </w:p>
    <w:p w14:paraId="1C545BE5" w14:textId="69754C83" w:rsidR="00D81BCA" w:rsidRPr="00FD6533" w:rsidRDefault="00242E60" w:rsidP="00947193">
      <w:pPr>
        <w:pStyle w:val="Noidung1"/>
        <w:rPr>
          <w:lang w:val="en-US"/>
        </w:rPr>
      </w:pPr>
      <w:r w:rsidRPr="00FD6533">
        <w:rPr>
          <w:lang w:val="en-US"/>
        </w:rPr>
        <w:t>Trong môi trường giao tiếp API hiện đại, nhất là API RESTful, mọi hoạt động cần tuân thủ các nguyên tắc cấu trúc request – response chuẩn, đảm bảo tính nhất quán và khả năng tích hợp hệ thống dễ dàng.</w:t>
      </w:r>
    </w:p>
    <w:p w14:paraId="2436E0AA" w14:textId="3E91C5AF" w:rsidR="00242E60" w:rsidRPr="00FD6533" w:rsidRDefault="00242E60">
      <w:pPr>
        <w:pStyle w:val="Noidung1"/>
        <w:numPr>
          <w:ilvl w:val="0"/>
          <w:numId w:val="5"/>
        </w:numPr>
        <w:rPr>
          <w:lang w:val="en-US"/>
        </w:rPr>
      </w:pPr>
      <w:r w:rsidRPr="00FD6533">
        <w:rPr>
          <w:b/>
          <w:lang w:val="en-US"/>
        </w:rPr>
        <w:t>Request:</w:t>
      </w:r>
    </w:p>
    <w:p w14:paraId="6855ADFA" w14:textId="77777777" w:rsidR="00242E60" w:rsidRPr="00FD6533" w:rsidRDefault="00242E60" w:rsidP="004A545F">
      <w:pPr>
        <w:pStyle w:val="Noidung1"/>
        <w:rPr>
          <w:lang w:val="en-US"/>
        </w:rPr>
      </w:pPr>
      <w:r w:rsidRPr="00FD6533">
        <w:rPr>
          <w:b/>
          <w:lang w:val="en-US"/>
        </w:rPr>
        <w:t>Endpoint:</w:t>
      </w:r>
      <w:r w:rsidRPr="00FD6533">
        <w:rPr>
          <w:lang w:val="en-US"/>
        </w:rPr>
        <w:t> URL đại diện cho điểm cuối API, ví dụ: /api/v1/users, thường đi kèm tham số truy vấn hoặc ID tài nguyên.</w:t>
      </w:r>
    </w:p>
    <w:p w14:paraId="3A002FF4" w14:textId="1DE5E545" w:rsidR="00242E60" w:rsidRPr="00FD6533" w:rsidRDefault="00242E60" w:rsidP="004A545F">
      <w:pPr>
        <w:pStyle w:val="Noidung1"/>
        <w:rPr>
          <w:lang w:val="en-US"/>
        </w:rPr>
      </w:pPr>
      <w:r w:rsidRPr="00FD6533">
        <w:rPr>
          <w:b/>
          <w:lang w:val="en-US"/>
        </w:rPr>
        <w:t>Phương thức HTTP:</w:t>
      </w:r>
      <w:r w:rsidRPr="00FD6533">
        <w:rPr>
          <w:lang w:val="en-US"/>
        </w:rPr>
        <w:t> Các verb chuẩn như GET, POST, PUT/PATCH, DELETE.</w:t>
      </w:r>
    </w:p>
    <w:p w14:paraId="343C7F34" w14:textId="6F865121" w:rsidR="00242E60" w:rsidRPr="00FD6533" w:rsidRDefault="00242E60" w:rsidP="004A545F">
      <w:pPr>
        <w:pStyle w:val="Noidung1"/>
        <w:rPr>
          <w:lang w:val="en-US"/>
        </w:rPr>
      </w:pPr>
      <w:r w:rsidRPr="00FD6533">
        <w:rPr>
          <w:b/>
          <w:lang w:val="en-US"/>
        </w:rPr>
        <w:t>Header:</w:t>
      </w:r>
      <w:r w:rsidRPr="00FD6533">
        <w:rPr>
          <w:lang w:val="en-US"/>
        </w:rPr>
        <w:t> Phần khai báo thông tin metadata yêu cầu</w:t>
      </w:r>
      <w:r w:rsidR="001E2A42" w:rsidRPr="00FD6533">
        <w:rPr>
          <w:lang w:val="en-US"/>
        </w:rPr>
        <w:t>.</w:t>
      </w:r>
    </w:p>
    <w:p w14:paraId="0FE8C662" w14:textId="1DA6B7BC" w:rsidR="00242E60" w:rsidRPr="00FD6533" w:rsidRDefault="00242E60" w:rsidP="004A545F">
      <w:pPr>
        <w:pStyle w:val="Noidung1"/>
        <w:rPr>
          <w:lang w:val="en-US"/>
        </w:rPr>
      </w:pPr>
      <w:r w:rsidRPr="00FD6533">
        <w:rPr>
          <w:b/>
          <w:lang w:val="en-US"/>
        </w:rPr>
        <w:t>Body:</w:t>
      </w:r>
      <w:r w:rsidRPr="00FD6533">
        <w:rPr>
          <w:lang w:val="en-US"/>
        </w:rPr>
        <w:t> Dữ liệu gửi kèm ở dạng JSON, XML… với các trường dữ liệu phù hợp yêu cầu endpoint.</w:t>
      </w:r>
    </w:p>
    <w:p w14:paraId="700F64EE" w14:textId="12EEB660" w:rsidR="00242E60" w:rsidRPr="00FD6533" w:rsidRDefault="00242E60">
      <w:pPr>
        <w:pStyle w:val="Noidung1"/>
        <w:numPr>
          <w:ilvl w:val="0"/>
          <w:numId w:val="5"/>
        </w:numPr>
        <w:rPr>
          <w:lang w:val="en-US"/>
        </w:rPr>
      </w:pPr>
      <w:r w:rsidRPr="00FD6533">
        <w:rPr>
          <w:b/>
          <w:lang w:val="en-US"/>
        </w:rPr>
        <w:t>Response:</w:t>
      </w:r>
    </w:p>
    <w:p w14:paraId="298696AE" w14:textId="278673AF" w:rsidR="00242E60" w:rsidRPr="00FD6533" w:rsidRDefault="00242E60" w:rsidP="004A545F">
      <w:pPr>
        <w:pStyle w:val="Noidung1"/>
        <w:rPr>
          <w:lang w:val="en-US"/>
        </w:rPr>
      </w:pPr>
      <w:r w:rsidRPr="00FD6533">
        <w:rPr>
          <w:b/>
          <w:lang w:val="en-US"/>
        </w:rPr>
        <w:t>Status Code:</w:t>
      </w:r>
      <w:r w:rsidRPr="00FD6533">
        <w:rPr>
          <w:lang w:val="en-US"/>
        </w:rPr>
        <w:t> Mã trạng thái HTTP phản ánh kết quả xử lý:</w:t>
      </w:r>
      <w:r w:rsidR="004A545F" w:rsidRPr="00FD6533">
        <w:rPr>
          <w:lang w:val="en-US"/>
        </w:rPr>
        <w:t xml:space="preserve"> </w:t>
      </w:r>
      <w:r w:rsidRPr="00FD6533">
        <w:rPr>
          <w:lang w:val="en-US"/>
        </w:rPr>
        <w:t>200/201, 400, 401, 403, 404, 500.</w:t>
      </w:r>
    </w:p>
    <w:p w14:paraId="2B4F5699" w14:textId="3C75E09D" w:rsidR="00242E60" w:rsidRPr="00FD6533" w:rsidRDefault="00242E60" w:rsidP="004A545F">
      <w:pPr>
        <w:pStyle w:val="Noidung1"/>
        <w:rPr>
          <w:lang w:val="en-US"/>
        </w:rPr>
      </w:pPr>
      <w:r w:rsidRPr="00FD6533">
        <w:rPr>
          <w:b/>
          <w:lang w:val="en-US"/>
        </w:rPr>
        <w:t>Header:</w:t>
      </w:r>
      <w:r w:rsidRPr="00FD6533">
        <w:rPr>
          <w:lang w:val="en-US"/>
        </w:rPr>
        <w:t> Metadata phản hồi, thông tin xác thực lại.</w:t>
      </w:r>
    </w:p>
    <w:p w14:paraId="1DB9E6B4" w14:textId="1AADC50A" w:rsidR="00242E60" w:rsidRPr="00FD6533" w:rsidRDefault="00242E60" w:rsidP="004A545F">
      <w:pPr>
        <w:pStyle w:val="Noidung1"/>
        <w:rPr>
          <w:lang w:val="en-US"/>
        </w:rPr>
      </w:pPr>
      <w:r w:rsidRPr="00FD6533">
        <w:rPr>
          <w:b/>
          <w:lang w:val="en-US"/>
        </w:rPr>
        <w:t>Body:</w:t>
      </w:r>
      <w:r w:rsidRPr="00FD6533">
        <w:rPr>
          <w:lang w:val="en-US"/>
        </w:rPr>
        <w:t> Nội dung phản hồi ở dạng JSON/XML bao gồm dữ liệu tài nguyên trả về, thông báo lỗi, hoặc thông tin bổ sung cho client.</w:t>
      </w:r>
    </w:p>
    <w:p w14:paraId="7FD446ED" w14:textId="77777777" w:rsidR="00242E60" w:rsidRPr="00FD6533" w:rsidRDefault="00242E60">
      <w:pPr>
        <w:pStyle w:val="Noidung1"/>
        <w:numPr>
          <w:ilvl w:val="0"/>
          <w:numId w:val="5"/>
        </w:numPr>
        <w:rPr>
          <w:lang w:val="en-US"/>
        </w:rPr>
      </w:pPr>
      <w:r w:rsidRPr="00FD6533">
        <w:rPr>
          <w:b/>
          <w:lang w:val="en-US"/>
        </w:rPr>
        <w:t>Ví dụ minh họa:</w:t>
      </w:r>
    </w:p>
    <w:p w14:paraId="7ED743A6" w14:textId="20F24EE1" w:rsidR="00242E60" w:rsidRPr="00FD6533" w:rsidRDefault="00242E60" w:rsidP="00E675F8">
      <w:pPr>
        <w:pStyle w:val="Noidung1"/>
        <w:ind w:left="720" w:firstLine="0"/>
        <w:rPr>
          <w:lang w:val="en-US"/>
        </w:rPr>
      </w:pPr>
      <w:r w:rsidRPr="00FD6533">
        <w:rPr>
          <w:b/>
          <w:lang w:val="en-US"/>
        </w:rPr>
        <w:t>Client gửi request:</w:t>
      </w:r>
    </w:p>
    <w:p w14:paraId="234B2274" w14:textId="77777777" w:rsidR="00242E60" w:rsidRPr="00FD6533" w:rsidRDefault="00242E60" w:rsidP="00DD659A">
      <w:pPr>
        <w:pStyle w:val="MaNguon"/>
        <w:rPr>
          <w:rFonts w:ascii="Times New Roman" w:hAnsi="Times New Roman"/>
        </w:rPr>
      </w:pPr>
      <w:r w:rsidRPr="00FD6533">
        <w:rPr>
          <w:rFonts w:ascii="Times New Roman" w:hAnsi="Times New Roman"/>
        </w:rPr>
        <w:t>POST /api/v1/users</w:t>
      </w:r>
    </w:p>
    <w:p w14:paraId="14758C64" w14:textId="77777777" w:rsidR="00242E60" w:rsidRPr="00FD6533" w:rsidRDefault="00242E60" w:rsidP="00DD659A">
      <w:pPr>
        <w:pStyle w:val="MaNguon"/>
        <w:rPr>
          <w:rFonts w:ascii="Times New Roman" w:hAnsi="Times New Roman"/>
        </w:rPr>
      </w:pPr>
      <w:r w:rsidRPr="00FD6533">
        <w:rPr>
          <w:rFonts w:ascii="Times New Roman" w:hAnsi="Times New Roman"/>
        </w:rPr>
        <w:t>Content-Type: application/json</w:t>
      </w:r>
    </w:p>
    <w:p w14:paraId="7C97A068" w14:textId="77777777" w:rsidR="00242E60" w:rsidRPr="00FD6533" w:rsidRDefault="00242E60" w:rsidP="00DD659A">
      <w:pPr>
        <w:pStyle w:val="MaNguon"/>
        <w:rPr>
          <w:rFonts w:ascii="Times New Roman" w:hAnsi="Times New Roman"/>
        </w:rPr>
      </w:pPr>
      <w:r w:rsidRPr="00FD6533">
        <w:rPr>
          <w:rFonts w:ascii="Times New Roman" w:hAnsi="Times New Roman"/>
        </w:rPr>
        <w:t>Authorization: Bearer &lt;token&gt;</w:t>
      </w:r>
    </w:p>
    <w:p w14:paraId="5FF1ABF1" w14:textId="77777777" w:rsidR="00242E60" w:rsidRPr="00FD6533" w:rsidRDefault="00242E60" w:rsidP="00DD659A">
      <w:pPr>
        <w:pStyle w:val="MaNguon"/>
        <w:rPr>
          <w:rFonts w:ascii="Times New Roman" w:hAnsi="Times New Roman"/>
        </w:rPr>
      </w:pPr>
      <w:r w:rsidRPr="00FD6533">
        <w:rPr>
          <w:rFonts w:ascii="Times New Roman" w:hAnsi="Times New Roman"/>
        </w:rPr>
        <w:t>{</w:t>
      </w:r>
    </w:p>
    <w:p w14:paraId="555E279F" w14:textId="77777777" w:rsidR="00242E60" w:rsidRPr="00FD6533" w:rsidRDefault="00242E60" w:rsidP="00DD659A">
      <w:pPr>
        <w:pStyle w:val="MaNguon"/>
        <w:rPr>
          <w:rFonts w:ascii="Times New Roman" w:hAnsi="Times New Roman"/>
        </w:rPr>
      </w:pPr>
      <w:r w:rsidRPr="00FD6533">
        <w:rPr>
          <w:rFonts w:ascii="Times New Roman" w:hAnsi="Times New Roman"/>
        </w:rPr>
        <w:t xml:space="preserve">  "username": "exampleuser",</w:t>
      </w:r>
    </w:p>
    <w:p w14:paraId="1822EE42" w14:textId="77777777" w:rsidR="00242E60" w:rsidRPr="00FD6533" w:rsidRDefault="00242E60" w:rsidP="00DD659A">
      <w:pPr>
        <w:pStyle w:val="MaNguon"/>
        <w:rPr>
          <w:rFonts w:ascii="Times New Roman" w:hAnsi="Times New Roman"/>
        </w:rPr>
      </w:pPr>
      <w:r w:rsidRPr="00FD6533">
        <w:rPr>
          <w:rFonts w:ascii="Times New Roman" w:hAnsi="Times New Roman"/>
        </w:rPr>
        <w:t xml:space="preserve">  "email": "mail@example.com"</w:t>
      </w:r>
    </w:p>
    <w:p w14:paraId="0F1B183F" w14:textId="77777777" w:rsidR="00242E60" w:rsidRPr="00FD6533" w:rsidRDefault="00242E60" w:rsidP="00DD659A">
      <w:pPr>
        <w:pStyle w:val="MaNguon"/>
        <w:rPr>
          <w:rFonts w:ascii="Times New Roman" w:hAnsi="Times New Roman"/>
        </w:rPr>
      </w:pPr>
      <w:r w:rsidRPr="00FD6533">
        <w:rPr>
          <w:rFonts w:ascii="Times New Roman" w:hAnsi="Times New Roman"/>
        </w:rPr>
        <w:t>}</w:t>
      </w:r>
    </w:p>
    <w:p w14:paraId="00285136" w14:textId="7FC61C1A" w:rsidR="00242E60" w:rsidRPr="00FD6533" w:rsidRDefault="00242E60" w:rsidP="00E675F8">
      <w:pPr>
        <w:pStyle w:val="Noidung1"/>
        <w:ind w:left="720" w:firstLine="0"/>
        <w:rPr>
          <w:lang w:val="en-US"/>
        </w:rPr>
      </w:pPr>
      <w:r w:rsidRPr="00FD6533">
        <w:rPr>
          <w:b/>
          <w:lang w:val="en-US"/>
        </w:rPr>
        <w:t>Server phản hồi:</w:t>
      </w:r>
    </w:p>
    <w:p w14:paraId="25C03C11" w14:textId="77777777" w:rsidR="00242E60" w:rsidRPr="00FD6533" w:rsidRDefault="00242E60" w:rsidP="00DD659A">
      <w:pPr>
        <w:pStyle w:val="MaNguon"/>
        <w:rPr>
          <w:rFonts w:ascii="Times New Roman" w:hAnsi="Times New Roman"/>
        </w:rPr>
      </w:pPr>
      <w:r w:rsidRPr="00FD6533">
        <w:rPr>
          <w:rFonts w:ascii="Times New Roman" w:hAnsi="Times New Roman"/>
        </w:rPr>
        <w:lastRenderedPageBreak/>
        <w:t>HTTP/1.1 201 Created</w:t>
      </w:r>
    </w:p>
    <w:p w14:paraId="5ACD1B89" w14:textId="77777777" w:rsidR="00242E60" w:rsidRPr="00FD6533" w:rsidRDefault="00242E60" w:rsidP="00DD659A">
      <w:pPr>
        <w:pStyle w:val="MaNguon"/>
        <w:rPr>
          <w:rFonts w:ascii="Times New Roman" w:hAnsi="Times New Roman"/>
        </w:rPr>
      </w:pPr>
      <w:r w:rsidRPr="00FD6533">
        <w:rPr>
          <w:rFonts w:ascii="Times New Roman" w:hAnsi="Times New Roman"/>
        </w:rPr>
        <w:t>Content-Type: application/json</w:t>
      </w:r>
    </w:p>
    <w:p w14:paraId="09A64A50" w14:textId="77777777" w:rsidR="00242E60" w:rsidRPr="00FD6533" w:rsidRDefault="00242E60" w:rsidP="00DD659A">
      <w:pPr>
        <w:pStyle w:val="MaNguon"/>
        <w:rPr>
          <w:rFonts w:ascii="Times New Roman" w:hAnsi="Times New Roman"/>
        </w:rPr>
      </w:pPr>
      <w:r w:rsidRPr="00FD6533">
        <w:rPr>
          <w:rFonts w:ascii="Times New Roman" w:hAnsi="Times New Roman"/>
        </w:rPr>
        <w:t>{</w:t>
      </w:r>
    </w:p>
    <w:p w14:paraId="4B7D95FC" w14:textId="77777777" w:rsidR="00242E60" w:rsidRPr="00FD6533" w:rsidRDefault="00242E60" w:rsidP="00DD659A">
      <w:pPr>
        <w:pStyle w:val="MaNguon"/>
        <w:rPr>
          <w:rFonts w:ascii="Times New Roman" w:hAnsi="Times New Roman"/>
        </w:rPr>
      </w:pPr>
      <w:r w:rsidRPr="00FD6533">
        <w:rPr>
          <w:rFonts w:ascii="Times New Roman" w:hAnsi="Times New Roman"/>
        </w:rPr>
        <w:t xml:space="preserve">  "id": 123,</w:t>
      </w:r>
    </w:p>
    <w:p w14:paraId="2BEFC3DB" w14:textId="77777777" w:rsidR="00242E60" w:rsidRPr="00FD6533" w:rsidRDefault="00242E60" w:rsidP="00DD659A">
      <w:pPr>
        <w:pStyle w:val="MaNguon"/>
        <w:rPr>
          <w:rFonts w:ascii="Times New Roman" w:hAnsi="Times New Roman"/>
        </w:rPr>
      </w:pPr>
      <w:r w:rsidRPr="00FD6533">
        <w:rPr>
          <w:rFonts w:ascii="Times New Roman" w:hAnsi="Times New Roman"/>
        </w:rPr>
        <w:t xml:space="preserve">  "username": "exampleuser",</w:t>
      </w:r>
    </w:p>
    <w:p w14:paraId="28398433" w14:textId="77777777" w:rsidR="00242E60" w:rsidRPr="00FD6533" w:rsidRDefault="00242E60" w:rsidP="00DD659A">
      <w:pPr>
        <w:pStyle w:val="MaNguon"/>
        <w:rPr>
          <w:rFonts w:ascii="Times New Roman" w:hAnsi="Times New Roman"/>
        </w:rPr>
      </w:pPr>
      <w:r w:rsidRPr="00FD6533">
        <w:rPr>
          <w:rFonts w:ascii="Times New Roman" w:hAnsi="Times New Roman"/>
        </w:rPr>
        <w:t xml:space="preserve">  "email": "mail@example.com",</w:t>
      </w:r>
    </w:p>
    <w:p w14:paraId="4191519F" w14:textId="77777777" w:rsidR="00242E60" w:rsidRPr="00FD6533" w:rsidRDefault="00242E60" w:rsidP="00DD659A">
      <w:pPr>
        <w:pStyle w:val="MaNguon"/>
        <w:rPr>
          <w:rFonts w:ascii="Times New Roman" w:hAnsi="Times New Roman"/>
        </w:rPr>
      </w:pPr>
      <w:r w:rsidRPr="00FD6533">
        <w:rPr>
          <w:rFonts w:ascii="Times New Roman" w:hAnsi="Times New Roman"/>
        </w:rPr>
        <w:t xml:space="preserve">  "createdAt": "2025-11-10T20:04:05Z"</w:t>
      </w:r>
    </w:p>
    <w:p w14:paraId="7EF52A55" w14:textId="77777777" w:rsidR="00242E60" w:rsidRPr="00FD6533" w:rsidRDefault="00242E60" w:rsidP="00DD659A">
      <w:pPr>
        <w:pStyle w:val="MaNguon"/>
        <w:rPr>
          <w:rFonts w:ascii="Times New Roman" w:hAnsi="Times New Roman"/>
        </w:rPr>
      </w:pPr>
      <w:r w:rsidRPr="00FD6533">
        <w:rPr>
          <w:rFonts w:ascii="Times New Roman" w:hAnsi="Times New Roman"/>
        </w:rPr>
        <w:t>}</w:t>
      </w:r>
    </w:p>
    <w:p w14:paraId="5F4502AD" w14:textId="77777777" w:rsidR="004A545F" w:rsidRPr="00FD6533" w:rsidRDefault="00242E60" w:rsidP="00242E60">
      <w:pPr>
        <w:pStyle w:val="Noidung1"/>
        <w:rPr>
          <w:b/>
          <w:lang w:val="en-US"/>
        </w:rPr>
      </w:pPr>
      <w:r w:rsidRPr="00FD6533">
        <w:rPr>
          <w:b/>
          <w:lang w:val="en-US"/>
        </w:rPr>
        <w:t>Kết luận:</w:t>
      </w:r>
    </w:p>
    <w:p w14:paraId="02EC8456" w14:textId="520E113B" w:rsidR="008A1819" w:rsidRPr="00FD6533" w:rsidRDefault="00242E60" w:rsidP="00401EC5">
      <w:pPr>
        <w:pStyle w:val="Noidung1"/>
        <w:rPr>
          <w:lang w:val="en-US"/>
        </w:rPr>
      </w:pPr>
      <w:r w:rsidRPr="00FD6533">
        <w:rPr>
          <w:lang w:val="en-US"/>
        </w:rPr>
        <w:t>Việc tuân thủ cấu trúc chuẩn request</w:t>
      </w:r>
      <w:r w:rsidR="00CC2568" w:rsidRPr="00FD6533">
        <w:rPr>
          <w:lang w:val="en-US"/>
        </w:rPr>
        <w:t xml:space="preserve"> và </w:t>
      </w:r>
      <w:r w:rsidRPr="00FD6533">
        <w:rPr>
          <w:lang w:val="en-US"/>
        </w:rPr>
        <w:t>response API giúp đảm bảo hệ thống backend–frontend giao tiếp ổn định, dễ tích hợp, dễ quản lý và tăng khả năng bảo trì</w:t>
      </w:r>
      <w:r w:rsidR="004A2D8C" w:rsidRPr="00FD6533">
        <w:rPr>
          <w:lang w:val="en-US"/>
        </w:rPr>
        <w:t xml:space="preserve"> và </w:t>
      </w:r>
      <w:r w:rsidRPr="00FD6533">
        <w:rPr>
          <w:lang w:val="en-US"/>
        </w:rPr>
        <w:t>kiểm thử toàn hệ thống.</w:t>
      </w:r>
    </w:p>
    <w:p w14:paraId="7AAEFEDB" w14:textId="77777777" w:rsidR="008A1819" w:rsidRPr="00FD6533" w:rsidRDefault="008A1819" w:rsidP="008A1819">
      <w:pPr>
        <w:pStyle w:val="Heading3"/>
        <w:rPr>
          <w:rFonts w:cs="Times New Roman"/>
        </w:rPr>
      </w:pPr>
      <w:bookmarkStart w:id="56" w:name="_Toc218671779"/>
      <w:r w:rsidRPr="00FD6533">
        <w:rPr>
          <w:rFonts w:cs="Times New Roman"/>
        </w:rPr>
        <w:t>Tương tác API HTTP với axios</w:t>
      </w:r>
      <w:bookmarkEnd w:id="56"/>
    </w:p>
    <w:p w14:paraId="640C0EA0" w14:textId="1C0FE659" w:rsidR="00A05D7F" w:rsidRPr="00FD6533" w:rsidRDefault="00A05D7F" w:rsidP="00A05D7F">
      <w:pPr>
        <w:pStyle w:val="Noidung1"/>
      </w:pPr>
      <w:r w:rsidRPr="00FD6533">
        <w:t>Axios là một thư viện JavaScript dựa trên cơ chế</w:t>
      </w:r>
      <w:r w:rsidR="004B6645" w:rsidRPr="00FD6533">
        <w:rPr>
          <w:lang w:val="en-US"/>
        </w:rPr>
        <w:t xml:space="preserve"> </w:t>
      </w:r>
      <w:r w:rsidRPr="00FD6533">
        <w:t>bất đồng bộ, giúp gửi các yêu cầu mạng từ phía người dùng hoặc máy chủ một cách nhất quán và hiệu quả. Thư viện này hoạt động tốt trên nhiều nền tảng, dễ dàng thêm vào các ứng dụng web hiện đại nhờ cách viết code đơn giản, dễ mở rộng, và khả năng kiểm soát chi tiết quá trình gửi/nhận dữ liệu.</w:t>
      </w:r>
    </w:p>
    <w:p w14:paraId="3D99F641" w14:textId="77777777" w:rsidR="00A05D7F" w:rsidRPr="00FD6533" w:rsidRDefault="00A05D7F">
      <w:pPr>
        <w:pStyle w:val="Noidung1"/>
        <w:numPr>
          <w:ilvl w:val="0"/>
          <w:numId w:val="11"/>
        </w:numPr>
        <w:rPr>
          <w:b/>
        </w:rPr>
      </w:pPr>
      <w:r w:rsidRPr="00FD6533">
        <w:rPr>
          <w:b/>
        </w:rPr>
        <w:t>Các tính năng chính của Axios</w:t>
      </w:r>
    </w:p>
    <w:p w14:paraId="5688E531" w14:textId="7CC74718" w:rsidR="00A05D7F" w:rsidRPr="00FD6533" w:rsidRDefault="00A05D7F" w:rsidP="003B06BB">
      <w:pPr>
        <w:pStyle w:val="Noidung1"/>
      </w:pPr>
      <w:r w:rsidRPr="00FD6533">
        <w:t>Gửi yêu cầu HTTP đến các dịch vụ API backend, hỗ trợ cả công cụ XMLHttpRequest và module http.</w:t>
      </w:r>
    </w:p>
    <w:p w14:paraId="5CCD70E0" w14:textId="3299AE06" w:rsidR="00A05D7F" w:rsidRPr="00FD6533" w:rsidRDefault="00A05D7F" w:rsidP="003B06BB">
      <w:pPr>
        <w:pStyle w:val="Noidung1"/>
      </w:pPr>
      <w:r w:rsidRPr="00FD6533">
        <w:t>Hoạt động theo chuẩn bất đồng bộ, giúp xử lý các tác vụ không đồng bộ mượt mà, dễ kết hợp với lệnh async/await.</w:t>
      </w:r>
    </w:p>
    <w:p w14:paraId="507026AD" w14:textId="77777777" w:rsidR="00A05D7F" w:rsidRPr="00FD6533" w:rsidRDefault="00A05D7F" w:rsidP="003B06BB">
      <w:pPr>
        <w:pStyle w:val="Noidung1"/>
      </w:pPr>
      <w:r w:rsidRPr="00FD6533">
        <w:t>Tự động chuyển đổi dữ liệu gửi đi hoặc nhận về thành định dạng JSON hoặc các loại phù hợp khác.</w:t>
      </w:r>
    </w:p>
    <w:p w14:paraId="7988AADD" w14:textId="33A6FFA1" w:rsidR="00A05D7F" w:rsidRPr="00FD6533" w:rsidRDefault="00A05D7F" w:rsidP="003B06BB">
      <w:pPr>
        <w:pStyle w:val="Noidung1"/>
      </w:pPr>
      <w:r w:rsidRPr="00FD6533">
        <w:t>Có trình chặn để can thiệp vào quá trình: ghi nhật ký, thêm/xóa tiêu đề, xử lý xác thực, hoặc sửa lỗi khi gửi/nhận.</w:t>
      </w:r>
    </w:p>
    <w:p w14:paraId="0B0FCF55" w14:textId="05CDA8B4" w:rsidR="00A05D7F" w:rsidRPr="00FD6533" w:rsidRDefault="00A05D7F" w:rsidP="003B06BB">
      <w:pPr>
        <w:pStyle w:val="Noidung1"/>
      </w:pPr>
      <w:r w:rsidRPr="00FD6533">
        <w:t>Hỗ trợ hủy yêu cầu, đặt thời gian chờ, và tự động phát hiện lỗi kết nối mạng.</w:t>
      </w:r>
    </w:p>
    <w:p w14:paraId="7891AAD8" w14:textId="77777777" w:rsidR="00A05D7F" w:rsidRPr="00FD6533" w:rsidRDefault="00A05D7F" w:rsidP="003B06BB">
      <w:pPr>
        <w:pStyle w:val="Noidung1"/>
      </w:pPr>
      <w:r w:rsidRPr="00FD6533">
        <w:lastRenderedPageBreak/>
        <w:t>Theo dõi tiến độ tải lên/tải xuống, giới hạn tốc độ băng thông trên Node.js.</w:t>
      </w:r>
    </w:p>
    <w:p w14:paraId="07541ECD" w14:textId="6B4F96BE" w:rsidR="00A05D7F" w:rsidRPr="00FD6533" w:rsidRDefault="00A05D7F" w:rsidP="003B06BB">
      <w:pPr>
        <w:pStyle w:val="Noidung1"/>
      </w:pPr>
      <w:r w:rsidRPr="00FD6533">
        <w:t>Bảo vệ chống tấn công giả mạo yêu cầu chéo trang web khi dùng trên trình duyệt.</w:t>
      </w:r>
    </w:p>
    <w:p w14:paraId="412E5B8A" w14:textId="77777777" w:rsidR="00A05D7F" w:rsidRPr="00FD6533" w:rsidRDefault="00A05D7F">
      <w:pPr>
        <w:pStyle w:val="Noidung1"/>
        <w:numPr>
          <w:ilvl w:val="0"/>
          <w:numId w:val="11"/>
        </w:numPr>
        <w:rPr>
          <w:b/>
        </w:rPr>
      </w:pPr>
      <w:r w:rsidRPr="00FD6533">
        <w:rPr>
          <w:b/>
        </w:rPr>
        <w:t>Cách sử dụng cơ bản</w:t>
      </w:r>
    </w:p>
    <w:p w14:paraId="3C353DAC" w14:textId="3A294C93" w:rsidR="00A05D7F" w:rsidRPr="00FD6533" w:rsidRDefault="00A05D7F" w:rsidP="0092315F">
      <w:pPr>
        <w:pStyle w:val="Noidung1"/>
        <w:rPr>
          <w:lang w:val="en-US"/>
        </w:rPr>
      </w:pPr>
      <w:r w:rsidRPr="00FD6533">
        <w:t>Dưới đây là các ví dụ đơn giản để bắt đầu:</w:t>
      </w:r>
    </w:p>
    <w:p w14:paraId="618BC74C" w14:textId="77777777" w:rsidR="00A05D7F" w:rsidRPr="00FD6533" w:rsidRDefault="00A05D7F" w:rsidP="00DD659A">
      <w:pPr>
        <w:pStyle w:val="MaNguon"/>
        <w:rPr>
          <w:rFonts w:ascii="Times New Roman" w:hAnsi="Times New Roman"/>
        </w:rPr>
      </w:pPr>
      <w:r w:rsidRPr="00FD6533">
        <w:rPr>
          <w:rFonts w:ascii="Times New Roman" w:hAnsi="Times New Roman"/>
        </w:rPr>
        <w:t>// Gửi yêu cầu lấy dữ liệu (GET)</w:t>
      </w:r>
    </w:p>
    <w:p w14:paraId="4A69AA51" w14:textId="77777777" w:rsidR="00A05D7F" w:rsidRPr="00FD6533" w:rsidRDefault="00A05D7F" w:rsidP="00DD659A">
      <w:pPr>
        <w:pStyle w:val="MaNguon"/>
        <w:rPr>
          <w:rFonts w:ascii="Times New Roman" w:hAnsi="Times New Roman"/>
        </w:rPr>
      </w:pPr>
      <w:r w:rsidRPr="00FD6533">
        <w:rPr>
          <w:rFonts w:ascii="Times New Roman" w:hAnsi="Times New Roman"/>
        </w:rPr>
        <w:t>axios.get('/api/users')</w:t>
      </w:r>
    </w:p>
    <w:p w14:paraId="52B7BAFE"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then(response =&gt; { </w:t>
      </w:r>
    </w:p>
    <w:p w14:paraId="6D8D8CBE"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 Xử lý dữ liệu nhận được từ server</w:t>
      </w:r>
    </w:p>
    <w:p w14:paraId="6A5D597F"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console.log(response.data);</w:t>
      </w:r>
    </w:p>
    <w:p w14:paraId="1A3F3C60"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w:t>
      </w:r>
    </w:p>
    <w:p w14:paraId="06FBDD2F"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catch(error =&gt; { </w:t>
      </w:r>
    </w:p>
    <w:p w14:paraId="0761114B"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 Xử lý nếu có lỗi</w:t>
      </w:r>
    </w:p>
    <w:p w14:paraId="31E12D15"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console.error('Lỗi:', error);</w:t>
      </w:r>
    </w:p>
    <w:p w14:paraId="268B595E"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w:t>
      </w:r>
    </w:p>
    <w:p w14:paraId="4AF043B7" w14:textId="77777777" w:rsidR="00A05D7F" w:rsidRPr="00FD6533" w:rsidRDefault="00A05D7F" w:rsidP="00DD659A">
      <w:pPr>
        <w:pStyle w:val="MaNguon"/>
        <w:rPr>
          <w:rFonts w:ascii="Times New Roman" w:hAnsi="Times New Roman"/>
        </w:rPr>
      </w:pPr>
    </w:p>
    <w:p w14:paraId="7E6291C7" w14:textId="77777777" w:rsidR="00A05D7F" w:rsidRPr="00FD6533" w:rsidRDefault="00A05D7F" w:rsidP="00DD659A">
      <w:pPr>
        <w:pStyle w:val="MaNguon"/>
        <w:rPr>
          <w:rFonts w:ascii="Times New Roman" w:hAnsi="Times New Roman"/>
        </w:rPr>
      </w:pPr>
      <w:r w:rsidRPr="00FD6533">
        <w:rPr>
          <w:rFonts w:ascii="Times New Roman" w:hAnsi="Times New Roman"/>
        </w:rPr>
        <w:t>// Gửi yêu cầu thêm dữ liệu mới (POST)</w:t>
      </w:r>
    </w:p>
    <w:p w14:paraId="267F7861"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axios.post('/api/users', { </w:t>
      </w:r>
    </w:p>
    <w:p w14:paraId="0339E919"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username: 'abc', </w:t>
      </w:r>
    </w:p>
    <w:p w14:paraId="5FB01EF9"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email: 'mail@test.com' </w:t>
      </w:r>
    </w:p>
    <w:p w14:paraId="02A12DD3" w14:textId="77777777" w:rsidR="00A05D7F" w:rsidRPr="00FD6533" w:rsidRDefault="00A05D7F" w:rsidP="00DD659A">
      <w:pPr>
        <w:pStyle w:val="MaNguon"/>
        <w:rPr>
          <w:rFonts w:ascii="Times New Roman" w:hAnsi="Times New Roman"/>
        </w:rPr>
      </w:pPr>
      <w:r w:rsidRPr="00FD6533">
        <w:rPr>
          <w:rFonts w:ascii="Times New Roman" w:hAnsi="Times New Roman"/>
        </w:rPr>
        <w:t>})</w:t>
      </w:r>
    </w:p>
    <w:p w14:paraId="7C67A954"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then(response =&gt; { </w:t>
      </w:r>
    </w:p>
    <w:p w14:paraId="2FD7E5C5"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 Nhận và xử lý phản hồi từ server</w:t>
      </w:r>
    </w:p>
    <w:p w14:paraId="0896707D"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console.log('Thành công:', response.data);</w:t>
      </w:r>
    </w:p>
    <w:p w14:paraId="0E662E8D"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w:t>
      </w:r>
    </w:p>
    <w:p w14:paraId="0114811D" w14:textId="77777777" w:rsidR="00A05D7F" w:rsidRPr="00FD6533" w:rsidRDefault="00A05D7F" w:rsidP="00DD659A">
      <w:pPr>
        <w:pStyle w:val="MaNguon"/>
        <w:rPr>
          <w:rFonts w:ascii="Times New Roman" w:hAnsi="Times New Roman"/>
        </w:rPr>
      </w:pPr>
    </w:p>
    <w:p w14:paraId="0AA9D742" w14:textId="77777777" w:rsidR="00A05D7F" w:rsidRPr="00FD6533" w:rsidRDefault="00A05D7F" w:rsidP="00DD659A">
      <w:pPr>
        <w:pStyle w:val="MaNguon"/>
        <w:rPr>
          <w:rFonts w:ascii="Times New Roman" w:hAnsi="Times New Roman"/>
        </w:rPr>
      </w:pPr>
      <w:r w:rsidRPr="00FD6533">
        <w:rPr>
          <w:rFonts w:ascii="Times New Roman" w:hAnsi="Times New Roman"/>
        </w:rPr>
        <w:t>// Tạo phiên bản Axios tùy chỉnh</w:t>
      </w:r>
    </w:p>
    <w:p w14:paraId="30B3A86A" w14:textId="77777777" w:rsidR="00A05D7F" w:rsidRPr="00FD6533" w:rsidRDefault="00A05D7F" w:rsidP="00DD659A">
      <w:pPr>
        <w:pStyle w:val="MaNguon"/>
        <w:rPr>
          <w:rFonts w:ascii="Times New Roman" w:hAnsi="Times New Roman"/>
        </w:rPr>
      </w:pPr>
      <w:r w:rsidRPr="00FD6533">
        <w:rPr>
          <w:rFonts w:ascii="Times New Roman" w:hAnsi="Times New Roman"/>
        </w:rPr>
        <w:t>const instance = axios.create({</w:t>
      </w:r>
    </w:p>
    <w:p w14:paraId="7750BAA4"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baseURL: 'https://api.example.com',  // Địa chỉ cơ sở cho tất cả yêu cầu</w:t>
      </w:r>
    </w:p>
    <w:p w14:paraId="6F151CC0"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timeout: 5000,  // Thời gian chờ tối đa 5 giây</w:t>
      </w:r>
    </w:p>
    <w:p w14:paraId="17FCDB07"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headers: { 'Authorization': 'Bearer &lt;token&gt;' }  // Thêm tiêu đề xác thực</w:t>
      </w:r>
    </w:p>
    <w:p w14:paraId="387401E5" w14:textId="199FC825" w:rsidR="00A05D7F" w:rsidRPr="00FD6533" w:rsidRDefault="00A05D7F" w:rsidP="00DD659A">
      <w:pPr>
        <w:pStyle w:val="MaNguon"/>
        <w:rPr>
          <w:rFonts w:ascii="Times New Roman" w:hAnsi="Times New Roman"/>
        </w:rPr>
      </w:pPr>
      <w:r w:rsidRPr="00FD6533">
        <w:rPr>
          <w:rFonts w:ascii="Times New Roman" w:hAnsi="Times New Roman"/>
        </w:rPr>
        <w:lastRenderedPageBreak/>
        <w:t>});</w:t>
      </w:r>
    </w:p>
    <w:p w14:paraId="734B96D6" w14:textId="77777777" w:rsidR="00DD659A" w:rsidRPr="00FD6533" w:rsidRDefault="00DD659A" w:rsidP="00851C8B">
      <w:pPr>
        <w:pStyle w:val="Noidung1"/>
        <w:rPr>
          <w:b/>
        </w:rPr>
      </w:pPr>
    </w:p>
    <w:p w14:paraId="55797CB7" w14:textId="3326D1CE" w:rsidR="00A05D7F" w:rsidRPr="00FD6533" w:rsidRDefault="00A05D7F" w:rsidP="00851C8B">
      <w:pPr>
        <w:pStyle w:val="Noidung1"/>
        <w:rPr>
          <w:b/>
        </w:rPr>
      </w:pPr>
      <w:r w:rsidRPr="00FD6533">
        <w:rPr>
          <w:b/>
        </w:rPr>
        <w:t>Kết luận</w:t>
      </w:r>
    </w:p>
    <w:p w14:paraId="145B12F6" w14:textId="08211027" w:rsidR="008A1819" w:rsidRPr="00FD6533" w:rsidRDefault="00A05D7F" w:rsidP="0092315F">
      <w:pPr>
        <w:pStyle w:val="Noidung1"/>
        <w:rPr>
          <w:lang w:val="en-US"/>
        </w:rPr>
      </w:pPr>
      <w:r w:rsidRPr="00FD6533">
        <w:t>Axios là lựa chọn phổ biến và đáng tin cậy để giao tiếp với API HTTP trong các dự án web hiện đại. Nó đảm bảo tính tương thích cao, tăng cường bảo mật, tối ưu hóa quy trình gọi dữ liệu, và dễ dàng mở rộng cho phần giao diện người dùng.</w:t>
      </w:r>
    </w:p>
    <w:p w14:paraId="55885DFA" w14:textId="6286FCDD" w:rsidR="00E84C54" w:rsidRPr="00FD6533" w:rsidRDefault="00E84C54" w:rsidP="00E84C54">
      <w:pPr>
        <w:pStyle w:val="Heading3"/>
        <w:rPr>
          <w:rFonts w:cs="Times New Roman"/>
        </w:rPr>
      </w:pPr>
      <w:bookmarkStart w:id="57" w:name="_Toc218671780"/>
      <w:r w:rsidRPr="00FD6533">
        <w:rPr>
          <w:rFonts w:cs="Times New Roman"/>
        </w:rPr>
        <w:t>Tương tác realtime với Socket.IO Client</w:t>
      </w:r>
      <w:bookmarkEnd w:id="57"/>
    </w:p>
    <w:p w14:paraId="6A023C03" w14:textId="71D72F30" w:rsidR="00455F4A" w:rsidRPr="00FD6533" w:rsidRDefault="00455F4A" w:rsidP="00455F4A">
      <w:pPr>
        <w:pStyle w:val="Noidung1"/>
      </w:pPr>
      <w:r w:rsidRPr="00FD6533">
        <w:t>Socket.IO Client là thư viện JavaScript giúp tạo kết nối thời gian thực hai chiều giữa phía người dùng và máy chủ</w:t>
      </w:r>
      <w:r w:rsidR="00843FC1" w:rsidRPr="00FD6533">
        <w:rPr>
          <w:lang w:val="en-US"/>
        </w:rPr>
        <w:t xml:space="preserve">. </w:t>
      </w:r>
      <w:r w:rsidRPr="00FD6533">
        <w:t>Nó sử dụng công nghệ WebSocket hoặc kết nối chờ dài qua HTTP để truyền dữ liệu nhanh chóng. Socket.IO nổi bật với khả năng gửi nhận sự kiện nhanh, tự động kết nối lại khi mất mạng, và cách thiết kế dựa trên sự kiện dễ dàng thêm vào các ứng dụng web hoặc game hiện đại.</w:t>
      </w:r>
    </w:p>
    <w:p w14:paraId="72C53972" w14:textId="77777777" w:rsidR="00455F4A" w:rsidRPr="00FD6533" w:rsidRDefault="00455F4A" w:rsidP="00335921">
      <w:pPr>
        <w:pStyle w:val="Noidung1"/>
        <w:rPr>
          <w:b/>
        </w:rPr>
      </w:pPr>
      <w:r w:rsidRPr="00FD6533">
        <w:rPr>
          <w:b/>
        </w:rPr>
        <w:t>Các đặc điểm và chức năng chính</w:t>
      </w:r>
    </w:p>
    <w:p w14:paraId="3982DBDB" w14:textId="77777777" w:rsidR="00335921" w:rsidRPr="00FD6533" w:rsidRDefault="00455F4A">
      <w:pPr>
        <w:pStyle w:val="Noidung1"/>
        <w:numPr>
          <w:ilvl w:val="0"/>
          <w:numId w:val="12"/>
        </w:numPr>
      </w:pPr>
      <w:r w:rsidRPr="00FD6533">
        <w:rPr>
          <w:b/>
        </w:rPr>
        <w:t>Khởi tạo kết nối</w:t>
      </w:r>
      <w:r w:rsidRPr="00FD6533">
        <w:t>:</w:t>
      </w:r>
    </w:p>
    <w:p w14:paraId="1339BC02" w14:textId="5F5F68AB" w:rsidR="00455F4A" w:rsidRPr="00FD6533" w:rsidRDefault="00455F4A" w:rsidP="00335921">
      <w:pPr>
        <w:pStyle w:val="Noidung1"/>
      </w:pPr>
      <w:r w:rsidRPr="00FD6533">
        <w:t>Sử dụng hàm io() để tạo kết nối từ phía người dùng. Bạn có thể chỉ định địa chỉ máy chủ và các tùy chọn như xác thực, tham số truy vấn, thời gian chờ kết nối lại</w:t>
      </w:r>
      <w:r w:rsidR="000B60B1" w:rsidRPr="00FD6533">
        <w:rPr>
          <w:lang w:val="en-US"/>
        </w:rPr>
        <w:t>.</w:t>
      </w:r>
      <w:r w:rsidRPr="00FD6533">
        <w:br/>
        <w:t>Ví dụ:</w:t>
      </w:r>
    </w:p>
    <w:p w14:paraId="5B0AA03F" w14:textId="77777777" w:rsidR="00455F4A" w:rsidRPr="00FD6533" w:rsidRDefault="00455F4A" w:rsidP="00DD659A">
      <w:pPr>
        <w:pStyle w:val="MaNguon"/>
        <w:rPr>
          <w:rFonts w:ascii="Times New Roman" w:hAnsi="Times New Roman"/>
        </w:rPr>
      </w:pPr>
      <w:r w:rsidRPr="00FD6533">
        <w:rPr>
          <w:rFonts w:ascii="Times New Roman" w:hAnsi="Times New Roman"/>
        </w:rPr>
        <w:t xml:space="preserve">import { io } from "socket.io-client";  </w:t>
      </w:r>
    </w:p>
    <w:p w14:paraId="41B28926" w14:textId="77777777" w:rsidR="00455F4A" w:rsidRPr="00FD6533" w:rsidRDefault="00455F4A" w:rsidP="00DD659A">
      <w:pPr>
        <w:pStyle w:val="MaNguon"/>
        <w:rPr>
          <w:rFonts w:ascii="Times New Roman" w:hAnsi="Times New Roman"/>
        </w:rPr>
      </w:pPr>
      <w:r w:rsidRPr="00FD6533">
        <w:rPr>
          <w:rFonts w:ascii="Times New Roman" w:hAnsi="Times New Roman"/>
        </w:rPr>
        <w:t xml:space="preserve">const socket = io("ws://example.com/my-namespace", {  </w:t>
      </w:r>
    </w:p>
    <w:p w14:paraId="79443EBC" w14:textId="77777777" w:rsidR="00455F4A" w:rsidRPr="00FD6533" w:rsidRDefault="00455F4A" w:rsidP="00DD659A">
      <w:pPr>
        <w:pStyle w:val="MaNguon"/>
        <w:rPr>
          <w:rFonts w:ascii="Times New Roman" w:hAnsi="Times New Roman"/>
        </w:rPr>
      </w:pPr>
      <w:r w:rsidRPr="00FD6533">
        <w:rPr>
          <w:rFonts w:ascii="Times New Roman" w:hAnsi="Times New Roman"/>
        </w:rPr>
        <w:t xml:space="preserve">  reconnectionDelayMax: 10000,  </w:t>
      </w:r>
    </w:p>
    <w:p w14:paraId="4A279A86" w14:textId="77777777" w:rsidR="00455F4A" w:rsidRPr="00FD6533" w:rsidRDefault="00455F4A" w:rsidP="00DD659A">
      <w:pPr>
        <w:pStyle w:val="MaNguon"/>
        <w:rPr>
          <w:rFonts w:ascii="Times New Roman" w:hAnsi="Times New Roman"/>
        </w:rPr>
      </w:pPr>
      <w:r w:rsidRPr="00FD6533">
        <w:rPr>
          <w:rFonts w:ascii="Times New Roman" w:hAnsi="Times New Roman"/>
        </w:rPr>
        <w:t xml:space="preserve">  auth: { token: "123" },  </w:t>
      </w:r>
    </w:p>
    <w:p w14:paraId="6C5FD3A1" w14:textId="77777777" w:rsidR="00455F4A" w:rsidRPr="00FD6533" w:rsidRDefault="00455F4A" w:rsidP="00DD659A">
      <w:pPr>
        <w:pStyle w:val="MaNguon"/>
        <w:rPr>
          <w:rFonts w:ascii="Times New Roman" w:hAnsi="Times New Roman"/>
        </w:rPr>
      </w:pPr>
      <w:r w:rsidRPr="00FD6533">
        <w:rPr>
          <w:rFonts w:ascii="Times New Roman" w:hAnsi="Times New Roman"/>
        </w:rPr>
        <w:t xml:space="preserve">  query: { "my-key": "my-value" }  </w:t>
      </w:r>
    </w:p>
    <w:p w14:paraId="3346B63C" w14:textId="77777777" w:rsidR="00455F4A" w:rsidRPr="00FD6533" w:rsidRDefault="00455F4A" w:rsidP="00DD659A">
      <w:pPr>
        <w:pStyle w:val="MaNguon"/>
        <w:rPr>
          <w:rFonts w:ascii="Times New Roman" w:hAnsi="Times New Roman"/>
        </w:rPr>
      </w:pPr>
      <w:r w:rsidRPr="00FD6533">
        <w:rPr>
          <w:rFonts w:ascii="Times New Roman" w:hAnsi="Times New Roman"/>
        </w:rPr>
        <w:t xml:space="preserve">});  </w:t>
      </w:r>
    </w:p>
    <w:p w14:paraId="3AC9E142" w14:textId="77777777" w:rsidR="00455F4A" w:rsidRPr="00FD6533" w:rsidRDefault="00455F4A" w:rsidP="00455F4A">
      <w:pPr>
        <w:pStyle w:val="Noidung1"/>
      </w:pPr>
      <w:r w:rsidRPr="00FD6533">
        <w:t>Thư viện hỗ trợ các cách nhập code như ESM, CommonJS hoặc tải trực tiếp qua CDN trên trình duyệt.</w:t>
      </w:r>
    </w:p>
    <w:p w14:paraId="081FD86D" w14:textId="77777777" w:rsidR="00667FB8" w:rsidRDefault="00667FB8">
      <w:pPr>
        <w:rPr>
          <w:rFonts w:ascii="Times New Roman" w:eastAsia="Times New Roman" w:hAnsi="Times New Roman" w:cs="Times New Roman"/>
          <w:b/>
          <w:bCs/>
          <w:szCs w:val="26"/>
          <w:lang w:val="vi-VN" w:eastAsia="en-US"/>
        </w:rPr>
      </w:pPr>
      <w:r>
        <w:rPr>
          <w:b/>
        </w:rPr>
        <w:br w:type="page"/>
      </w:r>
    </w:p>
    <w:p w14:paraId="2E0C3CE8" w14:textId="4F26372F" w:rsidR="00FE5006" w:rsidRPr="00FD6533" w:rsidRDefault="00455F4A">
      <w:pPr>
        <w:pStyle w:val="Noidung1"/>
        <w:numPr>
          <w:ilvl w:val="0"/>
          <w:numId w:val="12"/>
        </w:numPr>
      </w:pPr>
      <w:r w:rsidRPr="00FD6533">
        <w:rPr>
          <w:b/>
        </w:rPr>
        <w:lastRenderedPageBreak/>
        <w:t>Quản lý trạng thái kết nối</w:t>
      </w:r>
      <w:r w:rsidRPr="00FD6533">
        <w:t>:</w:t>
      </w:r>
    </w:p>
    <w:p w14:paraId="6DD36310" w14:textId="1D3AB473" w:rsidR="00455F4A" w:rsidRPr="00FD6533" w:rsidRDefault="00455F4A" w:rsidP="00FE5006">
      <w:pPr>
        <w:pStyle w:val="Noidung1"/>
      </w:pPr>
      <w:r w:rsidRPr="00FD6533">
        <w:t>Kết nối có các sự kiện như connect, connect_error, disconnect, reconnect,</w:t>
      </w:r>
      <w:r w:rsidR="00F65552" w:rsidRPr="00FD6533">
        <w:rPr>
          <w:lang w:val="en-US"/>
        </w:rPr>
        <w:t>…</w:t>
      </w:r>
      <w:r w:rsidRPr="00FD6533">
        <w:br/>
      </w:r>
      <w:r w:rsidR="00F65552" w:rsidRPr="00FD6533">
        <w:rPr>
          <w:lang w:val="en-US"/>
        </w:rPr>
        <w:t>Có</w:t>
      </w:r>
      <w:r w:rsidRPr="00FD6533">
        <w:t xml:space="preserve"> thể kiểm tra trạng thái qua thuộc tính socket.connected. Thư viện tự động xử lý kết nối lại khi mất mạng hoặc máy chủ khởi động lại.</w:t>
      </w:r>
    </w:p>
    <w:p w14:paraId="7875E43B" w14:textId="77777777" w:rsidR="00E742E9" w:rsidRPr="00FD6533" w:rsidRDefault="00455F4A">
      <w:pPr>
        <w:pStyle w:val="Noidung1"/>
        <w:numPr>
          <w:ilvl w:val="0"/>
          <w:numId w:val="12"/>
        </w:numPr>
      </w:pPr>
      <w:r w:rsidRPr="00FD6533">
        <w:rPr>
          <w:b/>
        </w:rPr>
        <w:t>Truyền và nhận sự kiện</w:t>
      </w:r>
      <w:r w:rsidRPr="00FD6533">
        <w:t>:</w:t>
      </w:r>
    </w:p>
    <w:p w14:paraId="618C3E98" w14:textId="46438C1D" w:rsidR="00455F4A" w:rsidRPr="00FD6533" w:rsidRDefault="00455F4A" w:rsidP="00E742E9">
      <w:pPr>
        <w:pStyle w:val="Noidung1"/>
      </w:pPr>
      <w:r w:rsidRPr="00FD6533">
        <w:t>Dùng socket.emit(eventName, ...args) để gửi sự kiện từ phía người dùng lên máy chủ.</w:t>
      </w:r>
      <w:r w:rsidR="002E590D" w:rsidRPr="00FD6533">
        <w:rPr>
          <w:lang w:val="en-US"/>
        </w:rPr>
        <w:t xml:space="preserve"> </w:t>
      </w:r>
      <w:r w:rsidRPr="00FD6533">
        <w:t>Dùng socket.on(eventName, callback) để lắng nghe và phản hồi sự kiện từ máy chủ, cập nhật giao diện thời gian thực cho web hoặc game.</w:t>
      </w:r>
      <w:r w:rsidR="00D6432D" w:rsidRPr="00FD6533">
        <w:rPr>
          <w:lang w:val="en-US"/>
        </w:rPr>
        <w:t xml:space="preserve"> </w:t>
      </w:r>
      <w:r w:rsidRPr="00FD6533">
        <w:t>Hỗ trợ hàm xác nhận (ack callback) để nhận phản hồi từ máy chủ, và truyền dữ liệu linh hoạt dưới dạng JSON hoặc dữ liệu nhị phân.</w:t>
      </w:r>
    </w:p>
    <w:p w14:paraId="48D43D51" w14:textId="77777777" w:rsidR="00E43E97" w:rsidRPr="00FD6533" w:rsidRDefault="00455F4A">
      <w:pPr>
        <w:pStyle w:val="Noidung1"/>
        <w:numPr>
          <w:ilvl w:val="0"/>
          <w:numId w:val="12"/>
        </w:numPr>
      </w:pPr>
      <w:r w:rsidRPr="00FD6533">
        <w:rPr>
          <w:b/>
        </w:rPr>
        <w:t>Tính năng nâng cao</w:t>
      </w:r>
      <w:r w:rsidRPr="00FD6533">
        <w:t>:</w:t>
      </w:r>
    </w:p>
    <w:p w14:paraId="6BA08281" w14:textId="6DABE710" w:rsidR="004716BC" w:rsidRPr="00FD6533" w:rsidRDefault="00455F4A" w:rsidP="003E2BB8">
      <w:pPr>
        <w:pStyle w:val="Noidung1"/>
        <w:rPr>
          <w:lang w:val="en-US"/>
        </w:rPr>
      </w:pPr>
      <w:r w:rsidRPr="00FD6533">
        <w:t>Hỗ trợ phòng chat và không gian tên riêng để phân chia, phát sóng sự kiện đến nhiều người dùng cùng lúc.</w:t>
      </w:r>
      <w:r w:rsidR="00657B27" w:rsidRPr="00FD6533">
        <w:rPr>
          <w:lang w:val="en-US"/>
        </w:rPr>
        <w:t xml:space="preserve"> </w:t>
      </w:r>
      <w:r w:rsidRPr="00FD6533">
        <w:t>Tích hợp lớp trung gian để xác thực mã token, thêm tiêu đề tùy chỉnh nhằm tăng bảo mật và phân quyền.</w:t>
      </w:r>
    </w:p>
    <w:p w14:paraId="74EC058D" w14:textId="77777777" w:rsidR="004716BC" w:rsidRPr="00FD6533" w:rsidRDefault="00455F4A">
      <w:pPr>
        <w:pStyle w:val="Noidung1"/>
        <w:numPr>
          <w:ilvl w:val="0"/>
          <w:numId w:val="12"/>
        </w:numPr>
      </w:pPr>
      <w:r w:rsidRPr="00FD6533">
        <w:rPr>
          <w:b/>
        </w:rPr>
        <w:t>Quản lý phiên người dùng</w:t>
      </w:r>
      <w:r w:rsidRPr="00FD6533">
        <w:t>:</w:t>
      </w:r>
    </w:p>
    <w:p w14:paraId="14FFFF7F" w14:textId="76CC3450" w:rsidR="008A7112" w:rsidRPr="00FD6533" w:rsidRDefault="00455F4A" w:rsidP="003E2BB8">
      <w:pPr>
        <w:pStyle w:val="Noidung1"/>
        <w:rPr>
          <w:lang w:val="en-US"/>
        </w:rPr>
      </w:pPr>
      <w:r w:rsidRPr="00FD6533">
        <w:t>Mỗi kết nối có mã định danh tạm thời socket.id, có thể thay đổi sau khi kết nối lại. Sử dụng phiên trên máy chủ để nhận dạng lâu dài, đồng bộ trạng thái người dùng hoặc game.</w:t>
      </w:r>
    </w:p>
    <w:p w14:paraId="31C7BD36" w14:textId="77777777" w:rsidR="00455F4A" w:rsidRPr="00FD6533" w:rsidRDefault="00455F4A" w:rsidP="00291EC9">
      <w:pPr>
        <w:pStyle w:val="Noidung1"/>
        <w:rPr>
          <w:b/>
        </w:rPr>
      </w:pPr>
      <w:r w:rsidRPr="00FD6533">
        <w:rPr>
          <w:b/>
        </w:rPr>
        <w:t>Kết luận</w:t>
      </w:r>
    </w:p>
    <w:p w14:paraId="7E59C931" w14:textId="1802A90B" w:rsidR="00E84C54" w:rsidRPr="00FD6533" w:rsidRDefault="00455F4A" w:rsidP="00843FC1">
      <w:pPr>
        <w:pStyle w:val="Noidung1"/>
        <w:rPr>
          <w:lang w:val="en-US"/>
        </w:rPr>
      </w:pPr>
      <w:r w:rsidRPr="00FD6533">
        <w:t>Socket.IO Client là lựa chọn lý tưởng cho dự án cần truyền dữ liệu thời gian thực, sự kiện hai chiều nhanh chóng, bảo mật cao, và dễ dàng tích hợp mở rộng cho phần giao diện web hoặc game hiện đại.</w:t>
      </w:r>
    </w:p>
    <w:p w14:paraId="43BFB878" w14:textId="55B52D21" w:rsidR="00532E9B" w:rsidRPr="00FD6533" w:rsidRDefault="00A05CC0" w:rsidP="00B2099A">
      <w:pPr>
        <w:pStyle w:val="Heading2"/>
        <w:rPr>
          <w:rFonts w:cs="Times New Roman"/>
        </w:rPr>
      </w:pPr>
      <w:bookmarkStart w:id="58" w:name="_Toc218671781"/>
      <w:r w:rsidRPr="00FD6533">
        <w:rPr>
          <w:rFonts w:cs="Times New Roman"/>
        </w:rPr>
        <w:t>Công nghệ giao diện và thiết kế Responsive</w:t>
      </w:r>
      <w:bookmarkEnd w:id="58"/>
    </w:p>
    <w:p w14:paraId="71BA7A95" w14:textId="2D4F4744" w:rsidR="00E84342" w:rsidRPr="00FD6533" w:rsidRDefault="00E84342" w:rsidP="00E84342">
      <w:pPr>
        <w:pStyle w:val="Heading3"/>
        <w:rPr>
          <w:rFonts w:cs="Times New Roman"/>
        </w:rPr>
      </w:pPr>
      <w:bookmarkStart w:id="59" w:name="_Toc218671782"/>
      <w:r w:rsidRPr="00FD6533">
        <w:rPr>
          <w:rFonts w:cs="Times New Roman"/>
        </w:rPr>
        <w:t>Tailwind CSS</w:t>
      </w:r>
      <w:bookmarkEnd w:id="59"/>
      <w:r w:rsidRPr="00FD6533">
        <w:rPr>
          <w:rFonts w:cs="Times New Roman"/>
        </w:rPr>
        <w:t xml:space="preserve"> </w:t>
      </w:r>
    </w:p>
    <w:p w14:paraId="06894634" w14:textId="6091C65D" w:rsidR="002D3C70" w:rsidRPr="00FD6533" w:rsidRDefault="002D3C70" w:rsidP="002D3C70">
      <w:pPr>
        <w:pStyle w:val="Noidung1"/>
        <w:rPr>
          <w:lang w:val="en-US"/>
        </w:rPr>
      </w:pPr>
      <w:r w:rsidRPr="00FD6533">
        <w:t xml:space="preserve">Tailwind CSS là một bộ công cụ CSS hiện đại, tập trung vào việc dùng các lớp nhỏ đơn giản để xây dựng giao diện web nhanh chóng và linh hoạt. Thay vì viết code </w:t>
      </w:r>
      <w:r w:rsidRPr="00FD6533">
        <w:lastRenderedPageBreak/>
        <w:t xml:space="preserve">CSS riêng cho từng phần, </w:t>
      </w:r>
      <w:r w:rsidR="00AB3864" w:rsidRPr="00FD6533">
        <w:rPr>
          <w:lang w:val="en-US"/>
        </w:rPr>
        <w:t xml:space="preserve">thì </w:t>
      </w:r>
      <w:r w:rsidRPr="00FD6533">
        <w:t>chỉ cần thêm các lớp sẵn có trực tiếp vào HTML để tạo thiết kế đẹp</w:t>
      </w:r>
      <w:r w:rsidR="00DD659A" w:rsidRPr="00FD6533">
        <w:rPr>
          <w:lang w:val="en-US"/>
        </w:rPr>
        <w:t xml:space="preserve"> </w:t>
      </w:r>
      <w:r w:rsidR="00DD659A" w:rsidRPr="00FD6533">
        <w:rPr>
          <w:lang w:val="en-US"/>
        </w:rPr>
        <w:fldChar w:fldCharType="begin"/>
      </w:r>
      <w:r w:rsidR="00DD659A" w:rsidRPr="00FD6533">
        <w:rPr>
          <w:lang w:val="en-US"/>
        </w:rPr>
        <w:instrText xml:space="preserve"> ADDIN ZOTERO_ITEM CSL_CITATION {"citationID":"FThHmKpk","properties":{"formattedCitation":"[6]","plainCitation":"[6]","noteIndex":0},"citationItems":[{"id":95,"uris":["http://zotero.org/users/local/FEgCNlnV/items/DNNN924E"],"itemData":{"id":95,"type":"webpage","note":"publisher: Tailwind Labs Inc.","title":"Tailwind CSS Documentation","URL":"https://tailwindcss.com/docs","author":[{"literal":"Tailwind Labs"}],"accessed":{"date-parts":[["2025",1,15]]},"issued":{"date-parts":[["2024"]]}}}],"schema":"https://github.com/citation-style-language/schema/raw/master/csl-citation.json"} </w:instrText>
      </w:r>
      <w:r w:rsidR="00DD659A" w:rsidRPr="00FD6533">
        <w:rPr>
          <w:lang w:val="en-US"/>
        </w:rPr>
        <w:fldChar w:fldCharType="separate"/>
      </w:r>
      <w:r w:rsidR="00DD659A" w:rsidRPr="00FD6533">
        <w:t>[6]</w:t>
      </w:r>
      <w:r w:rsidR="00DD659A" w:rsidRPr="00FD6533">
        <w:rPr>
          <w:lang w:val="en-US"/>
        </w:rPr>
        <w:fldChar w:fldCharType="end"/>
      </w:r>
      <w:r w:rsidRPr="00FD6533">
        <w:t>.</w:t>
      </w:r>
    </w:p>
    <w:p w14:paraId="5B56E000" w14:textId="0E34A0D8" w:rsidR="002D3C70" w:rsidRPr="00FD6533" w:rsidRDefault="002D3C70" w:rsidP="00276228">
      <w:pPr>
        <w:pStyle w:val="Noidung1"/>
        <w:ind w:left="720" w:firstLine="0"/>
        <w:rPr>
          <w:b/>
        </w:rPr>
      </w:pPr>
      <w:r w:rsidRPr="00FD6533">
        <w:rPr>
          <w:b/>
        </w:rPr>
        <w:t>Đặc điểm chính</w:t>
      </w:r>
    </w:p>
    <w:p w14:paraId="2EDC5929" w14:textId="77777777" w:rsidR="002D3C70" w:rsidRPr="00FD6533" w:rsidRDefault="002D3C70">
      <w:pPr>
        <w:pStyle w:val="Noidung1"/>
        <w:numPr>
          <w:ilvl w:val="0"/>
          <w:numId w:val="13"/>
        </w:numPr>
      </w:pPr>
      <w:r w:rsidRPr="00FD6533">
        <w:rPr>
          <w:b/>
        </w:rPr>
        <w:t>Ưu tiên lớp tiện ích</w:t>
      </w:r>
      <w:r w:rsidRPr="00FD6533">
        <w:t>: Mỗi lớp chỉ làm một việc nhỏ, như bg-blue-500 để đổi màu nền xanh, p-4 để thêm khoảng cách bên trong, font-bold để chữ in đậm. Kết hợp chúng để tạo thành phần giao diện hoàn chỉnh mà không cần file CSS riêng.</w:t>
      </w:r>
    </w:p>
    <w:p w14:paraId="565548B8" w14:textId="77777777" w:rsidR="002D3C70" w:rsidRPr="00FD6533" w:rsidRDefault="002D3C70">
      <w:pPr>
        <w:pStyle w:val="Noidung1"/>
        <w:numPr>
          <w:ilvl w:val="0"/>
          <w:numId w:val="13"/>
        </w:numPr>
      </w:pPr>
      <w:r w:rsidRPr="00FD6533">
        <w:rPr>
          <w:b/>
        </w:rPr>
        <w:t>Tùy chỉnh dễ dàng</w:t>
      </w:r>
      <w:r w:rsidRPr="00FD6533">
        <w:t>: Dùng file tailwind.config.js để thay đổi màu sắc, kích thước chữ, khoảng cách, và các điểm ngắt cho màn hình khác nhau. Bạn có thể thêm lớp mới hoặc dùng phần mở rộng.</w:t>
      </w:r>
    </w:p>
    <w:p w14:paraId="20D397FB" w14:textId="26E90AD6" w:rsidR="002D3C70" w:rsidRPr="00FD6533" w:rsidRDefault="002D3C70">
      <w:pPr>
        <w:pStyle w:val="Noidung1"/>
        <w:numPr>
          <w:ilvl w:val="0"/>
          <w:numId w:val="13"/>
        </w:numPr>
      </w:pPr>
      <w:r w:rsidRPr="00FD6533">
        <w:rPr>
          <w:b/>
        </w:rPr>
        <w:t>Hỗ trợ màn hình đa dạng</w:t>
      </w:r>
      <w:r w:rsidRPr="00FD6533">
        <w:t>: Có các lớp cho màn hình nhỏ, trung bình, lớn, và biến thể như hover hoặc focus để giao diện thay đổi phù hợp trên điện thoại, máy tính bảng hay máy tính.</w:t>
      </w:r>
    </w:p>
    <w:p w14:paraId="707A498E" w14:textId="77777777" w:rsidR="002D3C70" w:rsidRPr="00FD6533" w:rsidRDefault="002D3C70">
      <w:pPr>
        <w:pStyle w:val="Noidung1"/>
        <w:numPr>
          <w:ilvl w:val="0"/>
          <w:numId w:val="13"/>
        </w:numPr>
      </w:pPr>
      <w:r w:rsidRPr="00FD6533">
        <w:rPr>
          <w:b/>
        </w:rPr>
        <w:t>Tiết kiệm tài nguyên</w:t>
      </w:r>
      <w:r w:rsidRPr="00FD6533">
        <w:t>: Tự động loại bỏ các lớp không dùng để file CSS nhỏ hơn, giúp trang web tải nhanh.</w:t>
      </w:r>
    </w:p>
    <w:p w14:paraId="1E64B078" w14:textId="77777777" w:rsidR="002D3C70" w:rsidRPr="00FD6533" w:rsidRDefault="002D3C70">
      <w:pPr>
        <w:pStyle w:val="Noidung1"/>
        <w:numPr>
          <w:ilvl w:val="0"/>
          <w:numId w:val="13"/>
        </w:numPr>
      </w:pPr>
      <w:r w:rsidRPr="00FD6533">
        <w:rPr>
          <w:b/>
        </w:rPr>
        <w:t>Dễ kết hợp</w:t>
      </w:r>
      <w:r w:rsidRPr="00FD6533">
        <w:t>: Làm việc tốt với React, Vue, Next.js. Có nhiều mẫu sẵn và cộng đồng hỗ trợ lớn.</w:t>
      </w:r>
    </w:p>
    <w:p w14:paraId="17D2A404" w14:textId="77777777" w:rsidR="002D3C70" w:rsidRPr="00FD6533" w:rsidRDefault="002D3C70" w:rsidP="004D0A64">
      <w:pPr>
        <w:pStyle w:val="Noidung1"/>
        <w:ind w:left="360" w:firstLine="360"/>
        <w:rPr>
          <w:b/>
        </w:rPr>
      </w:pPr>
      <w:r w:rsidRPr="00FD6533">
        <w:rPr>
          <w:b/>
        </w:rPr>
        <w:t>Cách sử dụng</w:t>
      </w:r>
    </w:p>
    <w:p w14:paraId="06EAFEAE" w14:textId="77777777" w:rsidR="002D3C70" w:rsidRPr="00FD6533" w:rsidRDefault="002D3C70" w:rsidP="00072AB4">
      <w:pPr>
        <w:pStyle w:val="Noidung1"/>
      </w:pPr>
      <w:r w:rsidRPr="00FD6533">
        <w:t>Cài đặt qua npm: Chạy lệnh npm install tailwindcss, rồi tạo file cấu hình bằng npx tailwindcss init.</w:t>
      </w:r>
    </w:p>
    <w:p w14:paraId="27131456" w14:textId="41ACB1A6" w:rsidR="002D3C70" w:rsidRPr="00FD6533" w:rsidRDefault="002D3C70" w:rsidP="00072AB4">
      <w:pPr>
        <w:pStyle w:val="Noidung1"/>
      </w:pPr>
      <w:r w:rsidRPr="00FD6533">
        <w:t>Thêm lớp vào HTML:</w:t>
      </w:r>
    </w:p>
    <w:p w14:paraId="21FFF0C0" w14:textId="77777777" w:rsidR="002D3C70" w:rsidRPr="00FD6533" w:rsidRDefault="002D3C70" w:rsidP="00DD659A">
      <w:pPr>
        <w:pStyle w:val="MaNguon"/>
        <w:rPr>
          <w:rFonts w:ascii="Times New Roman" w:hAnsi="Times New Roman"/>
        </w:rPr>
      </w:pPr>
      <w:r w:rsidRPr="00FD6533">
        <w:rPr>
          <w:rFonts w:ascii="Times New Roman" w:hAnsi="Times New Roman"/>
        </w:rPr>
        <w:t xml:space="preserve">&lt;button class="bg-blue-600 text-white px-4 py-2 rounded shadow-lg hover:bg-blue-700"&gt;  </w:t>
      </w:r>
    </w:p>
    <w:p w14:paraId="72C3BEE1" w14:textId="77777777" w:rsidR="002D3C70" w:rsidRPr="00FD6533" w:rsidRDefault="002D3C70" w:rsidP="00DD659A">
      <w:pPr>
        <w:pStyle w:val="MaNguon"/>
        <w:rPr>
          <w:rFonts w:ascii="Times New Roman" w:hAnsi="Times New Roman"/>
        </w:rPr>
      </w:pPr>
      <w:r w:rsidRPr="00FD6533">
        <w:rPr>
          <w:rFonts w:ascii="Times New Roman" w:hAnsi="Times New Roman"/>
        </w:rPr>
        <w:t xml:space="preserve">  Click Me  </w:t>
      </w:r>
    </w:p>
    <w:p w14:paraId="5A7EA25E" w14:textId="77777777" w:rsidR="002D3C70" w:rsidRPr="00FD6533" w:rsidRDefault="002D3C70" w:rsidP="00DD659A">
      <w:pPr>
        <w:pStyle w:val="MaNguon"/>
        <w:rPr>
          <w:rFonts w:ascii="Times New Roman" w:hAnsi="Times New Roman"/>
        </w:rPr>
      </w:pPr>
      <w:r w:rsidRPr="00FD6533">
        <w:rPr>
          <w:rFonts w:ascii="Times New Roman" w:hAnsi="Times New Roman"/>
        </w:rPr>
        <w:t xml:space="preserve">&lt;/button&gt;  </w:t>
      </w:r>
    </w:p>
    <w:p w14:paraId="4727C7E4" w14:textId="77777777" w:rsidR="002D3C70" w:rsidRPr="00FD6533" w:rsidRDefault="002D3C70" w:rsidP="00072AB4">
      <w:pPr>
        <w:pStyle w:val="Noidung1"/>
      </w:pPr>
      <w:r w:rsidRPr="00FD6533">
        <w:t>Chỉnh sửa màu, khoảng cách, hoặc lớp cho màn hình khác nhau trong file cấu hình theo nhu cầu dự án.</w:t>
      </w:r>
    </w:p>
    <w:p w14:paraId="5C2C4434" w14:textId="77777777" w:rsidR="002D3C70" w:rsidRPr="00FD6533" w:rsidRDefault="002D3C70" w:rsidP="00072AB4">
      <w:pPr>
        <w:pStyle w:val="Noidung1"/>
      </w:pPr>
      <w:r w:rsidRPr="00FD6533">
        <w:t>Dùng công cụ gợi ý lớp trong VS Code để viết code nhanh hơn.</w:t>
      </w:r>
    </w:p>
    <w:p w14:paraId="4AF00FDD" w14:textId="5016D9AF" w:rsidR="002D3C70" w:rsidRPr="00FD6533" w:rsidRDefault="002D3C70" w:rsidP="00F711BE">
      <w:pPr>
        <w:pStyle w:val="Noidung1"/>
        <w:rPr>
          <w:lang w:val="en-US"/>
        </w:rPr>
      </w:pPr>
      <w:r w:rsidRPr="00FD6533">
        <w:lastRenderedPageBreak/>
        <w:t>Ví dụ cho giao diện thay đổi theo màn hình:</w:t>
      </w:r>
    </w:p>
    <w:p w14:paraId="769D72EA" w14:textId="77777777" w:rsidR="002D3C70" w:rsidRPr="00FD6533" w:rsidRDefault="002D3C70" w:rsidP="00DD659A">
      <w:pPr>
        <w:pStyle w:val="MaNguon"/>
        <w:rPr>
          <w:rFonts w:ascii="Times New Roman" w:hAnsi="Times New Roman"/>
        </w:rPr>
      </w:pPr>
      <w:r w:rsidRPr="00FD6533">
        <w:rPr>
          <w:rFonts w:ascii="Times New Roman" w:hAnsi="Times New Roman"/>
        </w:rPr>
        <w:t xml:space="preserve">&lt;div class="w-full md:w-1/2 lg:w-1/3 p-4"&gt;  </w:t>
      </w:r>
    </w:p>
    <w:p w14:paraId="114E6EDA" w14:textId="77777777" w:rsidR="002D3C70" w:rsidRPr="00FD6533" w:rsidRDefault="002D3C70" w:rsidP="00DD659A">
      <w:pPr>
        <w:pStyle w:val="MaNguon"/>
        <w:rPr>
          <w:rFonts w:ascii="Times New Roman" w:hAnsi="Times New Roman"/>
        </w:rPr>
      </w:pPr>
      <w:r w:rsidRPr="00FD6533">
        <w:rPr>
          <w:rFonts w:ascii="Times New Roman" w:hAnsi="Times New Roman"/>
        </w:rPr>
        <w:t xml:space="preserve">  Hộp thay đổi kích thước  </w:t>
      </w:r>
    </w:p>
    <w:p w14:paraId="08FF4DC8" w14:textId="77777777" w:rsidR="002D3C70" w:rsidRPr="00FD6533" w:rsidRDefault="002D3C70" w:rsidP="00DD659A">
      <w:pPr>
        <w:pStyle w:val="MaNguon"/>
        <w:rPr>
          <w:rFonts w:ascii="Times New Roman" w:hAnsi="Times New Roman"/>
        </w:rPr>
      </w:pPr>
      <w:r w:rsidRPr="00FD6533">
        <w:rPr>
          <w:rFonts w:ascii="Times New Roman" w:hAnsi="Times New Roman"/>
        </w:rPr>
        <w:t xml:space="preserve">&lt;/div&gt;  </w:t>
      </w:r>
    </w:p>
    <w:p w14:paraId="4557A80E" w14:textId="77777777" w:rsidR="002D3C70" w:rsidRPr="00FD6533" w:rsidRDefault="002D3C70" w:rsidP="00F711BE">
      <w:pPr>
        <w:pStyle w:val="Noidung1"/>
        <w:rPr>
          <w:b/>
        </w:rPr>
      </w:pPr>
      <w:r w:rsidRPr="00FD6533">
        <w:rPr>
          <w:b/>
        </w:rPr>
        <w:t>Kết luận</w:t>
      </w:r>
    </w:p>
    <w:p w14:paraId="44E1BD94" w14:textId="57E66A3F" w:rsidR="00532E9B" w:rsidRPr="00FD6533" w:rsidRDefault="002D3C70" w:rsidP="00F02728">
      <w:pPr>
        <w:pStyle w:val="Noidung1"/>
        <w:rPr>
          <w:lang w:val="en-US"/>
        </w:rPr>
      </w:pPr>
      <w:r w:rsidRPr="00FD6533">
        <w:t>Tailwind CSS giúp bạn tiết kiệm thời gian thiết kế, giữ giao diện nhất quán, tải trang nhanh và dễ thích ứng với mọi thiết bị. Đây là lựa chọn phổ biến cho lập trình viên làm phần giao diện web.</w:t>
      </w:r>
    </w:p>
    <w:p w14:paraId="556DD1B8" w14:textId="0E0F77EC" w:rsidR="00E84342" w:rsidRPr="00FD6533" w:rsidRDefault="00E84342" w:rsidP="00E84342">
      <w:pPr>
        <w:pStyle w:val="Heading3"/>
        <w:rPr>
          <w:rFonts w:cs="Times New Roman"/>
        </w:rPr>
      </w:pPr>
      <w:bookmarkStart w:id="60" w:name="_Toc218671783"/>
      <w:r w:rsidRPr="00FD6533">
        <w:rPr>
          <w:rFonts w:cs="Times New Roman"/>
        </w:rPr>
        <w:t>Shadcnui</w:t>
      </w:r>
      <w:bookmarkEnd w:id="60"/>
    </w:p>
    <w:p w14:paraId="784E454F" w14:textId="6DAD90B9" w:rsidR="008852B2" w:rsidRPr="00FD6533" w:rsidRDefault="008852B2" w:rsidP="008852B2">
      <w:pPr>
        <w:pStyle w:val="Noidung1"/>
        <w:rPr>
          <w:lang w:val="en-US"/>
        </w:rPr>
      </w:pPr>
      <w:r w:rsidRPr="00FD6533">
        <w:t>Shadcn/ui là bộ công cụ và nền tảng giao diện hiện đại, giúp lập trình viên xây dựng các phần tử giao diện cho dự án React hoặc Next.js. Nó theo cách tiếp cận mã nguồn mở, cho phép kiểm soát hoàn toàn, dễ dàng thay đổi và mở rộng, thay vì dùng các bộ thư viện giao diện cố định</w:t>
      </w:r>
      <w:r w:rsidR="00E72E89" w:rsidRPr="00FD6533">
        <w:rPr>
          <w:lang w:val="en-US"/>
        </w:rPr>
        <w:t xml:space="preserve"> </w:t>
      </w:r>
      <w:r w:rsidR="00E72E89" w:rsidRPr="00FD6533">
        <w:rPr>
          <w:lang w:val="en-US"/>
        </w:rPr>
        <w:fldChar w:fldCharType="begin"/>
      </w:r>
      <w:r w:rsidR="00E72E89" w:rsidRPr="00FD6533">
        <w:rPr>
          <w:lang w:val="en-US"/>
        </w:rPr>
        <w:instrText xml:space="preserve"> ADDIN ZOTERO_ITEM CSL_CITATION {"citationID":"Du2CpAPg","properties":{"formattedCitation":"[7]","plainCitation":"[7]","noteIndex":0},"citationItems":[{"id":96,"uris":["http://zotero.org/users/local/FEgCNlnV/items/ZJC466L2"],"itemData":{"id":96,"type":"webpage","note":"publisher: shadcn/ui","title":"shadcn/ui Documentation","URL":"https://ui.shadcn.com/docs","author":[{"literal":"shadcn"}],"accessed":{"date-parts":[["2025",1,15]]},"issued":{"date-parts":[["2024"]]}}}],"schema":"https://github.com/citation-style-language/schema/raw/master/csl-citation.json"} </w:instrText>
      </w:r>
      <w:r w:rsidR="00E72E89" w:rsidRPr="00FD6533">
        <w:rPr>
          <w:lang w:val="en-US"/>
        </w:rPr>
        <w:fldChar w:fldCharType="separate"/>
      </w:r>
      <w:r w:rsidR="00E72E89" w:rsidRPr="00FD6533">
        <w:t>[7]</w:t>
      </w:r>
      <w:r w:rsidR="00E72E89" w:rsidRPr="00FD6533">
        <w:rPr>
          <w:lang w:val="en-US"/>
        </w:rPr>
        <w:fldChar w:fldCharType="end"/>
      </w:r>
      <w:r w:rsidRPr="00FD6533">
        <w:t>.</w:t>
      </w:r>
    </w:p>
    <w:p w14:paraId="6DC5EBA5" w14:textId="77777777" w:rsidR="008852B2" w:rsidRPr="00FD6533" w:rsidRDefault="008852B2" w:rsidP="00D06EB7">
      <w:pPr>
        <w:pStyle w:val="Noidung1"/>
        <w:rPr>
          <w:b/>
        </w:rPr>
      </w:pPr>
      <w:r w:rsidRPr="00FD6533">
        <w:rPr>
          <w:b/>
        </w:rPr>
        <w:t>Đặc điểm chính</w:t>
      </w:r>
    </w:p>
    <w:p w14:paraId="5CEE1432" w14:textId="2B0D9EBA" w:rsidR="008852B2" w:rsidRPr="00FD6533" w:rsidRDefault="008852B2">
      <w:pPr>
        <w:pStyle w:val="Noidung1"/>
        <w:numPr>
          <w:ilvl w:val="0"/>
          <w:numId w:val="14"/>
        </w:numPr>
      </w:pPr>
      <w:r w:rsidRPr="00FD6533">
        <w:rPr>
          <w:b/>
        </w:rPr>
        <w:t>Không giống thư viện thông thường</w:t>
      </w:r>
      <w:r w:rsidRPr="00FD6533">
        <w:t xml:space="preserve">: </w:t>
      </w:r>
      <w:r w:rsidR="009C059A" w:rsidRPr="00FD6533">
        <w:rPr>
          <w:lang w:val="en-US"/>
        </w:rPr>
        <w:t>K</w:t>
      </w:r>
      <w:r w:rsidRPr="00FD6533">
        <w:t xml:space="preserve">hông tải gói qua npm. Thay vào đó, dùng lệnh CLI như npx shadcn@latest add component để sao chép trực tiếp mã nguồn của từng phần tử vào dự án. </w:t>
      </w:r>
      <w:r w:rsidR="009B2859" w:rsidRPr="00FD6533">
        <w:rPr>
          <w:lang w:val="en-US"/>
        </w:rPr>
        <w:t>C</w:t>
      </w:r>
      <w:r w:rsidRPr="00FD6533">
        <w:t>ó thể sửa đổi chức năng và giao diện theo ý muốn.</w:t>
      </w:r>
    </w:p>
    <w:p w14:paraId="3489BABA" w14:textId="77777777" w:rsidR="008852B2" w:rsidRPr="00FD6533" w:rsidRDefault="008852B2">
      <w:pPr>
        <w:pStyle w:val="Noidung1"/>
        <w:numPr>
          <w:ilvl w:val="0"/>
          <w:numId w:val="14"/>
        </w:numPr>
      </w:pPr>
      <w:r w:rsidRPr="00FD6533">
        <w:rPr>
          <w:b/>
        </w:rPr>
        <w:t>Quản lý mã nguồn tại chỗ</w:t>
      </w:r>
      <w:r w:rsidRPr="00FD6533">
        <w:t>: Giữ code phần tử ngay trong dự án, dễ chỉnh sửa từng dòng. Điều này giúp công cụ AI như Copilot hoặc GPT hiểu và hỗ trợ tự động hóa việc phát triển giao diện nhanh hơn.</w:t>
      </w:r>
    </w:p>
    <w:p w14:paraId="22CD2F03" w14:textId="77777777" w:rsidR="008852B2" w:rsidRPr="00FD6533" w:rsidRDefault="008852B2">
      <w:pPr>
        <w:pStyle w:val="Noidung1"/>
        <w:numPr>
          <w:ilvl w:val="0"/>
          <w:numId w:val="14"/>
        </w:numPr>
      </w:pPr>
      <w:r w:rsidRPr="00FD6533">
        <w:rPr>
          <w:b/>
        </w:rPr>
        <w:t>Dựa trên Radix UI và Tailwind CSS</w:t>
      </w:r>
      <w:r w:rsidRPr="00FD6533">
        <w:t>: Các phần tử dùng nền tảng cơ bản của Radix UI để đảm bảo dễ tiếp cận, logic chuẩn và hoạt động tốt trên mọi trình duyệt. Chúng được thiết kế bằng lớp tiện ích của Tailwind CSS. Sử dụng chung các yếu tố thiết kế như màu chính, nền, giúp toàn bộ giao diện nhất quán và dễ thay đổi chủ đề.</w:t>
      </w:r>
    </w:p>
    <w:p w14:paraId="34915DD5" w14:textId="7701472D" w:rsidR="008852B2" w:rsidRPr="00FD6533" w:rsidRDefault="008852B2">
      <w:pPr>
        <w:pStyle w:val="Noidung1"/>
        <w:numPr>
          <w:ilvl w:val="0"/>
          <w:numId w:val="14"/>
        </w:numPr>
      </w:pPr>
      <w:r w:rsidRPr="00FD6533">
        <w:rPr>
          <w:b/>
        </w:rPr>
        <w:lastRenderedPageBreak/>
        <w:t>Dễ mở rộng và kết hợp</w:t>
      </w:r>
      <w:r w:rsidRPr="00FD6533">
        <w:t>: Hỗ trợ Next.js, Vite, Remix. Dễ dàng hòa hợp với cấu trúc code mới nhất, phù hợp cho dự án lớn nhỏ. Khi thêm phần tử, có thể cấu hình biến thể, chủ đề và logic động qua code hoặc file dễ đọc.</w:t>
      </w:r>
    </w:p>
    <w:p w14:paraId="18A9FFCE" w14:textId="77777777" w:rsidR="008852B2" w:rsidRPr="00FD6533" w:rsidRDefault="008852B2">
      <w:pPr>
        <w:pStyle w:val="Noidung1"/>
        <w:numPr>
          <w:ilvl w:val="0"/>
          <w:numId w:val="14"/>
        </w:numPr>
        <w:rPr>
          <w:b/>
        </w:rPr>
      </w:pPr>
      <w:r w:rsidRPr="00FD6533">
        <w:rPr>
          <w:b/>
        </w:rPr>
        <w:t>Cách sử dụng</w:t>
      </w:r>
    </w:p>
    <w:p w14:paraId="4CC74592" w14:textId="77777777" w:rsidR="008852B2" w:rsidRPr="00FD6533" w:rsidRDefault="008852B2" w:rsidP="008852B2">
      <w:pPr>
        <w:pStyle w:val="Noidung1"/>
      </w:pPr>
      <w:r w:rsidRPr="00FD6533">
        <w:t>Chạy lệnh để thêm phần tử:</w:t>
      </w:r>
    </w:p>
    <w:p w14:paraId="00F93AF7" w14:textId="77777777" w:rsidR="008852B2" w:rsidRPr="00FD6533" w:rsidRDefault="008852B2" w:rsidP="00DD659A">
      <w:pPr>
        <w:pStyle w:val="MaNguon"/>
        <w:rPr>
          <w:rFonts w:ascii="Times New Roman" w:hAnsi="Times New Roman"/>
        </w:rPr>
      </w:pPr>
      <w:r w:rsidRPr="00FD6533">
        <w:rPr>
          <w:rFonts w:ascii="Times New Roman" w:hAnsi="Times New Roman"/>
        </w:rPr>
        <w:t xml:space="preserve">npx shadcn@latest add button  </w:t>
      </w:r>
    </w:p>
    <w:p w14:paraId="7457C229" w14:textId="16BC30A3" w:rsidR="008852B2" w:rsidRPr="00FD6533" w:rsidRDefault="008852B2" w:rsidP="008852B2">
      <w:pPr>
        <w:pStyle w:val="Noidung1"/>
      </w:pPr>
      <w:r w:rsidRPr="00FD6533">
        <w:t xml:space="preserve">Kết quả: File nút bấm được thêm vào thư mục components. </w:t>
      </w:r>
      <w:r w:rsidR="006104A6" w:rsidRPr="00FD6533">
        <w:rPr>
          <w:lang w:val="en-US"/>
        </w:rPr>
        <w:t>M</w:t>
      </w:r>
      <w:r w:rsidRPr="00FD6533">
        <w:t>ở file, chỉnh sửa kiểu dáng, thêm biến thể hoặc thay đổi cách hoạt động trực tiếp.</w:t>
      </w:r>
    </w:p>
    <w:p w14:paraId="65C09415" w14:textId="77777777" w:rsidR="008852B2" w:rsidRPr="00FD6533" w:rsidRDefault="008852B2" w:rsidP="00245FB9">
      <w:pPr>
        <w:pStyle w:val="Noidung1"/>
        <w:rPr>
          <w:b/>
        </w:rPr>
      </w:pPr>
      <w:r w:rsidRPr="00FD6533">
        <w:rPr>
          <w:b/>
        </w:rPr>
        <w:t>Kết luận</w:t>
      </w:r>
    </w:p>
    <w:p w14:paraId="41DDC5BC" w14:textId="26FF0494" w:rsidR="00532E9B" w:rsidRPr="00FD6533" w:rsidRDefault="008852B2" w:rsidP="00D06EB7">
      <w:pPr>
        <w:pStyle w:val="Noidung1"/>
        <w:rPr>
          <w:lang w:val="en-US"/>
        </w:rPr>
      </w:pPr>
      <w:r w:rsidRPr="00FD6533">
        <w:t xml:space="preserve">Shadcn/ui giúp lập trình viên phần giao diện thoát khỏi các phần tử đóng gói sẵn. </w:t>
      </w:r>
      <w:r w:rsidR="003A1A6A" w:rsidRPr="00FD6533">
        <w:rPr>
          <w:lang w:val="en-US"/>
        </w:rPr>
        <w:t>C</w:t>
      </w:r>
      <w:r w:rsidRPr="00FD6533">
        <w:t>hủ động kiểm soát, tùy chỉnh hệ thống giao diện và trải nghiệm người dùng, giữ chủ đề nhất quán, mở rộng dễ dàng, bảo trì đơn giản, và tận dụng lợi ích từ Radix UI cùng Tailwind CSS. Đây là cách tiếp cận mới cho hệ thống thiết kế trên React, Next.js và công cụ AI trong phát triển chuyên nghiệp.</w:t>
      </w:r>
    </w:p>
    <w:p w14:paraId="7DAE8454" w14:textId="77777777" w:rsidR="00E84342" w:rsidRPr="00FD6533" w:rsidRDefault="00E84342" w:rsidP="00E84342">
      <w:pPr>
        <w:pStyle w:val="Heading3"/>
        <w:rPr>
          <w:rFonts w:cs="Times New Roman"/>
        </w:rPr>
      </w:pPr>
      <w:bookmarkStart w:id="61" w:name="_Toc218671784"/>
      <w:r w:rsidRPr="00FD6533">
        <w:rPr>
          <w:rFonts w:cs="Times New Roman"/>
        </w:rPr>
        <w:t>Chart.js</w:t>
      </w:r>
      <w:bookmarkEnd w:id="61"/>
    </w:p>
    <w:p w14:paraId="42CD899D" w14:textId="77777777" w:rsidR="009A1305" w:rsidRPr="00FD6533" w:rsidRDefault="009A1305" w:rsidP="009A1305">
      <w:pPr>
        <w:pStyle w:val="Noidung1"/>
      </w:pPr>
      <w:r w:rsidRPr="00FD6533">
        <w:t>Chart.js là thư viện JavaScript mã nguồn mở, dùng để hiển thị dữ liệu dưới dạng biểu đồ động trên thẻ canvas của HTML5. Nó nổi bật nhờ cách dùng đơn giản, dễ tùy chỉnh, và hỗ trợ nhiều loại biểu đồ khác nhau.</w:t>
      </w:r>
    </w:p>
    <w:p w14:paraId="62251FE1" w14:textId="77777777" w:rsidR="009A1305" w:rsidRPr="00FD6533" w:rsidRDefault="009A1305" w:rsidP="001760AD">
      <w:pPr>
        <w:pStyle w:val="Noidung1"/>
        <w:rPr>
          <w:b/>
        </w:rPr>
      </w:pPr>
      <w:r w:rsidRPr="00FD6533">
        <w:rPr>
          <w:b/>
        </w:rPr>
        <w:t>Đặc điểm chính</w:t>
      </w:r>
    </w:p>
    <w:p w14:paraId="4544DE65" w14:textId="77777777" w:rsidR="009A1305" w:rsidRPr="00FD6533" w:rsidRDefault="009A1305">
      <w:pPr>
        <w:pStyle w:val="Noidung1"/>
        <w:numPr>
          <w:ilvl w:val="0"/>
          <w:numId w:val="15"/>
        </w:numPr>
      </w:pPr>
      <w:r w:rsidRPr="00FD6533">
        <w:rPr>
          <w:b/>
        </w:rPr>
        <w:t>Nhiều loại biểu đồ</w:t>
      </w:r>
      <w:r w:rsidRPr="00FD6533">
        <w:t>: Hỗ trợ biểu đồ đường, cột, tròn hoặc bánh, bong bóng, radar, phân tán, vùng, cực, và kết hợp nhiều loại.</w:t>
      </w:r>
    </w:p>
    <w:p w14:paraId="7E14927E" w14:textId="77777777" w:rsidR="009A1305" w:rsidRPr="00FD6533" w:rsidRDefault="009A1305">
      <w:pPr>
        <w:pStyle w:val="Noidung1"/>
        <w:numPr>
          <w:ilvl w:val="0"/>
          <w:numId w:val="15"/>
        </w:numPr>
      </w:pPr>
      <w:r w:rsidRPr="00FD6533">
        <w:rPr>
          <w:b/>
        </w:rPr>
        <w:t>Dựa trên canvas</w:t>
      </w:r>
      <w:r w:rsidRPr="00FD6533">
        <w:t>: Vẽ biểu đồ trên thẻ canvas, giúp chạy mượt mà với dữ liệu lớn và hoạt động tốt trên mọi trình duyệt hiện đại.</w:t>
      </w:r>
    </w:p>
    <w:p w14:paraId="7644E8C0" w14:textId="77777777" w:rsidR="009A1305" w:rsidRPr="00FD6533" w:rsidRDefault="009A1305">
      <w:pPr>
        <w:pStyle w:val="Noidung1"/>
        <w:numPr>
          <w:ilvl w:val="0"/>
          <w:numId w:val="15"/>
        </w:numPr>
      </w:pPr>
      <w:r w:rsidRPr="00FD6533">
        <w:rPr>
          <w:b/>
        </w:rPr>
        <w:t>Tùy chỉnh dễ dàng</w:t>
      </w:r>
      <w:r w:rsidRPr="00FD6533">
        <w:t>: Thay đổi màu sắc, chữ viết, gợi ý khi di chuột, chú thích, hiệu ứng động qua các tùy chọn rõ ràng.</w:t>
      </w:r>
    </w:p>
    <w:p w14:paraId="4CA20D0D" w14:textId="77777777" w:rsidR="009A1305" w:rsidRPr="00FD6533" w:rsidRDefault="009A1305">
      <w:pPr>
        <w:pStyle w:val="Noidung1"/>
        <w:numPr>
          <w:ilvl w:val="0"/>
          <w:numId w:val="15"/>
        </w:numPr>
      </w:pPr>
      <w:r w:rsidRPr="00FD6533">
        <w:rPr>
          <w:b/>
        </w:rPr>
        <w:t>Thích ứng màn hình</w:t>
      </w:r>
      <w:r w:rsidRPr="00FD6533">
        <w:t>: Biểu đồ tự động điều chỉnh kích thước và bố cục cho máy tính, máy tính bảng hoặc điện thoại.</w:t>
      </w:r>
    </w:p>
    <w:p w14:paraId="7FDB9CF0" w14:textId="77777777" w:rsidR="009A1305" w:rsidRPr="00FD6533" w:rsidRDefault="009A1305">
      <w:pPr>
        <w:pStyle w:val="Noidung1"/>
        <w:numPr>
          <w:ilvl w:val="0"/>
          <w:numId w:val="15"/>
        </w:numPr>
      </w:pPr>
      <w:r w:rsidRPr="00FD6533">
        <w:rPr>
          <w:b/>
        </w:rPr>
        <w:lastRenderedPageBreak/>
        <w:t>Tương tác cao</w:t>
      </w:r>
      <w:r w:rsidRPr="00FD6533">
        <w:t>: Cho phép di chuột hiện thông tin, click chú thích, lọc dữ liệu, và xử lý sự kiện như kéo thả.</w:t>
      </w:r>
    </w:p>
    <w:p w14:paraId="27208EA3" w14:textId="77777777" w:rsidR="009A1305" w:rsidRPr="00FD6533" w:rsidRDefault="009A1305">
      <w:pPr>
        <w:pStyle w:val="Noidung1"/>
        <w:numPr>
          <w:ilvl w:val="0"/>
          <w:numId w:val="15"/>
        </w:numPr>
      </w:pPr>
      <w:r w:rsidRPr="00FD6533">
        <w:rPr>
          <w:b/>
        </w:rPr>
        <w:t>Nhẹ và nhanh</w:t>
      </w:r>
      <w:r w:rsidRPr="00FD6533">
        <w:t>: Kích thước nhỏ, vẽ nhanh, phù hợp cho bảng điều khiển, báo cáo hoặc ứng dụng web.</w:t>
      </w:r>
    </w:p>
    <w:p w14:paraId="270CC8FA" w14:textId="77777777" w:rsidR="009A1305" w:rsidRPr="00FD6533" w:rsidRDefault="009A1305">
      <w:pPr>
        <w:pStyle w:val="Noidung1"/>
        <w:numPr>
          <w:ilvl w:val="0"/>
          <w:numId w:val="15"/>
        </w:numPr>
      </w:pPr>
      <w:r w:rsidRPr="00FD6533">
        <w:rPr>
          <w:b/>
        </w:rPr>
        <w:t>Hỗ trợ cộng đồng</w:t>
      </w:r>
      <w:r w:rsidRPr="00FD6533">
        <w:t>: Có nhiều phần mở rộng, hướng dẫn chi tiết, và ví dụ thực tế. Dễ tải qua CDN, npm hoặc dùng với React, Vue, Next.js.</w:t>
      </w:r>
    </w:p>
    <w:p w14:paraId="3086D66B" w14:textId="77777777" w:rsidR="009A1305" w:rsidRPr="00FD6533" w:rsidRDefault="009A1305">
      <w:pPr>
        <w:pStyle w:val="Noidung1"/>
        <w:numPr>
          <w:ilvl w:val="0"/>
          <w:numId w:val="15"/>
        </w:numPr>
        <w:rPr>
          <w:b/>
        </w:rPr>
      </w:pPr>
      <w:r w:rsidRPr="00FD6533">
        <w:rPr>
          <w:b/>
        </w:rPr>
        <w:t>Cách sử dụng</w:t>
      </w:r>
    </w:p>
    <w:p w14:paraId="0CC68689" w14:textId="49B39879" w:rsidR="009A1305" w:rsidRPr="00FD6533" w:rsidRDefault="009A1305" w:rsidP="005906A2">
      <w:pPr>
        <w:pStyle w:val="Noidung1"/>
        <w:rPr>
          <w:lang w:val="en-US"/>
        </w:rPr>
      </w:pPr>
      <w:r w:rsidRPr="00FD6533">
        <w:t>Tạo thẻ canvas trong HTML:</w:t>
      </w:r>
    </w:p>
    <w:p w14:paraId="3723F23D"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lt;canvas id="myChart"&gt;&lt;/canvas&gt;  </w:t>
      </w:r>
    </w:p>
    <w:p w14:paraId="163CD539" w14:textId="0978DADD" w:rsidR="009A1305" w:rsidRPr="00FD6533" w:rsidRDefault="009A1305" w:rsidP="005906A2">
      <w:pPr>
        <w:pStyle w:val="Noidung1"/>
        <w:rPr>
          <w:lang w:val="en-US"/>
        </w:rPr>
      </w:pPr>
      <w:r w:rsidRPr="00FD6533">
        <w:t>Thêm script từ CDN:</w:t>
      </w:r>
    </w:p>
    <w:p w14:paraId="36CC9A3D"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lt;script src="https://cdn.jsdelivr.net/npm/chart.js"&gt;&lt;/script&gt;  </w:t>
      </w:r>
    </w:p>
    <w:p w14:paraId="2EECEEFE" w14:textId="6C9457BB" w:rsidR="009A1305" w:rsidRPr="00FD6533" w:rsidRDefault="009A1305" w:rsidP="005906A2">
      <w:pPr>
        <w:pStyle w:val="Noidung1"/>
        <w:rPr>
          <w:lang w:val="en-US"/>
        </w:rPr>
      </w:pPr>
      <w:r w:rsidRPr="00FD6533">
        <w:t>Viết code JavaScript để vẽ biểu đồ:</w:t>
      </w:r>
    </w:p>
    <w:p w14:paraId="52996222"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lt;script&gt;  </w:t>
      </w:r>
    </w:p>
    <w:p w14:paraId="6156A6B7"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const ctx = document.getElementById('myChart').getContext('2d');  </w:t>
      </w:r>
    </w:p>
    <w:p w14:paraId="544697B1"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const myChart = new Chart(ctx, {  </w:t>
      </w:r>
    </w:p>
    <w:p w14:paraId="333639A4"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type: 'bar',  // Loại biểu đồ cột  </w:t>
      </w:r>
    </w:p>
    <w:p w14:paraId="424E2856"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data: {  </w:t>
      </w:r>
    </w:p>
    <w:p w14:paraId="4B6E4A53"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labels: ['A', 'B', 'C'],  // Nhãn  </w:t>
      </w:r>
    </w:p>
    <w:p w14:paraId="61263F3F"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datasets: [{  </w:t>
      </w:r>
    </w:p>
    <w:p w14:paraId="13553FB6"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label: 'Giá trị',  </w:t>
      </w:r>
    </w:p>
    <w:p w14:paraId="4879EB34"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data: [10, 20, 30],  </w:t>
      </w:r>
    </w:p>
    <w:p w14:paraId="08410BAD"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backgroundColor: ['#4facfe', '#00f2fe', '#1e3c72']  // Màu nền  </w:t>
      </w:r>
    </w:p>
    <w:p w14:paraId="4269A0E6"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  </w:t>
      </w:r>
    </w:p>
    <w:p w14:paraId="694E621B"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  </w:t>
      </w:r>
    </w:p>
    <w:p w14:paraId="7F169BBE"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options: { responsive: true }  // Thích ứng màn hình  </w:t>
      </w:r>
    </w:p>
    <w:p w14:paraId="2161C47B"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w:t>
      </w:r>
    </w:p>
    <w:p w14:paraId="3EBB7149"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lt;/script&gt;  </w:t>
      </w:r>
    </w:p>
    <w:p w14:paraId="2831D2C7" w14:textId="77777777" w:rsidR="00DD659A" w:rsidRPr="00FD6533" w:rsidRDefault="00DD659A" w:rsidP="000E4D36">
      <w:pPr>
        <w:pStyle w:val="Noidung1"/>
        <w:rPr>
          <w:b/>
        </w:rPr>
      </w:pPr>
    </w:p>
    <w:p w14:paraId="37F5C5C0" w14:textId="626CE663" w:rsidR="009A1305" w:rsidRPr="00FD6533" w:rsidRDefault="009A1305" w:rsidP="000E4D36">
      <w:pPr>
        <w:pStyle w:val="Noidung1"/>
        <w:rPr>
          <w:b/>
        </w:rPr>
      </w:pPr>
      <w:r w:rsidRPr="00FD6533">
        <w:rPr>
          <w:b/>
        </w:rPr>
        <w:lastRenderedPageBreak/>
        <w:t>Kết luận</w:t>
      </w:r>
    </w:p>
    <w:p w14:paraId="4E890C8C" w14:textId="49937FC9" w:rsidR="00532E9B" w:rsidRPr="00FD6533" w:rsidRDefault="009A1305" w:rsidP="000E4D36">
      <w:pPr>
        <w:pStyle w:val="Noidung1"/>
        <w:rPr>
          <w:lang w:val="en-US"/>
        </w:rPr>
      </w:pPr>
      <w:r w:rsidRPr="00FD6533">
        <w:t>Chart.js là lựa chọn tốt để tạo bảng điều khiển dữ liệu, báo cáo hoặc ứng dụng tương tác trên web. Nó kết hợp tốc độ cao, dễ dùng, tùy chỉnh linh hoạt và thích ứng màn hình trong một gói nhỏ gọn, phù hợp cho lập trình viên phần giao diện.</w:t>
      </w:r>
    </w:p>
    <w:p w14:paraId="089145C3" w14:textId="3E853BA6" w:rsidR="00E84342" w:rsidRPr="00FD6533" w:rsidRDefault="00566564" w:rsidP="00566564">
      <w:pPr>
        <w:pStyle w:val="Heading2"/>
        <w:rPr>
          <w:rFonts w:cs="Times New Roman"/>
        </w:rPr>
      </w:pPr>
      <w:bookmarkStart w:id="62" w:name="_Toc218671785"/>
      <w:r w:rsidRPr="00FD6533">
        <w:rPr>
          <w:rFonts w:cs="Times New Roman"/>
        </w:rPr>
        <w:t>Bảo mật và hiệu năng trong ứng dụng web</w:t>
      </w:r>
      <w:bookmarkEnd w:id="62"/>
    </w:p>
    <w:p w14:paraId="37D04238" w14:textId="54D6C669" w:rsidR="00532E9B" w:rsidRPr="00FD6533" w:rsidRDefault="007B774F" w:rsidP="007B774F">
      <w:pPr>
        <w:pStyle w:val="Heading3"/>
        <w:rPr>
          <w:rFonts w:cs="Times New Roman"/>
        </w:rPr>
      </w:pPr>
      <w:bookmarkStart w:id="63" w:name="_Toc218671786"/>
      <w:r w:rsidRPr="00FD6533">
        <w:rPr>
          <w:rFonts w:cs="Times New Roman"/>
        </w:rPr>
        <w:t>Xác thực và phân quyền</w:t>
      </w:r>
      <w:bookmarkEnd w:id="63"/>
    </w:p>
    <w:p w14:paraId="5A86D08F" w14:textId="77777777" w:rsidR="00994AB4" w:rsidRPr="00FD6533" w:rsidRDefault="00994AB4" w:rsidP="00994AB4">
      <w:pPr>
        <w:pStyle w:val="Noidung1"/>
      </w:pPr>
      <w:r w:rsidRPr="00FD6533">
        <w:t>Xác thực là bước kiểm tra danh tính người dùng để cho phép vào hệ thống, còn phân quyền là bước quyết định người dùng đã xác thực được làm gì và truy cập tài nguyên nào trong hệ thống.​</w:t>
      </w:r>
    </w:p>
    <w:p w14:paraId="00FBD52C" w14:textId="77777777" w:rsidR="00994AB4" w:rsidRPr="00FD6533" w:rsidRDefault="00994AB4" w:rsidP="00010995">
      <w:pPr>
        <w:pStyle w:val="Noidung1"/>
        <w:rPr>
          <w:b/>
        </w:rPr>
      </w:pPr>
      <w:r w:rsidRPr="00FD6533">
        <w:rPr>
          <w:b/>
        </w:rPr>
        <w:t>Xác thực</w:t>
      </w:r>
    </w:p>
    <w:p w14:paraId="582D9694" w14:textId="77777777" w:rsidR="00994AB4" w:rsidRPr="00FD6533" w:rsidRDefault="00994AB4" w:rsidP="00010995">
      <w:pPr>
        <w:pStyle w:val="Noidung1"/>
      </w:pPr>
      <w:r w:rsidRPr="00FD6533">
        <w:t>Cách phổ biến gồm tên đăng nhập và mật khẩu, có thể tăng cường bằng mã một lần, nhiều lớp bảo vệ, hoặc sinh trắc học khi cần thiết.​</w:t>
      </w:r>
    </w:p>
    <w:p w14:paraId="67F6A24D" w14:textId="77777777" w:rsidR="00994AB4" w:rsidRPr="00FD6533" w:rsidRDefault="00994AB4" w:rsidP="00010995">
      <w:pPr>
        <w:pStyle w:val="Noidung1"/>
      </w:pPr>
      <w:r w:rsidRPr="00FD6533">
        <w:t>Hệ thống thường dùng phiên làm việc hoặc dạng dấu hiệu như token để ghi nhớ trạng thái đăng nhập qua các lần gửi yêu cầu.​</w:t>
      </w:r>
    </w:p>
    <w:p w14:paraId="7BBD56E9" w14:textId="77777777" w:rsidR="00994AB4" w:rsidRPr="00FD6533" w:rsidRDefault="00994AB4" w:rsidP="00010995">
      <w:pPr>
        <w:pStyle w:val="Noidung1"/>
      </w:pPr>
      <w:r w:rsidRPr="00FD6533">
        <w:t>Ứng dụng kiểu một trang hoặc cần gọi nhiều dịch vụ thường ưu tiên token vì linh hoạt hơn so với phiên phụ thuộc một máy chủ.​</w:t>
      </w:r>
    </w:p>
    <w:p w14:paraId="29BC1AE9" w14:textId="77777777" w:rsidR="00994AB4" w:rsidRPr="00FD6533" w:rsidRDefault="00994AB4" w:rsidP="001D1933">
      <w:pPr>
        <w:pStyle w:val="Noidung1"/>
        <w:rPr>
          <w:b/>
        </w:rPr>
      </w:pPr>
      <w:r w:rsidRPr="00FD6533">
        <w:rPr>
          <w:b/>
        </w:rPr>
        <w:t>Phân quyền</w:t>
      </w:r>
    </w:p>
    <w:p w14:paraId="306136A2" w14:textId="77777777" w:rsidR="00994AB4" w:rsidRPr="00FD6533" w:rsidRDefault="00994AB4" w:rsidP="001D1933">
      <w:pPr>
        <w:pStyle w:val="Noidung1"/>
      </w:pPr>
      <w:r w:rsidRPr="00FD6533">
        <w:t>Sau khi xác thực, hệ thống kiểm tra vai trò và quyền để cho phép hoặc chặn truy cập vào chức năng hay tài nguyên cụ thể.​</w:t>
      </w:r>
    </w:p>
    <w:p w14:paraId="164B03EF" w14:textId="179FE4B3" w:rsidR="00994AB4" w:rsidRPr="00FD6533" w:rsidRDefault="00994AB4" w:rsidP="000F723A">
      <w:pPr>
        <w:pStyle w:val="Noidung1"/>
        <w:rPr>
          <w:lang w:val="en-US"/>
        </w:rPr>
      </w:pPr>
      <w:r w:rsidRPr="00FD6533">
        <w:t>Nên chỉ cấp đúng phần cần thiết cho mỗi người dùng để giảm rủi ro và giữ an toàn dữ liệu.​</w:t>
      </w:r>
    </w:p>
    <w:p w14:paraId="0C23A2AF" w14:textId="73039A41" w:rsidR="000F723A" w:rsidRPr="00FD6533" w:rsidRDefault="00994AB4" w:rsidP="00010995">
      <w:pPr>
        <w:pStyle w:val="Noidung1"/>
        <w:rPr>
          <w:b/>
          <w:bCs w:val="0"/>
          <w:lang w:val="en-US"/>
        </w:rPr>
      </w:pPr>
      <w:r w:rsidRPr="00FD6533">
        <w:rPr>
          <w:b/>
          <w:bCs w:val="0"/>
        </w:rPr>
        <w:t>Kết luận</w:t>
      </w:r>
    </w:p>
    <w:p w14:paraId="2646DBBA" w14:textId="6C15672A" w:rsidR="00B15015" w:rsidRPr="00FD6533" w:rsidRDefault="00994AB4" w:rsidP="000F723A">
      <w:pPr>
        <w:pStyle w:val="Noidung1"/>
        <w:rPr>
          <w:lang w:val="en-US"/>
        </w:rPr>
      </w:pPr>
      <w:r w:rsidRPr="00FD6533">
        <w:t>Xác thực trả lời “bạn là ai”, phân quyền trả lời “bạn được phép làm gì”, cả hai kết hợp để ngăn truy cập trái phép và bảo vệ tài nguyên của ứng dụng web.</w:t>
      </w:r>
    </w:p>
    <w:p w14:paraId="414AF3E5" w14:textId="5029F2DD" w:rsidR="00B15015" w:rsidRPr="00FD6533" w:rsidRDefault="00B15015" w:rsidP="00B15015">
      <w:pPr>
        <w:pStyle w:val="Heading3"/>
        <w:rPr>
          <w:rFonts w:cs="Times New Roman"/>
        </w:rPr>
      </w:pPr>
      <w:bookmarkStart w:id="64" w:name="_Toc218671787"/>
      <w:r w:rsidRPr="00FD6533">
        <w:rPr>
          <w:rFonts w:cs="Times New Roman"/>
        </w:rPr>
        <w:lastRenderedPageBreak/>
        <w:t>Quản lý session, cookie</w:t>
      </w:r>
      <w:bookmarkEnd w:id="64"/>
    </w:p>
    <w:p w14:paraId="08DEBEB1" w14:textId="77777777" w:rsidR="00D973C7" w:rsidRPr="00FD6533" w:rsidRDefault="00D973C7" w:rsidP="00D973C7">
      <w:pPr>
        <w:pStyle w:val="Noidung1"/>
      </w:pPr>
      <w:r w:rsidRPr="00FD6533">
        <w:t>Session và cookie là hai cách cơ bản để giữ trạng thái đăng nhập, nhận biết người dùng, bảo vệ quá trình xác thực và cá nhân hóa trải nghiệm trên trang web.​</w:t>
      </w:r>
    </w:p>
    <w:p w14:paraId="492E0212" w14:textId="77777777" w:rsidR="008C661A" w:rsidRPr="00FD6533" w:rsidRDefault="00D973C7" w:rsidP="008C661A">
      <w:pPr>
        <w:pStyle w:val="Noidung1"/>
        <w:rPr>
          <w:b/>
        </w:rPr>
      </w:pPr>
      <w:r w:rsidRPr="00FD6533">
        <w:rPr>
          <w:b/>
        </w:rPr>
        <w:t>Session</w:t>
      </w:r>
    </w:p>
    <w:p w14:paraId="76CFDE0A" w14:textId="01AA6657" w:rsidR="00D973C7" w:rsidRPr="00FD6533" w:rsidRDefault="00D973C7" w:rsidP="008C661A">
      <w:pPr>
        <w:pStyle w:val="Noidung1"/>
        <w:rPr>
          <w:b/>
        </w:rPr>
      </w:pPr>
      <w:r w:rsidRPr="00FD6533">
        <w:t>Session lưu thông tin trạng thái trên máy chủ, như chi tiết đăng nhập, vai trò hoặc giỏ hàng.​</w:t>
      </w:r>
      <w:r w:rsidR="008C661A" w:rsidRPr="00FD6533">
        <w:rPr>
          <w:lang w:val="en-US"/>
        </w:rPr>
        <w:t xml:space="preserve"> </w:t>
      </w:r>
      <w:r w:rsidRPr="00FD6533">
        <w:t xml:space="preserve">Sau khi đăng nhập, máy chủ tạo mã định danh session </w:t>
      </w:r>
      <w:r w:rsidR="00C15269" w:rsidRPr="00FD6533">
        <w:rPr>
          <w:lang w:val="en-US"/>
        </w:rPr>
        <w:t xml:space="preserve">với </w:t>
      </w:r>
      <w:r w:rsidRPr="00FD6533">
        <w:t>dãy số ngẫu nhiên và gửi về trình duyệt qua cookie.​</w:t>
      </w:r>
      <w:r w:rsidR="008C661A" w:rsidRPr="00FD6533">
        <w:rPr>
          <w:lang w:val="en-US"/>
        </w:rPr>
        <w:t xml:space="preserve"> </w:t>
      </w:r>
      <w:r w:rsidRPr="00FD6533">
        <w:t>Mỗi lần gửi yêu cầu mới, trình duyệt gửi mã này để máy chủ nhận diện và tiếp tục phiên làm việc mà không cần đăng nhập lại.​</w:t>
      </w:r>
      <w:r w:rsidRPr="00FD6533">
        <w:br/>
        <w:t>Session cần đặt thời gian hết hạn, tự động xóa khi đăng xuất hoặc không hoạt động, để tránh bị đánh cắp hoặc lặp lại tấn công.​</w:t>
      </w:r>
      <w:r w:rsidR="008C661A" w:rsidRPr="00FD6533">
        <w:rPr>
          <w:lang w:val="en-US"/>
        </w:rPr>
        <w:t xml:space="preserve"> </w:t>
      </w:r>
      <w:r w:rsidRPr="00FD6533">
        <w:t>Dữ liệu thực chỉ lưu trên máy chủ, cookie chỉ chứa mã định danh để tăng an toàn.​</w:t>
      </w:r>
    </w:p>
    <w:p w14:paraId="1F861594" w14:textId="77777777" w:rsidR="00D973C7" w:rsidRPr="00FD6533" w:rsidRDefault="00D973C7" w:rsidP="005F445A">
      <w:pPr>
        <w:pStyle w:val="Noidung1"/>
        <w:rPr>
          <w:b/>
        </w:rPr>
      </w:pPr>
      <w:r w:rsidRPr="00FD6533">
        <w:rPr>
          <w:b/>
        </w:rPr>
        <w:t>Cookie</w:t>
      </w:r>
    </w:p>
    <w:p w14:paraId="75F690A0" w14:textId="09E2CDD7" w:rsidR="00D973C7" w:rsidRPr="00FD6533" w:rsidRDefault="00D973C7" w:rsidP="00D973C7">
      <w:pPr>
        <w:pStyle w:val="Noidung1"/>
      </w:pPr>
      <w:r w:rsidRPr="00FD6533">
        <w:t>Cookie là file nhỏ lưu trên trình duyệt, chứa mã session hoặc dữ liệu nhẹ như chủ đề trang hoặc ngôn ngữ.​</w:t>
      </w:r>
      <w:r w:rsidR="005F445A" w:rsidRPr="00FD6533">
        <w:rPr>
          <w:lang w:val="en-US"/>
        </w:rPr>
        <w:t xml:space="preserve"> </w:t>
      </w:r>
      <w:r w:rsidRPr="00FD6533">
        <w:t>Nó được gửi kèm mỗi yêu cầu đến máy chủ để duy trì thông tin.​​</w:t>
      </w:r>
      <w:r w:rsidR="005F445A" w:rsidRPr="00FD6533">
        <w:rPr>
          <w:lang w:val="en-US"/>
        </w:rPr>
        <w:t xml:space="preserve"> </w:t>
      </w:r>
      <w:r w:rsidRPr="00FD6533">
        <w:t>Các thiết lập bảo mật quan trọng: Secure, HttpOnly, SameSite, và thời hạn hết hạn rõ ràng.​</w:t>
      </w:r>
      <w:r w:rsidR="005F445A" w:rsidRPr="00FD6533">
        <w:rPr>
          <w:lang w:val="en-US"/>
        </w:rPr>
        <w:t xml:space="preserve"> </w:t>
      </w:r>
      <w:r w:rsidRPr="00FD6533">
        <w:t>Cookie phù hợp cho ứng dụng không phụ thuộc máy chủ, nhưng dễ bị khai thác nếu không cấu hình đúng, như qua tấn công chèn mã hoặc giả mạo.​</w:t>
      </w:r>
    </w:p>
    <w:p w14:paraId="712E9F6E" w14:textId="77777777" w:rsidR="00D973C7" w:rsidRPr="00FD6533" w:rsidRDefault="00D973C7" w:rsidP="006E3A51">
      <w:pPr>
        <w:pStyle w:val="Noidung1"/>
        <w:rPr>
          <w:b/>
        </w:rPr>
      </w:pPr>
      <w:r w:rsidRPr="00FD6533">
        <w:rPr>
          <w:b/>
        </w:rPr>
        <w:t>Kết luận</w:t>
      </w:r>
    </w:p>
    <w:p w14:paraId="1012BE33" w14:textId="42233E57" w:rsidR="00B15015" w:rsidRPr="00FD6533" w:rsidRDefault="00D973C7" w:rsidP="008A754C">
      <w:pPr>
        <w:pStyle w:val="Noidung1"/>
        <w:rPr>
          <w:lang w:val="en-US"/>
        </w:rPr>
      </w:pPr>
      <w:r w:rsidRPr="00FD6533">
        <w:t>Quản lý session và cookie đúng cách giúp bảo vệ trang web khỏi rủi ro phổ biến như đánh cắp phiên hoặc tấn công chèn mã, đồng thời giữ trải nghiệm người dùng mượt mà và an toàn lâu dài.​</w:t>
      </w:r>
    </w:p>
    <w:p w14:paraId="30A2F9D3" w14:textId="61CD76F7" w:rsidR="00B15015" w:rsidRPr="00FD6533" w:rsidRDefault="00B15015" w:rsidP="00B15015">
      <w:pPr>
        <w:pStyle w:val="Heading3"/>
        <w:rPr>
          <w:rFonts w:cs="Times New Roman"/>
        </w:rPr>
      </w:pPr>
      <w:bookmarkStart w:id="65" w:name="_Toc218671788"/>
      <w:r w:rsidRPr="00FD6533">
        <w:rPr>
          <w:rFonts w:cs="Times New Roman"/>
        </w:rPr>
        <w:t>Tối ưu truy vấn, caching với TanStack Query</w:t>
      </w:r>
      <w:bookmarkEnd w:id="65"/>
    </w:p>
    <w:p w14:paraId="53AA4B48" w14:textId="13FCD99F" w:rsidR="00497A53" w:rsidRPr="00FD6533" w:rsidRDefault="00497A53" w:rsidP="00497A53">
      <w:pPr>
        <w:pStyle w:val="Noidung1"/>
        <w:rPr>
          <w:lang w:val="en-US"/>
        </w:rPr>
      </w:pPr>
      <w:r w:rsidRPr="00FD6533">
        <w:t>TanStack Query là thư viện quản lý dữ liệu không đồng bộ và trạng thái từ máy chủ cho ứng dụng web hiện đại, đặc biệt với React. Nó cũng hỗ trợ Vue, Solid, Svelte, Angular. Thư viện giúp tối ưu hóa việc gọi API, lưu trữ tạm thời dữ liệu, cập nhật ngầm, hiển thị giao diện, và giảm code lặp lại khi làm việc với dữ liệu thay đổi</w:t>
      </w:r>
      <w:r w:rsidR="00DD659A" w:rsidRPr="00FD6533">
        <w:rPr>
          <w:lang w:val="en-US"/>
        </w:rPr>
        <w:t xml:space="preserve"> </w:t>
      </w:r>
      <w:r w:rsidR="00DD659A" w:rsidRPr="00FD6533">
        <w:rPr>
          <w:lang w:val="en-US"/>
        </w:rPr>
        <w:fldChar w:fldCharType="begin"/>
      </w:r>
      <w:r w:rsidR="00E72E89" w:rsidRPr="00FD6533">
        <w:rPr>
          <w:lang w:val="en-US"/>
        </w:rPr>
        <w:instrText xml:space="preserve"> ADDIN ZOTERO_ITEM CSL_CITATION {"citationID":"Z2wEKk5I","properties":{"formattedCitation":"[8]","plainCitation":"[8]","noteIndex":0},"citationItems":[{"id":97,"uris":["http://zotero.org/users/local/FEgCNlnV/items/KIMISA4M"],"itemData":{"id":97,"type":"webpage","note":"publisher: TanStack","title":"TanStack Query Documentation for React","URL":"https://tanstack.com/query/latest/docs/framework/react/overview","author":[{"literal":"TanStack"}],"accessed":{"date-parts":[["2025",1,15]]},"issued":{"date-parts":[["2024"]]}}}],"schema":"https://github.com/citation-style-language/schema/raw/master/csl-citation.json"} </w:instrText>
      </w:r>
      <w:r w:rsidR="00DD659A" w:rsidRPr="00FD6533">
        <w:rPr>
          <w:lang w:val="en-US"/>
        </w:rPr>
        <w:fldChar w:fldCharType="separate"/>
      </w:r>
      <w:r w:rsidR="00E72E89" w:rsidRPr="00FD6533">
        <w:t>[8]</w:t>
      </w:r>
      <w:r w:rsidR="00DD659A" w:rsidRPr="00FD6533">
        <w:rPr>
          <w:lang w:val="en-US"/>
        </w:rPr>
        <w:fldChar w:fldCharType="end"/>
      </w:r>
      <w:r w:rsidRPr="00FD6533">
        <w:t>.​</w:t>
      </w:r>
    </w:p>
    <w:p w14:paraId="2CBCAC46" w14:textId="77777777" w:rsidR="00667FB8" w:rsidRDefault="00667FB8">
      <w:pPr>
        <w:rPr>
          <w:rFonts w:ascii="Times New Roman" w:eastAsia="Times New Roman" w:hAnsi="Times New Roman" w:cs="Times New Roman"/>
          <w:b/>
          <w:bCs/>
          <w:szCs w:val="26"/>
          <w:lang w:val="vi-VN" w:eastAsia="en-US"/>
        </w:rPr>
      </w:pPr>
      <w:r>
        <w:rPr>
          <w:b/>
        </w:rPr>
        <w:br w:type="page"/>
      </w:r>
    </w:p>
    <w:p w14:paraId="4716F02F" w14:textId="1029C023" w:rsidR="00497A53" w:rsidRPr="00FD6533" w:rsidRDefault="00497A53" w:rsidP="004217FB">
      <w:pPr>
        <w:pStyle w:val="Noidung1"/>
        <w:ind w:left="720" w:firstLine="0"/>
        <w:rPr>
          <w:b/>
        </w:rPr>
      </w:pPr>
      <w:r w:rsidRPr="00FD6533">
        <w:rPr>
          <w:b/>
        </w:rPr>
        <w:lastRenderedPageBreak/>
        <w:t>Đặc điểm chính</w:t>
      </w:r>
    </w:p>
    <w:p w14:paraId="56090B8C" w14:textId="0050A5BC" w:rsidR="00497A53" w:rsidRPr="00FD6533" w:rsidRDefault="00497A53">
      <w:pPr>
        <w:pStyle w:val="Noidung1"/>
        <w:numPr>
          <w:ilvl w:val="0"/>
          <w:numId w:val="16"/>
        </w:numPr>
      </w:pPr>
      <w:r w:rsidRPr="00FD6533">
        <w:rPr>
          <w:b/>
        </w:rPr>
        <w:t>Lưu trữ tạm thời thông minh</w:t>
      </w:r>
      <w:r w:rsidRPr="00FD6533">
        <w:t>: Tự động giữ dữ liệu từ các lần gọi theo mã định danh, giảm số lần gửi yêu cầu lặp lại, giúp trang tải nhanh hơn khi chuyển trang.​</w:t>
      </w:r>
    </w:p>
    <w:p w14:paraId="340CD6D9" w14:textId="77777777" w:rsidR="00497A53" w:rsidRPr="00FD6533" w:rsidRDefault="00497A53">
      <w:pPr>
        <w:pStyle w:val="Noidung1"/>
        <w:numPr>
          <w:ilvl w:val="0"/>
          <w:numId w:val="16"/>
        </w:numPr>
      </w:pPr>
      <w:r w:rsidRPr="00FD6533">
        <w:rPr>
          <w:b/>
        </w:rPr>
        <w:t>Kết hợp yêu cầu</w:t>
      </w:r>
      <w:r w:rsidRPr="00FD6533">
        <w:t>: Ghép nhiều yêu cầu giống nhau thành một, giảm tải cho máy chủ khi nhiều phần giao diện cùng gọi cùng API.​</w:t>
      </w:r>
    </w:p>
    <w:p w14:paraId="6B9B0644" w14:textId="77777777" w:rsidR="00497A53" w:rsidRPr="00FD6533" w:rsidRDefault="00497A53">
      <w:pPr>
        <w:pStyle w:val="Noidung1"/>
        <w:numPr>
          <w:ilvl w:val="0"/>
          <w:numId w:val="16"/>
        </w:numPr>
      </w:pPr>
      <w:r w:rsidRPr="00FD6533">
        <w:rPr>
          <w:b/>
        </w:rPr>
        <w:t>Cập nhật ngầm</w:t>
      </w:r>
      <w:r w:rsidRPr="00FD6533">
        <w:t>: Khi dữ liệu máy chủ thay đổi, thư viện tự động kiểm tra và cập nhật dữ liệu cũ theo thời gian định sẵn hoặc sự kiện như kiểm tra định kỳ.​</w:t>
      </w:r>
    </w:p>
    <w:p w14:paraId="354C4AD3" w14:textId="77777777" w:rsidR="00497A53" w:rsidRPr="00FD6533" w:rsidRDefault="00497A53">
      <w:pPr>
        <w:pStyle w:val="Noidung1"/>
        <w:numPr>
          <w:ilvl w:val="0"/>
          <w:numId w:val="16"/>
        </w:numPr>
      </w:pPr>
      <w:r w:rsidRPr="00FD6533">
        <w:rPr>
          <w:b/>
        </w:rPr>
        <w:t>Quản lý trạng thái dễ dàng</w:t>
      </w:r>
      <w:r w:rsidRPr="00FD6533">
        <w:t>: Xử lý tự động trạng thái đang tải, thành công, lỗi, giúp giao diện hiển thị thông báo mà không cần viết nhiều code.​</w:t>
      </w:r>
    </w:p>
    <w:p w14:paraId="4ADF5EB0" w14:textId="3CBBC8DE" w:rsidR="00497A53" w:rsidRPr="00FD6533" w:rsidRDefault="00497A53">
      <w:pPr>
        <w:pStyle w:val="Noidung1"/>
        <w:numPr>
          <w:ilvl w:val="0"/>
          <w:numId w:val="16"/>
        </w:numPr>
      </w:pPr>
      <w:r w:rsidRPr="00FD6533">
        <w:rPr>
          <w:b/>
        </w:rPr>
        <w:t>Cập nhật giao diện nhanh</w:t>
      </w:r>
      <w:r w:rsidRPr="00FD6533">
        <w:t>: Hỗ trợ thay đổi dữ liệu ngay lập tức khi thêm, sửa, xóa, quay lại nếu máy chủ báo lỗi, và làm mới lưu trữ tạm thời.​</w:t>
      </w:r>
    </w:p>
    <w:p w14:paraId="76405E33" w14:textId="77777777" w:rsidR="00497A53" w:rsidRPr="00FD6533" w:rsidRDefault="00497A53">
      <w:pPr>
        <w:pStyle w:val="Noidung1"/>
        <w:numPr>
          <w:ilvl w:val="0"/>
          <w:numId w:val="16"/>
        </w:numPr>
      </w:pPr>
      <w:r w:rsidRPr="00FD6533">
        <w:rPr>
          <w:b/>
        </w:rPr>
        <w:t>Dọn dẹp tự động</w:t>
      </w:r>
      <w:r w:rsidRPr="00FD6533">
        <w:t>: Dữ liệu không dùng sẽ bị xóa sau thời gian nhất định, giữ ứng dụng nhẹ và nhanh.​</w:t>
      </w:r>
    </w:p>
    <w:p w14:paraId="1E6AC9AF" w14:textId="77777777" w:rsidR="00497A53" w:rsidRPr="00FD6533" w:rsidRDefault="00497A53">
      <w:pPr>
        <w:pStyle w:val="Noidung1"/>
        <w:numPr>
          <w:ilvl w:val="0"/>
          <w:numId w:val="16"/>
        </w:numPr>
      </w:pPr>
      <w:r w:rsidRPr="00FD6533">
        <w:rPr>
          <w:b/>
        </w:rPr>
        <w:t>Hỗ trợ render phía máy chủ</w:t>
      </w:r>
      <w:r w:rsidRPr="00FD6533">
        <w:t>: Làm việc tốt với Next.js hoặc Remix, truyền dữ liệu lưu trữ từ máy chủ sang phía người dùng để tăng tốc độ hiển thị.​</w:t>
      </w:r>
    </w:p>
    <w:p w14:paraId="01C7FB7F" w14:textId="77777777" w:rsidR="00497A53" w:rsidRPr="00FD6533" w:rsidRDefault="00497A53">
      <w:pPr>
        <w:pStyle w:val="Noidung1"/>
        <w:numPr>
          <w:ilvl w:val="0"/>
          <w:numId w:val="16"/>
        </w:numPr>
        <w:rPr>
          <w:b/>
        </w:rPr>
      </w:pPr>
      <w:r w:rsidRPr="00FD6533">
        <w:rPr>
          <w:b/>
        </w:rPr>
        <w:t>Cách sử dụng cơ bản</w:t>
      </w:r>
    </w:p>
    <w:p w14:paraId="7007DE19" w14:textId="77777777" w:rsidR="00497A53" w:rsidRPr="00FD6533" w:rsidRDefault="00497A53" w:rsidP="00497A53">
      <w:pPr>
        <w:pStyle w:val="Noidung1"/>
      </w:pPr>
      <w:r w:rsidRPr="00FD6533">
        <w:t>Thêm thư viện và dùng hook useQuery để gọi dữ liệu:</w:t>
      </w:r>
    </w:p>
    <w:p w14:paraId="5075AE68"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import { useQuery } from '@tanstack/react-query';  </w:t>
      </w:r>
    </w:p>
    <w:p w14:paraId="4DB09F2D" w14:textId="77777777" w:rsidR="00497A53" w:rsidRPr="00FD6533" w:rsidRDefault="00497A53" w:rsidP="00DD659A">
      <w:pPr>
        <w:pStyle w:val="MaNguon"/>
        <w:rPr>
          <w:rFonts w:ascii="Times New Roman" w:hAnsi="Times New Roman"/>
        </w:rPr>
      </w:pPr>
    </w:p>
    <w:p w14:paraId="0BD7618F"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function DanhSachCongViec() {  </w:t>
      </w:r>
    </w:p>
    <w:p w14:paraId="60C6671D"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const { data, isPending, error } = useQuery({  </w:t>
      </w:r>
    </w:p>
    <w:p w14:paraId="366EBE45"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queryKey: ['todos'],  // Mã định danh cho dữ liệu  </w:t>
      </w:r>
    </w:p>
    <w:p w14:paraId="518624C6"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queryFn: () =&gt; fetch('/api/todos').then(r =&gt; r.json())  // Hàm gọi API  </w:t>
      </w:r>
    </w:p>
    <w:p w14:paraId="223D9341"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  </w:t>
      </w:r>
    </w:p>
    <w:p w14:paraId="2F46D77E" w14:textId="77777777" w:rsidR="00497A53" w:rsidRPr="00FD6533" w:rsidRDefault="00497A53" w:rsidP="00DD659A">
      <w:pPr>
        <w:pStyle w:val="MaNguon"/>
        <w:rPr>
          <w:rFonts w:ascii="Times New Roman" w:hAnsi="Times New Roman"/>
        </w:rPr>
      </w:pPr>
    </w:p>
    <w:p w14:paraId="4BC5BD10"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if (isPending) return &lt;span&gt;Đang tải...&lt;/span&gt;;  </w:t>
      </w:r>
    </w:p>
    <w:p w14:paraId="7BF2E2CE"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if (error) return &lt;span&gt;Có lỗi!&lt;/span&gt;;  </w:t>
      </w:r>
    </w:p>
    <w:p w14:paraId="2FF3EA6E"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return (  </w:t>
      </w:r>
    </w:p>
    <w:p w14:paraId="3B753F86" w14:textId="77777777" w:rsidR="00497A53" w:rsidRPr="00FD6533" w:rsidRDefault="00497A53" w:rsidP="00DD659A">
      <w:pPr>
        <w:pStyle w:val="MaNguon"/>
        <w:rPr>
          <w:rFonts w:ascii="Times New Roman" w:hAnsi="Times New Roman"/>
        </w:rPr>
      </w:pPr>
      <w:r w:rsidRPr="00FD6533">
        <w:rPr>
          <w:rFonts w:ascii="Times New Roman" w:hAnsi="Times New Roman"/>
        </w:rPr>
        <w:lastRenderedPageBreak/>
        <w:t xml:space="preserve">    &lt;ul&gt;  </w:t>
      </w:r>
    </w:p>
    <w:p w14:paraId="1C12CF0C"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data.map(t =&gt; &lt;li key={t.id}&gt;{t.title}&lt;/li&gt;)}  </w:t>
      </w:r>
    </w:p>
    <w:p w14:paraId="189DD142"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lt;/ul&gt;  </w:t>
      </w:r>
    </w:p>
    <w:p w14:paraId="797198E8"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  </w:t>
      </w:r>
    </w:p>
    <w:p w14:paraId="1603E482"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w:t>
      </w:r>
    </w:p>
    <w:p w14:paraId="04DFD918" w14:textId="0DACF3E2" w:rsidR="00497A53" w:rsidRPr="00FD6533" w:rsidRDefault="00497A53">
      <w:pPr>
        <w:pStyle w:val="Noidung1"/>
        <w:numPr>
          <w:ilvl w:val="0"/>
          <w:numId w:val="16"/>
        </w:numPr>
        <w:rPr>
          <w:b/>
        </w:rPr>
      </w:pPr>
      <w:r w:rsidRPr="00FD6533">
        <w:rPr>
          <w:b/>
        </w:rPr>
        <w:t>Tối ưu hóa hiệu năng</w:t>
      </w:r>
      <w:r w:rsidR="00A45BE4" w:rsidRPr="00FD6533">
        <w:rPr>
          <w:b/>
          <w:lang w:val="en-US"/>
        </w:rPr>
        <w:t xml:space="preserve">: </w:t>
      </w:r>
      <w:r w:rsidRPr="00FD6533">
        <w:t>Điều chỉnh thời gian lưu trữ tạm thời để dữ liệu tươi mới, tự động cập nhật khi tab được chọn lại, hỗ trợ phân trang hoặc cuộn vô tận. Kết hợp hook useMutation để thay đổi dữ liệu, làm mới lưu trữ và đồng bộ giao diện.​</w:t>
      </w:r>
    </w:p>
    <w:p w14:paraId="1A983308" w14:textId="77777777" w:rsidR="00497A53" w:rsidRPr="00FD6533" w:rsidRDefault="00497A53" w:rsidP="00E52703">
      <w:pPr>
        <w:pStyle w:val="Noidung1"/>
        <w:rPr>
          <w:b/>
        </w:rPr>
      </w:pPr>
      <w:r w:rsidRPr="00FD6533">
        <w:rPr>
          <w:b/>
        </w:rPr>
        <w:t>Kết luận</w:t>
      </w:r>
    </w:p>
    <w:p w14:paraId="1C8E1A64" w14:textId="70D9F7BA" w:rsidR="00B15015" w:rsidRPr="00FD6533" w:rsidRDefault="00497A53" w:rsidP="00A45BE4">
      <w:pPr>
        <w:pStyle w:val="Noidung1"/>
        <w:rPr>
          <w:lang w:val="en-US"/>
        </w:rPr>
      </w:pPr>
      <w:r w:rsidRPr="00FD6533">
        <w:t>TanStack Query là công cụ lý tưởng để quản lý gọi API, lưu trữ tạm thời và trạng thái dữ liệu cho ứng dụng web hiện đại. Nó nâng cao tốc độ, giảm tải máy chủ, cải thiện trải nghiệm người dùng, và giữ code dự án sạch sẽ dễ bảo trì.​</w:t>
      </w:r>
    </w:p>
    <w:p w14:paraId="0877A9D1" w14:textId="0E4037AF" w:rsidR="00E84342" w:rsidRPr="00FD6533" w:rsidRDefault="00566564" w:rsidP="00566564">
      <w:pPr>
        <w:pStyle w:val="Heading2"/>
        <w:rPr>
          <w:rFonts w:cs="Times New Roman"/>
        </w:rPr>
      </w:pPr>
      <w:bookmarkStart w:id="66" w:name="_Toc218671789"/>
      <w:r w:rsidRPr="00FD6533">
        <w:rPr>
          <w:rFonts w:cs="Times New Roman"/>
        </w:rPr>
        <w:t>Tổng quan các công cụ hỗ trợ phát triển và triển khai</w:t>
      </w:r>
      <w:bookmarkEnd w:id="66"/>
    </w:p>
    <w:p w14:paraId="6F946D54" w14:textId="767FF8AF" w:rsidR="0010173A" w:rsidRPr="00FD6533" w:rsidRDefault="0010173A" w:rsidP="00225AF1">
      <w:pPr>
        <w:pStyle w:val="Heading3"/>
        <w:rPr>
          <w:rFonts w:cs="Times New Roman"/>
        </w:rPr>
      </w:pPr>
      <w:bookmarkStart w:id="67" w:name="_Toc218671790"/>
      <w:r w:rsidRPr="00FD6533">
        <w:rPr>
          <w:rFonts w:cs="Times New Roman"/>
        </w:rPr>
        <w:t>Git/GitHub</w:t>
      </w:r>
      <w:bookmarkEnd w:id="67"/>
    </w:p>
    <w:p w14:paraId="10CF580B" w14:textId="77777777" w:rsidR="006B0490" w:rsidRPr="00FD6533" w:rsidRDefault="006B0490" w:rsidP="006B0490">
      <w:pPr>
        <w:pStyle w:val="Noidung1"/>
      </w:pPr>
      <w:r w:rsidRPr="00FD6533">
        <w:t>Git là hệ thống quản lý phiên bản mã nguồn phân tán, giúp theo dõi lịch sử thay đổi dự án từ nhỏ đến lớn. GitHub là nền tảng trực tuyến dựa trên Git, hỗ trợ lưu trữ, cộng tác, kiểm tra code và tự động hóa quy trình cho lập trình viên.​</w:t>
      </w:r>
    </w:p>
    <w:p w14:paraId="7D714ACD" w14:textId="77777777" w:rsidR="006B0490" w:rsidRPr="00FD6533" w:rsidRDefault="006B0490">
      <w:pPr>
        <w:pStyle w:val="Noidung1"/>
        <w:numPr>
          <w:ilvl w:val="0"/>
          <w:numId w:val="17"/>
        </w:numPr>
        <w:rPr>
          <w:b/>
        </w:rPr>
      </w:pPr>
      <w:r w:rsidRPr="00FD6533">
        <w:rPr>
          <w:b/>
        </w:rPr>
        <w:t>Đặc điểm chính của Git</w:t>
      </w:r>
    </w:p>
    <w:p w14:paraId="7E4F8C23" w14:textId="77777777" w:rsidR="006B0490" w:rsidRPr="00FD6533" w:rsidRDefault="006B0490" w:rsidP="004333ED">
      <w:pPr>
        <w:pStyle w:val="Noidung1"/>
      </w:pPr>
      <w:r w:rsidRPr="00FD6533">
        <w:t>Theo dõi toàn bộ lịch sử: Ghi lại mọi thay đổi file, người thực hiện, thời gian và lý do, dễ quay lại phiên bản cũ nếu lỗi.​</w:t>
      </w:r>
    </w:p>
    <w:p w14:paraId="4CC009AF" w14:textId="77777777" w:rsidR="006B0490" w:rsidRPr="00FD6533" w:rsidRDefault="006B0490" w:rsidP="004333ED">
      <w:pPr>
        <w:pStyle w:val="Noidung1"/>
      </w:pPr>
      <w:r w:rsidRPr="00FD6533">
        <w:t>Làm việc phân tán: Mỗi người có bản sao đầy đủ trên máy cá nhân, không phụ thuộc máy chủ trung tâm, tăng an toàn và tốc độ.​</w:t>
      </w:r>
    </w:p>
    <w:p w14:paraId="7E4058DC" w14:textId="77777777" w:rsidR="006B0490" w:rsidRPr="00FD6533" w:rsidRDefault="006B0490" w:rsidP="004333ED">
      <w:pPr>
        <w:pStyle w:val="Noidung1"/>
      </w:pPr>
      <w:r w:rsidRPr="00FD6533">
        <w:t>Nhánh và gộp mạnh mẽ: Tạo nhánh riêng cho tính năng mới, dễ gộp thay đổi và giải quyết xung đột.​</w:t>
      </w:r>
    </w:p>
    <w:p w14:paraId="059DEB68" w14:textId="77777777" w:rsidR="006B0490" w:rsidRPr="00FD6533" w:rsidRDefault="006B0490" w:rsidP="004333ED">
      <w:pPr>
        <w:pStyle w:val="Noidung1"/>
      </w:pPr>
      <w:r w:rsidRPr="00FD6533">
        <w:t>Quy trình linh hoạt: Hỗ trợ nhiều cách làm việc như Git Flow hoặc GitHub Flow.​</w:t>
      </w:r>
    </w:p>
    <w:p w14:paraId="165CB572" w14:textId="77777777" w:rsidR="006B0490" w:rsidRPr="00FD6533" w:rsidRDefault="006B0490">
      <w:pPr>
        <w:pStyle w:val="Noidung1"/>
        <w:numPr>
          <w:ilvl w:val="0"/>
          <w:numId w:val="17"/>
        </w:numPr>
        <w:rPr>
          <w:b/>
        </w:rPr>
      </w:pPr>
      <w:r w:rsidRPr="00FD6533">
        <w:rPr>
          <w:b/>
        </w:rPr>
        <w:t>Các lệnh Git cơ bản</w:t>
      </w:r>
    </w:p>
    <w:p w14:paraId="7DA9A6E2" w14:textId="77777777" w:rsidR="006B0490" w:rsidRPr="00FD6533" w:rsidRDefault="006B0490" w:rsidP="00511E68">
      <w:pPr>
        <w:pStyle w:val="Noidung1"/>
      </w:pPr>
      <w:r w:rsidRPr="00FD6533">
        <w:t>git init: Tạo kho lưu trữ mới.​</w:t>
      </w:r>
    </w:p>
    <w:p w14:paraId="70742F73" w14:textId="77777777" w:rsidR="006B0490" w:rsidRPr="00FD6533" w:rsidRDefault="006B0490" w:rsidP="00511E68">
      <w:pPr>
        <w:pStyle w:val="Noidung1"/>
      </w:pPr>
      <w:r w:rsidRPr="00FD6533">
        <w:lastRenderedPageBreak/>
        <w:t>git clone &lt;url&gt;: Tải kho từ xa về máy.​</w:t>
      </w:r>
    </w:p>
    <w:p w14:paraId="344D38A7" w14:textId="77777777" w:rsidR="006B0490" w:rsidRPr="00FD6533" w:rsidRDefault="006B0490" w:rsidP="00511E68">
      <w:pPr>
        <w:pStyle w:val="Noidung1"/>
      </w:pPr>
      <w:r w:rsidRPr="00FD6533">
        <w:t>git add &lt;file&gt;: Thêm file vào danh sách chuẩn bị lưu.​</w:t>
      </w:r>
    </w:p>
    <w:p w14:paraId="11832B79" w14:textId="77777777" w:rsidR="006B0490" w:rsidRPr="00FD6533" w:rsidRDefault="006B0490" w:rsidP="003B64AA">
      <w:pPr>
        <w:pStyle w:val="Noidung1"/>
      </w:pPr>
      <w:r w:rsidRPr="00FD6533">
        <w:t>git commit -m "msg": Lưu thay đổi với ghi chú.​</w:t>
      </w:r>
    </w:p>
    <w:p w14:paraId="70277B66" w14:textId="77777777" w:rsidR="006B0490" w:rsidRPr="00FD6533" w:rsidRDefault="006B0490" w:rsidP="003B64AA">
      <w:pPr>
        <w:pStyle w:val="Noidung1"/>
      </w:pPr>
      <w:r w:rsidRPr="00FD6533">
        <w:t>git status: Kiểm tra trạng thái file.​</w:t>
      </w:r>
    </w:p>
    <w:p w14:paraId="35B5EBF8" w14:textId="77777777" w:rsidR="006B0490" w:rsidRPr="00FD6533" w:rsidRDefault="006B0490" w:rsidP="003B64AA">
      <w:pPr>
        <w:pStyle w:val="Noidung1"/>
      </w:pPr>
      <w:r w:rsidRPr="00FD6533">
        <w:t>git branch: Xem hoặc tạo nhánh.​</w:t>
      </w:r>
    </w:p>
    <w:p w14:paraId="1F2A62EF" w14:textId="77777777" w:rsidR="006B0490" w:rsidRPr="00FD6533" w:rsidRDefault="006B0490" w:rsidP="003B64AA">
      <w:pPr>
        <w:pStyle w:val="Noidung1"/>
      </w:pPr>
      <w:r w:rsidRPr="00FD6533">
        <w:t>git merge &lt;branch&gt;: Gộp nhánh.​</w:t>
      </w:r>
    </w:p>
    <w:p w14:paraId="38223C7F" w14:textId="77777777" w:rsidR="006B0490" w:rsidRPr="00FD6533" w:rsidRDefault="006B0490" w:rsidP="003B64AA">
      <w:pPr>
        <w:pStyle w:val="Noidung1"/>
      </w:pPr>
      <w:r w:rsidRPr="00FD6533">
        <w:t>git pull: Lấy và cập nhật code từ xa.​</w:t>
      </w:r>
    </w:p>
    <w:p w14:paraId="1477AD87" w14:textId="77777777" w:rsidR="006B0490" w:rsidRPr="00FD6533" w:rsidRDefault="006B0490" w:rsidP="003B64AA">
      <w:pPr>
        <w:pStyle w:val="Noidung1"/>
      </w:pPr>
      <w:r w:rsidRPr="00FD6533">
        <w:t>git push: Đẩy code lên kho từ xa.​</w:t>
      </w:r>
    </w:p>
    <w:p w14:paraId="4E48E244" w14:textId="77777777" w:rsidR="006B0490" w:rsidRPr="00FD6533" w:rsidRDefault="006B0490">
      <w:pPr>
        <w:pStyle w:val="Noidung1"/>
        <w:numPr>
          <w:ilvl w:val="0"/>
          <w:numId w:val="17"/>
        </w:numPr>
        <w:rPr>
          <w:b/>
        </w:rPr>
      </w:pPr>
      <w:r w:rsidRPr="00FD6533">
        <w:rPr>
          <w:b/>
        </w:rPr>
        <w:t>Đặc điểm chính của GitHub</w:t>
      </w:r>
    </w:p>
    <w:p w14:paraId="5D1D3CD1" w14:textId="77777777" w:rsidR="006B0490" w:rsidRPr="00FD6533" w:rsidRDefault="006B0490" w:rsidP="006F0406">
      <w:pPr>
        <w:pStyle w:val="Noidung1"/>
      </w:pPr>
      <w:r w:rsidRPr="00FD6533">
        <w:t>Lưu trữ code: Quản lý kho riêng tư hoặc công khai, sao lưu và truy cập mọi nơi.​</w:t>
      </w:r>
    </w:p>
    <w:p w14:paraId="45B31044" w14:textId="77777777" w:rsidR="006B0490" w:rsidRPr="00FD6533" w:rsidRDefault="006B0490" w:rsidP="003B64AA">
      <w:pPr>
        <w:pStyle w:val="Noidung1"/>
      </w:pPr>
      <w:r w:rsidRPr="00FD6533">
        <w:t>Yêu cầu kéo và kiểm tra: Thảo luận thay đổi, duyệt code trước khi gộp vào nhánh chính.​</w:t>
      </w:r>
    </w:p>
    <w:p w14:paraId="0183E197" w14:textId="77777777" w:rsidR="006B0490" w:rsidRPr="00FD6533" w:rsidRDefault="006B0490" w:rsidP="003B64AA">
      <w:pPr>
        <w:pStyle w:val="Noidung1"/>
        <w:rPr>
          <w:lang w:val="en-US"/>
        </w:rPr>
      </w:pPr>
      <w:r w:rsidRPr="00FD6533">
        <w:t>Quản lý nhóm và nhiệm vụ: Giao việc, theo dõi tiến độ qua issue và mốc thời gian.​</w:t>
      </w:r>
    </w:p>
    <w:p w14:paraId="3B720C03" w14:textId="77777777" w:rsidR="006B0490" w:rsidRPr="00FD6533" w:rsidRDefault="006B0490" w:rsidP="003B64AA">
      <w:pPr>
        <w:pStyle w:val="Noidung1"/>
      </w:pPr>
      <w:r w:rsidRPr="00FD6533">
        <w:t>Tự động hóa: Kiểm tra, xây dựng và triển khai với GitHub Actions hoặc công cụ khác.​</w:t>
      </w:r>
    </w:p>
    <w:p w14:paraId="2143A4BC" w14:textId="77777777" w:rsidR="006B0490" w:rsidRPr="00FD6533" w:rsidRDefault="006B0490" w:rsidP="003B64AA">
      <w:pPr>
        <w:pStyle w:val="Noidung1"/>
      </w:pPr>
      <w:r w:rsidRPr="00FD6533">
        <w:t>Bảo mật: Hỗ trợ xác thực hai lớp và kiểm soát quyền truy cập.​</w:t>
      </w:r>
    </w:p>
    <w:p w14:paraId="6BB5CD6F" w14:textId="77777777" w:rsidR="006B0490" w:rsidRPr="00FD6533" w:rsidRDefault="006B0490" w:rsidP="003B64AA">
      <w:pPr>
        <w:pStyle w:val="Noidung1"/>
        <w:rPr>
          <w:b/>
        </w:rPr>
      </w:pPr>
      <w:r w:rsidRPr="00FD6533">
        <w:rPr>
          <w:b/>
        </w:rPr>
        <w:t>Kết luận</w:t>
      </w:r>
    </w:p>
    <w:p w14:paraId="6C6F731F" w14:textId="3B68EE52" w:rsidR="0010173A" w:rsidRPr="00FD6533" w:rsidRDefault="006B0490" w:rsidP="004333ED">
      <w:pPr>
        <w:pStyle w:val="Noidung1"/>
        <w:rPr>
          <w:lang w:val="en-US"/>
        </w:rPr>
      </w:pPr>
      <w:r w:rsidRPr="00FD6533">
        <w:t>Git kết hợp GitHub là công cụ thiết yếu cho mọi dự án phần mềm, giúp quản lý code an toàn, cộng tác chuyên nghiệp và hiện đại cho lập trình viên.</w:t>
      </w:r>
    </w:p>
    <w:p w14:paraId="0A1325EA" w14:textId="5BBE06C3" w:rsidR="00225AF1" w:rsidRPr="00FD6533" w:rsidRDefault="00225AF1" w:rsidP="00225AF1">
      <w:pPr>
        <w:pStyle w:val="Heading3"/>
        <w:rPr>
          <w:rFonts w:cs="Times New Roman"/>
        </w:rPr>
      </w:pPr>
      <w:bookmarkStart w:id="68" w:name="_Toc218671791"/>
      <w:r w:rsidRPr="00FD6533">
        <w:rPr>
          <w:rFonts w:cs="Times New Roman"/>
        </w:rPr>
        <w:t>Browser DevTools</w:t>
      </w:r>
      <w:bookmarkEnd w:id="68"/>
    </w:p>
    <w:p w14:paraId="27AD79F2" w14:textId="57D5B0F1" w:rsidR="007A2A80" w:rsidRPr="00FD6533" w:rsidRDefault="007A2A80" w:rsidP="007A2A80">
      <w:pPr>
        <w:pStyle w:val="Noidung1"/>
        <w:rPr>
          <w:lang w:val="en-US"/>
        </w:rPr>
      </w:pPr>
      <w:r w:rsidRPr="00FD6533">
        <w:rPr>
          <w:lang w:val="en-US"/>
        </w:rPr>
        <w:t>Browser DevTools là bộ công cụ sẵn có trong các trình duyệt hiện đại như Chrome, Firefox, Edge, Safari. Nó giúp lập trình viên và người kiểm thử theo dõi, sửa lỗi, tối ưu hóa và thử nghiệm trang web ngay trên trình duyệt mà không cần thay đổi code gốc.​</w:t>
      </w:r>
    </w:p>
    <w:p w14:paraId="452BFDC6" w14:textId="77777777" w:rsidR="007A2A80" w:rsidRPr="00FD6533" w:rsidRDefault="007A2A80" w:rsidP="004B3906">
      <w:pPr>
        <w:pStyle w:val="Noidung1"/>
        <w:rPr>
          <w:b/>
          <w:lang w:val="en-US"/>
        </w:rPr>
      </w:pPr>
      <w:r w:rsidRPr="00FD6533">
        <w:rPr>
          <w:b/>
          <w:lang w:val="en-US"/>
        </w:rPr>
        <w:lastRenderedPageBreak/>
        <w:t>Các thành phần chính</w:t>
      </w:r>
    </w:p>
    <w:p w14:paraId="43B36BFF" w14:textId="77777777" w:rsidR="007A2A80" w:rsidRPr="00FD6533" w:rsidRDefault="007A2A80">
      <w:pPr>
        <w:pStyle w:val="Noidung1"/>
        <w:numPr>
          <w:ilvl w:val="0"/>
          <w:numId w:val="18"/>
        </w:numPr>
        <w:rPr>
          <w:lang w:val="en-US"/>
        </w:rPr>
      </w:pPr>
      <w:r w:rsidRPr="00FD6533">
        <w:rPr>
          <w:b/>
          <w:lang w:val="en-US"/>
        </w:rPr>
        <w:t>Elements</w:t>
      </w:r>
      <w:r w:rsidRPr="00FD6533">
        <w:rPr>
          <w:lang w:val="en-US"/>
        </w:rPr>
        <w:t>: Xem và chỉnh sửa nhanh cấu trúc HTML và kiểu dáng CSS của trang. Bạn có thể thử thay đổi bố cục, thêm lớp hoặc kiểm tra lỗi hiển thị, đặc biệt hữu ích cho thiết kế đáp ứng trên nhiều màn hình.​</w:t>
      </w:r>
    </w:p>
    <w:p w14:paraId="5542F206" w14:textId="77777777" w:rsidR="007A2A80" w:rsidRPr="00FD6533" w:rsidRDefault="007A2A80">
      <w:pPr>
        <w:pStyle w:val="Noidung1"/>
        <w:numPr>
          <w:ilvl w:val="0"/>
          <w:numId w:val="18"/>
        </w:numPr>
        <w:rPr>
          <w:lang w:val="en-US"/>
        </w:rPr>
      </w:pPr>
      <w:r w:rsidRPr="00FD6533">
        <w:rPr>
          <w:b/>
          <w:lang w:val="en-US"/>
        </w:rPr>
        <w:t>Console</w:t>
      </w:r>
      <w:r w:rsidRPr="00FD6533">
        <w:rPr>
          <w:lang w:val="en-US"/>
        </w:rPr>
        <w:t>: Chạy lệnh JavaScript trực tiếp, ghi nhật ký dữ liệu, kiểm tra biến, xem lỗi hoặc cảnh báo. Dùng để thử code nhỏ và gỡ lỗi hàm nhanh chóng.​</w:t>
      </w:r>
    </w:p>
    <w:p w14:paraId="044BA899" w14:textId="1E367248" w:rsidR="007A2A80" w:rsidRPr="00FD6533" w:rsidRDefault="007A2A80">
      <w:pPr>
        <w:pStyle w:val="Noidung1"/>
        <w:numPr>
          <w:ilvl w:val="0"/>
          <w:numId w:val="18"/>
        </w:numPr>
        <w:rPr>
          <w:lang w:val="en-US"/>
        </w:rPr>
      </w:pPr>
      <w:r w:rsidRPr="00FD6533">
        <w:rPr>
          <w:b/>
          <w:lang w:val="en-US"/>
        </w:rPr>
        <w:t>Network</w:t>
      </w:r>
      <w:r w:rsidRPr="00FD6533">
        <w:rPr>
          <w:lang w:val="en-US"/>
        </w:rPr>
        <w:t>: Theo dõi mọi yêu cầu gửi và nhận dữ liệu. Kiểm tra thời gian tải, lỗi kết nối, đo tốc độ trang và thử dữ liệu giả.​</w:t>
      </w:r>
    </w:p>
    <w:p w14:paraId="658FB5F2" w14:textId="29361CA0" w:rsidR="007A2A80" w:rsidRPr="00FD6533" w:rsidRDefault="007A2A80">
      <w:pPr>
        <w:pStyle w:val="Noidung1"/>
        <w:numPr>
          <w:ilvl w:val="0"/>
          <w:numId w:val="18"/>
        </w:numPr>
        <w:rPr>
          <w:lang w:val="en-US"/>
        </w:rPr>
      </w:pPr>
      <w:r w:rsidRPr="00FD6533">
        <w:rPr>
          <w:b/>
          <w:lang w:val="en-US"/>
        </w:rPr>
        <w:t>Sources</w:t>
      </w:r>
      <w:r w:rsidRPr="00FD6533">
        <w:rPr>
          <w:lang w:val="en-US"/>
        </w:rPr>
        <w:t>: Quản lý file code, đặt điểm dừng để theo dõi từng bước thực thi, xem lịch sử gọi hàm và sửa code tạm thời.​</w:t>
      </w:r>
    </w:p>
    <w:p w14:paraId="5543DFE0" w14:textId="22801E6E" w:rsidR="007A2A80" w:rsidRPr="00FD6533" w:rsidRDefault="007A2A80">
      <w:pPr>
        <w:pStyle w:val="Noidung1"/>
        <w:numPr>
          <w:ilvl w:val="0"/>
          <w:numId w:val="18"/>
        </w:numPr>
        <w:rPr>
          <w:lang w:val="en-US"/>
        </w:rPr>
      </w:pPr>
      <w:r w:rsidRPr="00FD6533">
        <w:rPr>
          <w:b/>
          <w:lang w:val="en-US"/>
        </w:rPr>
        <w:t>Performance</w:t>
      </w:r>
      <w:r w:rsidRPr="00FD6533">
        <w:rPr>
          <w:lang w:val="en-US"/>
        </w:rPr>
        <w:t>: Phân tích tốc độ tải và chạy trang, xác định phần chậm. Thu thập dữ liệu về hiệu suất tổng thể.​</w:t>
      </w:r>
    </w:p>
    <w:p w14:paraId="27F081D9" w14:textId="77777777" w:rsidR="007A2A80" w:rsidRPr="00FD6533" w:rsidRDefault="007A2A80">
      <w:pPr>
        <w:pStyle w:val="Noidung1"/>
        <w:numPr>
          <w:ilvl w:val="0"/>
          <w:numId w:val="18"/>
        </w:numPr>
        <w:rPr>
          <w:lang w:val="en-US"/>
        </w:rPr>
      </w:pPr>
      <w:r w:rsidRPr="00FD6533">
        <w:rPr>
          <w:b/>
          <w:lang w:val="en-US"/>
        </w:rPr>
        <w:t>Application</w:t>
      </w:r>
      <w:r w:rsidRPr="00FD6533">
        <w:rPr>
          <w:lang w:val="en-US"/>
        </w:rPr>
        <w:t>: Quản lý lưu trữ dữ liệu như localStorage, cookie, bộ nhớ đệm. Kiểm tra trạng thái ngoại tuyến và tài nguyên cho ứng dụng web tiến bộ.​</w:t>
      </w:r>
    </w:p>
    <w:p w14:paraId="50B223C5" w14:textId="26A980D9" w:rsidR="007A2A80" w:rsidRPr="00FD6533" w:rsidRDefault="007A2A80">
      <w:pPr>
        <w:pStyle w:val="Noidung1"/>
        <w:numPr>
          <w:ilvl w:val="0"/>
          <w:numId w:val="18"/>
        </w:numPr>
        <w:rPr>
          <w:lang w:val="en-US"/>
        </w:rPr>
      </w:pPr>
      <w:r w:rsidRPr="00FD6533">
        <w:rPr>
          <w:b/>
          <w:lang w:val="en-US"/>
        </w:rPr>
        <w:t>Security</w:t>
      </w:r>
      <w:r w:rsidRPr="00FD6533">
        <w:rPr>
          <w:lang w:val="en-US"/>
        </w:rPr>
        <w:t>: Kiểm tra chứng chỉ an toàn, phát hiện nội dung không mã hóa và đảm bảo dữ liệu truyền tải bảo mật.​</w:t>
      </w:r>
    </w:p>
    <w:p w14:paraId="5D131069" w14:textId="77777777" w:rsidR="007A2A80" w:rsidRPr="00FD6533" w:rsidRDefault="007A2A80">
      <w:pPr>
        <w:pStyle w:val="Noidung1"/>
        <w:numPr>
          <w:ilvl w:val="0"/>
          <w:numId w:val="18"/>
        </w:numPr>
        <w:rPr>
          <w:lang w:val="en-US"/>
        </w:rPr>
      </w:pPr>
      <w:r w:rsidRPr="00FD6533">
        <w:rPr>
          <w:b/>
          <w:lang w:val="en-US"/>
        </w:rPr>
        <w:t>Chế độ thiết bị</w:t>
      </w:r>
      <w:r w:rsidRPr="00FD6533">
        <w:rPr>
          <w:lang w:val="en-US"/>
        </w:rPr>
        <w:t>: Giả lập màn hình di động, máy tính bảng, xoay chiều hoặc tốc độ mạng chậm để thử giao diện trên nhiều thiết bị.​</w:t>
      </w:r>
    </w:p>
    <w:p w14:paraId="5270AC32" w14:textId="55A099EA" w:rsidR="007A2A80" w:rsidRPr="00FD6533" w:rsidRDefault="007A2A80">
      <w:pPr>
        <w:pStyle w:val="Noidung1"/>
        <w:numPr>
          <w:ilvl w:val="0"/>
          <w:numId w:val="18"/>
        </w:numPr>
        <w:rPr>
          <w:lang w:val="en-US"/>
        </w:rPr>
      </w:pPr>
      <w:r w:rsidRPr="00FD6533">
        <w:rPr>
          <w:b/>
          <w:lang w:val="en-US"/>
        </w:rPr>
        <w:t>Lighthouse</w:t>
      </w:r>
      <w:r w:rsidRPr="00FD6533">
        <w:rPr>
          <w:lang w:val="en-US"/>
        </w:rPr>
        <w:t>: Chạy kiểm tra chất lượng trang, tiếp cận dễ dàng, thực hành tốt và tối ưu hóa tìm kiếm.​</w:t>
      </w:r>
    </w:p>
    <w:p w14:paraId="478AD1D4" w14:textId="77777777" w:rsidR="007A2A80" w:rsidRPr="00FD6533" w:rsidRDefault="007A2A80" w:rsidP="00231689">
      <w:pPr>
        <w:pStyle w:val="Noidung1"/>
        <w:ind w:left="720" w:firstLine="0"/>
        <w:rPr>
          <w:b/>
          <w:lang w:val="en-US"/>
        </w:rPr>
      </w:pPr>
      <w:r w:rsidRPr="00FD6533">
        <w:rPr>
          <w:b/>
          <w:lang w:val="en-US"/>
        </w:rPr>
        <w:t>Kết luận</w:t>
      </w:r>
    </w:p>
    <w:p w14:paraId="573893A0" w14:textId="3FBF7165" w:rsidR="00225AF1" w:rsidRPr="00FD6533" w:rsidRDefault="007A2A80" w:rsidP="00B17437">
      <w:pPr>
        <w:pStyle w:val="Noidung1"/>
        <w:rPr>
          <w:lang w:val="en-US"/>
        </w:rPr>
      </w:pPr>
      <w:r w:rsidRPr="00FD6533">
        <w:rPr>
          <w:lang w:val="en-US"/>
        </w:rPr>
        <w:t>Browser DevTools là công cụ thiết yếu cho lập trình viên phần giao diện, giúp rút ngắn thời gian phát triển, kiểm thử, sửa lỗi và nâng cao chất lượng dự án web một cách toàn diện.​</w:t>
      </w:r>
    </w:p>
    <w:p w14:paraId="21E8D869" w14:textId="5AA4E03F" w:rsidR="000B1716" w:rsidRPr="00FD6533" w:rsidRDefault="000B1716" w:rsidP="000B1716">
      <w:pPr>
        <w:pStyle w:val="Heading2"/>
        <w:rPr>
          <w:rFonts w:cs="Times New Roman"/>
        </w:rPr>
      </w:pPr>
      <w:bookmarkStart w:id="69" w:name="_Toc218671792"/>
      <w:r w:rsidRPr="00FD6533">
        <w:rPr>
          <w:rFonts w:cs="Times New Roman"/>
        </w:rPr>
        <w:lastRenderedPageBreak/>
        <w:t>Tổng kết chương</w:t>
      </w:r>
      <w:bookmarkEnd w:id="69"/>
    </w:p>
    <w:p w14:paraId="3311D179" w14:textId="1A7EAEA2" w:rsidR="008A3057" w:rsidRPr="00FD6533" w:rsidRDefault="004D50CA" w:rsidP="004D50CA">
      <w:pPr>
        <w:pStyle w:val="Noidung1"/>
      </w:pPr>
      <w:r w:rsidRPr="00FD6533">
        <w:rPr>
          <w:lang w:val="en-US"/>
        </w:rPr>
        <w:t>Chương này cung cấp cái nhìn toàn diện về các yếu tố nền tảng trong phát triển ứng dụng web hiện đại, từ thiết kế giao diện responsive, công nghệ bảo mật đến các công cụ hỗ trợ phát triển và triển khai. Các phần trình bày đã phân tích sâu vai trò của HTML5 và CSS3, các framework nổi bật như Tailwind CSS, Shadcn/ui, Chart.js, cùng với các phương pháp xác thực, quản lý session, tối ưu hóa truy vấn và caching sử dụng TanStack Query. Ngoài ra, các công cụ thực tiễn như Git/GitHub, Node.js và Browser DevTools được giới thiệu nhằm nâng cao hiệu suất lập trình, hỗ trợ làm việc nhóm và đảm bảo chất lượng sản phẩm. Thông qua nội dung chương, người đọc có nền tảng nhận thức vững chắc về cơ sở lý thuyết lẫn thực hành để hiện thực hóa các dự án web ứng dụng an toàn, hiệu quả, dễ mở rộng và bảo trì.</w:t>
      </w:r>
      <w:r w:rsidR="00CB283F" w:rsidRPr="00FD6533">
        <w:br w:type="page"/>
      </w:r>
    </w:p>
    <w:p w14:paraId="20A3C1F2" w14:textId="77777777" w:rsidR="00065946" w:rsidRPr="0079398F" w:rsidRDefault="00065946" w:rsidP="00065946">
      <w:pPr>
        <w:pStyle w:val="Heading1"/>
        <w:rPr>
          <w:rFonts w:cs="Times New Roman"/>
        </w:rPr>
      </w:pPr>
      <w:bookmarkStart w:id="70" w:name="_Toc186531804"/>
      <w:bookmarkStart w:id="71" w:name="_Toc186531769"/>
      <w:bookmarkStart w:id="72" w:name="_Toc217898090"/>
      <w:bookmarkStart w:id="73" w:name="_Toc218671793"/>
      <w:r w:rsidRPr="0079398F">
        <w:rPr>
          <w:rFonts w:cs="Times New Roman"/>
        </w:rPr>
        <w:lastRenderedPageBreak/>
        <w:t>HIỆN THỰC HÓA NGHIÊN CỨU</w:t>
      </w:r>
      <w:bookmarkEnd w:id="71"/>
      <w:bookmarkEnd w:id="72"/>
      <w:bookmarkEnd w:id="73"/>
    </w:p>
    <w:p w14:paraId="455424E0" w14:textId="77777777" w:rsidR="00065946" w:rsidRPr="0079398F" w:rsidRDefault="00065946" w:rsidP="00065946">
      <w:pPr>
        <w:pStyle w:val="Heading2"/>
        <w:rPr>
          <w:rFonts w:cs="Times New Roman"/>
        </w:rPr>
      </w:pPr>
      <w:bookmarkStart w:id="74" w:name="_Toc186531770"/>
      <w:bookmarkStart w:id="75" w:name="_Toc217898091"/>
      <w:bookmarkStart w:id="76" w:name="_Toc218671794"/>
      <w:r w:rsidRPr="0079398F">
        <w:rPr>
          <w:rFonts w:cs="Times New Roman"/>
        </w:rPr>
        <w:t>Mô tả bài toán</w:t>
      </w:r>
      <w:bookmarkEnd w:id="74"/>
      <w:bookmarkEnd w:id="75"/>
      <w:bookmarkEnd w:id="76"/>
    </w:p>
    <w:p w14:paraId="4817758C" w14:textId="77777777" w:rsidR="00065946" w:rsidRPr="0079398F" w:rsidRDefault="00065946" w:rsidP="00065946">
      <w:pPr>
        <w:pStyle w:val="Noidung1"/>
      </w:pPr>
      <w:r w:rsidRPr="0079398F">
        <w:t>Trong bối cảnh giáo dục hiện đại và xu hướng chuyển đổi số, việc xây dựng một nền tảng học tập trực tuyến hiệu quả là vô cùng cần thiết. Mức độ hứng thú của người học là yếu tố quan trọng để duy trì tiến trình học tập, góp phần giúp họ đạt được thành tích tốt, đồng thời phản ánh sự thành công của hệ thống.</w:t>
      </w:r>
    </w:p>
    <w:p w14:paraId="47056356" w14:textId="77777777" w:rsidR="00065946" w:rsidRPr="0079398F" w:rsidRDefault="00065946" w:rsidP="00065946">
      <w:pPr>
        <w:pStyle w:val="Noidung1"/>
      </w:pPr>
      <w:r w:rsidRPr="0079398F">
        <w:t>Bài toán đặt ra là phát triển </w:t>
      </w:r>
      <w:r w:rsidRPr="0079398F">
        <w:rPr>
          <w:rFonts w:eastAsiaTheme="majorEastAsia"/>
        </w:rPr>
        <w:t>giao diện Frontend cho nền tảng học trực tuyến</w:t>
      </w:r>
      <w:r w:rsidRPr="0079398F">
        <w:t> có tích hợp yếu tố trò chơi hóa, giúp nâng cao trải nghiệm học tập, tăng động lực cho sinh viên và cung cấp công cụ quản lý, phân tích hiệu quả cho giảng viên cùng quản trị viên.</w:t>
      </w:r>
    </w:p>
    <w:p w14:paraId="34C0AE2A" w14:textId="77777777" w:rsidR="00065946" w:rsidRPr="0079398F" w:rsidRDefault="00065946" w:rsidP="00065946">
      <w:pPr>
        <w:pStyle w:val="Noidung1"/>
      </w:pPr>
      <w:r w:rsidRPr="0079398F">
        <w:t>Cụ thể, giao diện gồm hai phần chính:</w:t>
      </w:r>
    </w:p>
    <w:p w14:paraId="5EE64584" w14:textId="77777777" w:rsidR="00065946" w:rsidRPr="0079398F" w:rsidRDefault="00065946" w:rsidP="00065946">
      <w:pPr>
        <w:pStyle w:val="Noidung1"/>
      </w:pPr>
      <w:r w:rsidRPr="0079398F">
        <w:rPr>
          <w:rFonts w:eastAsiaTheme="majorEastAsia"/>
        </w:rPr>
        <w:t>Giao diện quản lý học thuật:</w:t>
      </w:r>
      <w:r w:rsidRPr="0079398F">
        <w:t> dành cho quản trị viên và giảng viên, hỗ trợ quản lý chương trình đào tạo, khóa học, phân công, ngân hàng câu hỏi, sinh viên, bài kiểm tra, luyện tập… với các công cụ trực quan, chức năng quản lý mạnh mẽ, thực hiện các thao tác CRUD cần thiết.</w:t>
      </w:r>
    </w:p>
    <w:p w14:paraId="4305C500" w14:textId="77777777" w:rsidR="00065946" w:rsidRPr="0079398F" w:rsidRDefault="00065946" w:rsidP="00065946">
      <w:pPr>
        <w:pStyle w:val="Noidung1"/>
      </w:pPr>
      <w:r w:rsidRPr="0079398F">
        <w:rPr>
          <w:rFonts w:eastAsiaTheme="majorEastAsia"/>
        </w:rPr>
        <w:t>Giao diện luyện tập, đánh giá có tích hợp trò chơi:</w:t>
      </w:r>
      <w:r w:rsidRPr="0079398F">
        <w:t> dành cho sinh viên, giúp hiển thị tiến trình học tập, kết quả các bài kiểm tra/luyện tập, so sánh năng lực cá nhân với trung bình lớp và học sinh xuất sắc, đồng thời tăng sự tương tác và hấp dẫn nhờ các yếu tố game như cấp độ, vật phẩm, cửa hàng, thành tích.</w:t>
      </w:r>
    </w:p>
    <w:p w14:paraId="4F6367FE" w14:textId="77777777" w:rsidR="00065946" w:rsidRPr="0079398F" w:rsidRDefault="00065946" w:rsidP="00065946">
      <w:pPr>
        <w:pStyle w:val="Noidung1"/>
      </w:pPr>
      <w:r w:rsidRPr="0079398F">
        <w:t>Ngoài ra, hệ thống hỗ trợ trực quan hóa dữ liệu bằng nhiều loại biểu đồ giúp người dùng dễ dàng nhận biết, phân tích tiến độ, hiệu quả học tập của cá nhân và lớp học, từ đó thúc đẩy động lực, cải thiện chất lượng học tập.</w:t>
      </w:r>
    </w:p>
    <w:p w14:paraId="339950B1" w14:textId="77777777" w:rsidR="00065946" w:rsidRPr="0079398F" w:rsidRDefault="00065946" w:rsidP="00065946">
      <w:pPr>
        <w:pStyle w:val="Noidung1"/>
      </w:pPr>
      <w:r w:rsidRPr="0079398F">
        <w:t>Yếu tố công nghệ: Ứng dụng các framework, thư viện hiện đại như Next.js, Tailwind CSS, Shadcn/ui, TanStack Query, Phaser.js, Chart.js và Socket.IO để tối ưu tốc độ, trải nghiệm, khả năng mở rộng cũng như tích hợp các tính năng thời gian thực phù hợp với yêu cầu.</w:t>
      </w:r>
    </w:p>
    <w:p w14:paraId="1BB972D7" w14:textId="77777777" w:rsidR="00065946" w:rsidRPr="0079398F" w:rsidRDefault="00065946" w:rsidP="00065946">
      <w:pPr>
        <w:pStyle w:val="Heading2"/>
        <w:rPr>
          <w:rFonts w:cs="Times New Roman"/>
        </w:rPr>
      </w:pPr>
      <w:bookmarkStart w:id="77" w:name="_Toc186531771"/>
      <w:bookmarkStart w:id="78" w:name="_Toc217898092"/>
      <w:bookmarkStart w:id="79" w:name="_Toc218671795"/>
      <w:r w:rsidRPr="0079398F">
        <w:rPr>
          <w:rFonts w:cs="Times New Roman"/>
        </w:rPr>
        <w:lastRenderedPageBreak/>
        <w:t>Phân tích thiết kế hệ thống</w:t>
      </w:r>
      <w:bookmarkEnd w:id="77"/>
      <w:bookmarkEnd w:id="78"/>
      <w:bookmarkEnd w:id="79"/>
    </w:p>
    <w:p w14:paraId="34776218" w14:textId="77777777" w:rsidR="00065946" w:rsidRPr="0079398F" w:rsidRDefault="00065946" w:rsidP="00065946">
      <w:pPr>
        <w:pStyle w:val="Heading3"/>
        <w:rPr>
          <w:rFonts w:cs="Times New Roman"/>
        </w:rPr>
      </w:pPr>
      <w:bookmarkStart w:id="80" w:name="_Toc186531772"/>
      <w:bookmarkStart w:id="81" w:name="_Toc217898093"/>
      <w:bookmarkStart w:id="82" w:name="_Toc218671796"/>
      <w:r w:rsidRPr="0079398F">
        <w:rPr>
          <w:rFonts w:cs="Times New Roman"/>
        </w:rPr>
        <w:t>Đặc tả yêu cầu hệ thống</w:t>
      </w:r>
      <w:bookmarkEnd w:id="80"/>
      <w:bookmarkEnd w:id="81"/>
      <w:bookmarkEnd w:id="82"/>
    </w:p>
    <w:p w14:paraId="62FB1134" w14:textId="77777777" w:rsidR="00065946" w:rsidRPr="0079398F" w:rsidRDefault="00065946" w:rsidP="00065946">
      <w:pPr>
        <w:pStyle w:val="Heading4"/>
        <w:rPr>
          <w:rFonts w:cs="Times New Roman"/>
        </w:rPr>
      </w:pPr>
      <w:bookmarkStart w:id="83" w:name="_Toc186531773"/>
      <w:bookmarkStart w:id="84" w:name="_Toc217898094"/>
      <w:bookmarkStart w:id="85" w:name="_Toc218671797"/>
      <w:r w:rsidRPr="0079398F">
        <w:rPr>
          <w:rFonts w:cs="Times New Roman"/>
        </w:rPr>
        <w:t>Yêu cầu chức năng</w:t>
      </w:r>
      <w:bookmarkEnd w:id="83"/>
      <w:bookmarkEnd w:id="84"/>
      <w:bookmarkEnd w:id="85"/>
    </w:p>
    <w:p w14:paraId="54CFD39A" w14:textId="77777777" w:rsidR="00065946" w:rsidRPr="0079398F" w:rsidRDefault="00065946" w:rsidP="00065946">
      <w:pPr>
        <w:pStyle w:val="Noidung1"/>
      </w:pPr>
      <w:r w:rsidRPr="0079398F">
        <w:t>Hệ thống cung cấp các chức năng riêng biệt, phù hợp với ba vai trò người dùng chính: Quản trị viên, Giảng viên và Sinh viên.</w:t>
      </w:r>
    </w:p>
    <w:p w14:paraId="43F5A15F" w14:textId="77777777" w:rsidR="00065946" w:rsidRPr="0079398F" w:rsidRDefault="00065946" w:rsidP="00065946">
      <w:pPr>
        <w:pStyle w:val="Noidung1"/>
        <w:rPr>
          <w:b/>
        </w:rPr>
      </w:pPr>
      <w:r w:rsidRPr="0079398F">
        <w:rPr>
          <w:b/>
        </w:rPr>
        <w:t>Chức năng Quản lý (Quản trị viên):</w:t>
      </w:r>
    </w:p>
    <w:p w14:paraId="413C9EF7" w14:textId="77777777" w:rsidR="00065946" w:rsidRPr="0079398F" w:rsidRDefault="00065946" w:rsidP="00065946">
      <w:pPr>
        <w:pStyle w:val="Noidung1"/>
      </w:pPr>
      <w:r w:rsidRPr="0079398F">
        <w:t>Quản lý chương trình đào tạo: Cho phép thêm, sửa, xóa và xem chi tiết các chương trình đào tạo. Quản lý các mục tiêu đào tạo, chuẩn đầu ra chương trình và các môn học thuộc mỗi chương trình.</w:t>
      </w:r>
    </w:p>
    <w:p w14:paraId="4DAB4152" w14:textId="77777777" w:rsidR="00065946" w:rsidRPr="0079398F" w:rsidRDefault="00065946" w:rsidP="00065946">
      <w:pPr>
        <w:pStyle w:val="Noidung1"/>
      </w:pPr>
      <w:r w:rsidRPr="0079398F">
        <w:t>Quản lý khóa đào tạo: Thiết lập các khóa đào tạo theo từng năm học, quản lý danh sách các học kỳ trong mỗi khóa.</w:t>
      </w:r>
    </w:p>
    <w:p w14:paraId="3DF5CD97" w14:textId="77777777" w:rsidR="00065946" w:rsidRPr="0079398F" w:rsidRDefault="00065946" w:rsidP="00065946">
      <w:pPr>
        <w:pStyle w:val="Noidung1"/>
      </w:pPr>
      <w:r w:rsidRPr="0079398F">
        <w:t>Quản lý phân công giảng dạy: Phân công giảng viên phụ trách các môn học trong từng học kỳ cụ thể thông qua ma trận trực quan.</w:t>
      </w:r>
    </w:p>
    <w:p w14:paraId="19DCFBCA" w14:textId="77777777" w:rsidR="00065946" w:rsidRPr="0079398F" w:rsidRDefault="00065946" w:rsidP="00065946">
      <w:pPr>
        <w:pStyle w:val="Noidung1"/>
        <w:rPr>
          <w:b/>
        </w:rPr>
      </w:pPr>
      <w:r w:rsidRPr="0079398F">
        <w:rPr>
          <w:b/>
        </w:rPr>
        <w:t>Chức năng Giảng dạy (Giảng viên):</w:t>
      </w:r>
    </w:p>
    <w:p w14:paraId="4DB4375E" w14:textId="77777777" w:rsidR="00065946" w:rsidRPr="0079398F" w:rsidRDefault="00065946" w:rsidP="00065946">
      <w:pPr>
        <w:pStyle w:val="Noidung1"/>
      </w:pPr>
      <w:r w:rsidRPr="0079398F">
        <w:t>Quản lý khóa học và sinh viên: Xem danh sách các khóa học được phân công, quản lý danh sách sinh viên trong từng lớp, bao gồm thêm mới, import hàng loạt từ file Excel và xóa sinh viên khỏi lớp.</w:t>
      </w:r>
    </w:p>
    <w:p w14:paraId="15BCF9D3" w14:textId="77777777" w:rsidR="00065946" w:rsidRPr="0079398F" w:rsidRDefault="00065946" w:rsidP="00065946">
      <w:pPr>
        <w:pStyle w:val="Noidung1"/>
      </w:pPr>
      <w:r w:rsidRPr="0079398F">
        <w:t>Quản lý ngân hàng câu hỏi: Thêm mới, sửa, xóa và import câu hỏi từ file Excel/ZIP, bao gồm cả các tệp media đi kèm.</w:t>
      </w:r>
    </w:p>
    <w:p w14:paraId="0DC8E3FB" w14:textId="77777777" w:rsidR="00065946" w:rsidRPr="0079398F" w:rsidRDefault="00065946" w:rsidP="00065946">
      <w:pPr>
        <w:pStyle w:val="Noidung1"/>
      </w:pPr>
      <w:r w:rsidRPr="0079398F">
        <w:t>Quản lý bài kiểm tra: Tạo các bài kiểm tra mới với hai chế độ đánh giá và luyện tập, thiết lập tiêu chí sinh câu hỏi tự động từ ngân hàng câu hỏi dựa trên chuẩn đầu ra và độ khó.</w:t>
      </w:r>
    </w:p>
    <w:p w14:paraId="6EDEBCDE" w14:textId="77777777" w:rsidR="00065946" w:rsidRPr="0079398F" w:rsidRDefault="00065946" w:rsidP="00065946">
      <w:pPr>
        <w:pStyle w:val="Noidung1"/>
      </w:pPr>
      <w:r w:rsidRPr="0079398F">
        <w:t>Theo dõi và báo cáo: Theo dõi tiến độ làm bài của sinh viên trong thời gian thực, xem các cảnh báo về những sinh viên gặp khó khăn, và xem báo cáo, phân tích kết quả chi tiết sau khi bài kiểm tra kết thúc.</w:t>
      </w:r>
    </w:p>
    <w:p w14:paraId="720082B0" w14:textId="77777777" w:rsidR="00065946" w:rsidRPr="0079398F" w:rsidRDefault="00065946" w:rsidP="00065946">
      <w:pPr>
        <w:pStyle w:val="Noidung1"/>
      </w:pPr>
    </w:p>
    <w:p w14:paraId="18A28576" w14:textId="77777777" w:rsidR="00065946" w:rsidRPr="0079398F" w:rsidRDefault="00065946" w:rsidP="00065946">
      <w:pPr>
        <w:pStyle w:val="Noidung1"/>
        <w:rPr>
          <w:b/>
        </w:rPr>
      </w:pPr>
      <w:r w:rsidRPr="0079398F">
        <w:rPr>
          <w:b/>
        </w:rPr>
        <w:lastRenderedPageBreak/>
        <w:t>Chức năng Học tập (Sinh viên):</w:t>
      </w:r>
    </w:p>
    <w:p w14:paraId="2DE6CC85" w14:textId="77777777" w:rsidR="00065946" w:rsidRPr="0079398F" w:rsidRDefault="00065946" w:rsidP="00065946">
      <w:pPr>
        <w:pStyle w:val="Noidung1"/>
      </w:pPr>
      <w:r w:rsidRPr="0079398F">
        <w:t>Luyện tập và đánh giá: Tham gia các bài kiểm tra dưới dạng một trò chơi, trả lời câu hỏi để vượt qua chướng ngại vật và hoàn thành màn chơi.</w:t>
      </w:r>
    </w:p>
    <w:p w14:paraId="0A40DD31" w14:textId="77777777" w:rsidR="00065946" w:rsidRPr="0079398F" w:rsidRDefault="00065946" w:rsidP="00065946">
      <w:pPr>
        <w:pStyle w:val="Noidung1"/>
      </w:pPr>
      <w:r w:rsidRPr="0079398F">
        <w:t>Theo dõi tiến độ và kết quả: Xem lại lịch sử các bài kiểm tra đã hoàn thành, xem phân tích chi tiết kết quả học tập của bản thân qua các biểu đồ trực quan, so sánh năng lực với trung bình lớp và nhận các gợi ý cải thiện.</w:t>
      </w:r>
    </w:p>
    <w:p w14:paraId="7572503A" w14:textId="77777777" w:rsidR="00065946" w:rsidRPr="0079398F" w:rsidRDefault="00065946" w:rsidP="00065946">
      <w:pPr>
        <w:pStyle w:val="Noidung1"/>
      </w:pPr>
      <w:r w:rsidRPr="0079398F">
        <w:t>Tương tác và tùy chỉnh: Tham gia bảng xếp hạng, theo dõi tiến trình cấp độ, quản lý kho đồ và mua sắm vật phẩm mới trong cửa hàng bằng tiền tệ trong trò chơi.</w:t>
      </w:r>
    </w:p>
    <w:p w14:paraId="3D7CC073" w14:textId="77777777" w:rsidR="00065946" w:rsidRPr="0079398F" w:rsidRDefault="00065946" w:rsidP="00065946">
      <w:pPr>
        <w:pStyle w:val="Heading4"/>
        <w:ind w:left="862" w:hanging="862"/>
        <w:rPr>
          <w:rFonts w:cs="Times New Roman"/>
        </w:rPr>
      </w:pPr>
      <w:bookmarkStart w:id="86" w:name="_Toc186531774"/>
      <w:bookmarkStart w:id="87" w:name="_Toc217898095"/>
      <w:bookmarkStart w:id="88" w:name="_Toc218671798"/>
      <w:r w:rsidRPr="0079398F">
        <w:rPr>
          <w:rFonts w:cs="Times New Roman"/>
        </w:rPr>
        <w:t>Yêu cầu phi chức năng</w:t>
      </w:r>
      <w:bookmarkEnd w:id="86"/>
      <w:bookmarkEnd w:id="87"/>
      <w:bookmarkEnd w:id="88"/>
    </w:p>
    <w:p w14:paraId="75EFCD85" w14:textId="77777777" w:rsidR="00065946" w:rsidRPr="0079398F" w:rsidRDefault="00065946" w:rsidP="00065946">
      <w:pPr>
        <w:pStyle w:val="Noidung1"/>
      </w:pPr>
      <w:r w:rsidRPr="0079398F">
        <w:t>Giao diện trực quan và thân thiện: Giao diện được thiết kế hiện đại, nhất quán, dễ sử dụng cho cả ba vai trò người dùng. Các luồng thao tác được tối ưu hóa để người dùng có thể thực hiện công việc một cách nhanh chóng. Giao diện phải tương thích trên nhiều thiết bị.</w:t>
      </w:r>
    </w:p>
    <w:p w14:paraId="0BAC6E0A" w14:textId="77777777" w:rsidR="00065946" w:rsidRPr="0079398F" w:rsidRDefault="00065946" w:rsidP="00065946">
      <w:pPr>
        <w:pStyle w:val="Noidung1"/>
      </w:pPr>
      <w:r w:rsidRPr="0079398F">
        <w:t>Hiệu suất và tốc độ: Ứng dụng phải có thời gian tải nhanh và phản hồi mượt mà. Nhờ Next.js, các trang được tối ưu hóa cho việc kết xuất phía máy chủ. TanStack Query giúp quản lý dữ liệu hiệu quả, giảm thiểu các yêu cầu không cần thiết. Trò chơi xây dựng bằng Phaser.js phải đảm bảo hiệu suất ổn định trên các trình duyệt phổ biến.</w:t>
      </w:r>
    </w:p>
    <w:p w14:paraId="71063FE2" w14:textId="77777777" w:rsidR="00065946" w:rsidRPr="0079398F" w:rsidRDefault="00065946" w:rsidP="00065946">
      <w:pPr>
        <w:pStyle w:val="Noidung1"/>
      </w:pPr>
      <w:r w:rsidRPr="0079398F">
        <w:t>Bảo mật và phân quyền: Hệ thống phải có cơ chế xác thực người dùng và phân quyền truy cập rõ ràng. Chỉ những người dùng có vai trò phù hợp mới có thể truy cập các chức năng tương ứng.</w:t>
      </w:r>
    </w:p>
    <w:p w14:paraId="17CDC188" w14:textId="77777777" w:rsidR="00065946" w:rsidRPr="0079398F" w:rsidRDefault="00065946" w:rsidP="00065946">
      <w:pPr>
        <w:pStyle w:val="Noidung1"/>
      </w:pPr>
      <w:r w:rsidRPr="0079398F">
        <w:t>Khả năng mở rộng: Kiến trúc hệ thống được xây dựng theo dạng module hóa, cho phép dễ dàng bảo trì, nâng cấp và tích hợp các tính năng mới trong tương lai mà không ảnh hưởng lớn đến các thành phần hiện có.</w:t>
      </w:r>
    </w:p>
    <w:p w14:paraId="4B863EC5" w14:textId="77777777" w:rsidR="00065946" w:rsidRPr="0079398F" w:rsidRDefault="00065946" w:rsidP="00065946">
      <w:pPr>
        <w:pStyle w:val="Heading3"/>
        <w:spacing w:before="100" w:beforeAutospacing="1" w:after="100" w:afterAutospacing="1" w:line="240" w:lineRule="auto"/>
        <w:rPr>
          <w:rFonts w:cs="Times New Roman"/>
        </w:rPr>
      </w:pPr>
      <w:bookmarkStart w:id="89" w:name="_Toc186531775"/>
      <w:bookmarkStart w:id="90" w:name="_Toc217898096"/>
      <w:bookmarkStart w:id="91" w:name="_Toc218671799"/>
      <w:r w:rsidRPr="0079398F">
        <w:rPr>
          <w:rFonts w:cs="Times New Roman"/>
        </w:rPr>
        <w:lastRenderedPageBreak/>
        <w:t>Kiến trúc hệ thống</w:t>
      </w:r>
      <w:bookmarkEnd w:id="89"/>
      <w:bookmarkEnd w:id="90"/>
      <w:bookmarkEnd w:id="91"/>
    </w:p>
    <w:p w14:paraId="7822E687" w14:textId="77777777" w:rsidR="00065946" w:rsidRPr="0079398F" w:rsidRDefault="00065946" w:rsidP="00065946">
      <w:pPr>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54A7D584" wp14:editId="45B6FD19">
            <wp:extent cx="3847325" cy="7787640"/>
            <wp:effectExtent l="0" t="0" r="1270" b="3810"/>
            <wp:docPr id="104236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69104" cy="7831724"/>
                    </a:xfrm>
                    <a:prstGeom prst="rect">
                      <a:avLst/>
                    </a:prstGeom>
                    <a:noFill/>
                    <a:ln>
                      <a:noFill/>
                    </a:ln>
                  </pic:spPr>
                </pic:pic>
              </a:graphicData>
            </a:graphic>
          </wp:inline>
        </w:drawing>
      </w:r>
    </w:p>
    <w:p w14:paraId="6DF2B683" w14:textId="77777777" w:rsidR="00065946" w:rsidRPr="0079398F" w:rsidRDefault="00065946" w:rsidP="00065946">
      <w:pPr>
        <w:pStyle w:val="Caption"/>
        <w:rPr>
          <w:rFonts w:cs="Times New Roman"/>
        </w:rPr>
      </w:pPr>
      <w:bookmarkStart w:id="92" w:name="_Toc217898137"/>
      <w:bookmarkStart w:id="93" w:name="_Toc218671962"/>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1</w:t>
      </w:r>
      <w:r w:rsidRPr="0079398F">
        <w:rPr>
          <w:rFonts w:cs="Times New Roman"/>
        </w:rPr>
        <w:fldChar w:fldCharType="end"/>
      </w:r>
      <w:r w:rsidRPr="0079398F">
        <w:rPr>
          <w:rFonts w:cs="Times New Roman"/>
        </w:rPr>
        <w:t xml:space="preserve"> Kiến trúc hệ thống</w:t>
      </w:r>
      <w:bookmarkEnd w:id="92"/>
      <w:bookmarkEnd w:id="93"/>
    </w:p>
    <w:p w14:paraId="1350A7F8" w14:textId="77777777" w:rsidR="00065946" w:rsidRPr="0079398F" w:rsidRDefault="00065946" w:rsidP="00065946">
      <w:pPr>
        <w:pStyle w:val="Noidung1"/>
        <w:rPr>
          <w:lang w:val="en-US"/>
        </w:rPr>
      </w:pPr>
      <w:r w:rsidRPr="0079398F">
        <w:lastRenderedPageBreak/>
        <w:t>Kiến trúc hệ thống bao gồm các thành phần và luồng dữ liệu sau:</w:t>
      </w:r>
    </w:p>
    <w:p w14:paraId="1848899F" w14:textId="77777777" w:rsidR="00065946" w:rsidRPr="0079398F" w:rsidRDefault="00065946" w:rsidP="00065946">
      <w:pPr>
        <w:pStyle w:val="Noidung1"/>
        <w:rPr>
          <w:lang w:val="en-US"/>
        </w:rPr>
      </w:pPr>
      <w:r w:rsidRPr="0079398F">
        <w:rPr>
          <w:b/>
          <w:bCs w:val="0"/>
        </w:rPr>
        <w:t>Client (Next.js, React):</w:t>
      </w:r>
      <w:r w:rsidRPr="0079398F">
        <w:t xml:space="preserve"> Giao diện người dùng được xây dựng bằng Next.js và React, cho phép người dùng tương tác với hệ thống thông qua trình duyệt web. Yêu cầu từ người dùng sẽ được gửi đến Routing để điều hướng.</w:t>
      </w:r>
    </w:p>
    <w:p w14:paraId="31D458E7" w14:textId="77777777" w:rsidR="00065946" w:rsidRPr="0079398F" w:rsidRDefault="00065946" w:rsidP="00065946">
      <w:pPr>
        <w:pStyle w:val="Noidung1"/>
        <w:rPr>
          <w:lang w:val="en-US"/>
        </w:rPr>
      </w:pPr>
      <w:r w:rsidRPr="0079398F">
        <w:rPr>
          <w:b/>
          <w:bCs w:val="0"/>
        </w:rPr>
        <w:t>Routing (Next.js App Router):</w:t>
      </w:r>
      <w:r w:rsidRPr="0079398F">
        <w:t xml:space="preserve"> Chịu trách nhiệm tiếp nhận các yêu cầu từ người dùng thông qua các đường dẫn và định hướng chúng đến trang phù hợp. Hệ thống sử dụng cơ chế điều hướng dựa trên cấu trúc thư mục, giúp tổ chức các trang một cách trực quan và dễ quản lý.</w:t>
      </w:r>
    </w:p>
    <w:p w14:paraId="3A635BFA" w14:textId="77777777" w:rsidR="00065946" w:rsidRPr="0079398F" w:rsidRDefault="00065946" w:rsidP="00065946">
      <w:pPr>
        <w:pStyle w:val="Noidung1"/>
        <w:rPr>
          <w:lang w:val="en-US"/>
        </w:rPr>
      </w:pPr>
      <w:r w:rsidRPr="0079398F">
        <w:rPr>
          <w:b/>
          <w:bCs w:val="0"/>
        </w:rPr>
        <w:t>View (React Components):</w:t>
      </w:r>
      <w:r w:rsidRPr="0079398F">
        <w:t xml:space="preserve"> Có nhiệm vụ tạo ra giao diện người dùng dựa trên dữ liệu nhận được. Các thành phần giao diện được xây dựng theo hướng module hóa, giúp tái sử dụng mã nguồn và dễ bảo trì.</w:t>
      </w:r>
    </w:p>
    <w:p w14:paraId="10CC594B" w14:textId="77777777" w:rsidR="00065946" w:rsidRPr="0079398F" w:rsidRDefault="00065946" w:rsidP="00065946">
      <w:pPr>
        <w:pStyle w:val="Noidung1"/>
        <w:rPr>
          <w:lang w:val="en-US"/>
        </w:rPr>
      </w:pPr>
      <w:r w:rsidRPr="0079398F">
        <w:rPr>
          <w:b/>
          <w:bCs w:val="0"/>
        </w:rPr>
        <w:t>Custom Hooks (useQuery, useMutation):</w:t>
      </w:r>
      <w:r w:rsidRPr="0079398F">
        <w:t xml:space="preserve"> Đây là các hàm tùy chỉnh được xây dựng để đóng gói logic lấy dữ liệu và thao tác với máy chủ. Giúp tách biệt logic nghiệp vụ khỏi giao diện, làm cho mã nguồn dễ đọc và dễ kiểm thử hơn.</w:t>
      </w:r>
    </w:p>
    <w:p w14:paraId="0A8A5310" w14:textId="77777777" w:rsidR="00065946" w:rsidRPr="0079398F" w:rsidRDefault="00065946" w:rsidP="00065946">
      <w:pPr>
        <w:pStyle w:val="Noidung1"/>
        <w:rPr>
          <w:lang w:val="en-US"/>
        </w:rPr>
      </w:pPr>
      <w:r w:rsidRPr="0079398F">
        <w:rPr>
          <w:b/>
          <w:bCs w:val="0"/>
        </w:rPr>
        <w:t>State Manager (TanStack Query):</w:t>
      </w:r>
      <w:r w:rsidRPr="0079398F">
        <w:t xml:space="preserve"> Thành phần này đảm nhận việc quản lý trạng thái dữ liệu từ máy chủ, bao gồm lưu đệm, đồng bộ hóa dữ liệu và xử lý các trạng thái đang tải hoặc lỗi. Hệ thống tự động lưu đệm dữ liệu và chỉ gọi máy chủ khi cần thiết, giúp tối ưu hiệu suất ứng dụng.</w:t>
      </w:r>
    </w:p>
    <w:p w14:paraId="77A144DB" w14:textId="77777777" w:rsidR="00065946" w:rsidRPr="0079398F" w:rsidRDefault="00065946" w:rsidP="00065946">
      <w:pPr>
        <w:pStyle w:val="Noidung1"/>
        <w:rPr>
          <w:lang w:val="en-US"/>
        </w:rPr>
      </w:pPr>
      <w:r w:rsidRPr="0079398F">
        <w:rPr>
          <w:b/>
          <w:bCs w:val="0"/>
        </w:rPr>
        <w:t xml:space="preserve">Context Provider (React Context): </w:t>
      </w:r>
      <w:r w:rsidRPr="0079398F">
        <w:t>Cung cấp trạng thái toàn cục cho ứng dụng như thông tin xác thực người dùng, cài đặt hệ thống. Giúp truyền dữ liệu xuống các thành phần con mà không cần truyền qua từng cấp.</w:t>
      </w:r>
    </w:p>
    <w:p w14:paraId="00DB80AC" w14:textId="77777777" w:rsidR="00065946" w:rsidRPr="0079398F" w:rsidRDefault="00065946" w:rsidP="00065946">
      <w:pPr>
        <w:pStyle w:val="Noidung1"/>
        <w:rPr>
          <w:lang w:val="en-US"/>
        </w:rPr>
      </w:pPr>
      <w:r w:rsidRPr="0079398F">
        <w:rPr>
          <w:b/>
          <w:bCs w:val="0"/>
        </w:rPr>
        <w:t>API Service (Axios):</w:t>
      </w:r>
      <w:r w:rsidRPr="0079398F">
        <w:t xml:space="preserve"> Tầng kết nối chịu trách nhiệm gửi các yêu cầu đến máy chủ. Được cấu hình để tự động thêm mã xác thực và xử lý lỗi một cách thống nhất.</w:t>
      </w:r>
    </w:p>
    <w:p w14:paraId="7FE3E461" w14:textId="77777777" w:rsidR="00065946" w:rsidRPr="0079398F" w:rsidRDefault="00065946" w:rsidP="00065946">
      <w:pPr>
        <w:pStyle w:val="Noidung1"/>
        <w:rPr>
          <w:lang w:val="en-US"/>
        </w:rPr>
      </w:pPr>
      <w:r w:rsidRPr="0079398F">
        <w:rPr>
          <w:b/>
          <w:bCs w:val="0"/>
        </w:rPr>
        <w:t>Socket Service (Socket.IO Client):</w:t>
      </w:r>
      <w:r w:rsidRPr="0079398F">
        <w:t xml:space="preserve"> Cung cấp kết nối thời gian thực giữa trình duyệt và máy chủ, cho phép nhận các sự kiện cập nhật như điểm số, thông báo mới mà không cần tải lại trang.</w:t>
      </w:r>
    </w:p>
    <w:p w14:paraId="64BD4949" w14:textId="77777777" w:rsidR="00065946" w:rsidRPr="0079398F" w:rsidRDefault="00065946" w:rsidP="00065946">
      <w:pPr>
        <w:pStyle w:val="Noidung1"/>
        <w:rPr>
          <w:lang w:val="en-US"/>
        </w:rPr>
      </w:pPr>
      <w:r w:rsidRPr="0079398F">
        <w:rPr>
          <w:b/>
          <w:bCs w:val="0"/>
        </w:rPr>
        <w:lastRenderedPageBreak/>
        <w:t>Controller (Express.js):</w:t>
      </w:r>
      <w:r w:rsidRPr="0079398F">
        <w:t xml:space="preserve"> Xử lý các yêu cầu đến từ giao diện người dùng, sau đó tương tác với Model để thực hiện các hành động hoặc truy xuất dữ liệu từ cơ sở dữ liệu.</w:t>
      </w:r>
    </w:p>
    <w:p w14:paraId="4CB1580D" w14:textId="77777777" w:rsidR="00065946" w:rsidRPr="0079398F" w:rsidRDefault="00065946" w:rsidP="00065946">
      <w:pPr>
        <w:pStyle w:val="Noidung1"/>
        <w:rPr>
          <w:lang w:val="en-US"/>
        </w:rPr>
      </w:pPr>
      <w:r w:rsidRPr="0079398F">
        <w:rPr>
          <w:b/>
          <w:bCs w:val="0"/>
        </w:rPr>
        <w:t>WebSocket Server (Socket.IO):</w:t>
      </w:r>
      <w:r w:rsidRPr="0079398F">
        <w:t xml:space="preserve"> Xử lý các kết nối thời gian thực từ trình duyệt, cho phép gửi sự kiện đến người dùng như cập nhật bảng xếp hạng, thông báo khi có người tham gia bài kiểm tra.</w:t>
      </w:r>
    </w:p>
    <w:p w14:paraId="4A8BBF17" w14:textId="77777777" w:rsidR="00065946" w:rsidRPr="0079398F" w:rsidRDefault="00065946" w:rsidP="00065946">
      <w:pPr>
        <w:pStyle w:val="Noidung1"/>
        <w:rPr>
          <w:lang w:val="en-US"/>
        </w:rPr>
      </w:pPr>
      <w:r w:rsidRPr="0079398F">
        <w:rPr>
          <w:b/>
          <w:bCs w:val="0"/>
        </w:rPr>
        <w:t>Model (Sequelize ORM):</w:t>
      </w:r>
      <w:r w:rsidRPr="0079398F">
        <w:t xml:space="preserve"> Thành phần này đảm nhận việc xử lý dữ liệu và logic nghiệp vụ. Giúp tương tác với cơ sở dữ liệu thông qua các đối tượng, hỗ trợ các thao tác thêm, sửa, xóa và quan hệ giữa các bảng.</w:t>
      </w:r>
    </w:p>
    <w:p w14:paraId="6E2EC36C" w14:textId="77777777" w:rsidR="00065946" w:rsidRPr="0079398F" w:rsidRDefault="00065946" w:rsidP="00065946">
      <w:pPr>
        <w:pStyle w:val="Noidung1"/>
        <w:rPr>
          <w:lang w:val="en-US"/>
        </w:rPr>
      </w:pPr>
      <w:r w:rsidRPr="0079398F">
        <w:rPr>
          <w:b/>
          <w:bCs w:val="0"/>
        </w:rPr>
        <w:t>Cache (Redis):</w:t>
      </w:r>
      <w:r w:rsidRPr="0079398F">
        <w:t xml:space="preserve"> Hệ thống lưu trữ tạm thời được sử dụng để lưu các dữ liệu thường xuyên truy cập, giúp giảm tải cho cơ sở dữ liệu và tăng tốc độ phản hồi của hệ thống.</w:t>
      </w:r>
    </w:p>
    <w:p w14:paraId="130BFFEC" w14:textId="77777777" w:rsidR="00065946" w:rsidRPr="0079398F" w:rsidRDefault="00065946" w:rsidP="00065946">
      <w:pPr>
        <w:pStyle w:val="Noidung1"/>
        <w:rPr>
          <w:lang w:val="en-US"/>
        </w:rPr>
      </w:pPr>
      <w:r w:rsidRPr="0079398F">
        <w:rPr>
          <w:b/>
          <w:bCs w:val="0"/>
        </w:rPr>
        <w:t xml:space="preserve">Database (PostgreSQL): </w:t>
      </w:r>
      <w:r w:rsidRPr="0079398F">
        <w:t>Đây là nơi lưu trữ tất cả dữ liệu của ứng dụng. PostgreSQL là hệ quản trị cơ sở dữ liệu quan hệ mạnh mẽ, hỗ trợ các tính năng nâng cao như lưu trữ dữ liệu dạng JSON, tìm kiếm toàn văn và giao dịch.</w:t>
      </w:r>
    </w:p>
    <w:p w14:paraId="4E65B39C" w14:textId="77777777" w:rsidR="00065946" w:rsidRPr="0079398F" w:rsidRDefault="00065946" w:rsidP="00065946">
      <w:pPr>
        <w:pStyle w:val="Noidung1"/>
      </w:pPr>
      <w:r w:rsidRPr="0079398F">
        <w:rPr>
          <w:b/>
          <w:bCs w:val="0"/>
        </w:rPr>
        <w:t xml:space="preserve">Luồng dữ liệu từ máy chủ đến giao diện: </w:t>
      </w:r>
      <w:r w:rsidRPr="0079398F">
        <w:t>Khi người dùng thao tác trên giao diện, View sẽ gọi Custom Hooks tương ứng. Hook này sử dụng State Manager để kiểm tra bộ nhớ đệm, nếu dữ liệu chưa có hoặc đã cũ thì gọi API Service. API Service gửi yêu cầu đến Controller, Controller xử lý và trả về dữ liệu dạng JSON. Dữ liệu được API Service nhận và chuyển cho State Manager để cập nhật bộ nhớ đệm. Cuối cùng, Hook trả dữ liệu cho View để hiển thị kết quả lên giao diện người dùng.</w:t>
      </w:r>
    </w:p>
    <w:p w14:paraId="2EA84E53" w14:textId="77777777" w:rsidR="00065946" w:rsidRPr="0079398F" w:rsidRDefault="00065946" w:rsidP="00065946">
      <w:pPr>
        <w:pStyle w:val="Heading3"/>
        <w:spacing w:before="100" w:beforeAutospacing="1" w:after="100" w:afterAutospacing="1" w:line="240" w:lineRule="auto"/>
        <w:rPr>
          <w:rFonts w:cs="Times New Roman"/>
        </w:rPr>
      </w:pPr>
      <w:bookmarkStart w:id="94" w:name="_Toc217898097"/>
      <w:bookmarkStart w:id="95" w:name="_Toc218671800"/>
      <w:r w:rsidRPr="0079398F">
        <w:rPr>
          <w:rFonts w:cs="Times New Roman"/>
        </w:rPr>
        <w:t>Kịch bản tương tác người dùng</w:t>
      </w:r>
      <w:bookmarkEnd w:id="94"/>
      <w:bookmarkEnd w:id="95"/>
    </w:p>
    <w:p w14:paraId="09D19A27" w14:textId="77777777" w:rsidR="00065946" w:rsidRPr="0079398F" w:rsidRDefault="00065946" w:rsidP="00065946">
      <w:pPr>
        <w:pStyle w:val="Noidung1"/>
      </w:pPr>
      <w:r w:rsidRPr="0079398F">
        <w:t>Trong nền tảng học trực tuyến có tích hợp yếu tố trò chơi, kịch bản tương tác người dùng đóng vai trò quan trọng trong việc mô tả cách người dùng thực hiện các thao tác và tương tác với hệ thống trong quá trình sử dụng. Nội dung mục này tập trung phân tích các quy trình nghiệp vụ từ góc nhìn người dùng, bao gồm đăng nhập hệ thống, tạo và quản lý bài kiểm tra, tham gia bài kiểm tra và các hoạt động quản lý của quản trị viên. Các kịch bản được mô hình hóa bằng sơ đồ hoạt động nhằm làm rõ luồng hành vi, các bước thao tác và các nhánh xử lý chính trong quá trình sử dụng hệ thống.</w:t>
      </w:r>
    </w:p>
    <w:p w14:paraId="49136F08" w14:textId="77777777" w:rsidR="00065946" w:rsidRPr="0079398F" w:rsidRDefault="00065946" w:rsidP="00065946">
      <w:pPr>
        <w:pStyle w:val="Heading4"/>
        <w:rPr>
          <w:rFonts w:cs="Times New Roman"/>
        </w:rPr>
      </w:pPr>
      <w:bookmarkStart w:id="96" w:name="_Toc217898098"/>
      <w:bookmarkStart w:id="97" w:name="_Toc218671801"/>
      <w:r w:rsidRPr="0079398F">
        <w:rPr>
          <w:rFonts w:cs="Times New Roman"/>
        </w:rPr>
        <w:lastRenderedPageBreak/>
        <w:t>Quy trình đăng nhập hệ thống</w:t>
      </w:r>
      <w:bookmarkEnd w:id="96"/>
      <w:bookmarkEnd w:id="97"/>
    </w:p>
    <w:p w14:paraId="09976DD6"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18188140" wp14:editId="7F232D91">
            <wp:extent cx="5021580" cy="7041616"/>
            <wp:effectExtent l="0" t="0" r="7620" b="6985"/>
            <wp:docPr id="1060769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769284" name=""/>
                    <pic:cNvPicPr/>
                  </pic:nvPicPr>
                  <pic:blipFill>
                    <a:blip r:embed="rId14"/>
                    <a:stretch>
                      <a:fillRect/>
                    </a:stretch>
                  </pic:blipFill>
                  <pic:spPr>
                    <a:xfrm>
                      <a:off x="0" y="0"/>
                      <a:ext cx="5027230" cy="7049539"/>
                    </a:xfrm>
                    <a:prstGeom prst="rect">
                      <a:avLst/>
                    </a:prstGeom>
                  </pic:spPr>
                </pic:pic>
              </a:graphicData>
            </a:graphic>
          </wp:inline>
        </w:drawing>
      </w:r>
    </w:p>
    <w:p w14:paraId="115D5BC0" w14:textId="77777777" w:rsidR="00065946" w:rsidRPr="0079398F" w:rsidRDefault="00065946" w:rsidP="00065946">
      <w:pPr>
        <w:pStyle w:val="Caption"/>
        <w:rPr>
          <w:rFonts w:cs="Times New Roman"/>
        </w:rPr>
      </w:pPr>
      <w:bookmarkStart w:id="98" w:name="_Toc217898138"/>
      <w:bookmarkStart w:id="99" w:name="_Toc218671963"/>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2 Sơ đồ hoạt động đăng nhập</w:t>
      </w:r>
      <w:bookmarkEnd w:id="98"/>
      <w:bookmarkEnd w:id="99"/>
    </w:p>
    <w:p w14:paraId="45958049" w14:textId="77777777" w:rsidR="00065946" w:rsidRPr="0079398F" w:rsidRDefault="00065946" w:rsidP="00065946">
      <w:pPr>
        <w:pStyle w:val="Noidung1"/>
      </w:pPr>
      <w:r w:rsidRPr="0079398F">
        <w:t xml:space="preserve">Đầu tiên, hệ thống hiển thị giao diện đăng nhập để người dùng nhập email và mật khẩu. Sau khi nhận thông tin, hệ thống kiểm tra xem email có tồn tại trong cơ sở dữ liệu </w:t>
      </w:r>
      <w:r w:rsidRPr="0079398F">
        <w:lastRenderedPageBreak/>
        <w:t xml:space="preserve">hay không. Nếu email không tồn tại, hệ thống thông báo </w:t>
      </w:r>
      <w:r w:rsidRPr="0079398F">
        <w:rPr>
          <w:lang w:val="en-US"/>
        </w:rPr>
        <w:t>“</w:t>
      </w:r>
      <w:r w:rsidRPr="0079398F">
        <w:t>Email không tồn tại</w:t>
      </w:r>
      <w:r w:rsidRPr="0079398F">
        <w:rPr>
          <w:lang w:val="en-US"/>
        </w:rPr>
        <w:t>”</w:t>
      </w:r>
      <w:r w:rsidRPr="0079398F">
        <w:t xml:space="preserve"> và yêu cầu nhập lại. Nếu email hợp lệ, hệ thống tiếp tục kiểm tra mật khẩu. Trong trường hợp mật khẩu không chính xác, hệ thống hiển thị thông báo </w:t>
      </w:r>
      <w:r w:rsidRPr="0079398F">
        <w:rPr>
          <w:lang w:val="en-US"/>
        </w:rPr>
        <w:t>“</w:t>
      </w:r>
      <w:r w:rsidRPr="0079398F">
        <w:t>Mật khẩu sai</w:t>
      </w:r>
      <w:r w:rsidRPr="0079398F">
        <w:rPr>
          <w:lang w:val="en-US"/>
        </w:rPr>
        <w:t>”</w:t>
      </w:r>
      <w:r w:rsidRPr="0079398F">
        <w:t xml:space="preserve"> và yêu cầu nhập lại. Ngược lại, nếu mật khẩu đúng, hệ thống sẽ lưu token xác thực và thông tin người dùng vào bộ nhớ cục bộ. Sau đó, hệ thống kiểm tra vai trò của người dùng và chuyển hướng đến dashboard tương ứng: Admin được chuyển đến Dashboard Admin, Giáo viên đến Dashboard Giáo viên, và Sinh viên đến Dashboard Sinh viên.</w:t>
      </w:r>
    </w:p>
    <w:p w14:paraId="13673874" w14:textId="77777777" w:rsidR="00065946" w:rsidRPr="0079398F" w:rsidRDefault="00065946" w:rsidP="00065946">
      <w:pPr>
        <w:pStyle w:val="Heading4"/>
        <w:rPr>
          <w:rFonts w:cs="Times New Roman"/>
        </w:rPr>
      </w:pPr>
      <w:bookmarkStart w:id="100" w:name="_Toc217898099"/>
      <w:bookmarkStart w:id="101" w:name="_Toc218671802"/>
      <w:r w:rsidRPr="0079398F">
        <w:rPr>
          <w:rFonts w:cs="Times New Roman"/>
        </w:rPr>
        <w:t>Quy trình tạo và quản lý bài kiểm tra</w:t>
      </w:r>
      <w:bookmarkEnd w:id="100"/>
      <w:bookmarkEnd w:id="101"/>
    </w:p>
    <w:p w14:paraId="79ED7C00"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03981229" wp14:editId="7BFD5362">
            <wp:extent cx="1739899" cy="4869180"/>
            <wp:effectExtent l="0" t="0" r="0" b="7620"/>
            <wp:docPr id="697067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067796" name=""/>
                    <pic:cNvPicPr/>
                  </pic:nvPicPr>
                  <pic:blipFill>
                    <a:blip r:embed="rId15"/>
                    <a:stretch>
                      <a:fillRect/>
                    </a:stretch>
                  </pic:blipFill>
                  <pic:spPr>
                    <a:xfrm>
                      <a:off x="0" y="0"/>
                      <a:ext cx="1746666" cy="4888119"/>
                    </a:xfrm>
                    <a:prstGeom prst="rect">
                      <a:avLst/>
                    </a:prstGeom>
                  </pic:spPr>
                </pic:pic>
              </a:graphicData>
            </a:graphic>
          </wp:inline>
        </w:drawing>
      </w:r>
    </w:p>
    <w:p w14:paraId="26BAFF3E" w14:textId="77777777" w:rsidR="00065946" w:rsidRPr="0079398F" w:rsidRDefault="00065946" w:rsidP="00065946">
      <w:pPr>
        <w:pStyle w:val="Caption"/>
        <w:rPr>
          <w:rFonts w:cs="Times New Roman"/>
        </w:rPr>
      </w:pPr>
      <w:bookmarkStart w:id="102" w:name="_Toc217898139"/>
      <w:bookmarkStart w:id="103" w:name="_Toc218671964"/>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3 Sơ đồ hoạt động tạo Quiz mới</w:t>
      </w:r>
      <w:bookmarkEnd w:id="102"/>
      <w:bookmarkEnd w:id="103"/>
    </w:p>
    <w:p w14:paraId="6EDEAF15" w14:textId="77777777" w:rsidR="00065946" w:rsidRPr="0079398F" w:rsidRDefault="00065946" w:rsidP="00065946">
      <w:pPr>
        <w:pStyle w:val="Noidung1"/>
      </w:pPr>
      <w:r w:rsidRPr="0079398F">
        <w:t>Sơ đồ mô tả quy trình tạo và quản lý bài kiểm tra của giáo viên theo 4 bước</w:t>
      </w:r>
      <w:r w:rsidRPr="0079398F">
        <w:rPr>
          <w:lang w:val="en-US"/>
        </w:rPr>
        <w:t xml:space="preserve">: </w:t>
      </w:r>
      <w:r w:rsidRPr="0079398F">
        <w:t xml:space="preserve">Bước 1: Giáo viên chọn khóa học, nhập tên bài kiểm tra và thời gian làm bài. Bước 2: Chọn chế độ đánh giá hoặc luyện tập. Bước 3: Chọn các </w:t>
      </w:r>
      <w:r w:rsidRPr="0079398F">
        <w:rPr>
          <w:lang w:val="en-US"/>
        </w:rPr>
        <w:t>chuẩn đầu ra</w:t>
      </w:r>
      <w:r w:rsidRPr="0079398F">
        <w:t xml:space="preserve"> từ danh sách được tải </w:t>
      </w:r>
      <w:r w:rsidRPr="0079398F">
        <w:lastRenderedPageBreak/>
        <w:t xml:space="preserve">tự động theo môn học. Bước 4: Nhập số lượng câu hỏi và điều chỉnh tỷ lệ độ khó bằng </w:t>
      </w:r>
      <w:r w:rsidRPr="0079398F">
        <w:rPr>
          <w:lang w:val="en-US"/>
        </w:rPr>
        <w:t>thanh trượt</w:t>
      </w:r>
      <w:r w:rsidRPr="0079398F">
        <w:t xml:space="preserve">, hệ thống tự động cân bằng tổng </w:t>
      </w:r>
      <w:r w:rsidRPr="0079398F">
        <w:rPr>
          <w:lang w:val="en-US"/>
        </w:rPr>
        <w:t>sao cho đủ</w:t>
      </w:r>
      <w:r w:rsidRPr="0079398F">
        <w:t xml:space="preserve"> 100%. Sau khi tạo thành công, hệ thống tự động chọn câu hỏi từ ngân hàng và chuyển về danh sách Quiz.</w:t>
      </w:r>
    </w:p>
    <w:p w14:paraId="6FEFB65B" w14:textId="77777777" w:rsidR="00065946" w:rsidRPr="0079398F" w:rsidRDefault="00065946" w:rsidP="00065946">
      <w:pPr>
        <w:pStyle w:val="Heading4"/>
        <w:rPr>
          <w:rFonts w:cs="Times New Roman"/>
        </w:rPr>
      </w:pPr>
      <w:bookmarkStart w:id="104" w:name="_Toc217898100"/>
      <w:bookmarkStart w:id="105" w:name="_Toc218671803"/>
      <w:r w:rsidRPr="0079398F">
        <w:rPr>
          <w:rFonts w:cs="Times New Roman"/>
        </w:rPr>
        <w:t>Quy trình tham gia bài kiểm tra của sinh viên</w:t>
      </w:r>
      <w:bookmarkEnd w:id="104"/>
      <w:bookmarkEnd w:id="105"/>
    </w:p>
    <w:p w14:paraId="5A33B978"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4074C20D" wp14:editId="5A45327B">
            <wp:extent cx="3066574" cy="5699760"/>
            <wp:effectExtent l="0" t="0" r="635" b="0"/>
            <wp:docPr id="333119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119968" name=""/>
                    <pic:cNvPicPr/>
                  </pic:nvPicPr>
                  <pic:blipFill>
                    <a:blip r:embed="rId16"/>
                    <a:stretch>
                      <a:fillRect/>
                    </a:stretch>
                  </pic:blipFill>
                  <pic:spPr>
                    <a:xfrm>
                      <a:off x="0" y="0"/>
                      <a:ext cx="3069255" cy="5704743"/>
                    </a:xfrm>
                    <a:prstGeom prst="rect">
                      <a:avLst/>
                    </a:prstGeom>
                  </pic:spPr>
                </pic:pic>
              </a:graphicData>
            </a:graphic>
          </wp:inline>
        </w:drawing>
      </w:r>
    </w:p>
    <w:p w14:paraId="0D5F068A" w14:textId="77777777" w:rsidR="00065946" w:rsidRPr="0079398F" w:rsidRDefault="00065946" w:rsidP="00065946">
      <w:pPr>
        <w:pStyle w:val="Caption"/>
        <w:rPr>
          <w:rFonts w:cs="Times New Roman"/>
        </w:rPr>
      </w:pPr>
      <w:bookmarkStart w:id="106" w:name="_Toc217898140"/>
      <w:bookmarkStart w:id="107" w:name="_Toc218671965"/>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4 Sơ đồ hoạt động tham gia Quiz</w:t>
      </w:r>
      <w:bookmarkEnd w:id="106"/>
      <w:bookmarkEnd w:id="107"/>
    </w:p>
    <w:p w14:paraId="118A9CB9" w14:textId="77777777" w:rsidR="00065946" w:rsidRPr="0079398F" w:rsidRDefault="00065946" w:rsidP="00065946">
      <w:pPr>
        <w:pStyle w:val="Noidung1"/>
      </w:pPr>
      <w:r w:rsidRPr="0079398F">
        <w:t xml:space="preserve">Sơ đồ sau mô tả quy trình tham gia bài kiểm tra của sinh viên. Từ Dashboard Sinh viên, nhấn vào nút nhập mã PIN và nhập mã do giáo viên cung cấp. Sau khi nhập PIN, hệ thống kiểm tra tính hợp lệ của mã. Nếu PIN không đúng, hệ thống hiển thị thông báo </w:t>
      </w:r>
      <w:r w:rsidRPr="0079398F">
        <w:rPr>
          <w:lang w:val="en-US"/>
        </w:rPr>
        <w:t>“</w:t>
      </w:r>
      <w:r w:rsidRPr="0079398F">
        <w:t>PIN không đúng</w:t>
      </w:r>
      <w:r w:rsidRPr="0079398F">
        <w:rPr>
          <w:lang w:val="en-US"/>
        </w:rPr>
        <w:t>”</w:t>
      </w:r>
      <w:r w:rsidRPr="0079398F">
        <w:t xml:space="preserve"> và yêu cầu nhập lại. Nếu PIN hợp lệ, sinh viên được tham gia vào </w:t>
      </w:r>
      <w:r w:rsidRPr="0079398F">
        <w:lastRenderedPageBreak/>
        <w:t>phòng chờ Quiz. Trong phòng chờ, sinh viên có thể xem danh sách những người tham gia khác. Hệ thống sử dụng Socket.IO để cập nhật danh sách người tham gia theo thời gian thực. Sinh viên chờ đợi cho đến khi giáo viên bắt đầu Quiz. Trong thời gian chờ, sinh viên có thể chọn rời khỏi phòng chờ và quay lại Dashboard. Khi giáo viên bắt đầu Quiz, hệ thống tự động chuyển tất cả sinh viên trong phòng chờ đến màn hình</w:t>
      </w:r>
      <w:r w:rsidRPr="0079398F">
        <w:rPr>
          <w:lang w:val="en-US"/>
        </w:rPr>
        <w:t xml:space="preserve"> chế độ quiz</w:t>
      </w:r>
      <w:r w:rsidRPr="0079398F">
        <w:t xml:space="preserve"> </w:t>
      </w:r>
      <w:r w:rsidRPr="0079398F">
        <w:rPr>
          <w:lang w:val="en-US"/>
        </w:rPr>
        <w:t>tương ứng</w:t>
      </w:r>
      <w:r w:rsidRPr="0079398F">
        <w:t xml:space="preserve"> để bắt đầu làm bài kiểm tra.</w:t>
      </w:r>
    </w:p>
    <w:p w14:paraId="0DAB2EB7" w14:textId="77777777" w:rsidR="00065946" w:rsidRPr="0079398F" w:rsidRDefault="00065946" w:rsidP="00065946">
      <w:pPr>
        <w:pStyle w:val="Heading4"/>
        <w:rPr>
          <w:rFonts w:cs="Times New Roman"/>
        </w:rPr>
      </w:pPr>
      <w:bookmarkStart w:id="108" w:name="_Toc217898101"/>
      <w:bookmarkStart w:id="109" w:name="_Toc218671804"/>
      <w:r w:rsidRPr="0079398F">
        <w:rPr>
          <w:rFonts w:cs="Times New Roman"/>
        </w:rPr>
        <w:t>Quy trình nghiệp vụ quản lý của admin</w:t>
      </w:r>
      <w:bookmarkEnd w:id="108"/>
      <w:bookmarkEnd w:id="109"/>
    </w:p>
    <w:p w14:paraId="7B2BDD39"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2BAE76A5" wp14:editId="5F0A693D">
            <wp:extent cx="5760085" cy="4735830"/>
            <wp:effectExtent l="0" t="0" r="0" b="7620"/>
            <wp:docPr id="308915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915547" name=""/>
                    <pic:cNvPicPr/>
                  </pic:nvPicPr>
                  <pic:blipFill>
                    <a:blip r:embed="rId17"/>
                    <a:stretch>
                      <a:fillRect/>
                    </a:stretch>
                  </pic:blipFill>
                  <pic:spPr>
                    <a:xfrm>
                      <a:off x="0" y="0"/>
                      <a:ext cx="5760085" cy="4735830"/>
                    </a:xfrm>
                    <a:prstGeom prst="rect">
                      <a:avLst/>
                    </a:prstGeom>
                  </pic:spPr>
                </pic:pic>
              </a:graphicData>
            </a:graphic>
          </wp:inline>
        </w:drawing>
      </w:r>
    </w:p>
    <w:p w14:paraId="5CD2BD21" w14:textId="77777777" w:rsidR="00065946" w:rsidRPr="0079398F" w:rsidRDefault="00065946" w:rsidP="00065946">
      <w:pPr>
        <w:pStyle w:val="Caption"/>
        <w:rPr>
          <w:rFonts w:cs="Times New Roman"/>
        </w:rPr>
      </w:pPr>
      <w:bookmarkStart w:id="110" w:name="_Toc217898141"/>
      <w:bookmarkStart w:id="111" w:name="_Toc218671966"/>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5 Sơ đồ hoạt động quản lý của Admin</w:t>
      </w:r>
      <w:bookmarkEnd w:id="110"/>
      <w:bookmarkEnd w:id="111"/>
    </w:p>
    <w:p w14:paraId="1BAE8AB5" w14:textId="77777777" w:rsidR="00065946" w:rsidRPr="0079398F" w:rsidRDefault="00065946" w:rsidP="00065946">
      <w:pPr>
        <w:pStyle w:val="Noidung1"/>
      </w:pPr>
      <w:r w:rsidRPr="0079398F">
        <w:t xml:space="preserve">Sơ đồ mô tả quy trình quản trị hệ thống. Admin chọn chức năng: Quản lý Chương trình Đào tạo </w:t>
      </w:r>
      <w:r w:rsidRPr="0079398F">
        <w:rPr>
          <w:lang w:val="en-US"/>
        </w:rPr>
        <w:t xml:space="preserve">gồm thêm xóa sửa </w:t>
      </w:r>
      <w:r w:rsidRPr="0079398F">
        <w:t xml:space="preserve">chương trình, quản lý PO, PLO, Môn học, Ma trận liên kết, Quản lý Khóa đào tạo </w:t>
      </w:r>
      <w:r w:rsidRPr="0079398F">
        <w:rPr>
          <w:lang w:val="en-US"/>
        </w:rPr>
        <w:t>gồm thêm xóa sửa</w:t>
      </w:r>
      <w:r w:rsidRPr="0079398F">
        <w:t xml:space="preserve"> khóa, quản lý Học kỳ và Phân công giảng viên, Quản lý Tài khoản </w:t>
      </w:r>
      <w:r w:rsidRPr="0079398F">
        <w:rPr>
          <w:lang w:val="en-US"/>
        </w:rPr>
        <w:t>gồm thêm xóa sửa tài khoản</w:t>
      </w:r>
      <w:r w:rsidRPr="0079398F">
        <w:t xml:space="preserve"> cho Admin và Giảng viên. Trong </w:t>
      </w:r>
      <w:r w:rsidRPr="0079398F">
        <w:lastRenderedPageBreak/>
        <w:t>Môn học có quản lý Chapter và LO với ma trận liên kết. Sau mỗi hành động, hệ thống lưu thay đổi và làm mới dữ liệu hiển thị.</w:t>
      </w:r>
    </w:p>
    <w:p w14:paraId="120C14ED" w14:textId="77777777" w:rsidR="00065946" w:rsidRPr="0079398F" w:rsidRDefault="00065946" w:rsidP="00065946">
      <w:pPr>
        <w:pStyle w:val="Heading3"/>
        <w:rPr>
          <w:rFonts w:cs="Times New Roman"/>
        </w:rPr>
      </w:pPr>
      <w:bookmarkStart w:id="112" w:name="_Toc217898102"/>
      <w:bookmarkStart w:id="113" w:name="_Toc218671805"/>
      <w:r w:rsidRPr="0079398F">
        <w:rPr>
          <w:rFonts w:cs="Times New Roman"/>
        </w:rPr>
        <w:t>Tương tác giữa frontend và backend</w:t>
      </w:r>
      <w:bookmarkEnd w:id="112"/>
      <w:bookmarkEnd w:id="113"/>
    </w:p>
    <w:p w14:paraId="748B9366" w14:textId="77777777" w:rsidR="00065946" w:rsidRPr="0079398F" w:rsidRDefault="00065946" w:rsidP="00065946">
      <w:pPr>
        <w:pStyle w:val="Noidung1"/>
      </w:pPr>
      <w:r w:rsidRPr="0079398F">
        <w:t xml:space="preserve">Bên cạnh việc mô tả hành vi người dùng, việc phân tích tương tác giữa giao diện frontend và hệ thống backend là cần thiết để làm rõ cơ chế trao đổi dữ liệu và xử lý nghiệp vụ trong hệ thống. Nội dung mục này trình bày các tiến trình tương tác chính giữa frontend và backend trong các chức năng cốt lõi của nền tảng, bao gồm đăng nhập tài khoản, tạo bài quiz, tham gia bài quiz và quản lý chương trình đào tạo. Các tiến trình được mô hình hóa bằng sơ đồ tuần tự, qua đó thể hiện rõ trình tự gọi </w:t>
      </w:r>
      <w:r w:rsidRPr="0079398F">
        <w:rPr>
          <w:lang w:val="en-US"/>
        </w:rPr>
        <w:t xml:space="preserve">- </w:t>
      </w:r>
      <w:r w:rsidRPr="0079398F">
        <w:t>phản hồi giữa các thành phần hệ thống và vai trò của frontend trong việc hiển thị, cập nhật và phản hồi thông tin đến người dùng.</w:t>
      </w:r>
    </w:p>
    <w:p w14:paraId="29A29EF3" w14:textId="77777777" w:rsidR="00065946" w:rsidRPr="0079398F" w:rsidRDefault="00065946" w:rsidP="00065946">
      <w:pPr>
        <w:pStyle w:val="Heading4"/>
        <w:rPr>
          <w:rFonts w:cs="Times New Roman"/>
        </w:rPr>
      </w:pPr>
      <w:bookmarkStart w:id="114" w:name="_Toc217898103"/>
      <w:bookmarkStart w:id="115" w:name="_Toc218671806"/>
      <w:r w:rsidRPr="0079398F">
        <w:rPr>
          <w:rFonts w:cs="Times New Roman"/>
        </w:rPr>
        <w:t>Tiến trình đăng nhập tài khoản</w:t>
      </w:r>
      <w:bookmarkEnd w:id="114"/>
      <w:bookmarkEnd w:id="115"/>
    </w:p>
    <w:p w14:paraId="5EB8A385" w14:textId="77777777" w:rsidR="00065946" w:rsidRPr="0079398F" w:rsidRDefault="00065946" w:rsidP="00065946">
      <w:pPr>
        <w:pStyle w:val="Noidung1"/>
      </w:pPr>
      <w:r w:rsidRPr="0079398F">
        <w:t xml:space="preserve">Người dùng chọn </w:t>
      </w:r>
      <w:r w:rsidRPr="0079398F">
        <w:rPr>
          <w:lang w:val="en-US"/>
        </w:rPr>
        <w:t>“</w:t>
      </w:r>
      <w:r w:rsidRPr="0079398F">
        <w:t>Đăng nhập</w:t>
      </w:r>
      <w:r w:rsidRPr="0079398F">
        <w:rPr>
          <w:lang w:val="en-US"/>
        </w:rPr>
        <w:t>”</w:t>
      </w:r>
      <w:r w:rsidRPr="0079398F">
        <w:t xml:space="preserve"> và nhập email và mật khẩu. Trình duyệt gửi thông tin đến API Server. Server kiểm tra thông tin đăng nhập bằng cách truy vấn cơ sở dữ liệu để xác minh email và mật khẩu có khớp không. Nếu thông tin hợp lệ, Server tạo JWT token và gửi về trình duyệt cùng thông báo </w:t>
      </w:r>
      <w:r w:rsidRPr="0079398F">
        <w:rPr>
          <w:lang w:val="en-US"/>
        </w:rPr>
        <w:t>“</w:t>
      </w:r>
      <w:r w:rsidRPr="0079398F">
        <w:t>Đăng nhập thành công</w:t>
      </w:r>
      <w:r w:rsidRPr="0079398F">
        <w:rPr>
          <w:lang w:val="en-US"/>
        </w:rPr>
        <w:t>”</w:t>
      </w:r>
      <w:r w:rsidRPr="0079398F">
        <w:t>. Trình duyệt lưu token và chuyển hướng người dùng đến dashboard tương ứng với vai trò. Nếu thông tin không chính xác, trả về thông báo lỗi.</w:t>
      </w:r>
    </w:p>
    <w:p w14:paraId="6C661DF3" w14:textId="77777777" w:rsidR="00065946" w:rsidRPr="0079398F" w:rsidRDefault="00065946" w:rsidP="00065946">
      <w:pPr>
        <w:rPr>
          <w:rFonts w:ascii="Times New Roman" w:hAnsi="Times New Roman" w:cs="Times New Roman"/>
        </w:rPr>
      </w:pPr>
    </w:p>
    <w:p w14:paraId="2497DE0D"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2D742613" wp14:editId="5BE5635E">
            <wp:extent cx="5004753" cy="5160655"/>
            <wp:effectExtent l="0" t="0" r="0" b="0"/>
            <wp:docPr id="188013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13246" name=""/>
                    <pic:cNvPicPr/>
                  </pic:nvPicPr>
                  <pic:blipFill rotWithShape="1">
                    <a:blip r:embed="rId18"/>
                    <a:srcRect b="2921"/>
                    <a:stretch/>
                  </pic:blipFill>
                  <pic:spPr bwMode="auto">
                    <a:xfrm>
                      <a:off x="0" y="0"/>
                      <a:ext cx="4879608" cy="5031612"/>
                    </a:xfrm>
                    <a:prstGeom prst="rect">
                      <a:avLst/>
                    </a:prstGeom>
                    <a:ln>
                      <a:noFill/>
                    </a:ln>
                    <a:extLst>
                      <a:ext uri="{53640926-AAD7-44D8-BBD7-CCE9431645EC}">
                        <a14:shadowObscured xmlns:a14="http://schemas.microsoft.com/office/drawing/2010/main"/>
                      </a:ext>
                    </a:extLst>
                  </pic:spPr>
                </pic:pic>
              </a:graphicData>
            </a:graphic>
          </wp:inline>
        </w:drawing>
      </w:r>
    </w:p>
    <w:p w14:paraId="712E6C6A" w14:textId="77777777" w:rsidR="00065946" w:rsidRPr="0079398F" w:rsidRDefault="00065946" w:rsidP="00065946">
      <w:pPr>
        <w:pStyle w:val="Caption"/>
        <w:rPr>
          <w:rFonts w:cs="Times New Roman"/>
        </w:rPr>
      </w:pPr>
      <w:bookmarkStart w:id="116" w:name="_Toc217898142"/>
      <w:bookmarkStart w:id="117" w:name="_Toc218671967"/>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6 Sơ đồ tuần tự quá trình đăng nhập tài khoản</w:t>
      </w:r>
      <w:bookmarkEnd w:id="116"/>
      <w:bookmarkEnd w:id="117"/>
    </w:p>
    <w:p w14:paraId="1D021A97" w14:textId="77777777" w:rsidR="00065946" w:rsidRPr="0079398F" w:rsidRDefault="00065946" w:rsidP="00065946">
      <w:pPr>
        <w:pStyle w:val="Heading4"/>
        <w:rPr>
          <w:rFonts w:cs="Times New Roman"/>
        </w:rPr>
      </w:pPr>
      <w:bookmarkStart w:id="118" w:name="_Toc217898104"/>
      <w:bookmarkStart w:id="119" w:name="_Toc218671807"/>
      <w:r w:rsidRPr="0079398F">
        <w:rPr>
          <w:rFonts w:cs="Times New Roman"/>
        </w:rPr>
        <w:t>Tiến trình tạo bài quiz mới</w:t>
      </w:r>
      <w:bookmarkEnd w:id="118"/>
      <w:bookmarkEnd w:id="119"/>
    </w:p>
    <w:p w14:paraId="74C2E4E6" w14:textId="77777777" w:rsidR="00065946" w:rsidRPr="0079398F" w:rsidRDefault="00065946" w:rsidP="00065946">
      <w:pPr>
        <w:pStyle w:val="Noidung1"/>
      </w:pPr>
      <w:r w:rsidRPr="0079398F">
        <w:t xml:space="preserve">Giáo viên chọn </w:t>
      </w:r>
      <w:r w:rsidRPr="0079398F">
        <w:rPr>
          <w:lang w:val="en-US"/>
        </w:rPr>
        <w:t>“</w:t>
      </w:r>
      <w:r w:rsidRPr="0079398F">
        <w:t>Tạo Quiz mới</w:t>
      </w:r>
      <w:r w:rsidRPr="0079398F">
        <w:rPr>
          <w:lang w:val="en-US"/>
        </w:rPr>
        <w:t>”</w:t>
      </w:r>
      <w:r w:rsidRPr="0079398F">
        <w:t xml:space="preserve"> và nhập thông tin qua 4 bước. Trình duyệt gửi yêu cầu POST đến API Server với thông tin quiz. Server xác thực token, kiểm tra quyền giáo viên, sau đó tự động chọn câu hỏi từ </w:t>
      </w:r>
      <w:r w:rsidRPr="0079398F">
        <w:rPr>
          <w:lang w:val="en-US"/>
        </w:rPr>
        <w:t>cơ sở dữ liệu</w:t>
      </w:r>
      <w:r w:rsidRPr="0079398F">
        <w:t xml:space="preserve"> dựa trên tiêu chí LO, số lượng, tỷ lệ độ khó. Server lưu quiz và danh sách câu hỏi vào </w:t>
      </w:r>
      <w:r w:rsidRPr="0079398F">
        <w:rPr>
          <w:lang w:val="en-US"/>
        </w:rPr>
        <w:t>cơ sở dữ liệu</w:t>
      </w:r>
      <w:r w:rsidRPr="0079398F">
        <w:t>, trả về thông báo thành công. Trình duyệt chuyển hướng đến danh sách Quiz.</w:t>
      </w:r>
    </w:p>
    <w:p w14:paraId="73D447C8" w14:textId="77777777" w:rsidR="00065946" w:rsidRPr="0079398F" w:rsidRDefault="00065946" w:rsidP="00065946">
      <w:pPr>
        <w:rPr>
          <w:rFonts w:ascii="Times New Roman" w:hAnsi="Times New Roman" w:cs="Times New Roman"/>
        </w:rPr>
      </w:pPr>
    </w:p>
    <w:p w14:paraId="31D2CA27"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0A21FD65" wp14:editId="5502C2EA">
            <wp:extent cx="5760085" cy="5039995"/>
            <wp:effectExtent l="0" t="0" r="0" b="8255"/>
            <wp:docPr id="1907251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251672" name=""/>
                    <pic:cNvPicPr/>
                  </pic:nvPicPr>
                  <pic:blipFill>
                    <a:blip r:embed="rId19"/>
                    <a:stretch>
                      <a:fillRect/>
                    </a:stretch>
                  </pic:blipFill>
                  <pic:spPr>
                    <a:xfrm>
                      <a:off x="0" y="0"/>
                      <a:ext cx="5760085" cy="5039995"/>
                    </a:xfrm>
                    <a:prstGeom prst="rect">
                      <a:avLst/>
                    </a:prstGeom>
                  </pic:spPr>
                </pic:pic>
              </a:graphicData>
            </a:graphic>
          </wp:inline>
        </w:drawing>
      </w:r>
    </w:p>
    <w:p w14:paraId="7EA215CD" w14:textId="77777777" w:rsidR="00065946" w:rsidRPr="0079398F" w:rsidRDefault="00065946" w:rsidP="00065946">
      <w:pPr>
        <w:pStyle w:val="Caption"/>
        <w:rPr>
          <w:rFonts w:cs="Times New Roman"/>
        </w:rPr>
      </w:pPr>
      <w:bookmarkStart w:id="120" w:name="_Toc217898143"/>
      <w:bookmarkStart w:id="121" w:name="_Toc218671968"/>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7 Sơ đồ tuần tự quá trình tạo quiz mới</w:t>
      </w:r>
      <w:bookmarkEnd w:id="120"/>
      <w:bookmarkEnd w:id="121"/>
    </w:p>
    <w:p w14:paraId="2B2B5F4C" w14:textId="77777777" w:rsidR="00065946" w:rsidRPr="0079398F" w:rsidRDefault="00065946" w:rsidP="00065946">
      <w:pPr>
        <w:pStyle w:val="Heading4"/>
        <w:rPr>
          <w:rFonts w:cs="Times New Roman"/>
        </w:rPr>
      </w:pPr>
      <w:bookmarkStart w:id="122" w:name="_Toc217898105"/>
      <w:bookmarkStart w:id="123" w:name="_Toc218671808"/>
      <w:r w:rsidRPr="0079398F">
        <w:rPr>
          <w:rFonts w:cs="Times New Roman"/>
        </w:rPr>
        <w:t>Tiến trình tham gia bài quiz</w:t>
      </w:r>
      <w:bookmarkEnd w:id="122"/>
      <w:bookmarkEnd w:id="123"/>
    </w:p>
    <w:p w14:paraId="39F3A9F8" w14:textId="77777777" w:rsidR="00065946" w:rsidRPr="0079398F" w:rsidRDefault="00065946" w:rsidP="00065946">
      <w:pPr>
        <w:pStyle w:val="Noidung1"/>
      </w:pPr>
      <w:r w:rsidRPr="0079398F">
        <w:t xml:space="preserve">Sinh viên nhập mã PIN. Trình duyệt gửi yêu cầu POST đến API Server để tham gia quiz. Server kiểm tra PIN hợp lệ và trạng thái quiz. Nếu hợp lệ, lưu thông tin tham gia vào database và trả về thông tin phòng chờ. Trình duyệt kết nối Socket.IO để nhận cập nhật realtime về danh sách người tham gia. Khi giáo viên bắt đầu quiz, Server phát sự kiện </w:t>
      </w:r>
      <w:r w:rsidRPr="0079398F">
        <w:rPr>
          <w:lang w:val="en-US"/>
        </w:rPr>
        <w:t>“</w:t>
      </w:r>
      <w:r w:rsidRPr="0079398F">
        <w:t>quiz-started</w:t>
      </w:r>
      <w:r w:rsidRPr="0079398F">
        <w:rPr>
          <w:lang w:val="en-US"/>
        </w:rPr>
        <w:t>”</w:t>
      </w:r>
      <w:r w:rsidRPr="0079398F">
        <w:t xml:space="preserve"> qua Socket.IO, trình duyệt nhận sự kiện và chuyển đến màn hình game.</w:t>
      </w:r>
    </w:p>
    <w:p w14:paraId="53CC743F" w14:textId="77777777" w:rsidR="00065946" w:rsidRPr="0079398F" w:rsidRDefault="00065946" w:rsidP="00065946">
      <w:pPr>
        <w:rPr>
          <w:rFonts w:ascii="Times New Roman" w:hAnsi="Times New Roman" w:cs="Times New Roman"/>
        </w:rPr>
      </w:pPr>
    </w:p>
    <w:p w14:paraId="659476F7"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65FC5FD3" wp14:editId="1DF5132C">
            <wp:extent cx="5600700" cy="5366694"/>
            <wp:effectExtent l="0" t="0" r="0" b="5715"/>
            <wp:docPr id="1341664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64209" name=""/>
                    <pic:cNvPicPr/>
                  </pic:nvPicPr>
                  <pic:blipFill>
                    <a:blip r:embed="rId20"/>
                    <a:stretch>
                      <a:fillRect/>
                    </a:stretch>
                  </pic:blipFill>
                  <pic:spPr>
                    <a:xfrm>
                      <a:off x="0" y="0"/>
                      <a:ext cx="5602066" cy="5368003"/>
                    </a:xfrm>
                    <a:prstGeom prst="rect">
                      <a:avLst/>
                    </a:prstGeom>
                  </pic:spPr>
                </pic:pic>
              </a:graphicData>
            </a:graphic>
          </wp:inline>
        </w:drawing>
      </w:r>
    </w:p>
    <w:p w14:paraId="0BA4D905" w14:textId="77777777" w:rsidR="00065946" w:rsidRPr="0079398F" w:rsidRDefault="00065946" w:rsidP="00065946">
      <w:pPr>
        <w:pStyle w:val="Caption"/>
        <w:rPr>
          <w:rFonts w:cs="Times New Roman"/>
        </w:rPr>
      </w:pPr>
      <w:bookmarkStart w:id="124" w:name="_Toc217898144"/>
      <w:bookmarkStart w:id="125" w:name="_Toc218671969"/>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8 Sơ đồ tuần tự quá trình tham gia quiz</w:t>
      </w:r>
      <w:bookmarkEnd w:id="124"/>
      <w:bookmarkEnd w:id="125"/>
    </w:p>
    <w:p w14:paraId="4E264EE3" w14:textId="77777777" w:rsidR="00065946" w:rsidRPr="0079398F" w:rsidRDefault="00065946" w:rsidP="00065946">
      <w:pPr>
        <w:pStyle w:val="Heading4"/>
        <w:rPr>
          <w:rFonts w:cs="Times New Roman"/>
        </w:rPr>
      </w:pPr>
      <w:bookmarkStart w:id="126" w:name="_Toc217898106"/>
      <w:bookmarkStart w:id="127" w:name="_Toc218671809"/>
      <w:r w:rsidRPr="0079398F">
        <w:rPr>
          <w:rFonts w:cs="Times New Roman"/>
        </w:rPr>
        <w:t>Tiến trình quản lý chương trình đào tạo</w:t>
      </w:r>
      <w:bookmarkEnd w:id="126"/>
      <w:bookmarkEnd w:id="127"/>
    </w:p>
    <w:p w14:paraId="2EAD2B8A" w14:textId="77777777" w:rsidR="00065946" w:rsidRPr="0079398F" w:rsidRDefault="00065946" w:rsidP="00065946">
      <w:pPr>
        <w:pStyle w:val="Noidung1"/>
      </w:pPr>
      <w:r w:rsidRPr="0079398F">
        <w:t xml:space="preserve">Admin chọn </w:t>
      </w:r>
      <w:r w:rsidRPr="0079398F">
        <w:rPr>
          <w:lang w:val="en-US"/>
        </w:rPr>
        <w:t>“</w:t>
      </w:r>
      <w:r w:rsidRPr="0079398F">
        <w:t>Quản lý Chương trình ĐT</w:t>
      </w:r>
      <w:r w:rsidRPr="0079398F">
        <w:rPr>
          <w:lang w:val="en-US"/>
        </w:rPr>
        <w:t>”</w:t>
      </w:r>
      <w:r w:rsidRPr="0079398F">
        <w:t xml:space="preserve"> và thực hiện hành động</w:t>
      </w:r>
      <w:r w:rsidRPr="0079398F">
        <w:rPr>
          <w:lang w:val="en-US"/>
        </w:rPr>
        <w:t xml:space="preserve"> thêm xóa sửa</w:t>
      </w:r>
      <w:r w:rsidRPr="0079398F">
        <w:t>. Trình duyệt gửi yêu cầu đến API Server với token xác thực. Server kiểm tra quyền admin, thực hiện thao tác trên database. Khi xem chi tiết chương trình, có thể quản lý PO, PLO, Môn học và Ma trận liên kết. Mỗi thao tác đều được lưu vào database và trả về kết quả. Trình duyệt làm mới dữ liệu hiển thị.</w:t>
      </w:r>
    </w:p>
    <w:p w14:paraId="446C1524" w14:textId="77777777" w:rsidR="00065946" w:rsidRPr="0079398F" w:rsidRDefault="00065946" w:rsidP="00065946">
      <w:pPr>
        <w:rPr>
          <w:rFonts w:ascii="Times New Roman" w:hAnsi="Times New Roman" w:cs="Times New Roman"/>
        </w:rPr>
      </w:pPr>
    </w:p>
    <w:p w14:paraId="0173CEEA"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5DED3994" wp14:editId="70C6BE40">
            <wp:extent cx="5356860" cy="7548974"/>
            <wp:effectExtent l="0" t="0" r="0" b="0"/>
            <wp:docPr id="171020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20300" name=""/>
                    <pic:cNvPicPr/>
                  </pic:nvPicPr>
                  <pic:blipFill>
                    <a:blip r:embed="rId21"/>
                    <a:stretch>
                      <a:fillRect/>
                    </a:stretch>
                  </pic:blipFill>
                  <pic:spPr>
                    <a:xfrm>
                      <a:off x="0" y="0"/>
                      <a:ext cx="5360009" cy="7553412"/>
                    </a:xfrm>
                    <a:prstGeom prst="rect">
                      <a:avLst/>
                    </a:prstGeom>
                  </pic:spPr>
                </pic:pic>
              </a:graphicData>
            </a:graphic>
          </wp:inline>
        </w:drawing>
      </w:r>
    </w:p>
    <w:p w14:paraId="52D58966" w14:textId="77777777" w:rsidR="00065946" w:rsidRPr="0079398F" w:rsidRDefault="00065946" w:rsidP="00065946">
      <w:pPr>
        <w:pStyle w:val="Caption"/>
        <w:rPr>
          <w:rFonts w:cs="Times New Roman"/>
        </w:rPr>
      </w:pPr>
      <w:bookmarkStart w:id="128" w:name="_Toc217898145"/>
      <w:bookmarkStart w:id="129" w:name="_Toc218671970"/>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9 Sơ đồ tuần tự quá trình quản lý Chương trình đào tạo</w:t>
      </w:r>
      <w:bookmarkEnd w:id="128"/>
      <w:bookmarkEnd w:id="129"/>
    </w:p>
    <w:p w14:paraId="6504F634" w14:textId="77777777" w:rsidR="00065946" w:rsidRPr="0079398F" w:rsidRDefault="00065946" w:rsidP="00065946">
      <w:pPr>
        <w:pStyle w:val="Heading3"/>
        <w:rPr>
          <w:rFonts w:cs="Times New Roman"/>
        </w:rPr>
      </w:pPr>
      <w:bookmarkStart w:id="130" w:name="_Toc186531785"/>
      <w:bookmarkStart w:id="131" w:name="_Toc217898107"/>
      <w:bookmarkStart w:id="132" w:name="_Toc218671810"/>
      <w:r w:rsidRPr="0079398F">
        <w:rPr>
          <w:rFonts w:cs="Times New Roman"/>
        </w:rPr>
        <w:lastRenderedPageBreak/>
        <w:t>Thiết kế giao diện</w:t>
      </w:r>
      <w:bookmarkEnd w:id="130"/>
      <w:bookmarkEnd w:id="131"/>
      <w:bookmarkEnd w:id="132"/>
    </w:p>
    <w:p w14:paraId="0A6620A1" w14:textId="77777777" w:rsidR="00065946" w:rsidRPr="0079398F" w:rsidRDefault="00065946" w:rsidP="00065946">
      <w:pPr>
        <w:pStyle w:val="Heading4"/>
        <w:rPr>
          <w:rFonts w:cs="Times New Roman"/>
        </w:rPr>
      </w:pPr>
      <w:bookmarkStart w:id="133" w:name="_Toc186531786"/>
      <w:bookmarkStart w:id="134" w:name="_Toc217898108"/>
      <w:bookmarkStart w:id="135" w:name="_Toc218671811"/>
      <w:r w:rsidRPr="0079398F">
        <w:rPr>
          <w:rFonts w:cs="Times New Roman"/>
        </w:rPr>
        <w:t>Sơ đồ website</w:t>
      </w:r>
      <w:bookmarkEnd w:id="133"/>
      <w:bookmarkEnd w:id="134"/>
      <w:bookmarkEnd w:id="135"/>
    </w:p>
    <w:p w14:paraId="0AFE7E02" w14:textId="77777777" w:rsidR="00065946" w:rsidRPr="0079398F" w:rsidRDefault="00065946" w:rsidP="00065946">
      <w:pPr>
        <w:pStyle w:val="Noidung1"/>
      </w:pPr>
      <w:r w:rsidRPr="0079398F">
        <w:rPr>
          <w:lang w:val="en-US"/>
        </w:rPr>
        <w:t>Sơ đồ website Admin phần Tổng quan và Quản lý Tài khoản mô tả cấu trúc trang web dành cho quản trị viên. Từ trang đăng nhập, Admin truy cập Dashboard để xem tổng quan hệ thống và quản lý Tài khoản.</w:t>
      </w:r>
    </w:p>
    <w:p w14:paraId="6034CB12"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137D9523" wp14:editId="53CF2B2B">
            <wp:extent cx="5760085" cy="3832225"/>
            <wp:effectExtent l="0" t="0" r="0" b="0"/>
            <wp:docPr id="393453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53937" name=""/>
                    <pic:cNvPicPr/>
                  </pic:nvPicPr>
                  <pic:blipFill>
                    <a:blip r:embed="rId22"/>
                    <a:stretch>
                      <a:fillRect/>
                    </a:stretch>
                  </pic:blipFill>
                  <pic:spPr>
                    <a:xfrm>
                      <a:off x="0" y="0"/>
                      <a:ext cx="5760085" cy="3832225"/>
                    </a:xfrm>
                    <a:prstGeom prst="rect">
                      <a:avLst/>
                    </a:prstGeom>
                  </pic:spPr>
                </pic:pic>
              </a:graphicData>
            </a:graphic>
          </wp:inline>
        </w:drawing>
      </w:r>
    </w:p>
    <w:p w14:paraId="645F6228" w14:textId="77777777" w:rsidR="00065946" w:rsidRPr="0079398F" w:rsidRDefault="00065946" w:rsidP="00065946">
      <w:pPr>
        <w:pStyle w:val="Caption"/>
        <w:rPr>
          <w:rFonts w:cs="Times New Roman"/>
        </w:rPr>
      </w:pPr>
      <w:bookmarkStart w:id="136" w:name="_Toc217898146"/>
      <w:bookmarkStart w:id="137" w:name="_Toc218671971"/>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10 Sơ đồ website quyền admin phần Tổng quan và Quản lý Tài khoản</w:t>
      </w:r>
      <w:bookmarkEnd w:id="136"/>
      <w:bookmarkEnd w:id="137"/>
    </w:p>
    <w:p w14:paraId="3A457299" w14:textId="77777777" w:rsidR="00065946" w:rsidRPr="0079398F" w:rsidRDefault="00065946" w:rsidP="00065946">
      <w:pPr>
        <w:pStyle w:val="Noidung1"/>
      </w:pPr>
      <w:r w:rsidRPr="0079398F">
        <w:t>Sơ đồ website Giảng viên phần cấu trúc tổng quan mô tả các chức năng chính trên Dashboard. Từ trang đăng nhập, Giáo viên truy cập Dashboard để xem tổng quan và các menu chức năng: Quản lý Khóa học, Câu hỏi, Sinh viên, Quiz và Báo cáo.</w:t>
      </w:r>
    </w:p>
    <w:p w14:paraId="154A17CC" w14:textId="77777777" w:rsidR="00065946" w:rsidRPr="0079398F" w:rsidRDefault="00065946" w:rsidP="00065946">
      <w:pPr>
        <w:pStyle w:val="Noidung1"/>
      </w:pPr>
    </w:p>
    <w:p w14:paraId="567FBA22"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4DB7E716" wp14:editId="2329285C">
            <wp:extent cx="5692140" cy="1460216"/>
            <wp:effectExtent l="0" t="0" r="3810" b="6985"/>
            <wp:docPr id="1461613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613537" name=""/>
                    <pic:cNvPicPr/>
                  </pic:nvPicPr>
                  <pic:blipFill>
                    <a:blip r:embed="rId23"/>
                    <a:stretch>
                      <a:fillRect/>
                    </a:stretch>
                  </pic:blipFill>
                  <pic:spPr>
                    <a:xfrm>
                      <a:off x="0" y="0"/>
                      <a:ext cx="5709756" cy="1464735"/>
                    </a:xfrm>
                    <a:prstGeom prst="rect">
                      <a:avLst/>
                    </a:prstGeom>
                  </pic:spPr>
                </pic:pic>
              </a:graphicData>
            </a:graphic>
          </wp:inline>
        </w:drawing>
      </w:r>
    </w:p>
    <w:p w14:paraId="7D14A00F" w14:textId="77777777" w:rsidR="00065946" w:rsidRPr="0079398F" w:rsidRDefault="00065946" w:rsidP="00065946">
      <w:pPr>
        <w:pStyle w:val="Caption"/>
        <w:rPr>
          <w:rFonts w:cs="Times New Roman"/>
        </w:rPr>
      </w:pPr>
      <w:bookmarkStart w:id="138" w:name="_Toc217898147"/>
      <w:bookmarkStart w:id="139" w:name="_Toc218671972"/>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11 Sơ đồ website quyền giảng viên phần cấu trúc tổng quan</w:t>
      </w:r>
      <w:bookmarkEnd w:id="138"/>
      <w:bookmarkEnd w:id="139"/>
    </w:p>
    <w:p w14:paraId="1B4D6D5E" w14:textId="77777777" w:rsidR="00065946" w:rsidRPr="0079398F" w:rsidRDefault="00065946" w:rsidP="00065946">
      <w:pPr>
        <w:pStyle w:val="Noidung1"/>
        <w:rPr>
          <w:lang w:val="en-US"/>
        </w:rPr>
      </w:pPr>
      <w:r w:rsidRPr="0079398F">
        <w:t>Sơ đồ website Sinh viên phần Hoạt động Học tập và Kiểm tra mô tả các chức năng học tập chính. Sinh viên có thể truy cập Danh sách luyện tập để ôn bài, nhập PIN để vào Phòng chờ làm Quiz và xem lại Lịch sử các bài Quiz đã hoàn thành.</w:t>
      </w:r>
    </w:p>
    <w:p w14:paraId="046963D4"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7CFE2470" wp14:editId="3CC8E6C8">
            <wp:extent cx="5972853" cy="4937760"/>
            <wp:effectExtent l="0" t="0" r="8890" b="0"/>
            <wp:docPr id="1570069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069025" name=""/>
                    <pic:cNvPicPr/>
                  </pic:nvPicPr>
                  <pic:blipFill>
                    <a:blip r:embed="rId24"/>
                    <a:stretch>
                      <a:fillRect/>
                    </a:stretch>
                  </pic:blipFill>
                  <pic:spPr>
                    <a:xfrm>
                      <a:off x="0" y="0"/>
                      <a:ext cx="5973171" cy="4938023"/>
                    </a:xfrm>
                    <a:prstGeom prst="rect">
                      <a:avLst/>
                    </a:prstGeom>
                  </pic:spPr>
                </pic:pic>
              </a:graphicData>
            </a:graphic>
          </wp:inline>
        </w:drawing>
      </w:r>
    </w:p>
    <w:p w14:paraId="5A2763BA" w14:textId="77777777" w:rsidR="00065946" w:rsidRPr="0079398F" w:rsidRDefault="00065946" w:rsidP="00065946">
      <w:pPr>
        <w:pStyle w:val="Caption"/>
        <w:rPr>
          <w:rFonts w:cs="Times New Roman"/>
        </w:rPr>
      </w:pPr>
      <w:bookmarkStart w:id="140" w:name="_Toc217898148"/>
      <w:bookmarkStart w:id="141" w:name="_Toc218671973"/>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12 Sơ đồ website quyền sinh viên phần Hoạt động Học tập và Kiểm tra</w:t>
      </w:r>
      <w:bookmarkEnd w:id="140"/>
      <w:bookmarkEnd w:id="141"/>
    </w:p>
    <w:p w14:paraId="3429BAC0" w14:textId="77777777" w:rsidR="00065946" w:rsidRPr="0079398F" w:rsidRDefault="00065946" w:rsidP="00065946">
      <w:pPr>
        <w:pStyle w:val="Noidung1"/>
      </w:pPr>
      <w:r w:rsidRPr="0079398F">
        <w:lastRenderedPageBreak/>
        <w:t xml:space="preserve">Sơ đồ website Sinh viên phần Trò chơi hóa mô tả hệ thống </w:t>
      </w:r>
      <w:r w:rsidRPr="0079398F">
        <w:rPr>
          <w:lang w:val="en-US"/>
        </w:rPr>
        <w:t>trò chơi hóa</w:t>
      </w:r>
      <w:r w:rsidRPr="0079398F">
        <w:t>. Sinh viên có thể xem Bảng xếp hạng toàn hệ thống, truy cập Cửa hàng để mua</w:t>
      </w:r>
      <w:r w:rsidRPr="0079398F">
        <w:rPr>
          <w:lang w:val="en-US"/>
        </w:rPr>
        <w:t xml:space="preserve"> vật phẩm</w:t>
      </w:r>
      <w:r w:rsidRPr="0079398F">
        <w:t xml:space="preserve"> và vào Kho đồ để quản lý, trang bị các vật phẩm đã mua.</w:t>
      </w:r>
    </w:p>
    <w:p w14:paraId="3FEE2BF8"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024A5782" wp14:editId="790BC953">
            <wp:extent cx="6004848" cy="2804160"/>
            <wp:effectExtent l="0" t="0" r="0" b="0"/>
            <wp:docPr id="12631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1298" name=""/>
                    <pic:cNvPicPr/>
                  </pic:nvPicPr>
                  <pic:blipFill>
                    <a:blip r:embed="rId25"/>
                    <a:stretch>
                      <a:fillRect/>
                    </a:stretch>
                  </pic:blipFill>
                  <pic:spPr>
                    <a:xfrm>
                      <a:off x="0" y="0"/>
                      <a:ext cx="6007611" cy="2805450"/>
                    </a:xfrm>
                    <a:prstGeom prst="rect">
                      <a:avLst/>
                    </a:prstGeom>
                  </pic:spPr>
                </pic:pic>
              </a:graphicData>
            </a:graphic>
          </wp:inline>
        </w:drawing>
      </w:r>
    </w:p>
    <w:p w14:paraId="2F19A93A" w14:textId="77777777" w:rsidR="00065946" w:rsidRPr="0079398F" w:rsidRDefault="00065946" w:rsidP="00065946">
      <w:pPr>
        <w:pStyle w:val="Caption"/>
        <w:rPr>
          <w:rFonts w:cs="Times New Roman"/>
        </w:rPr>
      </w:pPr>
      <w:bookmarkStart w:id="142" w:name="_Toc217898149"/>
      <w:bookmarkStart w:id="143" w:name="_Toc218671974"/>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13 Sơ đồ website quyền sinh viên phần Trò chơi hóa</w:t>
      </w:r>
      <w:bookmarkEnd w:id="142"/>
      <w:bookmarkEnd w:id="143"/>
    </w:p>
    <w:p w14:paraId="067DF1A3" w14:textId="77777777" w:rsidR="00065946" w:rsidRPr="0079398F" w:rsidRDefault="00065946" w:rsidP="00065946">
      <w:pPr>
        <w:pStyle w:val="Heading4"/>
        <w:rPr>
          <w:rFonts w:cs="Times New Roman"/>
        </w:rPr>
      </w:pPr>
      <w:bookmarkStart w:id="144" w:name="_Toc217898109"/>
      <w:bookmarkStart w:id="145" w:name="_Toc218671812"/>
      <w:r w:rsidRPr="0079398F">
        <w:rPr>
          <w:rFonts w:cs="Times New Roman"/>
        </w:rPr>
        <w:t>Phác thảo giao diện đăng nhập</w:t>
      </w:r>
      <w:bookmarkEnd w:id="144"/>
      <w:bookmarkEnd w:id="145"/>
    </w:p>
    <w:p w14:paraId="28ABAC58"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543770B6" wp14:editId="6DEBD4C0">
            <wp:extent cx="5760085" cy="2880360"/>
            <wp:effectExtent l="0" t="0" r="0" b="0"/>
            <wp:docPr id="9087272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5CFF734D" w14:textId="77777777" w:rsidR="00065946" w:rsidRPr="0079398F" w:rsidRDefault="00065946" w:rsidP="00065946">
      <w:pPr>
        <w:pStyle w:val="Caption"/>
        <w:rPr>
          <w:rFonts w:cs="Times New Roman"/>
        </w:rPr>
      </w:pPr>
      <w:bookmarkStart w:id="146" w:name="_Toc217898150"/>
      <w:bookmarkStart w:id="147" w:name="_Toc218671975"/>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14 Phác thảo giao diện đăng nhập</w:t>
      </w:r>
      <w:bookmarkEnd w:id="146"/>
      <w:bookmarkEnd w:id="147"/>
    </w:p>
    <w:p w14:paraId="4EF727D0" w14:textId="77777777" w:rsidR="00065946" w:rsidRPr="0079398F" w:rsidRDefault="00065946" w:rsidP="00065946">
      <w:pPr>
        <w:pStyle w:val="Noidung1"/>
      </w:pPr>
      <w:r w:rsidRPr="0079398F">
        <w:t xml:space="preserve">Bản phác thảo mô tả bố cục màn hình đăng nhập với thiết kế tối giản, tập trung vào khu vực nhập liệu trung tâm. Phần tiêu đề trang được đặt phía trên cùng để định hướng người dùng. Khung đăng nhập nằm chính giữa màn hình, bao gồm hai trường </w:t>
      </w:r>
      <w:r w:rsidRPr="0079398F">
        <w:lastRenderedPageBreak/>
        <w:t xml:space="preserve">nhập liệu cơ bản dành cho </w:t>
      </w:r>
      <w:r w:rsidRPr="0079398F">
        <w:rPr>
          <w:lang w:val="en-US"/>
        </w:rPr>
        <w:t xml:space="preserve">email </w:t>
      </w:r>
      <w:r w:rsidRPr="0079398F">
        <w:t>và mật khẩu. Các nhãn thông tin được bố trí ngay trên mỗi ô nhập liệu để chú thích rõ ràng. Phía cuối khung là nút bấm chức năng dạng khối chữ nhật, đại diện cho hành động xác nhận đăng nhập vào hệ thống.</w:t>
      </w:r>
    </w:p>
    <w:p w14:paraId="7ABF4467" w14:textId="77777777" w:rsidR="00065946" w:rsidRPr="0079398F" w:rsidRDefault="00065946" w:rsidP="00065946">
      <w:pPr>
        <w:pStyle w:val="Heading4"/>
        <w:rPr>
          <w:rFonts w:cs="Times New Roman"/>
        </w:rPr>
      </w:pPr>
      <w:bookmarkStart w:id="148" w:name="_Toc217898110"/>
      <w:bookmarkStart w:id="149" w:name="_Toc218671813"/>
      <w:r w:rsidRPr="0079398F">
        <w:rPr>
          <w:rFonts w:cs="Times New Roman"/>
        </w:rPr>
        <w:t>Phác thảo giao diện trang tổng quan hệ thống</w:t>
      </w:r>
      <w:bookmarkEnd w:id="148"/>
      <w:bookmarkEnd w:id="149"/>
    </w:p>
    <w:p w14:paraId="16B02E90"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0B4DB367" wp14:editId="3EE82E64">
            <wp:extent cx="5760085" cy="2880360"/>
            <wp:effectExtent l="0" t="0" r="0" b="0"/>
            <wp:docPr id="8291859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7FF709A0" w14:textId="77777777" w:rsidR="00065946" w:rsidRPr="0079398F" w:rsidRDefault="00065946" w:rsidP="00065946">
      <w:pPr>
        <w:pStyle w:val="Caption"/>
        <w:rPr>
          <w:rFonts w:cs="Times New Roman"/>
        </w:rPr>
      </w:pPr>
      <w:bookmarkStart w:id="150" w:name="_Toc217898151"/>
      <w:bookmarkStart w:id="151" w:name="_Toc218671976"/>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15 Phác thảo giao diện trang tổng quan hệ thống</w:t>
      </w:r>
      <w:bookmarkEnd w:id="150"/>
      <w:bookmarkEnd w:id="151"/>
    </w:p>
    <w:p w14:paraId="43392B9F" w14:textId="77777777" w:rsidR="00065946" w:rsidRPr="0079398F" w:rsidRDefault="00065946" w:rsidP="00065946">
      <w:pPr>
        <w:pStyle w:val="Noidung1"/>
        <w:rPr>
          <w:rFonts w:eastAsiaTheme="majorEastAsia"/>
          <w:lang w:val="en-US"/>
        </w:rPr>
      </w:pPr>
      <w:r w:rsidRPr="0079398F">
        <w:rPr>
          <w:rFonts w:eastAsiaTheme="majorEastAsia"/>
        </w:rPr>
        <w:t>Bản phác thảo mô tả bố cục trang quản trị với thiết kế chia hai cột rõ ràng. Cột bên trái là thanh điều hướng cố định chứa logo thương hiệu, danh sách các chức năng quản lý và thông tin người dùng ở góc dưới. Khu vực nội dung chính bên phải hiển thị tiêu đề chào mừng ở vị trí trung tâm. Phía dưới tiêu đề là ba khung chức năng lớn được bố trí ngang hàng, đại diện cho các phân hệ quan trọng. Mỗi khung bao gồm biểu tượng minh họa, tên chức năng và các dòng mô tả ngắn gọn giúp người quản trị dễ dàng nắm bắt và thao tác.</w:t>
      </w:r>
    </w:p>
    <w:p w14:paraId="034B4D34" w14:textId="77777777" w:rsidR="00065946" w:rsidRPr="0079398F" w:rsidRDefault="00065946" w:rsidP="00065946">
      <w:pPr>
        <w:pStyle w:val="Heading4"/>
        <w:rPr>
          <w:rFonts w:cs="Times New Roman"/>
        </w:rPr>
      </w:pPr>
      <w:bookmarkStart w:id="152" w:name="_Toc217898111"/>
      <w:bookmarkStart w:id="153" w:name="_Toc218671814"/>
      <w:r w:rsidRPr="0079398F">
        <w:rPr>
          <w:rFonts w:cs="Times New Roman"/>
        </w:rPr>
        <w:t>Phác thảo giao diện quản lý danh sách khóa đào tạo</w:t>
      </w:r>
      <w:bookmarkEnd w:id="152"/>
      <w:bookmarkEnd w:id="153"/>
    </w:p>
    <w:p w14:paraId="7ADD8094" w14:textId="77777777" w:rsidR="00065946" w:rsidRPr="0079398F" w:rsidRDefault="00065946" w:rsidP="00065946">
      <w:pPr>
        <w:pStyle w:val="Noidung1"/>
        <w:rPr>
          <w:lang w:val="en-US"/>
        </w:rPr>
      </w:pPr>
      <w:r w:rsidRPr="0079398F">
        <w:t xml:space="preserve">Bản phác thảo mô tả giao diện quản lý khóa đào tạo với bố cục hai phần chính. Thanh điều hướng bên trái cung cấp truy cập nhanh vào các chức năng quản trị hệ thống. Khu vực nội dung chính hiển thị tiêu đề trang lớn ở phía trên cùng. Ngay bên dưới là thanh công cụ bao gồm ô tìm kiếm, nút thêm mới khóa đào tạo và các tùy chọn sắp xếp, lọc dữ liệu. Phần danh sách các khóa đào tạo được trình bày dưới dạng lưới các thẻ </w:t>
      </w:r>
      <w:r w:rsidRPr="0079398F">
        <w:lastRenderedPageBreak/>
        <w:t>thông tin. Mỗi thẻ hiển thị tóm tắt về tên khóa, chương trình đào tạo liên quan, niên khóa và biểu tượng trạng thái, giúp người quản trị dễ dàng theo dõi và thao tác.</w:t>
      </w:r>
    </w:p>
    <w:p w14:paraId="1E9AB2EB"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6C48801A" wp14:editId="3467541E">
            <wp:extent cx="5760085" cy="2880360"/>
            <wp:effectExtent l="0" t="0" r="0" b="0"/>
            <wp:docPr id="3230211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2FCEA33C" w14:textId="77777777" w:rsidR="00065946" w:rsidRPr="0079398F" w:rsidRDefault="00065946" w:rsidP="00065946">
      <w:pPr>
        <w:pStyle w:val="Caption"/>
        <w:rPr>
          <w:rFonts w:cs="Times New Roman"/>
        </w:rPr>
      </w:pPr>
      <w:bookmarkStart w:id="154" w:name="_Toc217898152"/>
      <w:bookmarkStart w:id="155" w:name="_Toc218671977"/>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16 Phác thảo giao diện quản lý danh sách khóa đào tạo</w:t>
      </w:r>
      <w:bookmarkEnd w:id="154"/>
      <w:bookmarkEnd w:id="155"/>
    </w:p>
    <w:p w14:paraId="255901AD" w14:textId="77777777" w:rsidR="00065946" w:rsidRPr="0079398F" w:rsidRDefault="00065946" w:rsidP="00065946">
      <w:pPr>
        <w:pStyle w:val="Heading4"/>
        <w:rPr>
          <w:rFonts w:cs="Times New Roman"/>
        </w:rPr>
      </w:pPr>
      <w:bookmarkStart w:id="156" w:name="_Toc217898112"/>
      <w:bookmarkStart w:id="157" w:name="_Toc218671815"/>
      <w:r w:rsidRPr="0079398F">
        <w:rPr>
          <w:rFonts w:cs="Times New Roman"/>
        </w:rPr>
        <w:t>Phác thảo giao diện quản lý danh sách chương trình đào tạo</w:t>
      </w:r>
      <w:bookmarkEnd w:id="156"/>
      <w:bookmarkEnd w:id="157"/>
    </w:p>
    <w:p w14:paraId="62A20B42"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7B12C14F" wp14:editId="198EFFAB">
            <wp:extent cx="5760085" cy="2880360"/>
            <wp:effectExtent l="0" t="0" r="0" b="0"/>
            <wp:docPr id="143340435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7D96D2C4" w14:textId="77777777" w:rsidR="00065946" w:rsidRPr="0079398F" w:rsidRDefault="00065946" w:rsidP="00065946">
      <w:pPr>
        <w:pStyle w:val="Caption"/>
        <w:rPr>
          <w:rFonts w:cs="Times New Roman"/>
        </w:rPr>
      </w:pPr>
      <w:bookmarkStart w:id="158" w:name="_Toc217898153"/>
      <w:bookmarkStart w:id="159" w:name="_Toc218671978"/>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17 Phác thảo giao diện quản lý danh sách chương trình đào tạo</w:t>
      </w:r>
      <w:bookmarkEnd w:id="158"/>
      <w:bookmarkEnd w:id="159"/>
    </w:p>
    <w:p w14:paraId="1E20A9B5" w14:textId="77777777" w:rsidR="00065946" w:rsidRPr="0079398F" w:rsidRDefault="00065946" w:rsidP="00065946">
      <w:pPr>
        <w:pStyle w:val="Noidung1"/>
      </w:pPr>
      <w:r w:rsidRPr="0079398F">
        <w:t xml:space="preserve">Bản phác thảo mô tả giao diện quản lý chương trình đào tạo với bố cục hai cột đặc trưng. Thanh điều hướng bên trái cung cấp truy cập nhanh vào các chức năng quản trị. Khu vực nội dung chính bên phải hiển thị danh sách các chương trình đào tạo dưới </w:t>
      </w:r>
      <w:r w:rsidRPr="0079398F">
        <w:lastRenderedPageBreak/>
        <w:t>dạng lưới thẻ trực quan. Mỗi thẻ chương trình bao gồm biểu tượng phân loại, tên chương trình, mô tả tóm tắt và nút chức năng mở rộng. Phía trên danh sách là thanh công cụ tích hợp các chức năng tìm kiếm, thêm mới chương trình và các tùy chọn sắp xếp, lọc dữ liệu giúp tối ưu hóa trải nghiệm quản lý.</w:t>
      </w:r>
    </w:p>
    <w:p w14:paraId="661B4C02" w14:textId="77777777" w:rsidR="00065946" w:rsidRPr="0079398F" w:rsidRDefault="00065946" w:rsidP="00065946">
      <w:pPr>
        <w:pStyle w:val="Heading4"/>
        <w:rPr>
          <w:rFonts w:cs="Times New Roman"/>
        </w:rPr>
      </w:pPr>
      <w:bookmarkStart w:id="160" w:name="_Toc217898113"/>
      <w:bookmarkStart w:id="161" w:name="_Toc218671816"/>
      <w:r w:rsidRPr="0079398F">
        <w:rPr>
          <w:rFonts w:cs="Times New Roman"/>
        </w:rPr>
        <w:t>Phác thảo giao diện quản lý danh sách môn học</w:t>
      </w:r>
      <w:bookmarkEnd w:id="160"/>
      <w:bookmarkEnd w:id="161"/>
    </w:p>
    <w:p w14:paraId="403FDEF7"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1DF3024A" wp14:editId="0EAB8915">
            <wp:extent cx="5760085" cy="2880360"/>
            <wp:effectExtent l="0" t="0" r="0" b="0"/>
            <wp:docPr id="37888520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6D597555" w14:textId="77777777" w:rsidR="00065946" w:rsidRPr="0079398F" w:rsidRDefault="00065946" w:rsidP="00065946">
      <w:pPr>
        <w:pStyle w:val="Caption"/>
        <w:rPr>
          <w:rFonts w:cs="Times New Roman"/>
        </w:rPr>
      </w:pPr>
      <w:bookmarkStart w:id="162" w:name="_Toc217898154"/>
      <w:bookmarkStart w:id="163" w:name="_Toc218671979"/>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18 Phác thảo giao diện quản lý danh sách môn học</w:t>
      </w:r>
      <w:bookmarkEnd w:id="162"/>
      <w:bookmarkEnd w:id="163"/>
    </w:p>
    <w:p w14:paraId="1BF72249" w14:textId="77777777" w:rsidR="00065946" w:rsidRPr="0079398F" w:rsidRDefault="00065946" w:rsidP="00065946">
      <w:pPr>
        <w:pStyle w:val="Noidung1"/>
        <w:rPr>
          <w:lang w:val="en-US"/>
        </w:rPr>
      </w:pPr>
      <w:r w:rsidRPr="0079398F">
        <w:t>Bản phác thảo mô tả giao diện quản lý danh sách môn học trong một chương trình đào tạo. Thanh tab chức năng phía trên hiển thị tab "Môn học" đang được chọn. Khu vực công cụ bao gồm thanh tìm kiếm, nút tạo mới môn học và hàng loạt bộ lọc nâng cao như Sắp xếp, Trạng thái, Loại môn học và Số lượng hiển thị. Phần hiển thị chính được tổ chức dưới dạng lưới các thẻ môn học. Mỗi thẻ cung cấp thông tin tóm tắt gồm tên môn, số thứ tự, học kỳ, loại hình và trạng thái hoạt động, giúp người quản trị dễ dàng quan sát và quản lý tổng thể.</w:t>
      </w:r>
    </w:p>
    <w:p w14:paraId="72EB0D47" w14:textId="77777777" w:rsidR="00065946" w:rsidRPr="0079398F" w:rsidRDefault="00065946" w:rsidP="00065946">
      <w:pPr>
        <w:pStyle w:val="Heading4"/>
        <w:rPr>
          <w:rFonts w:cs="Times New Roman"/>
        </w:rPr>
      </w:pPr>
      <w:bookmarkStart w:id="164" w:name="_Toc217898114"/>
      <w:bookmarkStart w:id="165" w:name="_Toc218671817"/>
      <w:r w:rsidRPr="0079398F">
        <w:rPr>
          <w:rFonts w:cs="Times New Roman"/>
        </w:rPr>
        <w:t>Phác thảo giao diện quản lý tài khoản người dùng</w:t>
      </w:r>
      <w:bookmarkEnd w:id="164"/>
      <w:bookmarkEnd w:id="165"/>
    </w:p>
    <w:p w14:paraId="3E6956ED" w14:textId="77777777" w:rsidR="00065946" w:rsidRPr="0079398F" w:rsidRDefault="00065946" w:rsidP="00065946">
      <w:pPr>
        <w:pStyle w:val="Noidung1"/>
      </w:pPr>
      <w:r w:rsidRPr="0079398F">
        <w:t xml:space="preserve">Bản phác thảo mô tả giao diện quản lý danh sách tài khoản người dùng trong hệ thống. Menu Quản lý tài khoản trên thanh bên trái được kích hoạt. Khu vực chính hiển thị tiêu đề trang lớn và bảng danh sách người dùng bao gồm: Mã số, Họ tên, Email, Vai </w:t>
      </w:r>
      <w:r w:rsidRPr="0079398F">
        <w:lastRenderedPageBreak/>
        <w:t>trò. Mỗi dòng dữ liệu có menu thao tác nhanh cho phép chỉnh sửa thông tin, đặt lại mật khẩu hoặc xóa tài khoản.</w:t>
      </w:r>
    </w:p>
    <w:p w14:paraId="6A389EEE"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65B6A6F2" wp14:editId="2B2F7439">
            <wp:extent cx="5715000" cy="2857500"/>
            <wp:effectExtent l="0" t="0" r="0" b="0"/>
            <wp:docPr id="115506648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193612B0" w14:textId="77777777" w:rsidR="00065946" w:rsidRPr="0079398F" w:rsidRDefault="00065946" w:rsidP="00065946">
      <w:pPr>
        <w:pStyle w:val="Caption"/>
        <w:rPr>
          <w:rFonts w:cs="Times New Roman"/>
        </w:rPr>
      </w:pPr>
      <w:bookmarkStart w:id="166" w:name="_Toc217898155"/>
      <w:bookmarkStart w:id="167" w:name="_Toc218671980"/>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19 Phác thảo giao diện quản lý tài khoản người dùng</w:t>
      </w:r>
      <w:bookmarkEnd w:id="166"/>
      <w:bookmarkEnd w:id="167"/>
    </w:p>
    <w:p w14:paraId="4A77B7F0" w14:textId="77777777" w:rsidR="00065946" w:rsidRPr="0079398F" w:rsidRDefault="00065946" w:rsidP="00065946">
      <w:pPr>
        <w:pStyle w:val="Heading4"/>
        <w:rPr>
          <w:rFonts w:cs="Times New Roman"/>
        </w:rPr>
      </w:pPr>
      <w:bookmarkStart w:id="168" w:name="_Toc217898115"/>
      <w:bookmarkStart w:id="169" w:name="_Toc218671818"/>
      <w:r w:rsidRPr="0079398F">
        <w:rPr>
          <w:rFonts w:cs="Times New Roman"/>
        </w:rPr>
        <w:t>Phác thảo giao diện môn học phân công</w:t>
      </w:r>
      <w:bookmarkEnd w:id="168"/>
      <w:bookmarkEnd w:id="169"/>
    </w:p>
    <w:p w14:paraId="6DD84F65"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568A6E2C" wp14:editId="17B1620F">
            <wp:extent cx="5715000" cy="2857500"/>
            <wp:effectExtent l="0" t="0" r="0" b="0"/>
            <wp:docPr id="157564181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1E6AD466" w14:textId="77777777" w:rsidR="00065946" w:rsidRPr="0079398F" w:rsidRDefault="00065946" w:rsidP="00065946">
      <w:pPr>
        <w:pStyle w:val="Caption"/>
        <w:rPr>
          <w:rFonts w:cs="Times New Roman"/>
        </w:rPr>
      </w:pPr>
      <w:bookmarkStart w:id="170" w:name="_Toc217898156"/>
      <w:bookmarkStart w:id="171" w:name="_Toc218671981"/>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20 Phác thảo giao diện danh sách môn học được phân công</w:t>
      </w:r>
      <w:bookmarkEnd w:id="170"/>
      <w:bookmarkEnd w:id="171"/>
    </w:p>
    <w:p w14:paraId="03630687" w14:textId="77777777" w:rsidR="00065946" w:rsidRPr="0079398F" w:rsidRDefault="00065946" w:rsidP="00065946">
      <w:pPr>
        <w:pStyle w:val="Noidung1"/>
      </w:pPr>
      <w:r w:rsidRPr="0079398F">
        <w:t xml:space="preserve">Bản phác thảo mô tả giao diện tổng quan dành cho giảng viên, hiển thị danh sách các môn học được phân công giảng dạy. Khu vực tiêu đề lớn chào mừng người dùng. Phía dưới là thanh tìm kiếm giúp lọc nhanh môn học theo tên hoặc học kỳ. Danh sách môn học được trình bày dạng danh sách chi tiết với các cột thông tin: Tên môn học và </w:t>
      </w:r>
      <w:r w:rsidRPr="0079398F">
        <w:lastRenderedPageBreak/>
        <w:t>mô tả, Học kỳ áp dụng, Trạng thái hoạt động và Ghi chú. Các biểu tượng trạng thái giúp giảng viên dễ dàng nhận biết môn học nào đang diễn ra.</w:t>
      </w:r>
    </w:p>
    <w:p w14:paraId="08FE28BC" w14:textId="77777777" w:rsidR="00065946" w:rsidRPr="0079398F" w:rsidRDefault="00065946" w:rsidP="00065946">
      <w:pPr>
        <w:pStyle w:val="Heading4"/>
        <w:rPr>
          <w:rFonts w:cs="Times New Roman"/>
        </w:rPr>
      </w:pPr>
      <w:bookmarkStart w:id="172" w:name="_Toc217898116"/>
      <w:bookmarkStart w:id="173" w:name="_Toc218671819"/>
      <w:r w:rsidRPr="0079398F">
        <w:rPr>
          <w:rFonts w:cs="Times New Roman"/>
        </w:rPr>
        <w:t>Phác thảo giao diện khóa học của giảng viên</w:t>
      </w:r>
      <w:bookmarkEnd w:id="172"/>
      <w:bookmarkEnd w:id="173"/>
    </w:p>
    <w:p w14:paraId="196D76E9"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0B0B8549" wp14:editId="5404FEF6">
            <wp:extent cx="5715000" cy="2857500"/>
            <wp:effectExtent l="0" t="0" r="0" b="0"/>
            <wp:docPr id="109639639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17778E7B" w14:textId="77777777" w:rsidR="00065946" w:rsidRPr="0079398F" w:rsidRDefault="00065946" w:rsidP="00065946">
      <w:pPr>
        <w:pStyle w:val="Caption"/>
        <w:rPr>
          <w:rFonts w:cs="Times New Roman"/>
        </w:rPr>
      </w:pPr>
      <w:bookmarkStart w:id="174" w:name="_Toc217898157"/>
      <w:bookmarkStart w:id="175" w:name="_Toc218671982"/>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21 Phác thảo giao diện quản lý khóa học giảng dạy</w:t>
      </w:r>
      <w:bookmarkEnd w:id="174"/>
      <w:bookmarkEnd w:id="175"/>
    </w:p>
    <w:p w14:paraId="60A1C33F" w14:textId="77777777" w:rsidR="00065946" w:rsidRPr="0079398F" w:rsidRDefault="00065946" w:rsidP="00065946">
      <w:pPr>
        <w:pStyle w:val="Noidung1"/>
      </w:pPr>
      <w:r w:rsidRPr="0079398F">
        <w:t>Bản phác thảo mô tả giao diện quản lý các lớp học phần mà giảng viên đang phụ trách. Tab "Khóa học" trên thanh điều hướng bên trái được kích hoạt. Giao diện chính bao gồm tiêu đề lớn, thanh công cụ với ô tìm kiếm, nút "Thêm khóa học mới" và bộ lọc sắp xếp. Danh sách khóa học hiển thị dưới dạng thẻ chứa thông tin mã lớp, tên môn học và giảng viên phụ trách.</w:t>
      </w:r>
    </w:p>
    <w:p w14:paraId="38CC3B6D" w14:textId="77777777" w:rsidR="00065946" w:rsidRPr="0079398F" w:rsidRDefault="00065946" w:rsidP="00065946">
      <w:pPr>
        <w:pStyle w:val="Heading4"/>
        <w:rPr>
          <w:rFonts w:cs="Times New Roman"/>
        </w:rPr>
      </w:pPr>
      <w:bookmarkStart w:id="176" w:name="_Toc217898117"/>
      <w:bookmarkStart w:id="177" w:name="_Toc218671820"/>
      <w:r w:rsidRPr="0079398F">
        <w:rPr>
          <w:rFonts w:cs="Times New Roman"/>
        </w:rPr>
        <w:t>Phác thảo giao diện quản lý ngân hàng câu hỏi</w:t>
      </w:r>
      <w:bookmarkEnd w:id="176"/>
      <w:bookmarkEnd w:id="177"/>
    </w:p>
    <w:p w14:paraId="0E10A1E3" w14:textId="77777777" w:rsidR="00065946" w:rsidRPr="0079398F" w:rsidRDefault="00065946" w:rsidP="00065946">
      <w:pPr>
        <w:pStyle w:val="Noidung1"/>
      </w:pPr>
      <w:r w:rsidRPr="0079398F">
        <w:t>Bản phác thảo mô tả giao diện quản lý ngân hàng câu hỏi trắc nghiệm. Menu "Quản lý câu hỏi" trên thanh bên được kích hoạt. Khu vực chính cung cấp các công cụ lọc mạnh mẽ theo loại câu hỏi, độ khó và chuẩn đầu ra. Nút "Thêm câu hỏi mới" và "Import câu hỏi" giúp giảng viên xây dựng ngân hàng đề thi nhanh chóng. Danh sách câu hỏi hiển thị chi tiết nội dung, loại hình, nhãn độ khó và chuẩn đầu ra tương ứng.</w:t>
      </w:r>
    </w:p>
    <w:p w14:paraId="2F1F3A69"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5EB5FB1B" wp14:editId="066F2F8D">
            <wp:extent cx="5715000" cy="3337560"/>
            <wp:effectExtent l="0" t="0" r="0" b="0"/>
            <wp:docPr id="114814623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5C10A9C8" w14:textId="77777777" w:rsidR="00065946" w:rsidRPr="0079398F" w:rsidRDefault="00065946" w:rsidP="00065946">
      <w:pPr>
        <w:pStyle w:val="Caption"/>
        <w:rPr>
          <w:rFonts w:cs="Times New Roman"/>
        </w:rPr>
      </w:pPr>
      <w:bookmarkStart w:id="178" w:name="_Toc217898158"/>
      <w:bookmarkStart w:id="179" w:name="_Toc218671983"/>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22 Phác thảo giao diện danh sách ngân hàng câu hỏi</w:t>
      </w:r>
      <w:bookmarkEnd w:id="178"/>
      <w:bookmarkEnd w:id="179"/>
    </w:p>
    <w:p w14:paraId="064E3D1E" w14:textId="77777777" w:rsidR="00065946" w:rsidRPr="0079398F" w:rsidRDefault="00065946" w:rsidP="00065946">
      <w:pPr>
        <w:pStyle w:val="Heading4"/>
        <w:rPr>
          <w:rFonts w:cs="Times New Roman"/>
        </w:rPr>
      </w:pPr>
      <w:bookmarkStart w:id="180" w:name="_Toc217898118"/>
      <w:bookmarkStart w:id="181" w:name="_Toc218671821"/>
      <w:r w:rsidRPr="0079398F">
        <w:rPr>
          <w:rFonts w:cs="Times New Roman"/>
        </w:rPr>
        <w:t>Phác thảo giao diện tạo bài kiểm tra</w:t>
      </w:r>
      <w:bookmarkEnd w:id="180"/>
      <w:bookmarkEnd w:id="181"/>
    </w:p>
    <w:p w14:paraId="028B6B1D"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727FE78C" wp14:editId="2FE2CFF6">
            <wp:extent cx="5715000" cy="2857500"/>
            <wp:effectExtent l="0" t="0" r="0" b="0"/>
            <wp:docPr id="74968985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3998E864" w14:textId="77777777" w:rsidR="00065946" w:rsidRPr="0079398F" w:rsidRDefault="00065946" w:rsidP="00065946">
      <w:pPr>
        <w:pStyle w:val="Caption"/>
        <w:rPr>
          <w:rFonts w:cs="Times New Roman"/>
        </w:rPr>
      </w:pPr>
      <w:bookmarkStart w:id="182" w:name="_Toc217898159"/>
      <w:bookmarkStart w:id="183" w:name="_Toc218671984"/>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23 Phác thảo giao diện thiết lập thông tin cơ bản bài kiểm tra</w:t>
      </w:r>
      <w:bookmarkEnd w:id="182"/>
      <w:bookmarkEnd w:id="183"/>
    </w:p>
    <w:p w14:paraId="3A18084B" w14:textId="77777777" w:rsidR="00065946" w:rsidRPr="0079398F" w:rsidRDefault="00065946" w:rsidP="00065946">
      <w:pPr>
        <w:pStyle w:val="Noidung1"/>
      </w:pPr>
      <w:r w:rsidRPr="0079398F">
        <w:t xml:space="preserve">Bản phác thảo mô tả bước đầu tiên trong quy trình tạo bài kiểm tra. Thanh tiến trình phía trên hiển thị 4 bước thực hiện, với bước "Thông tin cơ bản" đang được kích hoạt. Tại đây, giảng viên cần chọn khóa học áp dụng, đặt tên cho bài kiểm tra và thiết </w:t>
      </w:r>
      <w:r w:rsidRPr="0079398F">
        <w:lastRenderedPageBreak/>
        <w:t>lập thời gian làm bài. Giao diện đơn giản giúp người dùng tập trung vào các thông tin thiết yếu nhất để khởi tạo bài thi.</w:t>
      </w:r>
    </w:p>
    <w:p w14:paraId="4702E60F" w14:textId="77777777" w:rsidR="00065946" w:rsidRPr="0079398F" w:rsidRDefault="00065946" w:rsidP="00065946">
      <w:pPr>
        <w:pStyle w:val="Heading4"/>
        <w:rPr>
          <w:rFonts w:cs="Times New Roman"/>
        </w:rPr>
      </w:pPr>
      <w:bookmarkStart w:id="184" w:name="_Toc217898119"/>
      <w:bookmarkStart w:id="185" w:name="_Toc218671822"/>
      <w:r w:rsidRPr="0079398F">
        <w:rPr>
          <w:rFonts w:cs="Times New Roman"/>
        </w:rPr>
        <w:t>Phác thảo giao diện báo cáo ma trận kiến thức</w:t>
      </w:r>
      <w:bookmarkEnd w:id="184"/>
      <w:bookmarkEnd w:id="185"/>
    </w:p>
    <w:p w14:paraId="5540ABDC" w14:textId="77777777" w:rsidR="00065946" w:rsidRPr="0079398F" w:rsidRDefault="00065946" w:rsidP="00065946">
      <w:pPr>
        <w:pStyle w:val="NormalWeb"/>
        <w:keepNext/>
        <w:spacing w:before="150" w:beforeAutospacing="0" w:after="150" w:afterAutospacing="0"/>
        <w:jc w:val="center"/>
      </w:pPr>
      <w:r w:rsidRPr="0079398F">
        <w:rPr>
          <w:noProof/>
          <w:sz w:val="26"/>
          <w:szCs w:val="26"/>
          <w:lang w:val="en-US" w:eastAsia="en-US"/>
        </w:rPr>
        <w:drawing>
          <wp:inline distT="0" distB="0" distL="0" distR="0" wp14:anchorId="2B50CBA3" wp14:editId="55A0F9B1">
            <wp:extent cx="5715000" cy="3337560"/>
            <wp:effectExtent l="0" t="0" r="0" b="0"/>
            <wp:docPr id="103974555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2D0DEBAB" w14:textId="77777777" w:rsidR="00065946" w:rsidRPr="0079398F" w:rsidRDefault="00065946" w:rsidP="00065946">
      <w:pPr>
        <w:pStyle w:val="Caption"/>
        <w:rPr>
          <w:rFonts w:cs="Times New Roman"/>
        </w:rPr>
      </w:pPr>
      <w:bookmarkStart w:id="186" w:name="_Toc217898160"/>
      <w:bookmarkStart w:id="187" w:name="_Toc218671985"/>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24 Phác thảo giao diện báo cáo phân bổ kiến thức bài kiểm tra</w:t>
      </w:r>
      <w:bookmarkEnd w:id="186"/>
      <w:bookmarkEnd w:id="187"/>
    </w:p>
    <w:p w14:paraId="0A16C34F" w14:textId="77777777" w:rsidR="00065946" w:rsidRPr="0079398F" w:rsidRDefault="00065946" w:rsidP="00065946">
      <w:pPr>
        <w:pStyle w:val="Noidung1"/>
      </w:pPr>
      <w:r w:rsidRPr="0079398F">
        <w:t>Bản phác thảo mô tả giao diện báo cáo phân tích cấu trúc đề thi. Tab "Ma trận" được chọn. Biểu đồ nhiệt thể hiện sự phân bổ số lượng câu hỏi dựa trên hai trục: Độ khó và Chuẩn đầu ra. Phía dưới là danh sách chi tiết các câu hỏi trong đề thi. Ngoài ra, giao diện còn cung cấp các biểu đồ thanh ngang thống kê tỷ lệ cân bằng độ khó và phân bố chuẩn đầu ra, giúp giảng viên đánh giá chất lượng đề thi.</w:t>
      </w:r>
    </w:p>
    <w:p w14:paraId="264F6C6B" w14:textId="77777777" w:rsidR="00065946" w:rsidRPr="0079398F" w:rsidRDefault="00065946" w:rsidP="00065946">
      <w:pPr>
        <w:pStyle w:val="Heading4"/>
        <w:rPr>
          <w:rFonts w:cs="Times New Roman"/>
        </w:rPr>
      </w:pPr>
      <w:bookmarkStart w:id="188" w:name="_Toc217898120"/>
      <w:bookmarkStart w:id="189" w:name="_Toc218671823"/>
      <w:r w:rsidRPr="0079398F">
        <w:rPr>
          <w:rFonts w:cs="Times New Roman"/>
        </w:rPr>
        <w:t>Phác thảo giao diện bài kiểm tra theo phong cách trò chơi</w:t>
      </w:r>
      <w:bookmarkEnd w:id="188"/>
      <w:bookmarkEnd w:id="189"/>
    </w:p>
    <w:p w14:paraId="4FFEF99F" w14:textId="77777777" w:rsidR="00065946" w:rsidRPr="0079398F" w:rsidRDefault="00065946" w:rsidP="00065946">
      <w:pPr>
        <w:pStyle w:val="Noidung1"/>
      </w:pPr>
      <w:r w:rsidRPr="0079398F">
        <w:t>Bản phác thảo mô tả giao diện làm bài kiểm tra được thiết kế theo phong cách trò chơi. Màn hình mô phỏng bối cảnh nhân vật di chuyển vượt chướng ngại vật. Câu hỏi trắc nghiệm hiển thị trong khung nổi bật ở giữa màn hình cùng 4 phương án lựa chọn. Các yếu tố như điểm số, nút gợi ý và điều khiển âm thanh được bố trí ở các góc, tạo trải nghiệm học tập thú vị và tương tác cao.</w:t>
      </w:r>
    </w:p>
    <w:p w14:paraId="03BB1DCF" w14:textId="77777777" w:rsidR="00065946" w:rsidRPr="0079398F" w:rsidRDefault="00065946" w:rsidP="00065946">
      <w:pPr>
        <w:rPr>
          <w:rFonts w:ascii="Times New Roman" w:hAnsi="Times New Roman" w:cs="Times New Roman"/>
        </w:rPr>
      </w:pPr>
    </w:p>
    <w:p w14:paraId="3C7347E5"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1B97CE19" wp14:editId="29CA63E9">
            <wp:extent cx="5715000" cy="2857500"/>
            <wp:effectExtent l="0" t="0" r="0" b="0"/>
            <wp:docPr id="142259703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2D99F0C9" w14:textId="77777777" w:rsidR="00065946" w:rsidRPr="0079398F" w:rsidRDefault="00065946" w:rsidP="00065946">
      <w:pPr>
        <w:pStyle w:val="Caption"/>
        <w:rPr>
          <w:rFonts w:cs="Times New Roman"/>
        </w:rPr>
      </w:pPr>
      <w:bookmarkStart w:id="190" w:name="_Toc217898161"/>
      <w:bookmarkStart w:id="191" w:name="_Toc218671986"/>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25 Phác thảo giao diện làm bài kiểm tra dạng game</w:t>
      </w:r>
      <w:bookmarkEnd w:id="190"/>
      <w:bookmarkEnd w:id="191"/>
    </w:p>
    <w:p w14:paraId="05B72BA3" w14:textId="77777777" w:rsidR="00065946" w:rsidRPr="0079398F" w:rsidRDefault="00065946" w:rsidP="00065946">
      <w:pPr>
        <w:pStyle w:val="Heading4"/>
        <w:rPr>
          <w:rFonts w:cs="Times New Roman"/>
        </w:rPr>
      </w:pPr>
      <w:bookmarkStart w:id="192" w:name="_Toc217898121"/>
      <w:bookmarkStart w:id="193" w:name="_Toc218671824"/>
      <w:r w:rsidRPr="0079398F">
        <w:rPr>
          <w:rFonts w:cs="Times New Roman"/>
        </w:rPr>
        <w:t>Phác thảo giao diện bảng xếp hạng thành tích sinh viên</w:t>
      </w:r>
      <w:bookmarkEnd w:id="192"/>
      <w:bookmarkEnd w:id="193"/>
    </w:p>
    <w:p w14:paraId="5F11ACCF"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5467986B" wp14:editId="254F123F">
            <wp:extent cx="5715000" cy="3337560"/>
            <wp:effectExtent l="0" t="0" r="0" b="0"/>
            <wp:docPr id="210386966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441F5B90" w14:textId="77777777" w:rsidR="00065946" w:rsidRPr="0079398F" w:rsidRDefault="00065946" w:rsidP="00065946">
      <w:pPr>
        <w:pStyle w:val="Caption"/>
        <w:rPr>
          <w:rFonts w:cs="Times New Roman"/>
        </w:rPr>
      </w:pPr>
      <w:bookmarkStart w:id="194" w:name="_Toc217898162"/>
      <w:bookmarkStart w:id="195" w:name="_Toc218671987"/>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26 Phác thảo giao diện bảng xếp hạng thi đua</w:t>
      </w:r>
      <w:bookmarkEnd w:id="194"/>
      <w:bookmarkEnd w:id="195"/>
    </w:p>
    <w:p w14:paraId="02087F67" w14:textId="77777777" w:rsidR="00065946" w:rsidRPr="0079398F" w:rsidRDefault="00065946" w:rsidP="00065946">
      <w:pPr>
        <w:pStyle w:val="Noidung1"/>
      </w:pPr>
      <w:r w:rsidRPr="0079398F">
        <w:t xml:space="preserve">Bản phác thảo mô tả giao diện Bảng xếp hạng thành tích học tập. Menu "Bảng xếp hạng" trên thanh điều hướng được chọn. Phần đầu trang vinh danh Top 3 sinh viên xuất sắc nhất bằng các bục hạng trực quan với hình đại diện và tổng điểm nổi bật. Phía </w:t>
      </w:r>
      <w:r w:rsidRPr="0079398F">
        <w:lastRenderedPageBreak/>
        <w:t>dưới là danh sách xếp hạng chi tiết của các sinh viên còn lại. Bộ lọc thời gian giúp người dùng theo dõi sự cạnh tranh trong các khoảng thời gian khác nhau.</w:t>
      </w:r>
    </w:p>
    <w:p w14:paraId="1B0C4EF6" w14:textId="77777777" w:rsidR="00065946" w:rsidRPr="0079398F" w:rsidRDefault="00065946" w:rsidP="00065946">
      <w:pPr>
        <w:pStyle w:val="Heading4"/>
        <w:rPr>
          <w:rFonts w:cs="Times New Roman"/>
        </w:rPr>
      </w:pPr>
      <w:bookmarkStart w:id="196" w:name="_Toc217898122"/>
      <w:bookmarkStart w:id="197" w:name="_Toc218671825"/>
      <w:r w:rsidRPr="0079398F">
        <w:rPr>
          <w:rFonts w:cs="Times New Roman"/>
        </w:rPr>
        <w:t>Phác thảo giao diện cửa hàng vật phẩm</w:t>
      </w:r>
      <w:bookmarkEnd w:id="196"/>
      <w:bookmarkEnd w:id="197"/>
    </w:p>
    <w:p w14:paraId="423E0438" w14:textId="77777777" w:rsidR="00065946" w:rsidRPr="0079398F" w:rsidRDefault="00065946" w:rsidP="00065946">
      <w:pPr>
        <w:pStyle w:val="NormalWeb"/>
        <w:keepNext/>
        <w:spacing w:before="150" w:beforeAutospacing="0" w:after="150" w:afterAutospacing="0"/>
        <w:jc w:val="center"/>
      </w:pPr>
      <w:r w:rsidRPr="0079398F">
        <w:rPr>
          <w:noProof/>
          <w:sz w:val="26"/>
          <w:szCs w:val="26"/>
          <w:lang w:val="en-US" w:eastAsia="en-US"/>
        </w:rPr>
        <w:drawing>
          <wp:inline distT="0" distB="0" distL="0" distR="0" wp14:anchorId="657BB867" wp14:editId="565E2620">
            <wp:extent cx="5715000" cy="3573780"/>
            <wp:effectExtent l="0" t="0" r="0" b="7620"/>
            <wp:docPr id="84118509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15000" cy="3573780"/>
                    </a:xfrm>
                    <a:prstGeom prst="rect">
                      <a:avLst/>
                    </a:prstGeom>
                    <a:noFill/>
                    <a:ln>
                      <a:noFill/>
                    </a:ln>
                  </pic:spPr>
                </pic:pic>
              </a:graphicData>
            </a:graphic>
          </wp:inline>
        </w:drawing>
      </w:r>
    </w:p>
    <w:p w14:paraId="6034A272" w14:textId="77777777" w:rsidR="00065946" w:rsidRPr="0079398F" w:rsidRDefault="00065946" w:rsidP="00065946">
      <w:pPr>
        <w:pStyle w:val="Caption"/>
        <w:rPr>
          <w:rFonts w:cs="Times New Roman"/>
        </w:rPr>
      </w:pPr>
      <w:bookmarkStart w:id="198" w:name="_Toc217898163"/>
      <w:bookmarkStart w:id="199" w:name="_Toc218671988"/>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noProof/>
        </w:rPr>
        <w:fldChar w:fldCharType="end"/>
      </w:r>
      <w:r w:rsidRPr="0079398F">
        <w:rPr>
          <w:rFonts w:cs="Times New Roman"/>
        </w:rPr>
        <w:t>.27 Phác thảo giao diện cửa hàng đổi quà</w:t>
      </w:r>
      <w:bookmarkEnd w:id="198"/>
      <w:bookmarkEnd w:id="199"/>
    </w:p>
    <w:p w14:paraId="5E48E1E7" w14:textId="77777777" w:rsidR="00065946" w:rsidRPr="0079398F" w:rsidRDefault="00065946" w:rsidP="00065946">
      <w:pPr>
        <w:pStyle w:val="Noidung1"/>
      </w:pPr>
      <w:r w:rsidRPr="0079398F">
        <w:t>Bản phác thảo mô tả giao diện Cửa hàng nơi sinh viên sử dụng điểm tích lũy để đổi vật phẩm. Menu "Cửa hàng" được kích hoạt. Khu vực tiêu đề chào mừng lớn ở trên cùng. Thanh công cụ bao gồm ô tìm kiếm và các bộ lọc theo Loại vật phẩm, Độ hiếm và Khoảng giá. Danh sách vật phẩm được trình bày dưới dạng lưới các thẻ, hiển thị hình ảnh, tên, độ hiếm và giá bán. Hiệu ứng "Kéo để mua" được mô phỏng trên từng thẻ.</w:t>
      </w:r>
    </w:p>
    <w:p w14:paraId="2D0F49BD" w14:textId="77777777" w:rsidR="00065946" w:rsidRPr="0079398F" w:rsidRDefault="00065946" w:rsidP="00065946">
      <w:pPr>
        <w:rPr>
          <w:rFonts w:ascii="Times New Roman" w:hAnsi="Times New Roman" w:cs="Times New Roman"/>
          <w:szCs w:val="26"/>
        </w:rPr>
      </w:pPr>
    </w:p>
    <w:p w14:paraId="3E8CA3F0" w14:textId="77777777" w:rsidR="00065946" w:rsidRPr="0079398F" w:rsidRDefault="00065946" w:rsidP="00065946">
      <w:pPr>
        <w:rPr>
          <w:rFonts w:ascii="Times New Roman" w:hAnsi="Times New Roman" w:cs="Times New Roman"/>
          <w:szCs w:val="26"/>
        </w:rPr>
      </w:pPr>
    </w:p>
    <w:p w14:paraId="347A0495" w14:textId="77777777" w:rsidR="00065946" w:rsidRPr="0079398F" w:rsidRDefault="00065946" w:rsidP="00065946">
      <w:pPr>
        <w:pStyle w:val="Noidung1"/>
      </w:pPr>
    </w:p>
    <w:p w14:paraId="480E8C2A" w14:textId="77777777" w:rsidR="00065946" w:rsidRPr="0079398F" w:rsidRDefault="00065946" w:rsidP="00065946">
      <w:pPr>
        <w:rPr>
          <w:rFonts w:ascii="Times New Roman" w:hAnsi="Times New Roman" w:cs="Times New Roman"/>
          <w:szCs w:val="26"/>
        </w:rPr>
      </w:pPr>
    </w:p>
    <w:p w14:paraId="7123FE66" w14:textId="77777777" w:rsidR="00065946" w:rsidRPr="0079398F" w:rsidRDefault="00065946" w:rsidP="00065946">
      <w:pPr>
        <w:pStyle w:val="Noidung1"/>
        <w:ind w:firstLine="0"/>
        <w:rPr>
          <w:lang w:val="en-US"/>
        </w:rPr>
      </w:pPr>
    </w:p>
    <w:p w14:paraId="0CE3726A" w14:textId="77777777" w:rsidR="00065946" w:rsidRPr="0079398F" w:rsidRDefault="00065946" w:rsidP="00065946">
      <w:pPr>
        <w:rPr>
          <w:rFonts w:ascii="Times New Roman" w:eastAsiaTheme="majorEastAsia" w:hAnsi="Times New Roman" w:cs="Times New Roman"/>
          <w:b/>
          <w:color w:val="000000" w:themeColor="text1"/>
          <w:sz w:val="28"/>
          <w:szCs w:val="32"/>
        </w:rPr>
      </w:pPr>
      <w:bookmarkStart w:id="200" w:name="_Toc186531794"/>
      <w:r w:rsidRPr="0079398F">
        <w:rPr>
          <w:rFonts w:ascii="Times New Roman" w:hAnsi="Times New Roman" w:cs="Times New Roman"/>
        </w:rPr>
        <w:br w:type="page"/>
      </w:r>
    </w:p>
    <w:p w14:paraId="0CA8FA98" w14:textId="77777777" w:rsidR="00065946" w:rsidRPr="0079398F" w:rsidRDefault="00065946" w:rsidP="00065946">
      <w:pPr>
        <w:pStyle w:val="Heading1"/>
        <w:rPr>
          <w:rFonts w:cs="Times New Roman"/>
        </w:rPr>
      </w:pPr>
      <w:bookmarkStart w:id="201" w:name="_Toc217898123"/>
      <w:bookmarkStart w:id="202" w:name="_Toc218671826"/>
      <w:r w:rsidRPr="0079398F">
        <w:rPr>
          <w:rFonts w:cs="Times New Roman"/>
        </w:rPr>
        <w:lastRenderedPageBreak/>
        <w:t>KẾT QUẢ NGHIÊN CỨU</w:t>
      </w:r>
      <w:bookmarkEnd w:id="200"/>
      <w:bookmarkEnd w:id="201"/>
      <w:bookmarkEnd w:id="202"/>
    </w:p>
    <w:p w14:paraId="49A24188" w14:textId="77777777" w:rsidR="00065946" w:rsidRPr="0079398F" w:rsidRDefault="00065946" w:rsidP="00065946">
      <w:pPr>
        <w:pStyle w:val="Heading2"/>
        <w:rPr>
          <w:rFonts w:cs="Times New Roman"/>
        </w:rPr>
      </w:pPr>
      <w:bookmarkStart w:id="203" w:name="_Toc217898124"/>
      <w:bookmarkStart w:id="204" w:name="_Toc218671827"/>
      <w:r w:rsidRPr="0079398F">
        <w:rPr>
          <w:rFonts w:cs="Times New Roman"/>
        </w:rPr>
        <w:t>Kết quả triển khai hệ thống</w:t>
      </w:r>
      <w:bookmarkEnd w:id="203"/>
      <w:bookmarkEnd w:id="204"/>
    </w:p>
    <w:p w14:paraId="70B8CD9A" w14:textId="77777777" w:rsidR="00065946" w:rsidRPr="0079398F" w:rsidRDefault="00065946" w:rsidP="00065946">
      <w:pPr>
        <w:pStyle w:val="Noidung1"/>
      </w:pPr>
      <w:r w:rsidRPr="0079398F">
        <w:t>Sau quá trình phân tích, thiết kế và hiện thực, hệ thống nền tảng học trực tuyến có tích hợp yếu tố trò chơi hóa đã được triển khai thành công dưới dạng một ứng dụng web. Hệ thống cho phép người dùng truy cập thông qua trình duyệt và hỗ trợ đầy đủ các vai trò chính, bao gồm quản trị viên, giảng viên và sinh viên. Các chức năng cốt lõi được xác định trong giai đoạn phân tích yêu cầu đã được hiện thực và vận hành ổn định trong môi trường triển khai thử nghiệm.</w:t>
      </w:r>
    </w:p>
    <w:p w14:paraId="7CB48CEB" w14:textId="77777777" w:rsidR="00065946" w:rsidRPr="0079398F" w:rsidRDefault="00065946" w:rsidP="00065946">
      <w:pPr>
        <w:pStyle w:val="Noidung1"/>
      </w:pPr>
      <w:r w:rsidRPr="0079398F">
        <w:t>Về phạm vi triển khai, hệ thống đáp ứng đầy đủ các nghiệp vụ cơ bản của một nền tảng học trực tuyến, đồng thời tích hợp các yếu tố trò chơi hóa nhằm nâng cao mức độ tương tác của người học. Đối với vai trò quản trị viên, hệ thống cho phép quản lý tài khoản người dùng, quản lý các khóa đào tạo và chương trình đào tạo, cũng như thực hiện phân quyền truy cập phù hợp với từng đối tượng sử dụng. Các chức năng này giúp đảm bảo tính nhất quán và khả năng kiểm soát trong quá trình vận hành hệ thống.</w:t>
      </w:r>
    </w:p>
    <w:p w14:paraId="358F1CDE" w14:textId="77777777" w:rsidR="00065946" w:rsidRPr="0079398F" w:rsidRDefault="00065946" w:rsidP="00065946">
      <w:pPr>
        <w:pStyle w:val="Noidung1"/>
      </w:pPr>
      <w:r w:rsidRPr="0079398F">
        <w:t>Đối với vai trò giảng viên, hệ thống hỗ trợ quản lý các khóa học giảng dạy, xây dựng và quản lý ngân hàng câu hỏi, tạo và cấu hình các bài kiểm tra (quiz), cũng như theo dõi và xem báo cáo kết quả học tập của sinh viên. Các chức năng này được triển khai thông qua giao diện trực quan, giúp giảng viên thao tác thuận tiện trong quá trình tổ chức giảng dạy và đánh giá người học.</w:t>
      </w:r>
    </w:p>
    <w:p w14:paraId="4E53301D" w14:textId="77777777" w:rsidR="00065946" w:rsidRPr="0079398F" w:rsidRDefault="00065946" w:rsidP="00065946">
      <w:pPr>
        <w:pStyle w:val="Noidung1"/>
      </w:pPr>
      <w:r w:rsidRPr="0079398F">
        <w:t>Đối với sinh viên, hệ thống cho phép tham gia các khóa học, thực hiện các bài kiểm tra trực tuyến và theo dõi kết quả học tập cá nhân. Đặc biệt, các yếu tố trò chơi hóa như làm bài kiểm tra dưới dạng trò chơi, tích lũy điểm số, bảng xếp hạng và phần thưởng đã được tích hợp trực tiếp vào giao diện người dùng. Các yếu tố này góp phần tạo động lực học tập và nâng cao mức độ hứng thú của sinh viên khi tham gia hệ thống.</w:t>
      </w:r>
    </w:p>
    <w:p w14:paraId="68699C9A" w14:textId="77777777" w:rsidR="00065946" w:rsidRPr="0079398F" w:rsidRDefault="00065946" w:rsidP="00065946">
      <w:pPr>
        <w:pStyle w:val="Noidung1"/>
      </w:pPr>
      <w:r w:rsidRPr="0079398F">
        <w:t xml:space="preserve">Về mặt giao diện frontend, hệ thống được triển khai theo hướng trực quan, nhất quán và thân thiện với người dùng. Các thành phần giao diện hiển thị đúng chức năng, phản hồi kịp thời các thao tác của người dùng và hỗ trợ điều hướng rõ ràng giữa các </w:t>
      </w:r>
      <w:r w:rsidRPr="0079398F">
        <w:lastRenderedPageBreak/>
        <w:t>màn hình. Giao diện hoạt động ổn định trên các trình duyệt phổ biến, đáp ứng tốt yêu cầu sử dụng trong môi trường học tập trực tuyến.</w:t>
      </w:r>
    </w:p>
    <w:p w14:paraId="36A9B881" w14:textId="77777777" w:rsidR="00065946" w:rsidRPr="0079398F" w:rsidRDefault="00065946" w:rsidP="00065946">
      <w:pPr>
        <w:pStyle w:val="Noidung1"/>
      </w:pPr>
      <w:r w:rsidRPr="0079398F">
        <w:t>Bên cạnh đó, quá trình tích hợp giữa frontend và backend được thực hiện thông qua các API, đảm bảo việc trao đổi dữ liệu và xử lý nghiệp vụ diễn ra chính xác và đồng bộ. Frontend có khả năng gửi yêu cầu, tiếp nhận dữ liệu phản hồi và cập nhật giao diện theo thời gian thực, góp phần nâng cao trải nghiệm người dùng khi sử dụng hệ thống.</w:t>
      </w:r>
    </w:p>
    <w:p w14:paraId="281810AB" w14:textId="77777777" w:rsidR="00065946" w:rsidRPr="0079398F" w:rsidRDefault="00065946" w:rsidP="00065946">
      <w:pPr>
        <w:pStyle w:val="Noidung1"/>
      </w:pPr>
      <w:r w:rsidRPr="0079398F">
        <w:t>Nhìn chung, kết quả triển khai cho thấy hệ thống đã đáp ứng được các mục tiêu đề ra ban đầu, bao gồm việc xây dựng một nền tảng học trực tuyến có giao diện thân thiện, hỗ trợ đầy đủ các chức năng học tập và giảng dạy, đồng thời tích hợp hiệu quả các yếu tố trò chơi hóa nhằm nâng cao trải nghiệm và mức độ tương tác của người học.</w:t>
      </w:r>
    </w:p>
    <w:p w14:paraId="3E4447DD" w14:textId="77777777" w:rsidR="00065946" w:rsidRPr="0079398F" w:rsidRDefault="00065946" w:rsidP="00065946">
      <w:pPr>
        <w:pStyle w:val="Heading2"/>
        <w:rPr>
          <w:rFonts w:cs="Times New Roman"/>
        </w:rPr>
      </w:pPr>
      <w:bookmarkStart w:id="205" w:name="_Toc217898125"/>
      <w:bookmarkStart w:id="206" w:name="_Toc218671828"/>
      <w:r w:rsidRPr="0079398F">
        <w:rPr>
          <w:rFonts w:cs="Times New Roman"/>
        </w:rPr>
        <w:t>Kết quả các kịch bản triển khai</w:t>
      </w:r>
      <w:bookmarkEnd w:id="205"/>
      <w:bookmarkEnd w:id="206"/>
    </w:p>
    <w:p w14:paraId="5C85B7A9" w14:textId="77777777" w:rsidR="00065946" w:rsidRPr="0079398F" w:rsidRDefault="00065946" w:rsidP="00065946">
      <w:pPr>
        <w:pStyle w:val="Heading3"/>
        <w:rPr>
          <w:rFonts w:cs="Times New Roman"/>
        </w:rPr>
      </w:pPr>
      <w:bookmarkStart w:id="207" w:name="_Toc217898126"/>
      <w:bookmarkStart w:id="208" w:name="_Toc218671829"/>
      <w:r w:rsidRPr="0079398F">
        <w:rPr>
          <w:rFonts w:cs="Times New Roman"/>
        </w:rPr>
        <w:t>Đăng nhập và phân quyền</w:t>
      </w:r>
      <w:bookmarkEnd w:id="207"/>
      <w:bookmarkEnd w:id="208"/>
    </w:p>
    <w:p w14:paraId="10E3A816" w14:textId="77777777" w:rsidR="00065946" w:rsidRPr="0079398F" w:rsidRDefault="00065946" w:rsidP="00065946">
      <w:pPr>
        <w:pStyle w:val="Noidung1"/>
        <w:rPr>
          <w:lang w:val="en-US"/>
        </w:rPr>
      </w:pPr>
      <w:r w:rsidRPr="0079398F">
        <w:rPr>
          <w:lang w:val="en-US"/>
        </w:rPr>
        <w:t>Quy trình bắt đầu với việc xác thực người dùng. </w:t>
      </w:r>
      <w:r w:rsidRPr="0079398F">
        <w:rPr>
          <w:b/>
          <w:lang w:val="en-US"/>
        </w:rPr>
        <w:t>Hình 4.1</w:t>
      </w:r>
      <w:r w:rsidRPr="0079398F">
        <w:rPr>
          <w:lang w:val="en-US"/>
        </w:rPr>
        <w:t> minh họa giao diện đăng nhập được thiết kế đơn giản để người dùng dễ dàng truy cập. Tại đây, người dùng sẽ nhập địa chỉ email và mật khẩu vào các ô tương ứng. Hệ thống có hỗ trợ tính năng hiển thị mật khẩu để người dùng kiểm tra lại độ chính xác của các ký tự đã nhập trước khi nhấn nút "Đăng nhập".</w:t>
      </w:r>
    </w:p>
    <w:p w14:paraId="08B417BB"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74E98A3D" wp14:editId="3E694696">
            <wp:extent cx="5280025" cy="2508172"/>
            <wp:effectExtent l="0" t="0" r="0" b="6985"/>
            <wp:docPr id="716928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28296" name=""/>
                    <pic:cNvPicPr/>
                  </pic:nvPicPr>
                  <pic:blipFill>
                    <a:blip r:embed="rId40"/>
                    <a:stretch>
                      <a:fillRect/>
                    </a:stretch>
                  </pic:blipFill>
                  <pic:spPr>
                    <a:xfrm>
                      <a:off x="0" y="0"/>
                      <a:ext cx="5284310" cy="2510207"/>
                    </a:xfrm>
                    <a:prstGeom prst="rect">
                      <a:avLst/>
                    </a:prstGeom>
                  </pic:spPr>
                </pic:pic>
              </a:graphicData>
            </a:graphic>
          </wp:inline>
        </w:drawing>
      </w:r>
    </w:p>
    <w:p w14:paraId="7FFF1C33" w14:textId="77777777" w:rsidR="00065946" w:rsidRPr="0079398F" w:rsidRDefault="00065946" w:rsidP="00065946">
      <w:pPr>
        <w:pStyle w:val="Caption"/>
        <w:rPr>
          <w:rFonts w:cs="Times New Roman"/>
        </w:rPr>
      </w:pPr>
      <w:bookmarkStart w:id="209" w:name="_Toc217898164"/>
      <w:bookmarkStart w:id="210" w:name="_Toc218671989"/>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1</w:t>
      </w:r>
      <w:r w:rsidRPr="0079398F">
        <w:rPr>
          <w:rFonts w:cs="Times New Roman"/>
        </w:rPr>
        <w:fldChar w:fldCharType="end"/>
      </w:r>
      <w:r w:rsidRPr="0079398F">
        <w:rPr>
          <w:rFonts w:cs="Times New Roman"/>
        </w:rPr>
        <w:t xml:space="preserve"> Giao diện đăng nhập</w:t>
      </w:r>
      <w:bookmarkEnd w:id="209"/>
      <w:bookmarkEnd w:id="210"/>
    </w:p>
    <w:p w14:paraId="78E9C45D" w14:textId="77777777" w:rsidR="00065946" w:rsidRPr="0079398F" w:rsidRDefault="00065946" w:rsidP="00065946">
      <w:pPr>
        <w:pStyle w:val="Noidung1"/>
      </w:pPr>
      <w:r w:rsidRPr="0079398F">
        <w:rPr>
          <w:lang w:val="en-US"/>
        </w:rPr>
        <w:lastRenderedPageBreak/>
        <w:t>Sau khi đăng nhập thành công, hệ thống sẽ điều hướng người dùng dựa trên vai trò. Với quyền </w:t>
      </w:r>
      <w:r w:rsidRPr="0079398F">
        <w:rPr>
          <w:b/>
          <w:lang w:val="en-US"/>
        </w:rPr>
        <w:t>Quản trị viên</w:t>
      </w:r>
      <w:r w:rsidRPr="0079398F">
        <w:rPr>
          <w:lang w:val="en-US"/>
        </w:rPr>
        <w:t>, giao diện tổng quan hiển thị tại </w:t>
      </w:r>
      <w:r w:rsidRPr="0079398F">
        <w:rPr>
          <w:b/>
          <w:lang w:val="en-US"/>
        </w:rPr>
        <w:t>Hình 4.2</w:t>
      </w:r>
      <w:r w:rsidRPr="0079398F">
        <w:rPr>
          <w:lang w:val="en-US"/>
        </w:rPr>
        <w:t>. Trang này liệt kê các nhóm chức năng chính bao gồm quản lý chương trình đào tạo, quản lý khóa đào tạo và quản lý tài khoản người dùng dưới dạng các thẻ lớn, giúp quản trị viên dễ dàng lựa chọn tác vụ.</w:t>
      </w:r>
    </w:p>
    <w:p w14:paraId="3B1F1D18"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67C5CF37" wp14:editId="2AAB724F">
            <wp:extent cx="5760085" cy="2736215"/>
            <wp:effectExtent l="0" t="0" r="0" b="6985"/>
            <wp:docPr id="1892617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617241" name=""/>
                    <pic:cNvPicPr/>
                  </pic:nvPicPr>
                  <pic:blipFill>
                    <a:blip r:embed="rId41"/>
                    <a:stretch>
                      <a:fillRect/>
                    </a:stretch>
                  </pic:blipFill>
                  <pic:spPr>
                    <a:xfrm>
                      <a:off x="0" y="0"/>
                      <a:ext cx="5760085" cy="2736215"/>
                    </a:xfrm>
                    <a:prstGeom prst="rect">
                      <a:avLst/>
                    </a:prstGeom>
                  </pic:spPr>
                </pic:pic>
              </a:graphicData>
            </a:graphic>
          </wp:inline>
        </w:drawing>
      </w:r>
    </w:p>
    <w:p w14:paraId="33ABFE8E" w14:textId="77777777" w:rsidR="00065946" w:rsidRPr="0079398F" w:rsidRDefault="00065946" w:rsidP="00065946">
      <w:pPr>
        <w:pStyle w:val="Caption"/>
        <w:rPr>
          <w:rFonts w:cs="Times New Roman"/>
        </w:rPr>
      </w:pPr>
      <w:bookmarkStart w:id="211" w:name="_Toc217898165"/>
      <w:bookmarkStart w:id="212" w:name="_Toc218671990"/>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2</w:t>
      </w:r>
      <w:r w:rsidRPr="0079398F">
        <w:rPr>
          <w:rFonts w:cs="Times New Roman"/>
        </w:rPr>
        <w:fldChar w:fldCharType="end"/>
      </w:r>
      <w:r w:rsidRPr="0079398F">
        <w:rPr>
          <w:rFonts w:cs="Times New Roman"/>
        </w:rPr>
        <w:t xml:space="preserve"> Giao diện tổng quan dành cho quản trị viên</w:t>
      </w:r>
      <w:bookmarkEnd w:id="211"/>
      <w:bookmarkEnd w:id="212"/>
    </w:p>
    <w:p w14:paraId="68516972"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0E4D07CF" wp14:editId="3C315223">
            <wp:extent cx="5760085" cy="3018155"/>
            <wp:effectExtent l="0" t="0" r="0" b="0"/>
            <wp:docPr id="2082199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199306" name=""/>
                    <pic:cNvPicPr/>
                  </pic:nvPicPr>
                  <pic:blipFill>
                    <a:blip r:embed="rId42"/>
                    <a:stretch>
                      <a:fillRect/>
                    </a:stretch>
                  </pic:blipFill>
                  <pic:spPr>
                    <a:xfrm>
                      <a:off x="0" y="0"/>
                      <a:ext cx="5760085" cy="3018155"/>
                    </a:xfrm>
                    <a:prstGeom prst="rect">
                      <a:avLst/>
                    </a:prstGeom>
                  </pic:spPr>
                </pic:pic>
              </a:graphicData>
            </a:graphic>
          </wp:inline>
        </w:drawing>
      </w:r>
    </w:p>
    <w:p w14:paraId="16472EC8" w14:textId="77777777" w:rsidR="00065946" w:rsidRPr="0079398F" w:rsidRDefault="00065946" w:rsidP="00065946">
      <w:pPr>
        <w:pStyle w:val="Caption"/>
        <w:rPr>
          <w:rFonts w:cs="Times New Roman"/>
        </w:rPr>
      </w:pPr>
      <w:bookmarkStart w:id="213" w:name="_Toc217898166"/>
      <w:bookmarkStart w:id="214" w:name="_Toc218671991"/>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 xml:space="preserve"> Giao diện tổng quan môn học phân công dành cho giảng viên</w:t>
      </w:r>
      <w:bookmarkEnd w:id="213"/>
      <w:bookmarkEnd w:id="214"/>
    </w:p>
    <w:p w14:paraId="43DA6581" w14:textId="77777777" w:rsidR="00065946" w:rsidRPr="0079398F" w:rsidRDefault="00065946" w:rsidP="00065946">
      <w:pPr>
        <w:pStyle w:val="Noidung1"/>
      </w:pPr>
      <w:r w:rsidRPr="0079398F">
        <w:t>Với quyền </w:t>
      </w:r>
      <w:r w:rsidRPr="0079398F">
        <w:rPr>
          <w:b/>
        </w:rPr>
        <w:t>Giảng viên</w:t>
      </w:r>
      <w:r w:rsidRPr="0079398F">
        <w:t>, hệ thống hiển thị danh sách các lớp học phần được phân công như </w:t>
      </w:r>
      <w:r w:rsidRPr="0079398F">
        <w:rPr>
          <w:b/>
        </w:rPr>
        <w:t>Hình 4.</w:t>
      </w:r>
      <w:r w:rsidRPr="0079398F">
        <w:rPr>
          <w:b/>
          <w:lang w:val="en-US"/>
        </w:rPr>
        <w:t>3</w:t>
      </w:r>
      <w:r w:rsidRPr="0079398F">
        <w:t xml:space="preserve">. Giao diện cung cấp thông tin chi tiết về tên môn học, học kỳ và </w:t>
      </w:r>
      <w:r w:rsidRPr="0079398F">
        <w:lastRenderedPageBreak/>
        <w:t>trạng thái hoạt động của lớp. Giảng viên có thể dùng thanh tìm kiếm để lọc nhanh môn học hoặc nhấn vào từng lớp để truy cập các chức năng quản lý chuên sâu.</w:t>
      </w:r>
    </w:p>
    <w:p w14:paraId="2C74DE35" w14:textId="77777777" w:rsidR="00065946" w:rsidRPr="0079398F" w:rsidRDefault="00065946" w:rsidP="00065946">
      <w:pPr>
        <w:pStyle w:val="Noidung1"/>
        <w:rPr>
          <w:lang w:val="en-US"/>
        </w:rPr>
      </w:pPr>
      <w:r w:rsidRPr="0079398F">
        <w:rPr>
          <w:lang w:val="en-US"/>
        </w:rPr>
        <w:t>Với quyền </w:t>
      </w:r>
      <w:r w:rsidRPr="0079398F">
        <w:rPr>
          <w:b/>
          <w:lang w:val="en-US"/>
        </w:rPr>
        <w:t>Sinh viên</w:t>
      </w:r>
      <w:r w:rsidRPr="0079398F">
        <w:rPr>
          <w:lang w:val="en-US"/>
        </w:rPr>
        <w:t>, </w:t>
      </w:r>
      <w:r w:rsidRPr="0079398F">
        <w:rPr>
          <w:b/>
          <w:lang w:val="en-US"/>
        </w:rPr>
        <w:t>Hình 4.4</w:t>
      </w:r>
      <w:r w:rsidRPr="0079398F">
        <w:rPr>
          <w:lang w:val="en-US"/>
        </w:rPr>
        <w:t> hiển thị danh sách các khóa học đang tham gia. Mỗi thẻ khóa học cung cấp thông tin về tên môn, giảng viên phụ trách và đường dẫn nhanh để xem báo cáo phân tích kết quả học tập chi tiết.</w:t>
      </w:r>
    </w:p>
    <w:p w14:paraId="1A7D50A7"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4B28DC8F" wp14:editId="79A23D9A">
            <wp:extent cx="5760085" cy="2736215"/>
            <wp:effectExtent l="0" t="0" r="0" b="6985"/>
            <wp:docPr id="334014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014420" name=""/>
                    <pic:cNvPicPr/>
                  </pic:nvPicPr>
                  <pic:blipFill>
                    <a:blip r:embed="rId43"/>
                    <a:stretch>
                      <a:fillRect/>
                    </a:stretch>
                  </pic:blipFill>
                  <pic:spPr>
                    <a:xfrm>
                      <a:off x="0" y="0"/>
                      <a:ext cx="5760085" cy="2736215"/>
                    </a:xfrm>
                    <a:prstGeom prst="rect">
                      <a:avLst/>
                    </a:prstGeom>
                  </pic:spPr>
                </pic:pic>
              </a:graphicData>
            </a:graphic>
          </wp:inline>
        </w:drawing>
      </w:r>
    </w:p>
    <w:p w14:paraId="548BCF63" w14:textId="77777777" w:rsidR="00065946" w:rsidRPr="0079398F" w:rsidRDefault="00065946" w:rsidP="00065946">
      <w:pPr>
        <w:pStyle w:val="Caption"/>
        <w:rPr>
          <w:rFonts w:cs="Times New Roman"/>
        </w:rPr>
      </w:pPr>
      <w:bookmarkStart w:id="215" w:name="_Toc217898167"/>
      <w:bookmarkStart w:id="216" w:name="_Toc218671992"/>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 xml:space="preserve"> Giao diện tổng quan khóa học dành cho sinh viên</w:t>
      </w:r>
      <w:bookmarkEnd w:id="215"/>
      <w:bookmarkEnd w:id="216"/>
    </w:p>
    <w:p w14:paraId="129FF610" w14:textId="77777777" w:rsidR="00065946" w:rsidRPr="0079398F" w:rsidRDefault="00065946" w:rsidP="00065946">
      <w:pPr>
        <w:pStyle w:val="Heading3"/>
        <w:rPr>
          <w:rFonts w:cs="Times New Roman"/>
        </w:rPr>
      </w:pPr>
      <w:bookmarkStart w:id="217" w:name="_Toc217898127"/>
      <w:bookmarkStart w:id="218" w:name="_Toc218671830"/>
      <w:r w:rsidRPr="0079398F">
        <w:rPr>
          <w:rFonts w:cs="Times New Roman"/>
        </w:rPr>
        <w:t>Giảng viên tạo bài kiểm tra</w:t>
      </w:r>
      <w:bookmarkEnd w:id="217"/>
      <w:bookmarkEnd w:id="218"/>
    </w:p>
    <w:p w14:paraId="1DAF8946" w14:textId="77777777" w:rsidR="00065946" w:rsidRPr="0079398F" w:rsidRDefault="00065946" w:rsidP="00065946">
      <w:pPr>
        <w:pStyle w:val="Noidung1"/>
        <w:rPr>
          <w:lang w:val="en-US"/>
        </w:rPr>
      </w:pPr>
      <w:r w:rsidRPr="0079398F">
        <w:rPr>
          <w:lang w:val="en-US"/>
        </w:rPr>
        <w:t>Để tạo bài kiểm tra, trước hết giảng viên cần chuẩn bị ngân hàng câu hỏi tại giao diện </w:t>
      </w:r>
      <w:r w:rsidRPr="0079398F">
        <w:rPr>
          <w:b/>
          <w:lang w:val="en-US"/>
        </w:rPr>
        <w:t>Hình 4.5</w:t>
      </w:r>
      <w:r w:rsidRPr="0079398F">
        <w:rPr>
          <w:lang w:val="en-US"/>
        </w:rPr>
        <w:t>. Trang này cho phép xây dựng ngân hàng đề thi phong phú với các bộ lọc nâng cao theo loại câu, độ khó và chuẩn đầu ra. Giảng viên có thể thêm thủ công hoặc nhập hàng loạt từ file Excel/ZIP thông qua tính năng Import.</w:t>
      </w:r>
    </w:p>
    <w:p w14:paraId="72320484"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60222D1D" wp14:editId="1A29883B">
            <wp:extent cx="5760085" cy="4646930"/>
            <wp:effectExtent l="0" t="0" r="0" b="1270"/>
            <wp:docPr id="2141150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150749" name=""/>
                    <pic:cNvPicPr/>
                  </pic:nvPicPr>
                  <pic:blipFill>
                    <a:blip r:embed="rId44"/>
                    <a:stretch>
                      <a:fillRect/>
                    </a:stretch>
                  </pic:blipFill>
                  <pic:spPr>
                    <a:xfrm>
                      <a:off x="0" y="0"/>
                      <a:ext cx="5760085" cy="4646930"/>
                    </a:xfrm>
                    <a:prstGeom prst="rect">
                      <a:avLst/>
                    </a:prstGeom>
                  </pic:spPr>
                </pic:pic>
              </a:graphicData>
            </a:graphic>
          </wp:inline>
        </w:drawing>
      </w:r>
    </w:p>
    <w:p w14:paraId="03E41DBD" w14:textId="77777777" w:rsidR="00065946" w:rsidRPr="0079398F" w:rsidRDefault="00065946" w:rsidP="00065946">
      <w:pPr>
        <w:pStyle w:val="Caption"/>
        <w:rPr>
          <w:rFonts w:cs="Times New Roman"/>
        </w:rPr>
      </w:pPr>
      <w:bookmarkStart w:id="219" w:name="_Toc217898168"/>
      <w:bookmarkStart w:id="220" w:name="_Toc218671993"/>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5</w:t>
      </w:r>
      <w:r w:rsidRPr="0079398F">
        <w:rPr>
          <w:rFonts w:cs="Times New Roman"/>
        </w:rPr>
        <w:fldChar w:fldCharType="end"/>
      </w:r>
      <w:r w:rsidRPr="0079398F">
        <w:rPr>
          <w:rFonts w:cs="Times New Roman"/>
        </w:rPr>
        <w:t xml:space="preserve"> Giao diện quản lý ngân hàng câu hỏi</w:t>
      </w:r>
      <w:bookmarkEnd w:id="219"/>
      <w:bookmarkEnd w:id="220"/>
    </w:p>
    <w:p w14:paraId="615590C8" w14:textId="77777777" w:rsidR="00065946" w:rsidRPr="0079398F" w:rsidRDefault="00065946" w:rsidP="00065946">
      <w:pPr>
        <w:pStyle w:val="Noidung1"/>
        <w:rPr>
          <w:lang w:val="en-US"/>
        </w:rPr>
      </w:pPr>
      <w:r w:rsidRPr="0079398F">
        <w:rPr>
          <w:lang w:val="en-US"/>
        </w:rPr>
        <w:t>Khi thêm mới một câu hỏi, giao diện nhập liệu hiện ra như </w:t>
      </w:r>
      <w:r w:rsidRPr="0079398F">
        <w:rPr>
          <w:b/>
          <w:lang w:val="en-US"/>
        </w:rPr>
        <w:t>Hình 4.6</w:t>
      </w:r>
      <w:r w:rsidRPr="0079398F">
        <w:rPr>
          <w:lang w:val="en-US"/>
        </w:rPr>
        <w:t>. Biểu mẫu chi tiết cho phép nhập nội dung đề bài, chọn loại câu hỏi, mức độ khó và gắn thẻ chuẩn đầu ra. Hệ thống hỗ trợ cấu hình phương án trả lời, đánh dấu đáp án đúng và đính kèm tệp đa phương tiện minh họa.</w:t>
      </w:r>
    </w:p>
    <w:p w14:paraId="2AA0408B"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465BF8FA" wp14:editId="516B7BD7">
            <wp:extent cx="5760085" cy="4425315"/>
            <wp:effectExtent l="0" t="0" r="0" b="0"/>
            <wp:docPr id="915442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442027" name=""/>
                    <pic:cNvPicPr/>
                  </pic:nvPicPr>
                  <pic:blipFill>
                    <a:blip r:embed="rId45"/>
                    <a:stretch>
                      <a:fillRect/>
                    </a:stretch>
                  </pic:blipFill>
                  <pic:spPr>
                    <a:xfrm>
                      <a:off x="0" y="0"/>
                      <a:ext cx="5760085" cy="4425315"/>
                    </a:xfrm>
                    <a:prstGeom prst="rect">
                      <a:avLst/>
                    </a:prstGeom>
                  </pic:spPr>
                </pic:pic>
              </a:graphicData>
            </a:graphic>
          </wp:inline>
        </w:drawing>
      </w:r>
    </w:p>
    <w:p w14:paraId="60D8DFF2" w14:textId="77777777" w:rsidR="00065946" w:rsidRPr="0079398F" w:rsidRDefault="00065946" w:rsidP="00065946">
      <w:pPr>
        <w:pStyle w:val="Caption"/>
        <w:rPr>
          <w:rFonts w:cs="Times New Roman"/>
        </w:rPr>
      </w:pPr>
      <w:bookmarkStart w:id="221" w:name="_Toc217898169"/>
      <w:bookmarkStart w:id="222" w:name="_Toc218671994"/>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6</w:t>
      </w:r>
      <w:r w:rsidRPr="0079398F">
        <w:rPr>
          <w:rFonts w:cs="Times New Roman"/>
        </w:rPr>
        <w:fldChar w:fldCharType="end"/>
      </w:r>
      <w:r w:rsidRPr="0079398F">
        <w:rPr>
          <w:rFonts w:cs="Times New Roman"/>
        </w:rPr>
        <w:t xml:space="preserve"> Giao diện tạo mới câu hỏi</w:t>
      </w:r>
      <w:bookmarkEnd w:id="221"/>
      <w:bookmarkEnd w:id="222"/>
    </w:p>
    <w:p w14:paraId="7B1443BE"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237ACBF6" wp14:editId="38EF6293">
            <wp:extent cx="5760085" cy="3027045"/>
            <wp:effectExtent l="0" t="0" r="0" b="1905"/>
            <wp:docPr id="1684664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664811" name=""/>
                    <pic:cNvPicPr/>
                  </pic:nvPicPr>
                  <pic:blipFill>
                    <a:blip r:embed="rId46"/>
                    <a:stretch>
                      <a:fillRect/>
                    </a:stretch>
                  </pic:blipFill>
                  <pic:spPr>
                    <a:xfrm>
                      <a:off x="0" y="0"/>
                      <a:ext cx="5760085" cy="3027045"/>
                    </a:xfrm>
                    <a:prstGeom prst="rect">
                      <a:avLst/>
                    </a:prstGeom>
                  </pic:spPr>
                </pic:pic>
              </a:graphicData>
            </a:graphic>
          </wp:inline>
        </w:drawing>
      </w:r>
    </w:p>
    <w:p w14:paraId="5377C164" w14:textId="77777777" w:rsidR="00065946" w:rsidRPr="0079398F" w:rsidRDefault="00065946" w:rsidP="00065946">
      <w:pPr>
        <w:pStyle w:val="Caption"/>
        <w:rPr>
          <w:rFonts w:cs="Times New Roman"/>
        </w:rPr>
      </w:pPr>
      <w:bookmarkStart w:id="223" w:name="_Toc217898170"/>
      <w:bookmarkStart w:id="224" w:name="_Toc218671995"/>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7</w:t>
      </w:r>
      <w:r w:rsidRPr="0079398F">
        <w:rPr>
          <w:rFonts w:cs="Times New Roman"/>
        </w:rPr>
        <w:fldChar w:fldCharType="end"/>
      </w:r>
      <w:r w:rsidRPr="0079398F">
        <w:rPr>
          <w:rFonts w:cs="Times New Roman"/>
        </w:rPr>
        <w:t xml:space="preserve"> Giao diện tạo mới bài kiểm tra - Bước 1</w:t>
      </w:r>
      <w:bookmarkEnd w:id="223"/>
      <w:bookmarkEnd w:id="224"/>
    </w:p>
    <w:p w14:paraId="3442EC6D" w14:textId="77777777" w:rsidR="00065946" w:rsidRPr="0079398F" w:rsidRDefault="00065946" w:rsidP="00065946">
      <w:pPr>
        <w:pStyle w:val="Noidung1"/>
        <w:rPr>
          <w:lang w:val="en-US"/>
        </w:rPr>
      </w:pPr>
      <w:r w:rsidRPr="0079398F">
        <w:rPr>
          <w:lang w:val="en-US"/>
        </w:rPr>
        <w:lastRenderedPageBreak/>
        <w:t>Sau khi có dữ liệu, giảng viên tiến hành tạo bài kiểm tra theo quy trình 4 bước: Tại </w:t>
      </w:r>
      <w:r w:rsidRPr="0079398F">
        <w:rPr>
          <w:b/>
          <w:lang w:val="en-US"/>
        </w:rPr>
        <w:t>Bước 1 (Hình 4.7)</w:t>
      </w:r>
      <w:r w:rsidRPr="0079398F">
        <w:rPr>
          <w:lang w:val="en-US"/>
        </w:rPr>
        <w:t>, giao diện hiển thị thanh tiến trình phía trên. Giảng viên chọn khóa học áp dụng, đặt tên bài kiểm tra và thiết lập thời gian làm bài tại bước "Thông tin cơ bản".</w:t>
      </w:r>
    </w:p>
    <w:p w14:paraId="0674D5F0" w14:textId="77777777" w:rsidR="00065946" w:rsidRPr="0079398F" w:rsidRDefault="00065946" w:rsidP="00065946">
      <w:pPr>
        <w:pStyle w:val="Noidung1"/>
        <w:rPr>
          <w:lang w:val="en-US"/>
        </w:rPr>
      </w:pPr>
      <w:r w:rsidRPr="0079398F">
        <w:rPr>
          <w:lang w:val="en-US"/>
        </w:rPr>
        <w:t>Tại </w:t>
      </w:r>
      <w:r w:rsidRPr="0079398F">
        <w:rPr>
          <w:b/>
          <w:lang w:val="en-US"/>
        </w:rPr>
        <w:t>Bước 2 (Hình 4.8)</w:t>
      </w:r>
      <w:r w:rsidRPr="0079398F">
        <w:rPr>
          <w:lang w:val="en-US"/>
        </w:rPr>
        <w:t>, giảng viên chọn "Chế độ Quiz". Hệ thống cung cấp hai tùy chọn: "Chế độ Đánh giá" cho bài thi chính thức và "Chế độ Luyện tập" tích hợp yếu tố trò chơi hóa để tăng tương tác.</w:t>
      </w:r>
    </w:p>
    <w:p w14:paraId="4B3FFE7A"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52A582CF" wp14:editId="32981E22">
            <wp:extent cx="5760085" cy="2766060"/>
            <wp:effectExtent l="0" t="0" r="0" b="0"/>
            <wp:docPr id="946809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9384" name=""/>
                    <pic:cNvPicPr/>
                  </pic:nvPicPr>
                  <pic:blipFill>
                    <a:blip r:embed="rId47"/>
                    <a:stretch>
                      <a:fillRect/>
                    </a:stretch>
                  </pic:blipFill>
                  <pic:spPr>
                    <a:xfrm>
                      <a:off x="0" y="0"/>
                      <a:ext cx="5760085" cy="2766060"/>
                    </a:xfrm>
                    <a:prstGeom prst="rect">
                      <a:avLst/>
                    </a:prstGeom>
                  </pic:spPr>
                </pic:pic>
              </a:graphicData>
            </a:graphic>
          </wp:inline>
        </w:drawing>
      </w:r>
    </w:p>
    <w:p w14:paraId="71126130" w14:textId="77777777" w:rsidR="00065946" w:rsidRPr="0079398F" w:rsidRDefault="00065946" w:rsidP="00065946">
      <w:pPr>
        <w:pStyle w:val="Caption"/>
        <w:rPr>
          <w:rFonts w:cs="Times New Roman"/>
        </w:rPr>
      </w:pPr>
      <w:bookmarkStart w:id="225" w:name="_Toc217898171"/>
      <w:bookmarkStart w:id="226" w:name="_Toc218671996"/>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8</w:t>
      </w:r>
      <w:r w:rsidRPr="0079398F">
        <w:rPr>
          <w:rFonts w:cs="Times New Roman"/>
        </w:rPr>
        <w:fldChar w:fldCharType="end"/>
      </w:r>
      <w:r w:rsidRPr="0079398F">
        <w:rPr>
          <w:rFonts w:cs="Times New Roman"/>
        </w:rPr>
        <w:t xml:space="preserve"> Giao diện tạo mới bài kiểm tra - Bước 2</w:t>
      </w:r>
      <w:bookmarkEnd w:id="225"/>
      <w:bookmarkEnd w:id="226"/>
    </w:p>
    <w:p w14:paraId="69276A97" w14:textId="77777777" w:rsidR="00065946" w:rsidRPr="0079398F" w:rsidRDefault="00065946" w:rsidP="00065946">
      <w:pPr>
        <w:pStyle w:val="Noidung1"/>
        <w:rPr>
          <w:lang w:val="en-US"/>
        </w:rPr>
      </w:pPr>
      <w:r w:rsidRPr="0079398F">
        <w:rPr>
          <w:lang w:val="en-US"/>
        </w:rPr>
        <w:t>Tại </w:t>
      </w:r>
      <w:r w:rsidRPr="0079398F">
        <w:rPr>
          <w:b/>
          <w:lang w:val="en-US"/>
        </w:rPr>
        <w:t>Bước 3 (Hình 4.9)</w:t>
      </w:r>
      <w:r w:rsidRPr="0079398F">
        <w:rPr>
          <w:lang w:val="en-US"/>
        </w:rPr>
        <w:t>, giảng viên xác định phạm vi kiến thức bằng cách chọn "Mục tiêu học tập". Danh sách các chuẩn đầu ra được hiển thị kèm thông tin chương học liên quan, hỗ trợ tính năng chọn tất cả hoặc chọn lẻ từng mục.</w:t>
      </w:r>
    </w:p>
    <w:p w14:paraId="2831224F"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10C8DD84" wp14:editId="04E6B84B">
            <wp:extent cx="5760085" cy="4890135"/>
            <wp:effectExtent l="0" t="0" r="0" b="5715"/>
            <wp:docPr id="193221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210553" name=""/>
                    <pic:cNvPicPr/>
                  </pic:nvPicPr>
                  <pic:blipFill>
                    <a:blip r:embed="rId48"/>
                    <a:stretch>
                      <a:fillRect/>
                    </a:stretch>
                  </pic:blipFill>
                  <pic:spPr>
                    <a:xfrm>
                      <a:off x="0" y="0"/>
                      <a:ext cx="5760085" cy="4890135"/>
                    </a:xfrm>
                    <a:prstGeom prst="rect">
                      <a:avLst/>
                    </a:prstGeom>
                  </pic:spPr>
                </pic:pic>
              </a:graphicData>
            </a:graphic>
          </wp:inline>
        </w:drawing>
      </w:r>
    </w:p>
    <w:p w14:paraId="7FFE0969" w14:textId="77777777" w:rsidR="00065946" w:rsidRPr="0079398F" w:rsidRDefault="00065946" w:rsidP="00065946">
      <w:pPr>
        <w:pStyle w:val="Caption"/>
        <w:rPr>
          <w:rFonts w:cs="Times New Roman"/>
        </w:rPr>
      </w:pPr>
      <w:bookmarkStart w:id="227" w:name="_Toc217898172"/>
      <w:bookmarkStart w:id="228" w:name="_Toc218671997"/>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9</w:t>
      </w:r>
      <w:r w:rsidRPr="0079398F">
        <w:rPr>
          <w:rFonts w:cs="Times New Roman"/>
        </w:rPr>
        <w:fldChar w:fldCharType="end"/>
      </w:r>
      <w:r w:rsidRPr="0079398F">
        <w:rPr>
          <w:rFonts w:cs="Times New Roman"/>
        </w:rPr>
        <w:t xml:space="preserve"> Giao diện tạo mới bài kiểm tra - Bước 3</w:t>
      </w:r>
      <w:bookmarkEnd w:id="227"/>
      <w:bookmarkEnd w:id="228"/>
    </w:p>
    <w:p w14:paraId="4FBC03BE" w14:textId="77777777" w:rsidR="00065946" w:rsidRPr="0079398F" w:rsidRDefault="00065946" w:rsidP="00065946">
      <w:pPr>
        <w:pStyle w:val="Noidung1"/>
        <w:rPr>
          <w:lang w:val="en-US"/>
        </w:rPr>
      </w:pPr>
      <w:r w:rsidRPr="0079398F">
        <w:rPr>
          <w:lang w:val="en-US"/>
        </w:rPr>
        <w:t>Tại </w:t>
      </w:r>
      <w:r w:rsidRPr="0079398F">
        <w:rPr>
          <w:b/>
          <w:lang w:val="en-US"/>
        </w:rPr>
        <w:t>Bước 4 (Hình 4.10)</w:t>
      </w:r>
      <w:r w:rsidRPr="0079398F">
        <w:rPr>
          <w:lang w:val="en-US"/>
        </w:rPr>
        <w:t>, bước cuối cùng là thiết lập "Tiêu chí câu hỏi". Giảng viên nhập tổng số lượng câu hỏi và điều chỉnh thanh trượt tỷ lệ độ khó. Hệ thống tự động tính toán để đảm bảo tổng tỷ lệ là 100% trước khi tạo đề.</w:t>
      </w:r>
    </w:p>
    <w:p w14:paraId="7AE880F0"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2238D696" wp14:editId="798CFAF3">
            <wp:extent cx="5760085" cy="3482975"/>
            <wp:effectExtent l="0" t="0" r="0" b="3175"/>
            <wp:docPr id="44703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03674" name=""/>
                    <pic:cNvPicPr/>
                  </pic:nvPicPr>
                  <pic:blipFill>
                    <a:blip r:embed="rId49"/>
                    <a:stretch>
                      <a:fillRect/>
                    </a:stretch>
                  </pic:blipFill>
                  <pic:spPr>
                    <a:xfrm>
                      <a:off x="0" y="0"/>
                      <a:ext cx="5760085" cy="3482975"/>
                    </a:xfrm>
                    <a:prstGeom prst="rect">
                      <a:avLst/>
                    </a:prstGeom>
                  </pic:spPr>
                </pic:pic>
              </a:graphicData>
            </a:graphic>
          </wp:inline>
        </w:drawing>
      </w:r>
    </w:p>
    <w:p w14:paraId="44A76D20" w14:textId="77777777" w:rsidR="00065946" w:rsidRPr="0079398F" w:rsidRDefault="00065946" w:rsidP="00065946">
      <w:pPr>
        <w:pStyle w:val="Caption"/>
        <w:rPr>
          <w:rFonts w:cs="Times New Roman"/>
        </w:rPr>
      </w:pPr>
      <w:bookmarkStart w:id="229" w:name="_Toc217898173"/>
      <w:bookmarkStart w:id="230" w:name="_Toc218671998"/>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10</w:t>
      </w:r>
      <w:r w:rsidRPr="0079398F">
        <w:rPr>
          <w:rFonts w:cs="Times New Roman"/>
        </w:rPr>
        <w:fldChar w:fldCharType="end"/>
      </w:r>
      <w:r w:rsidRPr="0079398F">
        <w:rPr>
          <w:rFonts w:cs="Times New Roman"/>
        </w:rPr>
        <w:t xml:space="preserve"> Giao diện tạo mới bài kiểm tra - Bước 4</w:t>
      </w:r>
      <w:bookmarkEnd w:id="229"/>
      <w:bookmarkEnd w:id="230"/>
    </w:p>
    <w:p w14:paraId="66123ADE"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308440E7" wp14:editId="5CBAA4E0">
            <wp:extent cx="5760085" cy="3660140"/>
            <wp:effectExtent l="0" t="0" r="0" b="0"/>
            <wp:docPr id="2064527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527892" name=""/>
                    <pic:cNvPicPr/>
                  </pic:nvPicPr>
                  <pic:blipFill>
                    <a:blip r:embed="rId50"/>
                    <a:stretch>
                      <a:fillRect/>
                    </a:stretch>
                  </pic:blipFill>
                  <pic:spPr>
                    <a:xfrm>
                      <a:off x="0" y="0"/>
                      <a:ext cx="5760085" cy="3660140"/>
                    </a:xfrm>
                    <a:prstGeom prst="rect">
                      <a:avLst/>
                    </a:prstGeom>
                  </pic:spPr>
                </pic:pic>
              </a:graphicData>
            </a:graphic>
          </wp:inline>
        </w:drawing>
      </w:r>
    </w:p>
    <w:p w14:paraId="6469331C" w14:textId="77777777" w:rsidR="00065946" w:rsidRPr="0079398F" w:rsidRDefault="00065946" w:rsidP="00065946">
      <w:pPr>
        <w:pStyle w:val="Caption"/>
        <w:rPr>
          <w:rFonts w:cs="Times New Roman"/>
        </w:rPr>
      </w:pPr>
      <w:bookmarkStart w:id="231" w:name="_Toc217898174"/>
      <w:bookmarkStart w:id="232" w:name="_Toc218671999"/>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11</w:t>
      </w:r>
      <w:r w:rsidRPr="0079398F">
        <w:rPr>
          <w:rFonts w:cs="Times New Roman"/>
        </w:rPr>
        <w:fldChar w:fldCharType="end"/>
      </w:r>
      <w:r w:rsidRPr="0079398F">
        <w:rPr>
          <w:rFonts w:cs="Times New Roman"/>
        </w:rPr>
        <w:t xml:space="preserve"> Giao diện quản lý danh sách bài kiểm tra</w:t>
      </w:r>
      <w:bookmarkEnd w:id="231"/>
      <w:bookmarkEnd w:id="232"/>
    </w:p>
    <w:p w14:paraId="32DA988F" w14:textId="77777777" w:rsidR="00065946" w:rsidRPr="0079398F" w:rsidRDefault="00065946" w:rsidP="00065946">
      <w:pPr>
        <w:pStyle w:val="Noidung1"/>
        <w:rPr>
          <w:lang w:val="en-US"/>
        </w:rPr>
      </w:pPr>
    </w:p>
    <w:p w14:paraId="071B6232" w14:textId="77777777" w:rsidR="00065946" w:rsidRPr="0079398F" w:rsidRDefault="00065946" w:rsidP="00065946">
      <w:pPr>
        <w:pStyle w:val="Noidung1"/>
        <w:rPr>
          <w:lang w:val="en-US"/>
        </w:rPr>
      </w:pPr>
      <w:r w:rsidRPr="0079398F">
        <w:rPr>
          <w:lang w:val="en-US"/>
        </w:rPr>
        <w:lastRenderedPageBreak/>
        <w:t>Sau khi hoàn tất các bước tạo, hệ thống chuyển hướng về trang </w:t>
      </w:r>
      <w:r w:rsidRPr="0079398F">
        <w:rPr>
          <w:bCs w:val="0"/>
          <w:lang w:val="en-US"/>
        </w:rPr>
        <w:t>Quản lý danh sách bài kiểm tra</w:t>
      </w:r>
      <w:r w:rsidRPr="0079398F">
        <w:rPr>
          <w:lang w:val="en-US"/>
        </w:rPr>
        <w:t> như </w:t>
      </w:r>
      <w:r w:rsidRPr="0079398F">
        <w:rPr>
          <w:b/>
          <w:lang w:val="en-US"/>
        </w:rPr>
        <w:t>Hình 4.11</w:t>
      </w:r>
      <w:r w:rsidRPr="0079398F">
        <w:rPr>
          <w:lang w:val="en-US"/>
        </w:rPr>
        <w:t>. Tại đây liệt kê toàn bộ các bài thi đã tạo trong khóa học dưới dạng lưới thẻ. Mỗi thẻ hiển thị thông tin tóm tắt gồm tên bài, thời gian làm bài và trạng thái.</w:t>
      </w:r>
    </w:p>
    <w:p w14:paraId="4092CD23" w14:textId="77777777" w:rsidR="00065946" w:rsidRPr="0079398F" w:rsidRDefault="00065946" w:rsidP="00065946">
      <w:pPr>
        <w:pStyle w:val="Noidung1"/>
        <w:rPr>
          <w:lang w:val="en-US"/>
        </w:rPr>
      </w:pPr>
      <w:r w:rsidRPr="0079398F">
        <w:rPr>
          <w:lang w:val="en-US"/>
        </w:rPr>
        <w:t>Nếu cần kiểm tra lại nội dung đề thi trước khi tổ chức, giảng viên truy cập vào giao diện </w:t>
      </w:r>
      <w:r w:rsidRPr="0079398F">
        <w:rPr>
          <w:bCs w:val="0"/>
          <w:lang w:val="en-US"/>
        </w:rPr>
        <w:t>Chi tiết bài kiểm tra</w:t>
      </w:r>
      <w:r w:rsidRPr="0079398F">
        <w:rPr>
          <w:lang w:val="en-US"/>
        </w:rPr>
        <w:t> tại </w:t>
      </w:r>
      <w:r w:rsidRPr="0079398F">
        <w:rPr>
          <w:b/>
          <w:lang w:val="en-US"/>
        </w:rPr>
        <w:t>Hình 4.12</w:t>
      </w:r>
      <w:r w:rsidRPr="0079398F">
        <w:rPr>
          <w:lang w:val="en-US"/>
        </w:rPr>
        <w:t>. Trang này hiển thị danh sách các câu hỏi đã được hệ thống chọn lọc ngẫu nhiên kèm mã PIN truy cập. Giảng viên có thể sử dụng tính năng trộn câu hỏi hoặc chỉnh sửa lại nếu cần thiết.</w:t>
      </w:r>
    </w:p>
    <w:p w14:paraId="5AD4A1AA"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7F53FFBC" wp14:editId="5486D1BF">
            <wp:extent cx="5760085" cy="3966210"/>
            <wp:effectExtent l="0" t="0" r="0" b="0"/>
            <wp:docPr id="51650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50070" name=""/>
                    <pic:cNvPicPr/>
                  </pic:nvPicPr>
                  <pic:blipFill>
                    <a:blip r:embed="rId51"/>
                    <a:stretch>
                      <a:fillRect/>
                    </a:stretch>
                  </pic:blipFill>
                  <pic:spPr>
                    <a:xfrm>
                      <a:off x="0" y="0"/>
                      <a:ext cx="5760085" cy="3966210"/>
                    </a:xfrm>
                    <a:prstGeom prst="rect">
                      <a:avLst/>
                    </a:prstGeom>
                  </pic:spPr>
                </pic:pic>
              </a:graphicData>
            </a:graphic>
          </wp:inline>
        </w:drawing>
      </w:r>
    </w:p>
    <w:p w14:paraId="2A4ACA74" w14:textId="77777777" w:rsidR="00065946" w:rsidRPr="0079398F" w:rsidRDefault="00065946" w:rsidP="00065946">
      <w:pPr>
        <w:pStyle w:val="Caption"/>
        <w:rPr>
          <w:rFonts w:cs="Times New Roman"/>
        </w:rPr>
      </w:pPr>
      <w:bookmarkStart w:id="233" w:name="_Toc217898175"/>
      <w:bookmarkStart w:id="234" w:name="_Toc218672000"/>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12</w:t>
      </w:r>
      <w:r w:rsidRPr="0079398F">
        <w:rPr>
          <w:rFonts w:cs="Times New Roman"/>
        </w:rPr>
        <w:fldChar w:fldCharType="end"/>
      </w:r>
      <w:r w:rsidRPr="0079398F">
        <w:rPr>
          <w:rFonts w:cs="Times New Roman"/>
        </w:rPr>
        <w:t xml:space="preserve"> Chi tiết bài kiểm tra</w:t>
      </w:r>
      <w:bookmarkEnd w:id="233"/>
      <w:bookmarkEnd w:id="234"/>
    </w:p>
    <w:p w14:paraId="124599DD" w14:textId="77777777" w:rsidR="00065946" w:rsidRPr="0079398F" w:rsidRDefault="00065946" w:rsidP="00065946">
      <w:pPr>
        <w:pStyle w:val="Noidung1"/>
        <w:rPr>
          <w:lang w:val="en-US"/>
        </w:rPr>
      </w:pPr>
      <w:r w:rsidRPr="0079398F">
        <w:rPr>
          <w:lang w:val="en-US"/>
        </w:rPr>
        <w:t>Để tiến hành thi, từ danh sách bài kiểm tra, giảng viên nhấn nút chức năng để vào phòng, mở </w:t>
      </w:r>
      <w:r w:rsidRPr="0079398F">
        <w:rPr>
          <w:bCs w:val="0"/>
          <w:lang w:val="en-US"/>
        </w:rPr>
        <w:t>Màn hình sảnh chờ</w:t>
      </w:r>
      <w:r w:rsidRPr="0079398F">
        <w:rPr>
          <w:lang w:val="en-US"/>
        </w:rPr>
        <w:t> như </w:t>
      </w:r>
      <w:r w:rsidRPr="0079398F">
        <w:rPr>
          <w:b/>
          <w:lang w:val="en-US"/>
        </w:rPr>
        <w:t>Hình 4.13</w:t>
      </w:r>
      <w:r w:rsidRPr="0079398F">
        <w:rPr>
          <w:lang w:val="en-US"/>
        </w:rPr>
        <w:t>. Mã PIN tham gia được hiển thị rất lớn ở trung tâm. Danh sách sinh viên đã vào phòng chờ sẽ xuất hiện theo thời gian thực ở phía dưới, giúp giảng viên kiểm soát sĩ số trước khi nhấn nút "Bắt đầu".</w:t>
      </w:r>
    </w:p>
    <w:p w14:paraId="132C5EF9"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53296F5E" wp14:editId="77A240F6">
            <wp:extent cx="5509260" cy="2617066"/>
            <wp:effectExtent l="0" t="0" r="0" b="0"/>
            <wp:docPr id="1633817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817564" name=""/>
                    <pic:cNvPicPr/>
                  </pic:nvPicPr>
                  <pic:blipFill>
                    <a:blip r:embed="rId52"/>
                    <a:stretch>
                      <a:fillRect/>
                    </a:stretch>
                  </pic:blipFill>
                  <pic:spPr>
                    <a:xfrm>
                      <a:off x="0" y="0"/>
                      <a:ext cx="5526134" cy="2625082"/>
                    </a:xfrm>
                    <a:prstGeom prst="rect">
                      <a:avLst/>
                    </a:prstGeom>
                  </pic:spPr>
                </pic:pic>
              </a:graphicData>
            </a:graphic>
          </wp:inline>
        </w:drawing>
      </w:r>
    </w:p>
    <w:p w14:paraId="284425F7" w14:textId="77777777" w:rsidR="00065946" w:rsidRPr="0079398F" w:rsidRDefault="00065946" w:rsidP="00065946">
      <w:pPr>
        <w:pStyle w:val="Caption"/>
        <w:rPr>
          <w:rFonts w:cs="Times New Roman"/>
        </w:rPr>
      </w:pPr>
      <w:bookmarkStart w:id="235" w:name="_Toc217898176"/>
      <w:bookmarkStart w:id="236" w:name="_Toc218672001"/>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13</w:t>
      </w:r>
      <w:r w:rsidRPr="0079398F">
        <w:rPr>
          <w:rFonts w:cs="Times New Roman"/>
        </w:rPr>
        <w:fldChar w:fldCharType="end"/>
      </w:r>
      <w:r w:rsidRPr="0079398F">
        <w:rPr>
          <w:rFonts w:cs="Times New Roman"/>
        </w:rPr>
        <w:t xml:space="preserve"> Màn hình sảnh chờ bài kiểm tra</w:t>
      </w:r>
      <w:bookmarkEnd w:id="235"/>
      <w:bookmarkEnd w:id="236"/>
    </w:p>
    <w:p w14:paraId="59712E59" w14:textId="77777777" w:rsidR="00065946" w:rsidRPr="0079398F" w:rsidRDefault="00065946" w:rsidP="00065946">
      <w:pPr>
        <w:pStyle w:val="Heading3"/>
        <w:rPr>
          <w:rFonts w:cs="Times New Roman"/>
        </w:rPr>
      </w:pPr>
      <w:bookmarkStart w:id="237" w:name="_Toc217898128"/>
      <w:bookmarkStart w:id="238" w:name="_Toc218671831"/>
      <w:r w:rsidRPr="0079398F">
        <w:rPr>
          <w:rFonts w:cs="Times New Roman"/>
        </w:rPr>
        <w:t>Sinh viên làm bài dạng Game</w:t>
      </w:r>
      <w:bookmarkEnd w:id="237"/>
      <w:bookmarkEnd w:id="238"/>
    </w:p>
    <w:p w14:paraId="660C0052" w14:textId="77777777" w:rsidR="00065946" w:rsidRPr="0079398F" w:rsidRDefault="00065946" w:rsidP="00065946">
      <w:pPr>
        <w:pStyle w:val="Noidung1"/>
        <w:rPr>
          <w:lang w:val="en-US"/>
        </w:rPr>
      </w:pPr>
      <w:r w:rsidRPr="0079398F">
        <w:rPr>
          <w:lang w:val="en-US"/>
        </w:rPr>
        <w:t>Từ phía sinh viên, sau khi nhập mã PIN, hệ thống chuyển đến màn hình chờ như </w:t>
      </w:r>
      <w:r w:rsidRPr="0079398F">
        <w:rPr>
          <w:b/>
          <w:lang w:val="en-US"/>
        </w:rPr>
        <w:t>Hình 4.14</w:t>
      </w:r>
      <w:r w:rsidRPr="0079398F">
        <w:rPr>
          <w:lang w:val="en-US"/>
        </w:rPr>
        <w:t>. Màn hình hiển thị trạng thái "Đang chờ giảng viên bắt đầu" cùng thông tin cá nhân. Sinh viên có thể sử dụng nút biểu tượng cảm xúc ở góc dưới để tương tác trong lúc chờ đợi.</w:t>
      </w:r>
    </w:p>
    <w:p w14:paraId="75752A85"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26A31913" wp14:editId="5A05C38B">
            <wp:extent cx="5760085" cy="1968500"/>
            <wp:effectExtent l="0" t="0" r="0" b="0"/>
            <wp:docPr id="627834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834139" name=""/>
                    <pic:cNvPicPr/>
                  </pic:nvPicPr>
                  <pic:blipFill rotWithShape="1">
                    <a:blip r:embed="rId53"/>
                    <a:srcRect b="27486"/>
                    <a:stretch/>
                  </pic:blipFill>
                  <pic:spPr bwMode="auto">
                    <a:xfrm>
                      <a:off x="0" y="0"/>
                      <a:ext cx="5760085" cy="1968500"/>
                    </a:xfrm>
                    <a:prstGeom prst="rect">
                      <a:avLst/>
                    </a:prstGeom>
                    <a:ln>
                      <a:noFill/>
                    </a:ln>
                    <a:extLst>
                      <a:ext uri="{53640926-AAD7-44D8-BBD7-CCE9431645EC}">
                        <a14:shadowObscured xmlns:a14="http://schemas.microsoft.com/office/drawing/2010/main"/>
                      </a:ext>
                    </a:extLst>
                  </pic:spPr>
                </pic:pic>
              </a:graphicData>
            </a:graphic>
          </wp:inline>
        </w:drawing>
      </w:r>
    </w:p>
    <w:p w14:paraId="2AED1D44" w14:textId="77777777" w:rsidR="00065946" w:rsidRPr="0079398F" w:rsidRDefault="00065946" w:rsidP="00065946">
      <w:pPr>
        <w:pStyle w:val="Caption"/>
        <w:rPr>
          <w:rFonts w:cs="Times New Roman"/>
        </w:rPr>
      </w:pPr>
      <w:bookmarkStart w:id="239" w:name="_Toc217898177"/>
      <w:bookmarkStart w:id="240" w:name="_Toc218672002"/>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14</w:t>
      </w:r>
      <w:r w:rsidRPr="0079398F">
        <w:rPr>
          <w:rFonts w:cs="Times New Roman"/>
        </w:rPr>
        <w:fldChar w:fldCharType="end"/>
      </w:r>
      <w:r w:rsidRPr="0079398F">
        <w:rPr>
          <w:rFonts w:cs="Times New Roman"/>
        </w:rPr>
        <w:t xml:space="preserve"> Màn hình chờ tham gia của sinh viên</w:t>
      </w:r>
      <w:bookmarkEnd w:id="239"/>
      <w:bookmarkEnd w:id="240"/>
    </w:p>
    <w:p w14:paraId="6588715F" w14:textId="77777777" w:rsidR="00065946" w:rsidRPr="0079398F" w:rsidRDefault="00065946" w:rsidP="00065946">
      <w:pPr>
        <w:pStyle w:val="Noidung1"/>
        <w:rPr>
          <w:lang w:val="en-US"/>
        </w:rPr>
      </w:pPr>
      <w:r w:rsidRPr="0079398F">
        <w:rPr>
          <w:lang w:val="en-US"/>
        </w:rPr>
        <w:t>Khi bài thi bắt đầu, giao diện chuyển sang phong cách trò chơi như </w:t>
      </w:r>
      <w:r w:rsidRPr="0079398F">
        <w:rPr>
          <w:b/>
          <w:lang w:val="en-US"/>
        </w:rPr>
        <w:t>Hình 4.15</w:t>
      </w:r>
      <w:r w:rsidRPr="0079398F">
        <w:rPr>
          <w:lang w:val="en-US"/>
        </w:rPr>
        <w:t>. Màn hình mô phỏng bối cảnh nhân vật vượt chướng ngại vật. Câu hỏi trắc nghiệm hiển thị nổi bật ở giữa cùng 4 phương án. Các yếu tố như thời gian, bảng xếp hạng và điều khiển âm thanh được bố trí ở các góc, tạo trải nghiệm thi đấu thú vị.</w:t>
      </w:r>
    </w:p>
    <w:p w14:paraId="3E724824"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2A2B9CF0" wp14:editId="66307D2D">
            <wp:extent cx="5760085" cy="2736215"/>
            <wp:effectExtent l="0" t="0" r="0" b="6985"/>
            <wp:docPr id="3361649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164948" name=""/>
                    <pic:cNvPicPr/>
                  </pic:nvPicPr>
                  <pic:blipFill>
                    <a:blip r:embed="rId54"/>
                    <a:stretch>
                      <a:fillRect/>
                    </a:stretch>
                  </pic:blipFill>
                  <pic:spPr>
                    <a:xfrm>
                      <a:off x="0" y="0"/>
                      <a:ext cx="5760085" cy="2736215"/>
                    </a:xfrm>
                    <a:prstGeom prst="rect">
                      <a:avLst/>
                    </a:prstGeom>
                  </pic:spPr>
                </pic:pic>
              </a:graphicData>
            </a:graphic>
          </wp:inline>
        </w:drawing>
      </w:r>
    </w:p>
    <w:p w14:paraId="414665DE" w14:textId="77777777" w:rsidR="00065946" w:rsidRPr="0079398F" w:rsidRDefault="00065946" w:rsidP="00065946">
      <w:pPr>
        <w:pStyle w:val="Caption"/>
        <w:rPr>
          <w:rFonts w:cs="Times New Roman"/>
        </w:rPr>
      </w:pPr>
      <w:bookmarkStart w:id="241" w:name="_Toc217898178"/>
      <w:bookmarkStart w:id="242" w:name="_Toc218672003"/>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15</w:t>
      </w:r>
      <w:r w:rsidRPr="0079398F">
        <w:rPr>
          <w:rFonts w:cs="Times New Roman"/>
        </w:rPr>
        <w:fldChar w:fldCharType="end"/>
      </w:r>
      <w:r w:rsidRPr="0079398F">
        <w:rPr>
          <w:rFonts w:cs="Times New Roman"/>
        </w:rPr>
        <w:t xml:space="preserve"> Giao diện bài kiểm tra theo phong cách trò chơi</w:t>
      </w:r>
      <w:bookmarkEnd w:id="241"/>
      <w:bookmarkEnd w:id="242"/>
    </w:p>
    <w:p w14:paraId="44BED8DB"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6D3F06F4" wp14:editId="25FAB627">
            <wp:extent cx="5760085" cy="3794760"/>
            <wp:effectExtent l="0" t="0" r="0" b="0"/>
            <wp:docPr id="393303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303668" name=""/>
                    <pic:cNvPicPr/>
                  </pic:nvPicPr>
                  <pic:blipFill>
                    <a:blip r:embed="rId55"/>
                    <a:stretch>
                      <a:fillRect/>
                    </a:stretch>
                  </pic:blipFill>
                  <pic:spPr>
                    <a:xfrm>
                      <a:off x="0" y="0"/>
                      <a:ext cx="5760085" cy="3794760"/>
                    </a:xfrm>
                    <a:prstGeom prst="rect">
                      <a:avLst/>
                    </a:prstGeom>
                  </pic:spPr>
                </pic:pic>
              </a:graphicData>
            </a:graphic>
          </wp:inline>
        </w:drawing>
      </w:r>
    </w:p>
    <w:p w14:paraId="68920FEA" w14:textId="77777777" w:rsidR="00065946" w:rsidRPr="0079398F" w:rsidRDefault="00065946" w:rsidP="00065946">
      <w:pPr>
        <w:pStyle w:val="Caption"/>
        <w:rPr>
          <w:rFonts w:cs="Times New Roman"/>
        </w:rPr>
      </w:pPr>
      <w:bookmarkStart w:id="243" w:name="_Toc217898179"/>
      <w:bookmarkStart w:id="244" w:name="_Toc218672004"/>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16</w:t>
      </w:r>
      <w:r w:rsidRPr="0079398F">
        <w:rPr>
          <w:rFonts w:cs="Times New Roman"/>
        </w:rPr>
        <w:fldChar w:fldCharType="end"/>
      </w:r>
      <w:r w:rsidRPr="0079398F">
        <w:rPr>
          <w:rFonts w:cs="Times New Roman"/>
        </w:rPr>
        <w:t xml:space="preserve"> Giao diện hoàn thành bài kiểm tra chế độ đánh giá</w:t>
      </w:r>
      <w:bookmarkEnd w:id="243"/>
      <w:bookmarkEnd w:id="244"/>
    </w:p>
    <w:p w14:paraId="4679735A" w14:textId="77777777" w:rsidR="00065946" w:rsidRPr="0079398F" w:rsidRDefault="00065946" w:rsidP="00065946">
      <w:pPr>
        <w:pStyle w:val="Noidung1"/>
      </w:pPr>
      <w:r w:rsidRPr="0079398F">
        <w:rPr>
          <w:lang w:val="en-US"/>
        </w:rPr>
        <w:t>Ngay khi hoàn thành tất cả các câu hỏi, hệ thống sẽ hiển thị giao diện </w:t>
      </w:r>
      <w:r w:rsidRPr="0079398F">
        <w:rPr>
          <w:b/>
          <w:lang w:val="en-US"/>
        </w:rPr>
        <w:t>Tổng kết bài làm</w:t>
      </w:r>
      <w:r w:rsidRPr="0079398F">
        <w:rPr>
          <w:lang w:val="en-US"/>
        </w:rPr>
        <w:t xml:space="preserve"> như </w:t>
      </w:r>
      <w:r w:rsidRPr="0079398F">
        <w:rPr>
          <w:b/>
          <w:bCs w:val="0"/>
          <w:lang w:val="en-US"/>
        </w:rPr>
        <w:t>Hình 4.16</w:t>
      </w:r>
      <w:r w:rsidRPr="0079398F">
        <w:rPr>
          <w:lang w:val="en-US"/>
        </w:rPr>
        <w:t xml:space="preserve">. Tại đây, sinh viên nhận được phản hồi tức thì về hiệu suất của mình, bao gồm các chỉ số quan trọng: số câu đúng, số câu sai, tỷ lệ chính xác và tổng thời gian hoàn thành. Phần "Lượt chơi chính" cho phép sinh viên xem lại ngay lập tức </w:t>
      </w:r>
      <w:r w:rsidRPr="0079398F">
        <w:rPr>
          <w:lang w:val="en-US"/>
        </w:rPr>
        <w:lastRenderedPageBreak/>
        <w:t>nội dung câu hỏi và đối chiếu đáp án mình đã chọn với đáp án đúng, giúp rút kinh nghiệm nhanh trước khi nhấn nút "Về Menu Chính" để thoát ra.</w:t>
      </w:r>
    </w:p>
    <w:p w14:paraId="3C4B1A63" w14:textId="77777777" w:rsidR="00065946" w:rsidRPr="0079398F" w:rsidRDefault="00065946" w:rsidP="00065946">
      <w:pPr>
        <w:pStyle w:val="Heading3"/>
        <w:rPr>
          <w:rFonts w:cs="Times New Roman"/>
        </w:rPr>
      </w:pPr>
      <w:bookmarkStart w:id="245" w:name="_Toc217898129"/>
      <w:bookmarkStart w:id="246" w:name="_Toc218671832"/>
      <w:r w:rsidRPr="0079398F">
        <w:rPr>
          <w:rFonts w:cs="Times New Roman"/>
        </w:rPr>
        <w:t>Sinh viên xem kết quả và xếp hạng</w:t>
      </w:r>
      <w:bookmarkEnd w:id="245"/>
      <w:bookmarkEnd w:id="246"/>
    </w:p>
    <w:p w14:paraId="284027E0" w14:textId="77777777" w:rsidR="00065946" w:rsidRPr="0079398F" w:rsidRDefault="00065946" w:rsidP="00065946">
      <w:pPr>
        <w:pStyle w:val="Noidung1"/>
        <w:rPr>
          <w:lang w:val="en-US"/>
        </w:rPr>
      </w:pPr>
      <w:r w:rsidRPr="0079398F">
        <w:rPr>
          <w:lang w:val="en-US"/>
        </w:rPr>
        <w:t>Sau khi hoàn thành bài thi và quay trở lại màn hình chính, để xem lại thành tích của mình, sinh viên truy cập vào trang </w:t>
      </w:r>
      <w:r w:rsidRPr="0079398F">
        <w:rPr>
          <w:bCs w:val="0"/>
          <w:lang w:val="en-US"/>
        </w:rPr>
        <w:t>Lịch sử kết quả bài kiểm tra</w:t>
      </w:r>
      <w:r w:rsidRPr="0079398F">
        <w:rPr>
          <w:lang w:val="en-US"/>
        </w:rPr>
        <w:t> như </w:t>
      </w:r>
      <w:r w:rsidRPr="0079398F">
        <w:rPr>
          <w:b/>
          <w:lang w:val="en-US"/>
        </w:rPr>
        <w:t>Hình 4.17</w:t>
      </w:r>
      <w:r w:rsidRPr="0079398F">
        <w:rPr>
          <w:lang w:val="en-US"/>
        </w:rPr>
        <w:t>. Giao diện này lưu trữ toàn bộ các bài thi đã thực hiện, hiển thị danh sách tóm tắt gồm tên bài, điểm số đạt được, thời gian hoàn thành và trạng thái được thể hiện bằng màu sắc trực quan.</w:t>
      </w:r>
    </w:p>
    <w:p w14:paraId="40468308"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1E2AC538" wp14:editId="69DCC105">
            <wp:extent cx="5760085" cy="4260215"/>
            <wp:effectExtent l="0" t="0" r="0" b="6985"/>
            <wp:docPr id="4920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02922" name=""/>
                    <pic:cNvPicPr/>
                  </pic:nvPicPr>
                  <pic:blipFill>
                    <a:blip r:embed="rId56"/>
                    <a:stretch>
                      <a:fillRect/>
                    </a:stretch>
                  </pic:blipFill>
                  <pic:spPr>
                    <a:xfrm>
                      <a:off x="0" y="0"/>
                      <a:ext cx="5760085" cy="4260215"/>
                    </a:xfrm>
                    <a:prstGeom prst="rect">
                      <a:avLst/>
                    </a:prstGeom>
                  </pic:spPr>
                </pic:pic>
              </a:graphicData>
            </a:graphic>
          </wp:inline>
        </w:drawing>
      </w:r>
    </w:p>
    <w:p w14:paraId="6C1DAEC2" w14:textId="77777777" w:rsidR="00065946" w:rsidRPr="0079398F" w:rsidRDefault="00065946" w:rsidP="00065946">
      <w:pPr>
        <w:pStyle w:val="Caption"/>
        <w:rPr>
          <w:rFonts w:cs="Times New Roman"/>
        </w:rPr>
      </w:pPr>
      <w:bookmarkStart w:id="247" w:name="_Toc217898180"/>
      <w:bookmarkStart w:id="248" w:name="_Toc218672005"/>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17</w:t>
      </w:r>
      <w:r w:rsidRPr="0079398F">
        <w:rPr>
          <w:rFonts w:cs="Times New Roman"/>
        </w:rPr>
        <w:fldChar w:fldCharType="end"/>
      </w:r>
      <w:r w:rsidRPr="0079398F">
        <w:rPr>
          <w:rFonts w:cs="Times New Roman"/>
        </w:rPr>
        <w:t xml:space="preserve"> Lịch sử kết quả bài kiểm tra</w:t>
      </w:r>
      <w:bookmarkEnd w:id="247"/>
      <w:bookmarkEnd w:id="248"/>
    </w:p>
    <w:p w14:paraId="49C6350C" w14:textId="77777777" w:rsidR="00065946" w:rsidRPr="0079398F" w:rsidRDefault="00065946" w:rsidP="00065946">
      <w:pPr>
        <w:pStyle w:val="Noidung1"/>
        <w:rPr>
          <w:lang w:val="en-US"/>
        </w:rPr>
      </w:pPr>
      <w:r w:rsidRPr="0079398F">
        <w:rPr>
          <w:lang w:val="en-US"/>
        </w:rPr>
        <w:t>Khi nhấn vào một bài kiểm tra cụ thể trong danh sách lịch sử, hệ thống sẽ điều hướng đến giao diện </w:t>
      </w:r>
      <w:r w:rsidRPr="0079398F">
        <w:rPr>
          <w:bCs w:val="0"/>
          <w:lang w:val="en-US"/>
        </w:rPr>
        <w:t>Chi tiết kết quả và phân tích so sánh</w:t>
      </w:r>
      <w:r w:rsidRPr="0079398F">
        <w:rPr>
          <w:lang w:val="en-US"/>
        </w:rPr>
        <w:t> tại </w:t>
      </w:r>
      <w:r w:rsidRPr="0079398F">
        <w:rPr>
          <w:b/>
          <w:lang w:val="en-US"/>
        </w:rPr>
        <w:t>Hình 4.18</w:t>
      </w:r>
      <w:r w:rsidRPr="0079398F">
        <w:rPr>
          <w:lang w:val="en-US"/>
        </w:rPr>
        <w:t xml:space="preserve">. Đây là màn hình phân tích chuyên sâu dành cho sinh viên. Biểu đồ Radar trung tâm cho phép so sánh trực quan hiệu suất của cá nhân với mức trung bình lớp và nhóm sinh viên xuất </w:t>
      </w:r>
      <w:r w:rsidRPr="0079398F">
        <w:rPr>
          <w:lang w:val="en-US"/>
        </w:rPr>
        <w:lastRenderedPageBreak/>
        <w:t>sắc. Bên dưới, biểu đồ Bong bóng giúp sinh viên nhận diện mối tương quan giữa độ khó câu hỏi, chuẩn đầu ra và kết quả thực tế để có kế hoạch cải thiện phù hợp.</w:t>
      </w:r>
    </w:p>
    <w:p w14:paraId="53EDEED7"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54E5C830" wp14:editId="0E3DBE72">
            <wp:extent cx="5760085" cy="5163185"/>
            <wp:effectExtent l="0" t="0" r="0" b="0"/>
            <wp:docPr id="1410206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06991" name=""/>
                    <pic:cNvPicPr/>
                  </pic:nvPicPr>
                  <pic:blipFill>
                    <a:blip r:embed="rId57"/>
                    <a:stretch>
                      <a:fillRect/>
                    </a:stretch>
                  </pic:blipFill>
                  <pic:spPr>
                    <a:xfrm>
                      <a:off x="0" y="0"/>
                      <a:ext cx="5760085" cy="5163185"/>
                    </a:xfrm>
                    <a:prstGeom prst="rect">
                      <a:avLst/>
                    </a:prstGeom>
                  </pic:spPr>
                </pic:pic>
              </a:graphicData>
            </a:graphic>
          </wp:inline>
        </w:drawing>
      </w:r>
    </w:p>
    <w:p w14:paraId="69F09401" w14:textId="77777777" w:rsidR="00065946" w:rsidRPr="0079398F" w:rsidRDefault="00065946" w:rsidP="00065946">
      <w:pPr>
        <w:pStyle w:val="Caption"/>
        <w:rPr>
          <w:rFonts w:cs="Times New Roman"/>
        </w:rPr>
      </w:pPr>
      <w:bookmarkStart w:id="249" w:name="_Toc217898181"/>
      <w:bookmarkStart w:id="250" w:name="_Toc218672006"/>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18</w:t>
      </w:r>
      <w:r w:rsidRPr="0079398F">
        <w:rPr>
          <w:rFonts w:cs="Times New Roman"/>
        </w:rPr>
        <w:fldChar w:fldCharType="end"/>
      </w:r>
      <w:r w:rsidRPr="0079398F">
        <w:rPr>
          <w:rFonts w:cs="Times New Roman"/>
        </w:rPr>
        <w:t xml:space="preserve"> Chi tiết kết quả bài kiểm tra và phân tích so sánh</w:t>
      </w:r>
      <w:bookmarkEnd w:id="249"/>
      <w:bookmarkEnd w:id="250"/>
    </w:p>
    <w:p w14:paraId="4D6AEBC4" w14:textId="77777777" w:rsidR="00065946" w:rsidRPr="0079398F" w:rsidRDefault="00065946" w:rsidP="00065946">
      <w:pPr>
        <w:pStyle w:val="Noidung1"/>
        <w:rPr>
          <w:lang w:val="en-US"/>
        </w:rPr>
      </w:pPr>
      <w:r w:rsidRPr="0079398F">
        <w:rPr>
          <w:lang w:val="en-US"/>
        </w:rPr>
        <w:t>Sau khi tự đánh giá năng lực, sinh viên truy cập vào </w:t>
      </w:r>
      <w:r w:rsidRPr="0079398F">
        <w:rPr>
          <w:bCs w:val="0"/>
          <w:lang w:val="en-US"/>
        </w:rPr>
        <w:t>Bảng xếp hạng</w:t>
      </w:r>
      <w:r w:rsidRPr="0079398F">
        <w:rPr>
          <w:lang w:val="en-US"/>
        </w:rPr>
        <w:t> tại </w:t>
      </w:r>
      <w:r w:rsidRPr="0079398F">
        <w:rPr>
          <w:b/>
          <w:lang w:val="en-US"/>
        </w:rPr>
        <w:t>Hình 4.19</w:t>
      </w:r>
      <w:r w:rsidRPr="0079398F">
        <w:rPr>
          <w:lang w:val="en-US"/>
        </w:rPr>
        <w:t> để xem vị trí thi đua của mình trong lớp. Hệ thống vinh danh Top 3 sinh viên dẫn đầu trên bục hạng trang trọng, đồng thời liệt kê chi tiết thứ hạng của các thành viên còn lại, hỗ trợ bộ lọc thời gian theo tuần hoặc tháng.</w:t>
      </w:r>
    </w:p>
    <w:p w14:paraId="19E38C48"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71BFC931" wp14:editId="65965C54">
            <wp:extent cx="5760085" cy="5817235"/>
            <wp:effectExtent l="0" t="0" r="0" b="0"/>
            <wp:docPr id="783640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640894" name=""/>
                    <pic:cNvPicPr/>
                  </pic:nvPicPr>
                  <pic:blipFill>
                    <a:blip r:embed="rId58"/>
                    <a:stretch>
                      <a:fillRect/>
                    </a:stretch>
                  </pic:blipFill>
                  <pic:spPr>
                    <a:xfrm>
                      <a:off x="0" y="0"/>
                      <a:ext cx="5760085" cy="5817235"/>
                    </a:xfrm>
                    <a:prstGeom prst="rect">
                      <a:avLst/>
                    </a:prstGeom>
                  </pic:spPr>
                </pic:pic>
              </a:graphicData>
            </a:graphic>
          </wp:inline>
        </w:drawing>
      </w:r>
    </w:p>
    <w:p w14:paraId="498963F9" w14:textId="77777777" w:rsidR="00065946" w:rsidRPr="0079398F" w:rsidRDefault="00065946" w:rsidP="00065946">
      <w:pPr>
        <w:pStyle w:val="Caption"/>
        <w:rPr>
          <w:rFonts w:cs="Times New Roman"/>
        </w:rPr>
      </w:pPr>
      <w:bookmarkStart w:id="251" w:name="_Toc217898182"/>
      <w:bookmarkStart w:id="252" w:name="_Toc218672007"/>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19</w:t>
      </w:r>
      <w:r w:rsidRPr="0079398F">
        <w:rPr>
          <w:rFonts w:cs="Times New Roman"/>
        </w:rPr>
        <w:fldChar w:fldCharType="end"/>
      </w:r>
      <w:r w:rsidRPr="0079398F">
        <w:rPr>
          <w:rFonts w:cs="Times New Roman"/>
        </w:rPr>
        <w:t xml:space="preserve"> Bảng xếp hạng thành tích sinh viên</w:t>
      </w:r>
      <w:bookmarkEnd w:id="251"/>
      <w:bookmarkEnd w:id="252"/>
    </w:p>
    <w:p w14:paraId="36CD1BAD" w14:textId="77777777" w:rsidR="00065946" w:rsidRPr="0079398F" w:rsidRDefault="00065946" w:rsidP="00065946">
      <w:pPr>
        <w:pStyle w:val="Heading3"/>
        <w:rPr>
          <w:rFonts w:cs="Times New Roman"/>
        </w:rPr>
      </w:pPr>
      <w:bookmarkStart w:id="253" w:name="_Toc217898130"/>
      <w:bookmarkStart w:id="254" w:name="_Toc218671833"/>
      <w:r w:rsidRPr="0079398F">
        <w:rPr>
          <w:rFonts w:cs="Times New Roman"/>
        </w:rPr>
        <w:t>Quản trị viên quản lý hệ thống</w:t>
      </w:r>
      <w:bookmarkEnd w:id="253"/>
      <w:bookmarkEnd w:id="254"/>
    </w:p>
    <w:p w14:paraId="75AB9BFA" w14:textId="77777777" w:rsidR="00065946" w:rsidRPr="0079398F" w:rsidRDefault="00065946" w:rsidP="00065946">
      <w:pPr>
        <w:pStyle w:val="Noidung1"/>
        <w:rPr>
          <w:lang w:val="en-US"/>
        </w:rPr>
      </w:pPr>
      <w:r w:rsidRPr="0079398F">
        <w:rPr>
          <w:lang w:val="en-US"/>
        </w:rPr>
        <w:t>Quy trình quản trị bắt đầu từ việc xây dựng khung chương trình. Tại giao diện </w:t>
      </w:r>
      <w:r w:rsidRPr="0079398F">
        <w:rPr>
          <w:b/>
          <w:lang w:val="en-US"/>
        </w:rPr>
        <w:t>Quản lý chương trình đào tạo</w:t>
      </w:r>
      <w:r w:rsidRPr="0079398F">
        <w:rPr>
          <w:lang w:val="en-US"/>
        </w:rPr>
        <w:t> (</w:t>
      </w:r>
      <w:r w:rsidRPr="0079398F">
        <w:rPr>
          <w:b/>
          <w:lang w:val="en-US"/>
        </w:rPr>
        <w:t>Hình 4.20</w:t>
      </w:r>
      <w:r w:rsidRPr="0079398F">
        <w:rPr>
          <w:lang w:val="en-US"/>
        </w:rPr>
        <w:t>), Admin theo dõi danh sách các ngành học hiện có. Mỗi chương trình được hiển thị dưới dạng thẻ tóm tắt, cho phép tìm kiếm, thêm mới hoặc truy cập vào chi tiết.</w:t>
      </w:r>
    </w:p>
    <w:p w14:paraId="538BC7BF"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5460E259" wp14:editId="23D85663">
            <wp:extent cx="5760085" cy="3209925"/>
            <wp:effectExtent l="0" t="0" r="0" b="9525"/>
            <wp:docPr id="584461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61384" name=""/>
                    <pic:cNvPicPr/>
                  </pic:nvPicPr>
                  <pic:blipFill>
                    <a:blip r:embed="rId59"/>
                    <a:stretch>
                      <a:fillRect/>
                    </a:stretch>
                  </pic:blipFill>
                  <pic:spPr>
                    <a:xfrm>
                      <a:off x="0" y="0"/>
                      <a:ext cx="5760085" cy="3209925"/>
                    </a:xfrm>
                    <a:prstGeom prst="rect">
                      <a:avLst/>
                    </a:prstGeom>
                  </pic:spPr>
                </pic:pic>
              </a:graphicData>
            </a:graphic>
          </wp:inline>
        </w:drawing>
      </w:r>
    </w:p>
    <w:p w14:paraId="347AC307" w14:textId="77777777" w:rsidR="00065946" w:rsidRPr="0079398F" w:rsidRDefault="00065946" w:rsidP="00065946">
      <w:pPr>
        <w:pStyle w:val="Caption"/>
        <w:rPr>
          <w:rFonts w:cs="Times New Roman"/>
        </w:rPr>
      </w:pPr>
      <w:bookmarkStart w:id="255" w:name="_Toc217898183"/>
      <w:bookmarkStart w:id="256" w:name="_Toc218672008"/>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20</w:t>
      </w:r>
      <w:r w:rsidRPr="0079398F">
        <w:rPr>
          <w:rFonts w:cs="Times New Roman"/>
        </w:rPr>
        <w:fldChar w:fldCharType="end"/>
      </w:r>
      <w:r w:rsidRPr="0079398F">
        <w:rPr>
          <w:rFonts w:cs="Times New Roman"/>
        </w:rPr>
        <w:t xml:space="preserve"> Giao diện quản lý chương trình đào tạo</w:t>
      </w:r>
      <w:bookmarkEnd w:id="255"/>
      <w:bookmarkEnd w:id="256"/>
    </w:p>
    <w:p w14:paraId="6498B8CF" w14:textId="77777777" w:rsidR="00065946" w:rsidRPr="0079398F" w:rsidRDefault="00065946" w:rsidP="00065946">
      <w:pPr>
        <w:pStyle w:val="Noidung1"/>
        <w:rPr>
          <w:lang w:val="en-US"/>
        </w:rPr>
      </w:pPr>
      <w:r w:rsidRPr="0079398F">
        <w:rPr>
          <w:lang w:val="en-US"/>
        </w:rPr>
        <w:t>Khi truy cập vào một chương trình cụ thể, giao diện </w:t>
      </w:r>
      <w:r w:rsidRPr="0079398F">
        <w:rPr>
          <w:b/>
          <w:lang w:val="en-US"/>
        </w:rPr>
        <w:t xml:space="preserve">Chi tiết chương trình </w:t>
      </w:r>
      <w:r w:rsidRPr="0079398F">
        <w:rPr>
          <w:lang w:val="en-US"/>
        </w:rPr>
        <w:t>(</w:t>
      </w:r>
      <w:r w:rsidRPr="0079398F">
        <w:rPr>
          <w:b/>
          <w:lang w:val="en-US"/>
        </w:rPr>
        <w:t>Hình 4.21</w:t>
      </w:r>
      <w:r w:rsidRPr="0079398F">
        <w:rPr>
          <w:lang w:val="en-US"/>
        </w:rPr>
        <w:t>) hiện ra với các tab chức năng chuyên biệt. Admin có thể xem mô tả tổng quan và thực hiện các thiết lập sâu hơn thông qua thanh điều hướng phía trên.</w:t>
      </w:r>
    </w:p>
    <w:p w14:paraId="51F6D229"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3D76D694" wp14:editId="1312B19A">
            <wp:extent cx="5760085" cy="2736215"/>
            <wp:effectExtent l="0" t="0" r="0" b="6985"/>
            <wp:docPr id="1860589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589740" name=""/>
                    <pic:cNvPicPr/>
                  </pic:nvPicPr>
                  <pic:blipFill>
                    <a:blip r:embed="rId60"/>
                    <a:stretch>
                      <a:fillRect/>
                    </a:stretch>
                  </pic:blipFill>
                  <pic:spPr>
                    <a:xfrm>
                      <a:off x="0" y="0"/>
                      <a:ext cx="5760085" cy="2736215"/>
                    </a:xfrm>
                    <a:prstGeom prst="rect">
                      <a:avLst/>
                    </a:prstGeom>
                  </pic:spPr>
                </pic:pic>
              </a:graphicData>
            </a:graphic>
          </wp:inline>
        </w:drawing>
      </w:r>
    </w:p>
    <w:p w14:paraId="04E95D7E" w14:textId="77777777" w:rsidR="00065946" w:rsidRPr="0079398F" w:rsidRDefault="00065946" w:rsidP="00065946">
      <w:pPr>
        <w:pStyle w:val="Caption"/>
        <w:rPr>
          <w:rFonts w:cs="Times New Roman"/>
        </w:rPr>
      </w:pPr>
      <w:bookmarkStart w:id="257" w:name="_Toc217898184"/>
      <w:bookmarkStart w:id="258" w:name="_Toc218672009"/>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21</w:t>
      </w:r>
      <w:r w:rsidRPr="0079398F">
        <w:rPr>
          <w:rFonts w:cs="Times New Roman"/>
        </w:rPr>
        <w:fldChar w:fldCharType="end"/>
      </w:r>
      <w:r w:rsidRPr="0079398F">
        <w:rPr>
          <w:rFonts w:cs="Times New Roman"/>
        </w:rPr>
        <w:t xml:space="preserve"> Giao diện chi tiết chương trình đào tạo</w:t>
      </w:r>
      <w:bookmarkEnd w:id="257"/>
      <w:bookmarkEnd w:id="258"/>
    </w:p>
    <w:p w14:paraId="07B46226" w14:textId="77777777" w:rsidR="00065946" w:rsidRPr="0079398F" w:rsidRDefault="00065946" w:rsidP="00065946">
      <w:pPr>
        <w:pStyle w:val="Noidung1"/>
        <w:rPr>
          <w:lang w:val="en-US"/>
        </w:rPr>
      </w:pPr>
      <w:r w:rsidRPr="0079398F">
        <w:rPr>
          <w:lang w:val="en-US"/>
        </w:rPr>
        <w:t>Đầu tiên, Admin thiết lập mục tiêu tại giao diện </w:t>
      </w:r>
      <w:r w:rsidRPr="0079398F">
        <w:rPr>
          <w:b/>
          <w:lang w:val="en-US"/>
        </w:rPr>
        <w:t>Quản lý Mục tiêu chương trình</w:t>
      </w:r>
      <w:r w:rsidRPr="0079398F">
        <w:rPr>
          <w:lang w:val="en-US"/>
        </w:rPr>
        <w:t> (</w:t>
      </w:r>
      <w:r w:rsidRPr="0079398F">
        <w:rPr>
          <w:b/>
          <w:lang w:val="en-US"/>
        </w:rPr>
        <w:t>Hình 4.22</w:t>
      </w:r>
      <w:r w:rsidRPr="0079398F">
        <w:rPr>
          <w:lang w:val="en-US"/>
        </w:rPr>
        <w:t>). Danh sách các mục tiêu được liệt kê rõ ràng kèm mô tả chi tiết, Admin có thể thêm mới hoặc chỉnh sửa để định hướng đầu ra cho ngành học.</w:t>
      </w:r>
    </w:p>
    <w:p w14:paraId="2E260833"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4F341F83" wp14:editId="1DA9B1C5">
            <wp:extent cx="5760085" cy="2922270"/>
            <wp:effectExtent l="0" t="0" r="0" b="0"/>
            <wp:docPr id="259095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95045" name=""/>
                    <pic:cNvPicPr/>
                  </pic:nvPicPr>
                  <pic:blipFill>
                    <a:blip r:embed="rId61"/>
                    <a:stretch>
                      <a:fillRect/>
                    </a:stretch>
                  </pic:blipFill>
                  <pic:spPr>
                    <a:xfrm>
                      <a:off x="0" y="0"/>
                      <a:ext cx="5760085" cy="2922270"/>
                    </a:xfrm>
                    <a:prstGeom prst="rect">
                      <a:avLst/>
                    </a:prstGeom>
                  </pic:spPr>
                </pic:pic>
              </a:graphicData>
            </a:graphic>
          </wp:inline>
        </w:drawing>
      </w:r>
    </w:p>
    <w:p w14:paraId="04154F71" w14:textId="77777777" w:rsidR="00065946" w:rsidRPr="0079398F" w:rsidRDefault="00065946" w:rsidP="00065946">
      <w:pPr>
        <w:pStyle w:val="Caption"/>
        <w:rPr>
          <w:rFonts w:cs="Times New Roman"/>
        </w:rPr>
      </w:pPr>
      <w:bookmarkStart w:id="259" w:name="_Toc217898185"/>
      <w:bookmarkStart w:id="260" w:name="_Toc218672010"/>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22</w:t>
      </w:r>
      <w:r w:rsidRPr="0079398F">
        <w:rPr>
          <w:rFonts w:cs="Times New Roman"/>
        </w:rPr>
        <w:fldChar w:fldCharType="end"/>
      </w:r>
      <w:r w:rsidRPr="0079398F">
        <w:rPr>
          <w:rFonts w:cs="Times New Roman"/>
        </w:rPr>
        <w:t xml:space="preserve"> Quản lý Mục tiêu chương trình</w:t>
      </w:r>
      <w:bookmarkEnd w:id="259"/>
      <w:bookmarkEnd w:id="260"/>
    </w:p>
    <w:p w14:paraId="40955D65" w14:textId="77777777" w:rsidR="00065946" w:rsidRPr="0079398F" w:rsidRDefault="00065946" w:rsidP="00065946">
      <w:pPr>
        <w:pStyle w:val="Noidung1"/>
        <w:rPr>
          <w:lang w:val="en-US"/>
        </w:rPr>
      </w:pPr>
      <w:r w:rsidRPr="0079398F">
        <w:rPr>
          <w:lang w:val="en-US"/>
        </w:rPr>
        <w:t>Tiếp theo là quản lý </w:t>
      </w:r>
      <w:r w:rsidRPr="0079398F">
        <w:rPr>
          <w:b/>
          <w:lang w:val="en-US"/>
        </w:rPr>
        <w:t>Chuẩn đầu ra chương trình</w:t>
      </w:r>
      <w:r w:rsidRPr="0079398F">
        <w:rPr>
          <w:lang w:val="en-US"/>
        </w:rPr>
        <w:t> tại </w:t>
      </w:r>
      <w:r w:rsidRPr="0079398F">
        <w:rPr>
          <w:b/>
          <w:lang w:val="en-US"/>
        </w:rPr>
        <w:t>Hình 4.23</w:t>
      </w:r>
      <w:r w:rsidRPr="0079398F">
        <w:rPr>
          <w:lang w:val="en-US"/>
        </w:rPr>
        <w:t>. Bảng dữ liệu hiển thị chi tiết mã PLO, nội dung mô tả và danh sách các mục tiêu liên quan. Đây là cơ sở quan trọng để đánh giá năng lực sinh viên sau này.</w:t>
      </w:r>
    </w:p>
    <w:p w14:paraId="3D2CC023"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1215897E" wp14:editId="5F485FB8">
            <wp:extent cx="5760085" cy="3891280"/>
            <wp:effectExtent l="0" t="0" r="0" b="0"/>
            <wp:docPr id="411352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352866" name=""/>
                    <pic:cNvPicPr/>
                  </pic:nvPicPr>
                  <pic:blipFill>
                    <a:blip r:embed="rId62"/>
                    <a:stretch>
                      <a:fillRect/>
                    </a:stretch>
                  </pic:blipFill>
                  <pic:spPr>
                    <a:xfrm>
                      <a:off x="0" y="0"/>
                      <a:ext cx="5760085" cy="3891280"/>
                    </a:xfrm>
                    <a:prstGeom prst="rect">
                      <a:avLst/>
                    </a:prstGeom>
                  </pic:spPr>
                </pic:pic>
              </a:graphicData>
            </a:graphic>
          </wp:inline>
        </w:drawing>
      </w:r>
    </w:p>
    <w:p w14:paraId="78D3CD63" w14:textId="77777777" w:rsidR="00065946" w:rsidRPr="0079398F" w:rsidRDefault="00065946" w:rsidP="00065946">
      <w:pPr>
        <w:pStyle w:val="Caption"/>
        <w:rPr>
          <w:rFonts w:cs="Times New Roman"/>
        </w:rPr>
      </w:pPr>
      <w:bookmarkStart w:id="261" w:name="_Toc217898186"/>
      <w:bookmarkStart w:id="262" w:name="_Toc218672011"/>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23</w:t>
      </w:r>
      <w:r w:rsidRPr="0079398F">
        <w:rPr>
          <w:rFonts w:cs="Times New Roman"/>
        </w:rPr>
        <w:fldChar w:fldCharType="end"/>
      </w:r>
      <w:r w:rsidRPr="0079398F">
        <w:rPr>
          <w:rFonts w:cs="Times New Roman"/>
        </w:rPr>
        <w:t xml:space="preserve"> Quản lý Chuẩn đầu ra chương trình</w:t>
      </w:r>
      <w:bookmarkEnd w:id="261"/>
      <w:bookmarkEnd w:id="262"/>
    </w:p>
    <w:p w14:paraId="707B4486" w14:textId="77777777" w:rsidR="00065946" w:rsidRPr="0079398F" w:rsidRDefault="00065946" w:rsidP="00065946">
      <w:pPr>
        <w:pStyle w:val="Noidung1"/>
        <w:rPr>
          <w:lang w:val="en-US"/>
        </w:rPr>
      </w:pPr>
      <w:r w:rsidRPr="0079398F">
        <w:rPr>
          <w:lang w:val="en-US"/>
        </w:rPr>
        <w:lastRenderedPageBreak/>
        <w:t>Để đảm bảo tính liên kết chặt chẽ, Admin sử dụng </w:t>
      </w:r>
      <w:r w:rsidRPr="0079398F">
        <w:rPr>
          <w:b/>
          <w:lang w:val="en-US"/>
        </w:rPr>
        <w:t>Ma trận PO - PLO</w:t>
      </w:r>
      <w:r w:rsidRPr="0079398F">
        <w:rPr>
          <w:lang w:val="en-US"/>
        </w:rPr>
        <w:t> tại </w:t>
      </w:r>
      <w:r w:rsidRPr="0079398F">
        <w:rPr>
          <w:b/>
          <w:lang w:val="en-US"/>
        </w:rPr>
        <w:t>Hình 4.24</w:t>
      </w:r>
      <w:r w:rsidRPr="0079398F">
        <w:rPr>
          <w:lang w:val="en-US"/>
        </w:rPr>
        <w:t>. Giao diện dạng bảng cho phép tích chọn các ô giao nhau để xác định mối quan hệ đóng góp giữa từng Chuẩn đầu ra với Mục tiêu chương trình tương ứng.</w:t>
      </w:r>
    </w:p>
    <w:p w14:paraId="4400C8BB"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768CF17A" wp14:editId="1818DB25">
            <wp:extent cx="5760085" cy="2717800"/>
            <wp:effectExtent l="0" t="0" r="0" b="6350"/>
            <wp:docPr id="572139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139628" name=""/>
                    <pic:cNvPicPr/>
                  </pic:nvPicPr>
                  <pic:blipFill>
                    <a:blip r:embed="rId63"/>
                    <a:stretch>
                      <a:fillRect/>
                    </a:stretch>
                  </pic:blipFill>
                  <pic:spPr>
                    <a:xfrm>
                      <a:off x="0" y="0"/>
                      <a:ext cx="5760085" cy="2717800"/>
                    </a:xfrm>
                    <a:prstGeom prst="rect">
                      <a:avLst/>
                    </a:prstGeom>
                  </pic:spPr>
                </pic:pic>
              </a:graphicData>
            </a:graphic>
          </wp:inline>
        </w:drawing>
      </w:r>
    </w:p>
    <w:p w14:paraId="6D21981B" w14:textId="77777777" w:rsidR="00065946" w:rsidRPr="0079398F" w:rsidRDefault="00065946" w:rsidP="00065946">
      <w:pPr>
        <w:pStyle w:val="Caption"/>
        <w:rPr>
          <w:rFonts w:cs="Times New Roman"/>
        </w:rPr>
      </w:pPr>
      <w:bookmarkStart w:id="263" w:name="_Toc217898187"/>
      <w:bookmarkStart w:id="264" w:name="_Toc218672012"/>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24</w:t>
      </w:r>
      <w:r w:rsidRPr="0079398F">
        <w:rPr>
          <w:rFonts w:cs="Times New Roman"/>
        </w:rPr>
        <w:fldChar w:fldCharType="end"/>
      </w:r>
      <w:r w:rsidRPr="0079398F">
        <w:rPr>
          <w:rFonts w:cs="Times New Roman"/>
        </w:rPr>
        <w:t xml:space="preserve"> Giao diện ma trận liên kết PO – PLO</w:t>
      </w:r>
      <w:bookmarkEnd w:id="263"/>
      <w:bookmarkEnd w:id="264"/>
    </w:p>
    <w:p w14:paraId="3CD52C69"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0C9BDDCE" wp14:editId="5298E6A0">
            <wp:extent cx="5760085" cy="3888105"/>
            <wp:effectExtent l="0" t="0" r="0" b="0"/>
            <wp:docPr id="1171082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082630" name=""/>
                    <pic:cNvPicPr/>
                  </pic:nvPicPr>
                  <pic:blipFill>
                    <a:blip r:embed="rId64"/>
                    <a:stretch>
                      <a:fillRect/>
                    </a:stretch>
                  </pic:blipFill>
                  <pic:spPr>
                    <a:xfrm>
                      <a:off x="0" y="0"/>
                      <a:ext cx="5760085" cy="3888105"/>
                    </a:xfrm>
                    <a:prstGeom prst="rect">
                      <a:avLst/>
                    </a:prstGeom>
                  </pic:spPr>
                </pic:pic>
              </a:graphicData>
            </a:graphic>
          </wp:inline>
        </w:drawing>
      </w:r>
    </w:p>
    <w:p w14:paraId="59158180" w14:textId="77777777" w:rsidR="00065946" w:rsidRPr="0079398F" w:rsidRDefault="00065946" w:rsidP="00065946">
      <w:pPr>
        <w:pStyle w:val="Caption"/>
        <w:rPr>
          <w:rFonts w:cs="Times New Roman"/>
        </w:rPr>
      </w:pPr>
      <w:bookmarkStart w:id="265" w:name="_Toc217898188"/>
      <w:bookmarkStart w:id="266" w:name="_Toc218672013"/>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25</w:t>
      </w:r>
      <w:r w:rsidRPr="0079398F">
        <w:rPr>
          <w:rFonts w:cs="Times New Roman"/>
        </w:rPr>
        <w:fldChar w:fldCharType="end"/>
      </w:r>
      <w:r w:rsidRPr="0079398F">
        <w:rPr>
          <w:rFonts w:cs="Times New Roman"/>
        </w:rPr>
        <w:t xml:space="preserve"> Quản lý danh sách môn học thuộc chương trình</w:t>
      </w:r>
      <w:bookmarkEnd w:id="265"/>
      <w:bookmarkEnd w:id="266"/>
    </w:p>
    <w:p w14:paraId="2915DEAC" w14:textId="77777777" w:rsidR="00065946" w:rsidRPr="0079398F" w:rsidRDefault="00065946" w:rsidP="00065946">
      <w:pPr>
        <w:pStyle w:val="Noidung1"/>
        <w:rPr>
          <w:lang w:val="en-US"/>
        </w:rPr>
      </w:pPr>
    </w:p>
    <w:p w14:paraId="470C37CA" w14:textId="77777777" w:rsidR="00065946" w:rsidRPr="0079398F" w:rsidRDefault="00065946" w:rsidP="00065946">
      <w:pPr>
        <w:pStyle w:val="Noidung1"/>
        <w:rPr>
          <w:lang w:val="en-US"/>
        </w:rPr>
      </w:pPr>
      <w:r w:rsidRPr="0079398F">
        <w:rPr>
          <w:lang w:val="en-US"/>
        </w:rPr>
        <w:lastRenderedPageBreak/>
        <w:t>Sau khi hoàn tất khung chương trình, Admin quản lý các học phần tại giao diện </w:t>
      </w:r>
      <w:r w:rsidRPr="0079398F">
        <w:rPr>
          <w:b/>
          <w:lang w:val="en-US"/>
        </w:rPr>
        <w:t>Danh sách môn học</w:t>
      </w:r>
      <w:r w:rsidRPr="0079398F">
        <w:rPr>
          <w:lang w:val="en-US"/>
        </w:rPr>
        <w:t> (</w:t>
      </w:r>
      <w:r w:rsidRPr="0079398F">
        <w:rPr>
          <w:b/>
          <w:lang w:val="en-US"/>
        </w:rPr>
        <w:t>Hình 4.25</w:t>
      </w:r>
      <w:r w:rsidRPr="0079398F">
        <w:rPr>
          <w:lang w:val="en-US"/>
        </w:rPr>
        <w:t>). Các môn học được hiển thị dưới dạng lưới thẻ với thông tin tên môn, số tín chỉ và trạng thái, giúp Admin dễ dàng sắp xếp kế hoạch giảng dạy.</w:t>
      </w:r>
    </w:p>
    <w:p w14:paraId="3AC508EA" w14:textId="77777777" w:rsidR="00065946" w:rsidRPr="0079398F" w:rsidRDefault="00065946" w:rsidP="00065946">
      <w:pPr>
        <w:pStyle w:val="Noidung1"/>
        <w:rPr>
          <w:lang w:val="en-US"/>
        </w:rPr>
      </w:pPr>
      <w:r w:rsidRPr="0079398F">
        <w:rPr>
          <w:lang w:val="en-US"/>
        </w:rPr>
        <w:t>Đi sâu vào cấu trúc từng môn, giao diện </w:t>
      </w:r>
      <w:r w:rsidRPr="0079398F">
        <w:rPr>
          <w:b/>
          <w:lang w:val="en-US"/>
        </w:rPr>
        <w:t>Chi tiết học phần</w:t>
      </w:r>
      <w:r w:rsidRPr="0079398F">
        <w:rPr>
          <w:lang w:val="en-US"/>
        </w:rPr>
        <w:t> (</w:t>
      </w:r>
      <w:r w:rsidRPr="0079398F">
        <w:rPr>
          <w:b/>
          <w:lang w:val="en-US"/>
        </w:rPr>
        <w:t>Hình 4.26</w:t>
      </w:r>
      <w:r w:rsidRPr="0079398F">
        <w:rPr>
          <w:lang w:val="en-US"/>
        </w:rPr>
        <w:t>) cung cấp thông tin mô tả và các công cụ quản lý nội dung. Tại đây, Admin có thể cập nhật thông tin chung hoặc điều hướng sang các phần cấu hình khác của môn học.</w:t>
      </w:r>
    </w:p>
    <w:p w14:paraId="33F3CC41"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4ED46A35" wp14:editId="45FB442D">
            <wp:extent cx="5760085" cy="3888105"/>
            <wp:effectExtent l="0" t="0" r="0" b="0"/>
            <wp:docPr id="58051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11218" name=""/>
                    <pic:cNvPicPr/>
                  </pic:nvPicPr>
                  <pic:blipFill>
                    <a:blip r:embed="rId65"/>
                    <a:stretch>
                      <a:fillRect/>
                    </a:stretch>
                  </pic:blipFill>
                  <pic:spPr>
                    <a:xfrm>
                      <a:off x="0" y="0"/>
                      <a:ext cx="5760085" cy="3888105"/>
                    </a:xfrm>
                    <a:prstGeom prst="rect">
                      <a:avLst/>
                    </a:prstGeom>
                  </pic:spPr>
                </pic:pic>
              </a:graphicData>
            </a:graphic>
          </wp:inline>
        </w:drawing>
      </w:r>
    </w:p>
    <w:p w14:paraId="2AEFABE3" w14:textId="77777777" w:rsidR="00065946" w:rsidRPr="0079398F" w:rsidRDefault="00065946" w:rsidP="00065946">
      <w:pPr>
        <w:pStyle w:val="Caption"/>
        <w:rPr>
          <w:rFonts w:cs="Times New Roman"/>
        </w:rPr>
      </w:pPr>
      <w:bookmarkStart w:id="267" w:name="_Toc217898189"/>
      <w:bookmarkStart w:id="268" w:name="_Toc218672014"/>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26</w:t>
      </w:r>
      <w:r w:rsidRPr="0079398F">
        <w:rPr>
          <w:rFonts w:cs="Times New Roman"/>
        </w:rPr>
        <w:fldChar w:fldCharType="end"/>
      </w:r>
      <w:r w:rsidRPr="0079398F">
        <w:rPr>
          <w:rFonts w:cs="Times New Roman"/>
        </w:rPr>
        <w:t xml:space="preserve"> Giao diện chi tiết học phần</w:t>
      </w:r>
      <w:bookmarkEnd w:id="267"/>
      <w:bookmarkEnd w:id="268"/>
    </w:p>
    <w:p w14:paraId="47A1E7E0" w14:textId="77777777" w:rsidR="00065946" w:rsidRPr="0079398F" w:rsidRDefault="00065946" w:rsidP="00065946">
      <w:pPr>
        <w:pStyle w:val="Noidung1"/>
        <w:rPr>
          <w:lang w:val="en-US"/>
        </w:rPr>
      </w:pPr>
      <w:r w:rsidRPr="0079398F">
        <w:rPr>
          <w:lang w:val="en-US"/>
        </w:rPr>
        <w:t>Admin định nghĩa các yêu cầu cụ thể đối với sinh viên tại giao diện </w:t>
      </w:r>
      <w:r w:rsidRPr="0079398F">
        <w:rPr>
          <w:b/>
          <w:lang w:val="en-US"/>
        </w:rPr>
        <w:t>Quản lý chuẩn đầu ra học phần</w:t>
      </w:r>
      <w:r w:rsidRPr="0079398F">
        <w:rPr>
          <w:lang w:val="en-US"/>
        </w:rPr>
        <w:t> (</w:t>
      </w:r>
      <w:r w:rsidRPr="0079398F">
        <w:rPr>
          <w:b/>
          <w:lang w:val="en-US"/>
        </w:rPr>
        <w:t>Hình 4.27</w:t>
      </w:r>
      <w:r w:rsidRPr="0079398F">
        <w:rPr>
          <w:lang w:val="en-US"/>
        </w:rPr>
        <w:t>). Các chuẩn đầu ra được liệt kê chi tiết, gắn kết trực tiếp với nội dung giảng dạy để đảm bảo chất lượng đào tạo.</w:t>
      </w:r>
    </w:p>
    <w:p w14:paraId="29494FFF"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537352C8" wp14:editId="0A3B93BB">
            <wp:extent cx="5760085" cy="3980815"/>
            <wp:effectExtent l="0" t="0" r="0" b="635"/>
            <wp:docPr id="215821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821302" name=""/>
                    <pic:cNvPicPr/>
                  </pic:nvPicPr>
                  <pic:blipFill>
                    <a:blip r:embed="rId66"/>
                    <a:stretch>
                      <a:fillRect/>
                    </a:stretch>
                  </pic:blipFill>
                  <pic:spPr>
                    <a:xfrm>
                      <a:off x="0" y="0"/>
                      <a:ext cx="5760085" cy="3980815"/>
                    </a:xfrm>
                    <a:prstGeom prst="rect">
                      <a:avLst/>
                    </a:prstGeom>
                  </pic:spPr>
                </pic:pic>
              </a:graphicData>
            </a:graphic>
          </wp:inline>
        </w:drawing>
      </w:r>
    </w:p>
    <w:p w14:paraId="7C8EB862" w14:textId="77777777" w:rsidR="00065946" w:rsidRPr="0079398F" w:rsidRDefault="00065946" w:rsidP="00065946">
      <w:pPr>
        <w:pStyle w:val="Caption"/>
        <w:rPr>
          <w:rFonts w:cs="Times New Roman"/>
        </w:rPr>
      </w:pPr>
      <w:bookmarkStart w:id="269" w:name="_Toc217898190"/>
      <w:bookmarkStart w:id="270" w:name="_Toc218672015"/>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27</w:t>
      </w:r>
      <w:r w:rsidRPr="0079398F">
        <w:rPr>
          <w:rFonts w:cs="Times New Roman"/>
        </w:rPr>
        <w:fldChar w:fldCharType="end"/>
      </w:r>
      <w:r w:rsidRPr="0079398F">
        <w:rPr>
          <w:rFonts w:cs="Times New Roman"/>
        </w:rPr>
        <w:t xml:space="preserve"> Quản lý chuẩn đầu ra học phần</w:t>
      </w:r>
      <w:bookmarkEnd w:id="269"/>
      <w:bookmarkEnd w:id="270"/>
    </w:p>
    <w:p w14:paraId="0A448423" w14:textId="77777777" w:rsidR="00065946" w:rsidRPr="0079398F" w:rsidRDefault="00065946" w:rsidP="00065946">
      <w:pPr>
        <w:pStyle w:val="Noidung1"/>
        <w:rPr>
          <w:lang w:val="en-US"/>
        </w:rPr>
      </w:pPr>
      <w:r w:rsidRPr="0079398F">
        <w:rPr>
          <w:lang w:val="en-US"/>
        </w:rPr>
        <w:t>Nội dung học phần được tổ chức thông qua giao diện </w:t>
      </w:r>
      <w:r w:rsidRPr="0079398F">
        <w:rPr>
          <w:b/>
          <w:lang w:val="en-US"/>
        </w:rPr>
        <w:t>Quản lý cấu trúc chương</w:t>
      </w:r>
      <w:r w:rsidRPr="0079398F">
        <w:rPr>
          <w:lang w:val="en-US"/>
        </w:rPr>
        <w:t> (</w:t>
      </w:r>
      <w:r w:rsidRPr="0079398F">
        <w:rPr>
          <w:b/>
          <w:lang w:val="en-US"/>
        </w:rPr>
        <w:t>Hình 4.28</w:t>
      </w:r>
      <w:r w:rsidRPr="0079398F">
        <w:rPr>
          <w:lang w:val="en-US"/>
        </w:rPr>
        <w:t>). Admin xây dựng đề cương chi tiết, sắp xếp thứ tự các chương học để tạo ra lộ trình kiến thức logic cho sinh viên.</w:t>
      </w:r>
    </w:p>
    <w:p w14:paraId="018DE200"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2A9F34F1" wp14:editId="38BECA62">
            <wp:extent cx="5760085" cy="2736215"/>
            <wp:effectExtent l="0" t="0" r="0" b="6985"/>
            <wp:docPr id="365663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63937" name=""/>
                    <pic:cNvPicPr/>
                  </pic:nvPicPr>
                  <pic:blipFill>
                    <a:blip r:embed="rId67"/>
                    <a:stretch>
                      <a:fillRect/>
                    </a:stretch>
                  </pic:blipFill>
                  <pic:spPr>
                    <a:xfrm>
                      <a:off x="0" y="0"/>
                      <a:ext cx="5760085" cy="2736215"/>
                    </a:xfrm>
                    <a:prstGeom prst="rect">
                      <a:avLst/>
                    </a:prstGeom>
                  </pic:spPr>
                </pic:pic>
              </a:graphicData>
            </a:graphic>
          </wp:inline>
        </w:drawing>
      </w:r>
    </w:p>
    <w:p w14:paraId="3B23BEB7" w14:textId="77777777" w:rsidR="00065946" w:rsidRPr="0079398F" w:rsidRDefault="00065946" w:rsidP="00065946">
      <w:pPr>
        <w:pStyle w:val="Caption"/>
        <w:rPr>
          <w:rFonts w:cs="Times New Roman"/>
        </w:rPr>
      </w:pPr>
      <w:bookmarkStart w:id="271" w:name="_Toc217898191"/>
      <w:bookmarkStart w:id="272" w:name="_Toc218672016"/>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28</w:t>
      </w:r>
      <w:r w:rsidRPr="0079398F">
        <w:rPr>
          <w:rFonts w:cs="Times New Roman"/>
        </w:rPr>
        <w:fldChar w:fldCharType="end"/>
      </w:r>
      <w:r w:rsidRPr="0079398F">
        <w:rPr>
          <w:rFonts w:cs="Times New Roman"/>
        </w:rPr>
        <w:t xml:space="preserve"> Quản lý cấu trúc chương học</w:t>
      </w:r>
      <w:bookmarkEnd w:id="271"/>
      <w:bookmarkEnd w:id="272"/>
    </w:p>
    <w:p w14:paraId="65584C78" w14:textId="77777777" w:rsidR="00065946" w:rsidRPr="0079398F" w:rsidRDefault="00065946" w:rsidP="00065946">
      <w:pPr>
        <w:pStyle w:val="Noidung1"/>
        <w:rPr>
          <w:lang w:val="en-US"/>
        </w:rPr>
      </w:pPr>
      <w:r w:rsidRPr="0079398F">
        <w:rPr>
          <w:lang w:val="en-US"/>
        </w:rPr>
        <w:lastRenderedPageBreak/>
        <w:t>Để quản lý nội dung sâu hơn, Admin truy cập vào </w:t>
      </w:r>
      <w:r w:rsidRPr="0079398F">
        <w:rPr>
          <w:b/>
          <w:lang w:val="en-US"/>
        </w:rPr>
        <w:t>Chi tiết nội dung chương</w:t>
      </w:r>
      <w:r w:rsidRPr="0079398F">
        <w:rPr>
          <w:lang w:val="en-US"/>
        </w:rPr>
        <w:t> (</w:t>
      </w:r>
      <w:r w:rsidRPr="0079398F">
        <w:rPr>
          <w:b/>
          <w:lang w:val="en-US"/>
        </w:rPr>
        <w:t>Hình 4.29</w:t>
      </w:r>
      <w:r w:rsidRPr="0079398F">
        <w:rPr>
          <w:lang w:val="en-US"/>
        </w:rPr>
        <w:t>). Giao diện này cho phép thêm mới hoặc chỉnh sửa các mục bài học bên trong mỗi chương, đảm bảo nội dung phong phú và đầy đủ.</w:t>
      </w:r>
    </w:p>
    <w:p w14:paraId="077A82AC"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0A66DA5C" wp14:editId="26D3BD36">
            <wp:extent cx="5760085" cy="2736215"/>
            <wp:effectExtent l="0" t="0" r="0" b="6985"/>
            <wp:docPr id="1534356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356256" name=""/>
                    <pic:cNvPicPr/>
                  </pic:nvPicPr>
                  <pic:blipFill>
                    <a:blip r:embed="rId68"/>
                    <a:stretch>
                      <a:fillRect/>
                    </a:stretch>
                  </pic:blipFill>
                  <pic:spPr>
                    <a:xfrm>
                      <a:off x="0" y="0"/>
                      <a:ext cx="5760085" cy="2736215"/>
                    </a:xfrm>
                    <a:prstGeom prst="rect">
                      <a:avLst/>
                    </a:prstGeom>
                  </pic:spPr>
                </pic:pic>
              </a:graphicData>
            </a:graphic>
          </wp:inline>
        </w:drawing>
      </w:r>
    </w:p>
    <w:p w14:paraId="01F3A341" w14:textId="77777777" w:rsidR="00065946" w:rsidRPr="0079398F" w:rsidRDefault="00065946" w:rsidP="00065946">
      <w:pPr>
        <w:pStyle w:val="Caption"/>
        <w:rPr>
          <w:rFonts w:cs="Times New Roman"/>
        </w:rPr>
      </w:pPr>
      <w:bookmarkStart w:id="273" w:name="_Toc217898192"/>
      <w:bookmarkStart w:id="274" w:name="_Toc218672017"/>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29</w:t>
      </w:r>
      <w:r w:rsidRPr="0079398F">
        <w:rPr>
          <w:rFonts w:cs="Times New Roman"/>
        </w:rPr>
        <w:fldChar w:fldCharType="end"/>
      </w:r>
      <w:r w:rsidRPr="0079398F">
        <w:rPr>
          <w:rFonts w:cs="Times New Roman"/>
        </w:rPr>
        <w:t xml:space="preserve"> Chi tiết nội dung chương học</w:t>
      </w:r>
      <w:bookmarkEnd w:id="273"/>
      <w:bookmarkEnd w:id="274"/>
    </w:p>
    <w:p w14:paraId="7ACAB2E0" w14:textId="77777777" w:rsidR="00065946" w:rsidRPr="0079398F" w:rsidRDefault="00065946" w:rsidP="00065946">
      <w:pPr>
        <w:pStyle w:val="Noidung1"/>
        <w:rPr>
          <w:lang w:val="en-US"/>
        </w:rPr>
      </w:pPr>
      <w:r w:rsidRPr="0079398F">
        <w:rPr>
          <w:lang w:val="en-US"/>
        </w:rPr>
        <w:t>Để hoàn tất thiết kế môn học, Admin thiết lập </w:t>
      </w:r>
      <w:r w:rsidRPr="0079398F">
        <w:rPr>
          <w:b/>
          <w:lang w:val="en-US"/>
        </w:rPr>
        <w:t>Ma trận Chương - Chuẩn đầu ra</w:t>
      </w:r>
      <w:r w:rsidRPr="0079398F">
        <w:rPr>
          <w:lang w:val="en-US"/>
        </w:rPr>
        <w:t> tại </w:t>
      </w:r>
      <w:r w:rsidRPr="0079398F">
        <w:rPr>
          <w:b/>
          <w:lang w:val="en-US"/>
        </w:rPr>
        <w:t>Hình 4.30</w:t>
      </w:r>
      <w:r w:rsidRPr="0079398F">
        <w:rPr>
          <w:lang w:val="en-US"/>
        </w:rPr>
        <w:t>. Việc tích chọn các ô trong ma trận giúp xác định rõ chương học nào sẽ đóng góp vào việc đạt được chuẩn đầu ra nào của học phần.</w:t>
      </w:r>
    </w:p>
    <w:p w14:paraId="4D3D3968"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240E8687" wp14:editId="5C4BAE93">
            <wp:extent cx="5760085" cy="2741930"/>
            <wp:effectExtent l="0" t="0" r="0" b="1270"/>
            <wp:docPr id="260841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841510" name=""/>
                    <pic:cNvPicPr/>
                  </pic:nvPicPr>
                  <pic:blipFill>
                    <a:blip r:embed="rId69"/>
                    <a:stretch>
                      <a:fillRect/>
                    </a:stretch>
                  </pic:blipFill>
                  <pic:spPr>
                    <a:xfrm>
                      <a:off x="0" y="0"/>
                      <a:ext cx="5760085" cy="2741930"/>
                    </a:xfrm>
                    <a:prstGeom prst="rect">
                      <a:avLst/>
                    </a:prstGeom>
                  </pic:spPr>
                </pic:pic>
              </a:graphicData>
            </a:graphic>
          </wp:inline>
        </w:drawing>
      </w:r>
    </w:p>
    <w:p w14:paraId="40D02944" w14:textId="77777777" w:rsidR="00065946" w:rsidRPr="0079398F" w:rsidRDefault="00065946" w:rsidP="00065946">
      <w:pPr>
        <w:pStyle w:val="Caption"/>
        <w:rPr>
          <w:rFonts w:cs="Times New Roman"/>
        </w:rPr>
      </w:pPr>
      <w:bookmarkStart w:id="275" w:name="_Toc217898193"/>
      <w:bookmarkStart w:id="276" w:name="_Toc218672018"/>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30</w:t>
      </w:r>
      <w:r w:rsidRPr="0079398F">
        <w:rPr>
          <w:rFonts w:cs="Times New Roman"/>
        </w:rPr>
        <w:fldChar w:fldCharType="end"/>
      </w:r>
      <w:r w:rsidRPr="0079398F">
        <w:rPr>
          <w:rFonts w:cs="Times New Roman"/>
        </w:rPr>
        <w:t xml:space="preserve"> Ma trận liên kết Chương học và Chuẩn đầu ra</w:t>
      </w:r>
      <w:bookmarkEnd w:id="275"/>
      <w:bookmarkEnd w:id="276"/>
    </w:p>
    <w:p w14:paraId="0CCBF16B" w14:textId="77777777" w:rsidR="00065946" w:rsidRPr="0079398F" w:rsidRDefault="00065946" w:rsidP="00065946">
      <w:pPr>
        <w:pStyle w:val="Noidung1"/>
        <w:rPr>
          <w:lang w:val="en-US"/>
        </w:rPr>
      </w:pPr>
      <w:r w:rsidRPr="0079398F">
        <w:rPr>
          <w:lang w:val="en-US"/>
        </w:rPr>
        <w:lastRenderedPageBreak/>
        <w:t>Sau khi hoàn thiện nội dung đào tạo, Admin chuyển sang công tác tổ chức tại giao diện </w:t>
      </w:r>
      <w:r w:rsidRPr="0079398F">
        <w:rPr>
          <w:b/>
          <w:lang w:val="en-US"/>
        </w:rPr>
        <w:t>Quản lý Khóa đào tạo</w:t>
      </w:r>
      <w:r w:rsidRPr="0079398F">
        <w:rPr>
          <w:lang w:val="en-US"/>
        </w:rPr>
        <w:t> (</w:t>
      </w:r>
      <w:r w:rsidRPr="0079398F">
        <w:rPr>
          <w:b/>
          <w:lang w:val="en-US"/>
        </w:rPr>
        <w:t>Hình 4.31</w:t>
      </w:r>
      <w:r w:rsidRPr="0079398F">
        <w:rPr>
          <w:lang w:val="en-US"/>
        </w:rPr>
        <w:t>). Tại đây, Admin tạo các khóa học mới theo niên khóa để bắt đầu chu kỳ giảng dạy.</w:t>
      </w:r>
    </w:p>
    <w:p w14:paraId="06F955F0"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5E752CD2" wp14:editId="504551F3">
            <wp:extent cx="5760085" cy="2736215"/>
            <wp:effectExtent l="0" t="0" r="0" b="6985"/>
            <wp:docPr id="681628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28052" name=""/>
                    <pic:cNvPicPr/>
                  </pic:nvPicPr>
                  <pic:blipFill>
                    <a:blip r:embed="rId70"/>
                    <a:stretch>
                      <a:fillRect/>
                    </a:stretch>
                  </pic:blipFill>
                  <pic:spPr>
                    <a:xfrm>
                      <a:off x="0" y="0"/>
                      <a:ext cx="5760085" cy="2736215"/>
                    </a:xfrm>
                    <a:prstGeom prst="rect">
                      <a:avLst/>
                    </a:prstGeom>
                  </pic:spPr>
                </pic:pic>
              </a:graphicData>
            </a:graphic>
          </wp:inline>
        </w:drawing>
      </w:r>
    </w:p>
    <w:p w14:paraId="26629747" w14:textId="77777777" w:rsidR="00065946" w:rsidRPr="0079398F" w:rsidRDefault="00065946" w:rsidP="00065946">
      <w:pPr>
        <w:pStyle w:val="Caption"/>
        <w:rPr>
          <w:rFonts w:cs="Times New Roman"/>
        </w:rPr>
      </w:pPr>
      <w:bookmarkStart w:id="277" w:name="_Toc217898194"/>
      <w:bookmarkStart w:id="278" w:name="_Toc218672019"/>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31</w:t>
      </w:r>
      <w:r w:rsidRPr="0079398F">
        <w:rPr>
          <w:rFonts w:cs="Times New Roman"/>
        </w:rPr>
        <w:fldChar w:fldCharType="end"/>
      </w:r>
      <w:r w:rsidRPr="0079398F">
        <w:rPr>
          <w:rFonts w:cs="Times New Roman"/>
        </w:rPr>
        <w:t xml:space="preserve"> Giao diện quản lý khóa đào tạo</w:t>
      </w:r>
      <w:bookmarkEnd w:id="277"/>
      <w:bookmarkEnd w:id="278"/>
    </w:p>
    <w:p w14:paraId="2F525663" w14:textId="77777777" w:rsidR="00065946" w:rsidRPr="0079398F" w:rsidRDefault="00065946" w:rsidP="00065946">
      <w:pPr>
        <w:pStyle w:val="Noidung1"/>
        <w:rPr>
          <w:lang w:val="en-US"/>
        </w:rPr>
      </w:pPr>
      <w:r w:rsidRPr="0079398F">
        <w:rPr>
          <w:lang w:val="en-US"/>
        </w:rPr>
        <w:t>Trong mỗi khóa đào tạo, Admin quản lý thông tin tại giao diện </w:t>
      </w:r>
      <w:r w:rsidRPr="0079398F">
        <w:rPr>
          <w:b/>
          <w:lang w:val="en-US"/>
        </w:rPr>
        <w:t>Chi tiết khóa đào tạo</w:t>
      </w:r>
      <w:r w:rsidRPr="0079398F">
        <w:rPr>
          <w:lang w:val="en-US"/>
        </w:rPr>
        <w:t> (</w:t>
      </w:r>
      <w:r w:rsidRPr="0079398F">
        <w:rPr>
          <w:b/>
          <w:lang w:val="en-US"/>
        </w:rPr>
        <w:t>Hình 4.32</w:t>
      </w:r>
      <w:r w:rsidRPr="0079398F">
        <w:rPr>
          <w:lang w:val="en-US"/>
        </w:rPr>
        <w:t>). Trang này cung cấp các thống kê quan trọng như số lượng học kỳ, số lượt phân công và tổng số lớp học hiện có trong khóa.</w:t>
      </w:r>
    </w:p>
    <w:p w14:paraId="04C8D468" w14:textId="77777777" w:rsidR="00065946" w:rsidRPr="0079398F" w:rsidRDefault="00065946" w:rsidP="00065946">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0E65B311" wp14:editId="6E935A35">
            <wp:extent cx="5334000" cy="3222392"/>
            <wp:effectExtent l="0" t="0" r="0" b="0"/>
            <wp:docPr id="1600931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931252" name=""/>
                    <pic:cNvPicPr/>
                  </pic:nvPicPr>
                  <pic:blipFill>
                    <a:blip r:embed="rId71"/>
                    <a:stretch>
                      <a:fillRect/>
                    </a:stretch>
                  </pic:blipFill>
                  <pic:spPr>
                    <a:xfrm>
                      <a:off x="0" y="0"/>
                      <a:ext cx="5359231" cy="3237635"/>
                    </a:xfrm>
                    <a:prstGeom prst="rect">
                      <a:avLst/>
                    </a:prstGeom>
                  </pic:spPr>
                </pic:pic>
              </a:graphicData>
            </a:graphic>
          </wp:inline>
        </w:drawing>
      </w:r>
    </w:p>
    <w:p w14:paraId="2789555A" w14:textId="77777777" w:rsidR="00065946" w:rsidRPr="0079398F" w:rsidRDefault="00065946" w:rsidP="00065946">
      <w:pPr>
        <w:pStyle w:val="Caption"/>
        <w:rPr>
          <w:rFonts w:cs="Times New Roman"/>
        </w:rPr>
      </w:pPr>
      <w:bookmarkStart w:id="279" w:name="_Toc217898195"/>
      <w:bookmarkStart w:id="280" w:name="_Toc218672020"/>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32</w:t>
      </w:r>
      <w:r w:rsidRPr="0079398F">
        <w:rPr>
          <w:rFonts w:cs="Times New Roman"/>
        </w:rPr>
        <w:fldChar w:fldCharType="end"/>
      </w:r>
      <w:r w:rsidRPr="0079398F">
        <w:rPr>
          <w:rFonts w:cs="Times New Roman"/>
        </w:rPr>
        <w:t xml:space="preserve"> Giao diện chi tiết khóa đào tạo</w:t>
      </w:r>
      <w:bookmarkEnd w:id="279"/>
      <w:bookmarkEnd w:id="280"/>
    </w:p>
    <w:p w14:paraId="5A9C20AE" w14:textId="77777777" w:rsidR="00065946" w:rsidRPr="0079398F" w:rsidRDefault="00065946" w:rsidP="00065946">
      <w:pPr>
        <w:pStyle w:val="Noidung1"/>
        <w:rPr>
          <w:lang w:val="en-US"/>
        </w:rPr>
      </w:pPr>
      <w:r w:rsidRPr="0079398F">
        <w:rPr>
          <w:lang w:val="en-US"/>
        </w:rPr>
        <w:lastRenderedPageBreak/>
        <w:t>Bước quan trọng tiếp theo là </w:t>
      </w:r>
      <w:r w:rsidRPr="0079398F">
        <w:rPr>
          <w:b/>
          <w:lang w:val="en-US"/>
        </w:rPr>
        <w:t>Quản lý học kỳ và Phân công giảng dạy</w:t>
      </w:r>
      <w:r w:rsidRPr="0079398F">
        <w:rPr>
          <w:lang w:val="en-US"/>
        </w:rPr>
        <w:t> (</w:t>
      </w:r>
      <w:r w:rsidRPr="0079398F">
        <w:rPr>
          <w:b/>
          <w:lang w:val="en-US"/>
        </w:rPr>
        <w:t>Hình 4.33</w:t>
      </w:r>
      <w:r w:rsidRPr="0079398F">
        <w:rPr>
          <w:lang w:val="en-US"/>
        </w:rPr>
        <w:t>). Admin sử dụng bảng ma trận trực quan để gán giảng viên phụ trách cho từng môn học trong học kỳ cụ thể một cách nhanh chóng.</w:t>
      </w:r>
    </w:p>
    <w:p w14:paraId="329E9BE3"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25F88496" wp14:editId="4A034688">
            <wp:extent cx="5760085" cy="2740025"/>
            <wp:effectExtent l="0" t="0" r="0" b="3175"/>
            <wp:docPr id="1946902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902594" name=""/>
                    <pic:cNvPicPr/>
                  </pic:nvPicPr>
                  <pic:blipFill>
                    <a:blip r:embed="rId72"/>
                    <a:stretch>
                      <a:fillRect/>
                    </a:stretch>
                  </pic:blipFill>
                  <pic:spPr>
                    <a:xfrm>
                      <a:off x="0" y="0"/>
                      <a:ext cx="5760085" cy="2740025"/>
                    </a:xfrm>
                    <a:prstGeom prst="rect">
                      <a:avLst/>
                    </a:prstGeom>
                  </pic:spPr>
                </pic:pic>
              </a:graphicData>
            </a:graphic>
          </wp:inline>
        </w:drawing>
      </w:r>
    </w:p>
    <w:p w14:paraId="09CF23CB" w14:textId="77777777" w:rsidR="00065946" w:rsidRPr="0079398F" w:rsidRDefault="00065946" w:rsidP="00065946">
      <w:pPr>
        <w:pStyle w:val="Caption"/>
        <w:rPr>
          <w:rFonts w:cs="Times New Roman"/>
        </w:rPr>
      </w:pPr>
      <w:bookmarkStart w:id="281" w:name="_Toc217898196"/>
      <w:bookmarkStart w:id="282" w:name="_Toc218672021"/>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33</w:t>
      </w:r>
      <w:r w:rsidRPr="0079398F">
        <w:rPr>
          <w:rFonts w:cs="Times New Roman"/>
        </w:rPr>
        <w:fldChar w:fldCharType="end"/>
      </w:r>
      <w:r w:rsidRPr="0079398F">
        <w:rPr>
          <w:rFonts w:cs="Times New Roman"/>
        </w:rPr>
        <w:t xml:space="preserve"> Giao diện quản lý học kỳ và phân công giảng dạy</w:t>
      </w:r>
      <w:bookmarkEnd w:id="281"/>
      <w:bookmarkEnd w:id="282"/>
    </w:p>
    <w:p w14:paraId="6A9CCB6E" w14:textId="77777777" w:rsidR="00065946" w:rsidRPr="0079398F" w:rsidRDefault="00065946" w:rsidP="00065946">
      <w:pPr>
        <w:pStyle w:val="Noidung1"/>
        <w:rPr>
          <w:lang w:val="en-US"/>
        </w:rPr>
      </w:pPr>
      <w:r w:rsidRPr="0079398F">
        <w:rPr>
          <w:lang w:val="en-US"/>
        </w:rPr>
        <w:t>Cuối cùng, để vận hành hệ thống, Admin sử dụng giao diện </w:t>
      </w:r>
      <w:r w:rsidRPr="0079398F">
        <w:rPr>
          <w:b/>
          <w:lang w:val="en-US"/>
        </w:rPr>
        <w:t>Quản lý tài khoản</w:t>
      </w:r>
      <w:r w:rsidRPr="0079398F">
        <w:rPr>
          <w:lang w:val="en-US"/>
        </w:rPr>
        <w:t> (</w:t>
      </w:r>
      <w:r w:rsidRPr="0079398F">
        <w:rPr>
          <w:b/>
          <w:lang w:val="en-US"/>
        </w:rPr>
        <w:t>Hình 4.34</w:t>
      </w:r>
      <w:r w:rsidRPr="0079398F">
        <w:rPr>
          <w:lang w:val="en-US"/>
        </w:rPr>
        <w:t>). Danh sách toàn bộ người dùng được hiển thị, cho phép Admin thực hiện cấp mới, chỉnh sửa hoặc đặt lại mật khẩu cho tài khoản.</w:t>
      </w:r>
    </w:p>
    <w:p w14:paraId="1C352D01" w14:textId="77777777" w:rsidR="00065946" w:rsidRPr="0079398F" w:rsidRDefault="00065946" w:rsidP="00065946">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7AB5B9A7" wp14:editId="28A02B3D">
            <wp:extent cx="5760085" cy="2736215"/>
            <wp:effectExtent l="0" t="0" r="0" b="6985"/>
            <wp:docPr id="116034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42822" name=""/>
                    <pic:cNvPicPr/>
                  </pic:nvPicPr>
                  <pic:blipFill>
                    <a:blip r:embed="rId73"/>
                    <a:stretch>
                      <a:fillRect/>
                    </a:stretch>
                  </pic:blipFill>
                  <pic:spPr>
                    <a:xfrm>
                      <a:off x="0" y="0"/>
                      <a:ext cx="5760085" cy="2736215"/>
                    </a:xfrm>
                    <a:prstGeom prst="rect">
                      <a:avLst/>
                    </a:prstGeom>
                  </pic:spPr>
                </pic:pic>
              </a:graphicData>
            </a:graphic>
          </wp:inline>
        </w:drawing>
      </w:r>
    </w:p>
    <w:p w14:paraId="1C7430FD" w14:textId="05AFB4E6" w:rsidR="005A7A26" w:rsidRPr="00314E0E" w:rsidRDefault="00065946" w:rsidP="006D7446">
      <w:pPr>
        <w:pStyle w:val="Caption"/>
        <w:rPr>
          <w:rFonts w:cs="Times New Roman"/>
        </w:rPr>
      </w:pPr>
      <w:bookmarkStart w:id="283" w:name="_Toc217898197"/>
      <w:bookmarkStart w:id="284" w:name="_Toc218672022"/>
      <w:r w:rsidRPr="0079398F">
        <w:rPr>
          <w:rFonts w:cs="Times New Roman"/>
        </w:rPr>
        <w:t xml:space="preserve">Hình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34</w:t>
      </w:r>
      <w:r w:rsidRPr="0079398F">
        <w:rPr>
          <w:rFonts w:cs="Times New Roman"/>
        </w:rPr>
        <w:fldChar w:fldCharType="end"/>
      </w:r>
      <w:r w:rsidRPr="0079398F">
        <w:rPr>
          <w:rFonts w:cs="Times New Roman"/>
        </w:rPr>
        <w:t xml:space="preserve"> Giao diện quản lý tài khoản người dùng</w:t>
      </w:r>
      <w:bookmarkEnd w:id="283"/>
      <w:bookmarkEnd w:id="284"/>
    </w:p>
    <w:p w14:paraId="53BBF231" w14:textId="77777777" w:rsidR="000C489A" w:rsidRPr="00FD6533" w:rsidRDefault="000C489A" w:rsidP="006365FB">
      <w:pPr>
        <w:pStyle w:val="Noidung1"/>
        <w:ind w:firstLine="0"/>
        <w:rPr>
          <w:rFonts w:eastAsiaTheme="majorEastAsia"/>
          <w:lang w:val="en-US"/>
        </w:rPr>
      </w:pPr>
    </w:p>
    <w:p w14:paraId="3AAFDE7B" w14:textId="70DEFA77" w:rsidR="00655D64" w:rsidRPr="00FD6533" w:rsidRDefault="00655D64" w:rsidP="002949C3">
      <w:pPr>
        <w:pStyle w:val="Heading1"/>
        <w:rPr>
          <w:rFonts w:cs="Times New Roman"/>
        </w:rPr>
      </w:pPr>
      <w:bookmarkStart w:id="285" w:name="_Toc218671834"/>
      <w:r w:rsidRPr="00FD6533">
        <w:rPr>
          <w:rFonts w:cs="Times New Roman"/>
        </w:rPr>
        <w:lastRenderedPageBreak/>
        <w:t>KẾT LU</w:t>
      </w:r>
      <w:r w:rsidR="002855D5" w:rsidRPr="00FD6533">
        <w:rPr>
          <w:rFonts w:cs="Times New Roman"/>
        </w:rPr>
        <w:t>Ậ</w:t>
      </w:r>
      <w:r w:rsidRPr="00FD6533">
        <w:rPr>
          <w:rFonts w:cs="Times New Roman"/>
        </w:rPr>
        <w:t>N VÀ HƯỚNG PHÁT TRIỂN</w:t>
      </w:r>
      <w:bookmarkEnd w:id="70"/>
      <w:bookmarkEnd w:id="285"/>
    </w:p>
    <w:p w14:paraId="07F6EA68" w14:textId="381C64DD" w:rsidR="00655D64" w:rsidRPr="00FD6533" w:rsidRDefault="00655D64" w:rsidP="002949C3">
      <w:pPr>
        <w:pStyle w:val="Heading2"/>
        <w:rPr>
          <w:rFonts w:cs="Times New Roman"/>
        </w:rPr>
      </w:pPr>
      <w:bookmarkStart w:id="286" w:name="_Toc186531805"/>
      <w:bookmarkStart w:id="287" w:name="_Toc218671835"/>
      <w:r w:rsidRPr="00FD6533">
        <w:rPr>
          <w:rFonts w:cs="Times New Roman"/>
        </w:rPr>
        <w:t xml:space="preserve">Kết </w:t>
      </w:r>
      <w:bookmarkEnd w:id="286"/>
      <w:r w:rsidR="004A22EA" w:rsidRPr="00FD6533">
        <w:rPr>
          <w:rFonts w:cs="Times New Roman"/>
        </w:rPr>
        <w:t>quả đạt được</w:t>
      </w:r>
      <w:bookmarkEnd w:id="287"/>
    </w:p>
    <w:p w14:paraId="419DA4E5" w14:textId="104767AA" w:rsidR="00A723F1" w:rsidRPr="00FD6533" w:rsidRDefault="00A723F1" w:rsidP="001A65A6">
      <w:pPr>
        <w:pStyle w:val="Noidung1"/>
      </w:pPr>
      <w:r w:rsidRPr="00FD6533">
        <w:t xml:space="preserve">Sau quá trình nghiên cứu và triển khai, đề tài </w:t>
      </w:r>
      <w:r w:rsidR="00F05C0D" w:rsidRPr="00FD6533">
        <w:rPr>
          <w:lang w:val="en-US"/>
        </w:rPr>
        <w:t>“</w:t>
      </w:r>
      <w:r w:rsidRPr="00FD6533">
        <w:t xml:space="preserve">Phát triển giao diện Frontend cho </w:t>
      </w:r>
      <w:r w:rsidR="00F05C0D" w:rsidRPr="00FD6533">
        <w:rPr>
          <w:lang w:val="en-US"/>
        </w:rPr>
        <w:t>N</w:t>
      </w:r>
      <w:r w:rsidRPr="00FD6533">
        <w:t>ền tảng học trực tuyến có yếu tố trò chơi</w:t>
      </w:r>
      <w:r w:rsidR="00F05C0D" w:rsidRPr="00FD6533">
        <w:rPr>
          <w:lang w:val="en-US"/>
        </w:rPr>
        <w:t>”</w:t>
      </w:r>
      <w:r w:rsidRPr="00FD6533">
        <w:t xml:space="preserve"> đã đạt được các kết quả sau:</w:t>
      </w:r>
    </w:p>
    <w:p w14:paraId="57CBBF1B" w14:textId="77777777" w:rsidR="00A723F1" w:rsidRPr="00FD6533" w:rsidRDefault="00A723F1" w:rsidP="00F05C0D">
      <w:pPr>
        <w:pStyle w:val="Noidung1"/>
      </w:pPr>
      <w:r w:rsidRPr="00FD6533">
        <w:t>Xây dựng thành công giao diện frontend hiện đại, trực quan, dễ sử dụng, phân biệt rõ ba vai trò quản trị viên, giảng viên và sinh viên.</w:t>
      </w:r>
    </w:p>
    <w:p w14:paraId="3E6F4773" w14:textId="77777777" w:rsidR="00A723F1" w:rsidRPr="00FD6533" w:rsidRDefault="00A723F1" w:rsidP="00F05C0D">
      <w:pPr>
        <w:pStyle w:val="Noidung1"/>
      </w:pPr>
      <w:r w:rsidRPr="00FD6533">
        <w:t>Tích hợp các yếu tố trò chơi như hệ thống điểm thưởng, bảng xếp hạng, thành tích cá nhân và các phần thưởng nhằm thúc đẩy động lực, duy trì sự tương tác và nâng cao trải nghiệm học tập của sinh viên.</w:t>
      </w:r>
    </w:p>
    <w:p w14:paraId="4E14DC0C" w14:textId="2D7B64B7" w:rsidR="00A723F1" w:rsidRPr="00FD6533" w:rsidRDefault="00A723F1" w:rsidP="00F05C0D">
      <w:pPr>
        <w:pStyle w:val="Noidung1"/>
      </w:pPr>
      <w:r w:rsidRPr="00FD6533">
        <w:t>Hỗ trợ các chức năng quản lý mạnh mẽ cho quản trị viên, giảng viên và sinh viên.</w:t>
      </w:r>
    </w:p>
    <w:p w14:paraId="114A86F6" w14:textId="77777777" w:rsidR="00A723F1" w:rsidRPr="00FD6533" w:rsidRDefault="00A723F1" w:rsidP="00F05C0D">
      <w:pPr>
        <w:pStyle w:val="Noidung1"/>
      </w:pPr>
      <w:r w:rsidRPr="00FD6533">
        <w:t>Áp dụng các công nghệ hiện đại: Next.js cho phát triển web, Tailwind CSS và Shadcnui cho thiết kế giao diện thống nhất, Chart.js để trực quan hóa số liệu, TanStack Query quản lý truy vấn dữ liệu, Socket.IO cho tương tác thời gian thực, và Phaser.js cho các mini-game luyện tập.</w:t>
      </w:r>
    </w:p>
    <w:p w14:paraId="55E5CA96" w14:textId="22E82C0E" w:rsidR="004A22EA" w:rsidRPr="00FD6533" w:rsidRDefault="00A723F1" w:rsidP="00F05C0D">
      <w:pPr>
        <w:pStyle w:val="Noidung1"/>
      </w:pPr>
      <w:r w:rsidRPr="00FD6533">
        <w:t>Đảm bảo khả năng mở rộng, bảo mật, hiệu năng tối ưu cho các tác vụ realtime và trải nghiệm đồng nhất trên nhiều thiết bị.</w:t>
      </w:r>
    </w:p>
    <w:p w14:paraId="268B4377" w14:textId="77777777" w:rsidR="00655D64" w:rsidRPr="00FD6533" w:rsidRDefault="00655D64" w:rsidP="002949C3">
      <w:pPr>
        <w:pStyle w:val="Heading2"/>
        <w:rPr>
          <w:rFonts w:cs="Times New Roman"/>
          <w:color w:val="auto"/>
        </w:rPr>
      </w:pPr>
      <w:bookmarkStart w:id="288" w:name="_Toc186531806"/>
      <w:bookmarkStart w:id="289" w:name="_Toc218671836"/>
      <w:r w:rsidRPr="00FD6533">
        <w:rPr>
          <w:rFonts w:cs="Times New Roman"/>
          <w:color w:val="auto"/>
        </w:rPr>
        <w:t>Hướng phát triển</w:t>
      </w:r>
      <w:bookmarkEnd w:id="288"/>
      <w:bookmarkEnd w:id="289"/>
    </w:p>
    <w:p w14:paraId="229D6E93" w14:textId="51199F4B" w:rsidR="00E15B3C" w:rsidRPr="00FD6533" w:rsidRDefault="00E15B3C" w:rsidP="001A65A6">
      <w:pPr>
        <w:pStyle w:val="Noidung1"/>
        <w:rPr>
          <w:lang w:val="en-US"/>
        </w:rPr>
      </w:pPr>
      <w:r w:rsidRPr="00FD6533">
        <w:t xml:space="preserve">Mở rộng các tính năng mới cho website như: </w:t>
      </w:r>
      <w:r w:rsidR="00AE1A4C" w:rsidRPr="00FD6533">
        <w:rPr>
          <w:lang w:val="en-US"/>
        </w:rPr>
        <w:t>tích hợp AI, nhiều loại câu h</w:t>
      </w:r>
      <w:r w:rsidR="008E292E" w:rsidRPr="00FD6533">
        <w:rPr>
          <w:lang w:val="en-US"/>
        </w:rPr>
        <w:t>ỏi,…</w:t>
      </w:r>
    </w:p>
    <w:p w14:paraId="0CA7C291" w14:textId="77777777" w:rsidR="00E15B3C" w:rsidRPr="00FD6533" w:rsidRDefault="00E15B3C" w:rsidP="001A65A6">
      <w:pPr>
        <w:pStyle w:val="Noidung1"/>
      </w:pPr>
      <w:r w:rsidRPr="00FD6533">
        <w:t>Tối ưu hóa trang web cho trải nghiệm người dùng tốt hơn.</w:t>
      </w:r>
    </w:p>
    <w:p w14:paraId="47A80219" w14:textId="77777777" w:rsidR="008A3057" w:rsidRPr="00FD6533" w:rsidRDefault="008A3057" w:rsidP="00D1036C">
      <w:pPr>
        <w:pStyle w:val="NoiDung"/>
        <w:rPr>
          <w:rFonts w:ascii="Times New Roman" w:hAnsi="Times New Roman" w:cs="Times New Roman"/>
        </w:rPr>
      </w:pPr>
    </w:p>
    <w:p w14:paraId="13655911" w14:textId="77777777" w:rsidR="007249CE" w:rsidRPr="00FD6533" w:rsidRDefault="007249CE">
      <w:pPr>
        <w:rPr>
          <w:rFonts w:ascii="Times New Roman" w:hAnsi="Times New Roman" w:cs="Times New Roman"/>
        </w:rPr>
      </w:pPr>
      <w:r w:rsidRPr="00FD6533">
        <w:rPr>
          <w:rFonts w:ascii="Times New Roman" w:hAnsi="Times New Roman" w:cs="Times New Roman"/>
        </w:rPr>
        <w:br w:type="page"/>
      </w:r>
    </w:p>
    <w:p w14:paraId="206ADFF2" w14:textId="763E69AD" w:rsidR="00E830A6" w:rsidRPr="00FD6533" w:rsidRDefault="007249CE" w:rsidP="00AD5DAD">
      <w:pPr>
        <w:pStyle w:val="TieuDe"/>
      </w:pPr>
      <w:bookmarkStart w:id="290" w:name="_Toc218671837"/>
      <w:r w:rsidRPr="00FD6533">
        <w:lastRenderedPageBreak/>
        <w:t>TÀI LIỆU THAM KHẢO</w:t>
      </w:r>
      <w:bookmarkEnd w:id="290"/>
      <w:r w:rsidR="00E830A6" w:rsidRPr="00FD6533">
        <w:fldChar w:fldCharType="begin"/>
      </w:r>
      <w:r w:rsidR="00E830A6" w:rsidRPr="00FD6533">
        <w:instrText xml:space="preserve"> BIBLIOGRAPHY  \l 1033 </w:instrText>
      </w:r>
      <w:r w:rsidR="00E830A6" w:rsidRPr="00FD6533">
        <w:fldChar w:fldCharType="separate"/>
      </w:r>
    </w:p>
    <w:p w14:paraId="024C3286" w14:textId="77777777" w:rsidR="00F05C0D" w:rsidRPr="00FD6533" w:rsidRDefault="00E830A6" w:rsidP="00F05C0D">
      <w:pPr>
        <w:pStyle w:val="Bibliography"/>
        <w:spacing w:before="120" w:after="120" w:line="360" w:lineRule="auto"/>
        <w:rPr>
          <w:rFonts w:ascii="Times New Roman" w:hAnsi="Times New Roman" w:cs="Times New Roman"/>
        </w:rPr>
      </w:pPr>
      <w:r w:rsidRPr="00FD6533">
        <w:rPr>
          <w:rFonts w:ascii="Times New Roman" w:hAnsi="Times New Roman" w:cs="Times New Roman"/>
          <w:lang w:eastAsia="en-US"/>
        </w:rPr>
        <w:fldChar w:fldCharType="end"/>
      </w:r>
      <w:r w:rsidR="00F05C0D" w:rsidRPr="00FD6533">
        <w:rPr>
          <w:rFonts w:ascii="Times New Roman" w:hAnsi="Times New Roman" w:cs="Times New Roman"/>
          <w:lang w:eastAsia="en-US"/>
        </w:rPr>
        <w:fldChar w:fldCharType="begin"/>
      </w:r>
      <w:r w:rsidR="00F05C0D" w:rsidRPr="00FD6533">
        <w:rPr>
          <w:rFonts w:ascii="Times New Roman" w:hAnsi="Times New Roman" w:cs="Times New Roman"/>
          <w:lang w:eastAsia="en-US"/>
        </w:rPr>
        <w:instrText xml:space="preserve"> ADDIN ZOTERO_BIBL {"uncited":[],"omitted":[],"custom":[]} CSL_BIBLIOGRAPHY </w:instrText>
      </w:r>
      <w:r w:rsidR="00F05C0D" w:rsidRPr="00FD6533">
        <w:rPr>
          <w:rFonts w:ascii="Times New Roman" w:hAnsi="Times New Roman" w:cs="Times New Roman"/>
          <w:lang w:eastAsia="en-US"/>
        </w:rPr>
        <w:fldChar w:fldCharType="separate"/>
      </w:r>
      <w:r w:rsidR="00F05C0D" w:rsidRPr="00FD6533">
        <w:rPr>
          <w:rFonts w:ascii="Times New Roman" w:hAnsi="Times New Roman" w:cs="Times New Roman"/>
        </w:rPr>
        <w:t>[1]</w:t>
      </w:r>
      <w:r w:rsidR="00F05C0D" w:rsidRPr="00FD6533">
        <w:rPr>
          <w:rFonts w:ascii="Times New Roman" w:hAnsi="Times New Roman" w:cs="Times New Roman"/>
        </w:rPr>
        <w:tab/>
        <w:t>Mozilla Developer Network, “Web Technology for Developers.” 2024. [Online]. Available: https://developer.mozilla.org/en-US/docs/Web</w:t>
      </w:r>
    </w:p>
    <w:p w14:paraId="403AF4EE" w14:textId="77777777" w:rsidR="00F05C0D" w:rsidRPr="00FD6533" w:rsidRDefault="00F05C0D" w:rsidP="00F05C0D">
      <w:pPr>
        <w:pStyle w:val="Bibliography"/>
        <w:spacing w:before="120" w:after="120" w:line="360" w:lineRule="auto"/>
        <w:rPr>
          <w:rFonts w:ascii="Times New Roman" w:hAnsi="Times New Roman" w:cs="Times New Roman"/>
        </w:rPr>
      </w:pPr>
      <w:r w:rsidRPr="00FD6533">
        <w:rPr>
          <w:rFonts w:ascii="Times New Roman" w:hAnsi="Times New Roman" w:cs="Times New Roman"/>
        </w:rPr>
        <w:t>[2]</w:t>
      </w:r>
      <w:r w:rsidRPr="00FD6533">
        <w:rPr>
          <w:rFonts w:ascii="Times New Roman" w:hAnsi="Times New Roman" w:cs="Times New Roman"/>
        </w:rPr>
        <w:tab/>
        <w:t>IBM, “Client–Server Architecture.” 2023. [Online]. Available: https://www.ibm.com/docs/en</w:t>
      </w:r>
    </w:p>
    <w:p w14:paraId="30D3156C" w14:textId="77777777" w:rsidR="00F05C0D" w:rsidRPr="00FD6533" w:rsidRDefault="00F05C0D" w:rsidP="00F05C0D">
      <w:pPr>
        <w:pStyle w:val="Bibliography"/>
        <w:spacing w:before="120" w:after="120" w:line="360" w:lineRule="auto"/>
        <w:rPr>
          <w:rFonts w:ascii="Times New Roman" w:hAnsi="Times New Roman" w:cs="Times New Roman"/>
        </w:rPr>
      </w:pPr>
      <w:r w:rsidRPr="00FD6533">
        <w:rPr>
          <w:rFonts w:ascii="Times New Roman" w:hAnsi="Times New Roman" w:cs="Times New Roman"/>
        </w:rPr>
        <w:t>[3]</w:t>
      </w:r>
      <w:r w:rsidRPr="00FD6533">
        <w:rPr>
          <w:rFonts w:ascii="Times New Roman" w:hAnsi="Times New Roman" w:cs="Times New Roman"/>
        </w:rPr>
        <w:tab/>
        <w:t>World Wide Web Consortium, “Architecture of the World Wide Web.” 2004. [Online]. Available: https://www.w3.org/TR/webarch/</w:t>
      </w:r>
    </w:p>
    <w:p w14:paraId="2CE99B3D" w14:textId="77777777" w:rsidR="00F05C0D" w:rsidRPr="00FD6533" w:rsidRDefault="00F05C0D" w:rsidP="00F05C0D">
      <w:pPr>
        <w:pStyle w:val="Bibliography"/>
        <w:spacing w:before="120" w:after="120" w:line="360" w:lineRule="auto"/>
        <w:rPr>
          <w:rFonts w:ascii="Times New Roman" w:hAnsi="Times New Roman" w:cs="Times New Roman"/>
        </w:rPr>
      </w:pPr>
      <w:r w:rsidRPr="00FD6533">
        <w:rPr>
          <w:rFonts w:ascii="Times New Roman" w:hAnsi="Times New Roman" w:cs="Times New Roman"/>
        </w:rPr>
        <w:t>[4]</w:t>
      </w:r>
      <w:r w:rsidRPr="00FD6533">
        <w:rPr>
          <w:rFonts w:ascii="Times New Roman" w:hAnsi="Times New Roman" w:cs="Times New Roman"/>
        </w:rPr>
        <w:tab/>
        <w:t>Vercel, “Next.js Documentation.” Accessed: Jan. 15, 2025. [Online]. Available: https://nextjs.org/docs</w:t>
      </w:r>
    </w:p>
    <w:p w14:paraId="18F5462F" w14:textId="77777777" w:rsidR="00F05C0D" w:rsidRPr="00FD6533" w:rsidRDefault="00F05C0D" w:rsidP="00F05C0D">
      <w:pPr>
        <w:pStyle w:val="Bibliography"/>
        <w:spacing w:before="120" w:after="120" w:line="360" w:lineRule="auto"/>
        <w:rPr>
          <w:rFonts w:ascii="Times New Roman" w:hAnsi="Times New Roman" w:cs="Times New Roman"/>
        </w:rPr>
      </w:pPr>
      <w:r w:rsidRPr="00FD6533">
        <w:rPr>
          <w:rFonts w:ascii="Times New Roman" w:hAnsi="Times New Roman" w:cs="Times New Roman"/>
        </w:rPr>
        <w:t>[5]</w:t>
      </w:r>
      <w:r w:rsidRPr="00FD6533">
        <w:rPr>
          <w:rFonts w:ascii="Times New Roman" w:hAnsi="Times New Roman" w:cs="Times New Roman"/>
        </w:rPr>
        <w:tab/>
        <w:t>Phaser.io, “What is Phaser?” Accessed: Jan. 15, 2025. [Online]. Available: https://docs.phaser.io/phaser/getting-started/what-is-phaser</w:t>
      </w:r>
    </w:p>
    <w:p w14:paraId="14923672" w14:textId="77777777" w:rsidR="00F05C0D" w:rsidRPr="00FD6533" w:rsidRDefault="00F05C0D" w:rsidP="00F05C0D">
      <w:pPr>
        <w:pStyle w:val="Bibliography"/>
        <w:spacing w:before="120" w:after="120" w:line="360" w:lineRule="auto"/>
        <w:rPr>
          <w:rFonts w:ascii="Times New Roman" w:hAnsi="Times New Roman" w:cs="Times New Roman"/>
        </w:rPr>
      </w:pPr>
      <w:r w:rsidRPr="00FD6533">
        <w:rPr>
          <w:rFonts w:ascii="Times New Roman" w:hAnsi="Times New Roman" w:cs="Times New Roman"/>
        </w:rPr>
        <w:t>[6]</w:t>
      </w:r>
      <w:r w:rsidRPr="00FD6533">
        <w:rPr>
          <w:rFonts w:ascii="Times New Roman" w:hAnsi="Times New Roman" w:cs="Times New Roman"/>
        </w:rPr>
        <w:tab/>
        <w:t>Tailwind Labs, “Tailwind CSS Documentation.” Accessed: Jan. 15, 2025. [Online]. Available: https://tailwindcss.com/docs</w:t>
      </w:r>
    </w:p>
    <w:p w14:paraId="483F5DD3" w14:textId="77777777" w:rsidR="00F05C0D" w:rsidRPr="00FD6533" w:rsidRDefault="00F05C0D" w:rsidP="00F05C0D">
      <w:pPr>
        <w:pStyle w:val="Bibliography"/>
        <w:spacing w:before="120" w:after="120" w:line="360" w:lineRule="auto"/>
        <w:rPr>
          <w:rFonts w:ascii="Times New Roman" w:hAnsi="Times New Roman" w:cs="Times New Roman"/>
        </w:rPr>
      </w:pPr>
      <w:r w:rsidRPr="00FD6533">
        <w:rPr>
          <w:rFonts w:ascii="Times New Roman" w:hAnsi="Times New Roman" w:cs="Times New Roman"/>
        </w:rPr>
        <w:t>[7]</w:t>
      </w:r>
      <w:r w:rsidRPr="00FD6533">
        <w:rPr>
          <w:rFonts w:ascii="Times New Roman" w:hAnsi="Times New Roman" w:cs="Times New Roman"/>
        </w:rPr>
        <w:tab/>
        <w:t>shadcn, “shadcn/ui Documentation.” Accessed: Jan. 15, 2025. [Online]. Available: https://ui.shadcn.com/docs</w:t>
      </w:r>
    </w:p>
    <w:p w14:paraId="41FF3A26" w14:textId="77777777" w:rsidR="00F05C0D" w:rsidRPr="00FD6533" w:rsidRDefault="00F05C0D" w:rsidP="00F05C0D">
      <w:pPr>
        <w:pStyle w:val="Bibliography"/>
        <w:spacing w:before="120" w:after="120" w:line="360" w:lineRule="auto"/>
        <w:rPr>
          <w:rFonts w:ascii="Times New Roman" w:hAnsi="Times New Roman" w:cs="Times New Roman"/>
        </w:rPr>
      </w:pPr>
      <w:r w:rsidRPr="00FD6533">
        <w:rPr>
          <w:rFonts w:ascii="Times New Roman" w:hAnsi="Times New Roman" w:cs="Times New Roman"/>
        </w:rPr>
        <w:t>[8]</w:t>
      </w:r>
      <w:r w:rsidRPr="00FD6533">
        <w:rPr>
          <w:rFonts w:ascii="Times New Roman" w:hAnsi="Times New Roman" w:cs="Times New Roman"/>
        </w:rPr>
        <w:tab/>
        <w:t>TanStack, “TanStack Query Documentation for React.” Accessed: Jan. 15, 2025. [Online]. Available: https://tanstack.com/query/latest/docs/framework/react/overview</w:t>
      </w:r>
    </w:p>
    <w:p w14:paraId="5483F66D" w14:textId="45C76CD5" w:rsidR="0009408C" w:rsidRPr="00FD6533" w:rsidRDefault="00F05C0D" w:rsidP="00F05C0D">
      <w:pPr>
        <w:spacing w:before="120" w:after="120" w:line="360" w:lineRule="auto"/>
        <w:rPr>
          <w:rFonts w:ascii="Times New Roman" w:hAnsi="Times New Roman" w:cs="Times New Roman"/>
          <w:lang w:eastAsia="en-US"/>
        </w:rPr>
      </w:pPr>
      <w:r w:rsidRPr="00FD6533">
        <w:rPr>
          <w:rFonts w:ascii="Times New Roman" w:hAnsi="Times New Roman" w:cs="Times New Roman"/>
          <w:lang w:eastAsia="en-US"/>
        </w:rPr>
        <w:fldChar w:fldCharType="end"/>
      </w:r>
    </w:p>
    <w:p w14:paraId="0EA70A4A" w14:textId="77777777" w:rsidR="0009408C" w:rsidRPr="00FD6533" w:rsidRDefault="0009408C">
      <w:pPr>
        <w:rPr>
          <w:rFonts w:ascii="Times New Roman" w:hAnsi="Times New Roman" w:cs="Times New Roman"/>
          <w:lang w:eastAsia="en-US"/>
        </w:rPr>
      </w:pPr>
      <w:r w:rsidRPr="00FD6533">
        <w:rPr>
          <w:rFonts w:ascii="Times New Roman" w:hAnsi="Times New Roman" w:cs="Times New Roman"/>
          <w:lang w:eastAsia="en-US"/>
        </w:rPr>
        <w:br w:type="page"/>
      </w:r>
    </w:p>
    <w:p w14:paraId="186069CC" w14:textId="5635F8BE" w:rsidR="00D8313B" w:rsidRPr="00FD6533" w:rsidRDefault="00CD62FF" w:rsidP="00CD62FF">
      <w:pPr>
        <w:pStyle w:val="ListParagraph"/>
        <w:numPr>
          <w:ilvl w:val="0"/>
          <w:numId w:val="35"/>
        </w:numPr>
      </w:pPr>
      <w:r w:rsidRPr="00FD6533">
        <w:lastRenderedPageBreak/>
        <w:t>DANH SÁCH PHÁC THẢO CHI TIẾT CÁC GIAO DIỆN</w:t>
      </w:r>
    </w:p>
    <w:p w14:paraId="730FECE4" w14:textId="0C8ADF00" w:rsidR="007F5204" w:rsidRPr="00FD6533" w:rsidRDefault="007F5204" w:rsidP="00CD62FF">
      <w:pPr>
        <w:pStyle w:val="ListParagraph"/>
        <w:numPr>
          <w:ilvl w:val="1"/>
          <w:numId w:val="35"/>
        </w:numPr>
        <w:jc w:val="left"/>
      </w:pPr>
      <w:r w:rsidRPr="00FD6533">
        <w:t>Sơ đồ website</w:t>
      </w:r>
    </w:p>
    <w:p w14:paraId="49FB19CB" w14:textId="77777777" w:rsidR="0009408C" w:rsidRPr="00FD6533" w:rsidRDefault="0009408C" w:rsidP="0009408C">
      <w:pPr>
        <w:pStyle w:val="Noidung1"/>
        <w:rPr>
          <w:lang w:val="en-US"/>
        </w:rPr>
      </w:pPr>
      <w:r w:rsidRPr="00FD6533">
        <w:t>Sơ đồ website Admin phần Quản lý Khóa đào tạo mô tả cấu trúc quản lý khóa học của quản trị viên. Admin có thể quản lý Khóa đào tạo, quản lý Học kỳ và thực hiện Phân công môn học cho giảng viên.</w:t>
      </w:r>
    </w:p>
    <w:p w14:paraId="0589B499" w14:textId="77777777" w:rsidR="0009408C" w:rsidRPr="00FD6533" w:rsidRDefault="0009408C" w:rsidP="0009408C">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0780E206" wp14:editId="766BB9CC">
            <wp:extent cx="3405037" cy="4297680"/>
            <wp:effectExtent l="0" t="0" r="5080" b="7620"/>
            <wp:docPr id="444929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929061" name=""/>
                    <pic:cNvPicPr/>
                  </pic:nvPicPr>
                  <pic:blipFill>
                    <a:blip r:embed="rId74"/>
                    <a:stretch>
                      <a:fillRect/>
                    </a:stretch>
                  </pic:blipFill>
                  <pic:spPr>
                    <a:xfrm>
                      <a:off x="0" y="0"/>
                      <a:ext cx="3418552" cy="4314738"/>
                    </a:xfrm>
                    <a:prstGeom prst="rect">
                      <a:avLst/>
                    </a:prstGeom>
                  </pic:spPr>
                </pic:pic>
              </a:graphicData>
            </a:graphic>
          </wp:inline>
        </w:drawing>
      </w:r>
    </w:p>
    <w:p w14:paraId="0EE2068F" w14:textId="6026073E" w:rsidR="0009408C" w:rsidRPr="00FD6533" w:rsidRDefault="0009408C" w:rsidP="0009408C">
      <w:pPr>
        <w:pStyle w:val="Caption"/>
        <w:rPr>
          <w:rFonts w:cs="Times New Roman"/>
        </w:rPr>
      </w:pPr>
      <w:bookmarkStart w:id="291" w:name="_Toc218672023"/>
      <w:r w:rsidRPr="00FD6533">
        <w:rPr>
          <w:rFonts w:cs="Times New Roman"/>
        </w:rPr>
        <w:t xml:space="preserve">Hình </w:t>
      </w:r>
      <w:r w:rsidR="003D63B6">
        <w:rPr>
          <w:rFonts w:cs="Times New Roman"/>
        </w:rPr>
        <w:t>1</w:t>
      </w:r>
      <w:r w:rsidRPr="00FD6533">
        <w:rPr>
          <w:rFonts w:cs="Times New Roman"/>
        </w:rPr>
        <w:t xml:space="preserve"> Sơ đồ website quyền admin phần Quản lý Khóa đào tạo</w:t>
      </w:r>
      <w:bookmarkEnd w:id="291"/>
    </w:p>
    <w:p w14:paraId="10225F8A" w14:textId="77777777" w:rsidR="0009408C" w:rsidRPr="00FD6533" w:rsidRDefault="0009408C" w:rsidP="0009408C">
      <w:pPr>
        <w:pStyle w:val="Noidung1"/>
        <w:rPr>
          <w:lang w:val="en-US"/>
        </w:rPr>
      </w:pPr>
      <w:r w:rsidRPr="00FD6533">
        <w:rPr>
          <w:lang w:val="en-US"/>
        </w:rPr>
        <w:t>Sơ đồ website Admin phần Quản lý Chương trình Đào tạo mô tả cấu trúc quản lý nội dung đào tạo chuyên sâu. Admin có thể quản lý Chương trình, Môn học và xây dựng các Ma trận chuẩn đầu ra tương ứng.</w:t>
      </w:r>
    </w:p>
    <w:p w14:paraId="11B7DE78" w14:textId="77777777" w:rsidR="0009408C" w:rsidRPr="00FD6533" w:rsidRDefault="0009408C" w:rsidP="0009408C">
      <w:pPr>
        <w:pStyle w:val="Noidung1"/>
        <w:rPr>
          <w:lang w:val="en-US"/>
        </w:rPr>
      </w:pPr>
    </w:p>
    <w:p w14:paraId="55DE50F3" w14:textId="77777777" w:rsidR="0009408C" w:rsidRPr="00FD6533" w:rsidRDefault="0009408C" w:rsidP="0009408C">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1DC3BB1A" wp14:editId="78ED8ED0">
            <wp:extent cx="5553801" cy="5334000"/>
            <wp:effectExtent l="0" t="0" r="8890" b="0"/>
            <wp:docPr id="574566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566397" name=""/>
                    <pic:cNvPicPr/>
                  </pic:nvPicPr>
                  <pic:blipFill>
                    <a:blip r:embed="rId75"/>
                    <a:stretch>
                      <a:fillRect/>
                    </a:stretch>
                  </pic:blipFill>
                  <pic:spPr>
                    <a:xfrm>
                      <a:off x="0" y="0"/>
                      <a:ext cx="5558892" cy="5338890"/>
                    </a:xfrm>
                    <a:prstGeom prst="rect">
                      <a:avLst/>
                    </a:prstGeom>
                  </pic:spPr>
                </pic:pic>
              </a:graphicData>
            </a:graphic>
          </wp:inline>
        </w:drawing>
      </w:r>
    </w:p>
    <w:p w14:paraId="4CD44C53" w14:textId="68BC2FF0" w:rsidR="0009408C" w:rsidRPr="00FD6533" w:rsidRDefault="0009408C" w:rsidP="0009408C">
      <w:pPr>
        <w:pStyle w:val="Caption"/>
        <w:rPr>
          <w:rFonts w:cs="Times New Roman"/>
        </w:rPr>
      </w:pPr>
      <w:bookmarkStart w:id="292" w:name="_Toc218672024"/>
      <w:r w:rsidRPr="00FD6533">
        <w:rPr>
          <w:rFonts w:cs="Times New Roman"/>
        </w:rPr>
        <w:t xml:space="preserve">Hình </w:t>
      </w:r>
      <w:r w:rsidR="003D63B6">
        <w:rPr>
          <w:rFonts w:cs="Times New Roman"/>
        </w:rPr>
        <w:t>2</w:t>
      </w:r>
      <w:r w:rsidRPr="00FD6533">
        <w:rPr>
          <w:rFonts w:cs="Times New Roman"/>
        </w:rPr>
        <w:t xml:space="preserve"> Sơ đồ website quyền admin phần Quản lý Chương trình Đào tạo</w:t>
      </w:r>
      <w:bookmarkEnd w:id="292"/>
    </w:p>
    <w:p w14:paraId="7D4D1EBD" w14:textId="77777777" w:rsidR="0009408C" w:rsidRPr="00FD6533" w:rsidRDefault="0009408C" w:rsidP="0009408C">
      <w:pPr>
        <w:pStyle w:val="Noidung1"/>
      </w:pPr>
      <w:r w:rsidRPr="00FD6533">
        <w:t>Sơ đồ website Giảng viên phần Quản lý Khóa học và Câu hỏi mô tả chức năng quản lý chuyên môn. Giáo viên có thể quản lý Khóa học và quản lý Ngân hàng câu hỏi.</w:t>
      </w:r>
    </w:p>
    <w:p w14:paraId="12A13498" w14:textId="77777777" w:rsidR="0009408C" w:rsidRPr="00FD6533" w:rsidRDefault="0009408C" w:rsidP="0009408C">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3A0BA902" wp14:editId="6C5F96E1">
            <wp:extent cx="6114153" cy="2697480"/>
            <wp:effectExtent l="0" t="0" r="1270" b="7620"/>
            <wp:docPr id="1717318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18351" name=""/>
                    <pic:cNvPicPr/>
                  </pic:nvPicPr>
                  <pic:blipFill>
                    <a:blip r:embed="rId76"/>
                    <a:stretch>
                      <a:fillRect/>
                    </a:stretch>
                  </pic:blipFill>
                  <pic:spPr>
                    <a:xfrm>
                      <a:off x="0" y="0"/>
                      <a:ext cx="6118904" cy="2699576"/>
                    </a:xfrm>
                    <a:prstGeom prst="rect">
                      <a:avLst/>
                    </a:prstGeom>
                  </pic:spPr>
                </pic:pic>
              </a:graphicData>
            </a:graphic>
          </wp:inline>
        </w:drawing>
      </w:r>
    </w:p>
    <w:p w14:paraId="4D6B6F7A" w14:textId="76ED4A95" w:rsidR="0009408C" w:rsidRPr="00FD6533" w:rsidRDefault="0009408C" w:rsidP="0009408C">
      <w:pPr>
        <w:pStyle w:val="Caption"/>
        <w:rPr>
          <w:rFonts w:cs="Times New Roman"/>
        </w:rPr>
      </w:pPr>
      <w:bookmarkStart w:id="293" w:name="_Toc218672025"/>
      <w:r w:rsidRPr="00FD6533">
        <w:rPr>
          <w:rFonts w:cs="Times New Roman"/>
        </w:rPr>
        <w:t xml:space="preserve">Hình </w:t>
      </w:r>
      <w:r w:rsidR="003D63B6">
        <w:rPr>
          <w:rFonts w:cs="Times New Roman"/>
        </w:rPr>
        <w:t>3</w:t>
      </w:r>
      <w:r w:rsidRPr="00FD6533">
        <w:rPr>
          <w:rFonts w:cs="Times New Roman"/>
        </w:rPr>
        <w:t xml:space="preserve"> Sơ đồ website quyền giảng viên phần Quản lý Khóa học và Câu hỏi</w:t>
      </w:r>
      <w:bookmarkEnd w:id="293"/>
    </w:p>
    <w:p w14:paraId="2DA0875E" w14:textId="77777777" w:rsidR="0009408C" w:rsidRPr="00FD6533" w:rsidRDefault="0009408C" w:rsidP="0009408C">
      <w:pPr>
        <w:pStyle w:val="Noidung1"/>
      </w:pPr>
      <w:r w:rsidRPr="00FD6533">
        <w:t>Sơ đồ website Giảng viên phần Quản lý Sinh viên mô tả chức năng quản lý danh sách lớp. Giáo viên có thể xem Danh sách sinh viên, thực hiện Import sinh viên, thêm, sửa, xóa thông tin và reset mật khẩu cho sinh viên.</w:t>
      </w:r>
    </w:p>
    <w:p w14:paraId="3412AEAD" w14:textId="77777777" w:rsidR="0009408C" w:rsidRPr="00FD6533" w:rsidRDefault="0009408C" w:rsidP="0009408C">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2A2C17D2" wp14:editId="789AA449">
            <wp:extent cx="6136216" cy="2506980"/>
            <wp:effectExtent l="0" t="0" r="0" b="7620"/>
            <wp:docPr id="1789239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239950" name=""/>
                    <pic:cNvPicPr/>
                  </pic:nvPicPr>
                  <pic:blipFill>
                    <a:blip r:embed="rId77"/>
                    <a:stretch>
                      <a:fillRect/>
                    </a:stretch>
                  </pic:blipFill>
                  <pic:spPr>
                    <a:xfrm>
                      <a:off x="0" y="0"/>
                      <a:ext cx="6137464" cy="2507490"/>
                    </a:xfrm>
                    <a:prstGeom prst="rect">
                      <a:avLst/>
                    </a:prstGeom>
                  </pic:spPr>
                </pic:pic>
              </a:graphicData>
            </a:graphic>
          </wp:inline>
        </w:drawing>
      </w:r>
    </w:p>
    <w:p w14:paraId="4BC3F9D6" w14:textId="6E1DB95F" w:rsidR="0009408C" w:rsidRPr="00FD6533" w:rsidRDefault="0009408C" w:rsidP="0009408C">
      <w:pPr>
        <w:pStyle w:val="Caption"/>
        <w:rPr>
          <w:rFonts w:cs="Times New Roman"/>
        </w:rPr>
      </w:pPr>
      <w:bookmarkStart w:id="294" w:name="_Toc218672026"/>
      <w:r w:rsidRPr="00FD6533">
        <w:rPr>
          <w:rFonts w:cs="Times New Roman"/>
        </w:rPr>
        <w:t xml:space="preserve">Hình </w:t>
      </w:r>
      <w:r w:rsidR="003D63B6">
        <w:rPr>
          <w:rFonts w:cs="Times New Roman"/>
        </w:rPr>
        <w:t>4</w:t>
      </w:r>
      <w:r w:rsidRPr="00FD6533">
        <w:rPr>
          <w:rFonts w:cs="Times New Roman"/>
        </w:rPr>
        <w:t xml:space="preserve"> Sơ đồ website quyền giảng viên phần Quản lý Sinh viên</w:t>
      </w:r>
      <w:bookmarkEnd w:id="294"/>
    </w:p>
    <w:p w14:paraId="38545485" w14:textId="77777777" w:rsidR="0009408C" w:rsidRPr="00FD6533" w:rsidRDefault="0009408C" w:rsidP="0009408C">
      <w:pPr>
        <w:pStyle w:val="Noidung1"/>
        <w:rPr>
          <w:lang w:val="en-US"/>
        </w:rPr>
      </w:pPr>
      <w:r w:rsidRPr="00FD6533">
        <w:rPr>
          <w:lang w:val="en-US"/>
        </w:rPr>
        <w:t>Sơ đồ website Giảng viên phần Quản lý Quiz và Báo cáo mô tả quy trình tổ chức kiểm tra. Giáo viên có thể quản lý Quiz và xem các Báo cáo thống kê về bài kiểm tra.</w:t>
      </w:r>
    </w:p>
    <w:p w14:paraId="163B3AA0" w14:textId="77777777" w:rsidR="0009408C" w:rsidRPr="00FD6533" w:rsidRDefault="0009408C" w:rsidP="0009408C">
      <w:pPr>
        <w:rPr>
          <w:rFonts w:ascii="Times New Roman" w:hAnsi="Times New Roman" w:cs="Times New Roman"/>
        </w:rPr>
      </w:pPr>
    </w:p>
    <w:p w14:paraId="7944CA76" w14:textId="77777777" w:rsidR="0009408C" w:rsidRPr="00FD6533" w:rsidRDefault="0009408C" w:rsidP="0009408C">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5F9D6BEB" wp14:editId="354209B0">
            <wp:extent cx="4477227" cy="6118860"/>
            <wp:effectExtent l="0" t="0" r="0" b="0"/>
            <wp:docPr id="868240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240942" name=""/>
                    <pic:cNvPicPr/>
                  </pic:nvPicPr>
                  <pic:blipFill>
                    <a:blip r:embed="rId78"/>
                    <a:stretch>
                      <a:fillRect/>
                    </a:stretch>
                  </pic:blipFill>
                  <pic:spPr>
                    <a:xfrm>
                      <a:off x="0" y="0"/>
                      <a:ext cx="4502395" cy="6153256"/>
                    </a:xfrm>
                    <a:prstGeom prst="rect">
                      <a:avLst/>
                    </a:prstGeom>
                  </pic:spPr>
                </pic:pic>
              </a:graphicData>
            </a:graphic>
          </wp:inline>
        </w:drawing>
      </w:r>
    </w:p>
    <w:p w14:paraId="5F1815DD" w14:textId="6BE076CF" w:rsidR="0009408C" w:rsidRPr="00FD6533" w:rsidRDefault="0009408C" w:rsidP="0009408C">
      <w:pPr>
        <w:pStyle w:val="Caption"/>
        <w:rPr>
          <w:rFonts w:cs="Times New Roman"/>
        </w:rPr>
      </w:pPr>
      <w:bookmarkStart w:id="295" w:name="_Toc218672027"/>
      <w:r w:rsidRPr="00FD6533">
        <w:rPr>
          <w:rFonts w:cs="Times New Roman"/>
        </w:rPr>
        <w:t xml:space="preserve">Hình </w:t>
      </w:r>
      <w:r w:rsidR="00DE71A0">
        <w:rPr>
          <w:rFonts w:cs="Times New Roman"/>
        </w:rPr>
        <w:t>5</w:t>
      </w:r>
      <w:r w:rsidRPr="00FD6533">
        <w:rPr>
          <w:rFonts w:cs="Times New Roman"/>
        </w:rPr>
        <w:t xml:space="preserve"> Sơ đồ website quyền giảng viên phần Quản lý Quiz và Báo cáo</w:t>
      </w:r>
      <w:bookmarkEnd w:id="295"/>
    </w:p>
    <w:p w14:paraId="31C630DC" w14:textId="77777777" w:rsidR="0009408C" w:rsidRPr="00FD6533" w:rsidRDefault="0009408C" w:rsidP="0009408C">
      <w:pPr>
        <w:pStyle w:val="Noidung1"/>
        <w:rPr>
          <w:lang w:val="en-US"/>
        </w:rPr>
      </w:pPr>
      <w:r w:rsidRPr="00FD6533">
        <w:rPr>
          <w:lang w:val="en-US"/>
        </w:rPr>
        <w:t>Sơ đồ website Sinh viên phần Hồ sơ và Kết quả học tập mô tả chức năng thông tin cá nhân. Sinh viên có thể xem Hồ sơ, tùy chỉnh Avatar, xem Tiến trình cấp độ và xem Kết quả học tập được phân tích chi tiết theo LO và Chương.</w:t>
      </w:r>
    </w:p>
    <w:p w14:paraId="1B4D43A3" w14:textId="77777777" w:rsidR="0009408C" w:rsidRPr="00FD6533" w:rsidRDefault="0009408C" w:rsidP="0009408C">
      <w:pPr>
        <w:rPr>
          <w:rFonts w:ascii="Times New Roman" w:hAnsi="Times New Roman" w:cs="Times New Roman"/>
        </w:rPr>
      </w:pPr>
    </w:p>
    <w:p w14:paraId="7E288446" w14:textId="77777777" w:rsidR="0009408C" w:rsidRPr="00FD6533" w:rsidRDefault="0009408C" w:rsidP="0009408C">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643CB1A0" wp14:editId="07773BF1">
            <wp:extent cx="5987406" cy="1973580"/>
            <wp:effectExtent l="0" t="0" r="0" b="7620"/>
            <wp:docPr id="1186342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342882" name=""/>
                    <pic:cNvPicPr/>
                  </pic:nvPicPr>
                  <pic:blipFill>
                    <a:blip r:embed="rId79"/>
                    <a:stretch>
                      <a:fillRect/>
                    </a:stretch>
                  </pic:blipFill>
                  <pic:spPr>
                    <a:xfrm>
                      <a:off x="0" y="0"/>
                      <a:ext cx="5988499" cy="1973940"/>
                    </a:xfrm>
                    <a:prstGeom prst="rect">
                      <a:avLst/>
                    </a:prstGeom>
                  </pic:spPr>
                </pic:pic>
              </a:graphicData>
            </a:graphic>
          </wp:inline>
        </w:drawing>
      </w:r>
    </w:p>
    <w:p w14:paraId="73677D3E" w14:textId="3A752164" w:rsidR="0009408C" w:rsidRPr="00FD6533" w:rsidRDefault="003D63B6" w:rsidP="0009408C">
      <w:pPr>
        <w:pStyle w:val="Caption"/>
        <w:rPr>
          <w:rFonts w:cs="Times New Roman"/>
        </w:rPr>
      </w:pPr>
      <w:bookmarkStart w:id="296" w:name="_Toc218672028"/>
      <w:r>
        <w:rPr>
          <w:rFonts w:cs="Times New Roman"/>
        </w:rPr>
        <w:t xml:space="preserve">Hình 6 </w:t>
      </w:r>
      <w:r w:rsidR="0009408C" w:rsidRPr="00FD6533">
        <w:rPr>
          <w:rFonts w:cs="Times New Roman"/>
        </w:rPr>
        <w:t>Sơ đồ website quyền sinh viên phần Hồ sơ và Kết quả học tập</w:t>
      </w:r>
      <w:bookmarkEnd w:id="296"/>
    </w:p>
    <w:p w14:paraId="2B840251" w14:textId="77146FCD" w:rsidR="00CD62FF" w:rsidRPr="00FD6533" w:rsidRDefault="00CD62FF" w:rsidP="00CD62FF">
      <w:pPr>
        <w:pStyle w:val="ListParagraph"/>
        <w:numPr>
          <w:ilvl w:val="1"/>
          <w:numId w:val="35"/>
        </w:numPr>
        <w:jc w:val="left"/>
      </w:pPr>
      <w:r w:rsidRPr="00FD6533">
        <w:t>Các giao diện hệ thống</w:t>
      </w:r>
    </w:p>
    <w:p w14:paraId="043E37B1" w14:textId="62ECA508" w:rsidR="007F5204" w:rsidRPr="00FD6533" w:rsidRDefault="007F5204" w:rsidP="00CD62FF">
      <w:pPr>
        <w:pStyle w:val="ListParagraph"/>
        <w:numPr>
          <w:ilvl w:val="2"/>
          <w:numId w:val="35"/>
        </w:numPr>
        <w:jc w:val="left"/>
      </w:pPr>
      <w:r w:rsidRPr="00FD6533">
        <w:t>Phác thảo giao diện chi tiết khóa đào tạo</w:t>
      </w:r>
    </w:p>
    <w:p w14:paraId="61EB36DF"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6FBBD493" wp14:editId="13D6FFEB">
            <wp:extent cx="5760085" cy="3601720"/>
            <wp:effectExtent l="0" t="0" r="0" b="0"/>
            <wp:docPr id="195685915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60085" cy="3601720"/>
                    </a:xfrm>
                    <a:prstGeom prst="rect">
                      <a:avLst/>
                    </a:prstGeom>
                    <a:noFill/>
                    <a:ln>
                      <a:noFill/>
                    </a:ln>
                  </pic:spPr>
                </pic:pic>
              </a:graphicData>
            </a:graphic>
          </wp:inline>
        </w:drawing>
      </w:r>
    </w:p>
    <w:p w14:paraId="17A50459" w14:textId="6DE87A0F" w:rsidR="007F5204" w:rsidRPr="00FD6533" w:rsidRDefault="007F5204" w:rsidP="007F5204">
      <w:pPr>
        <w:pStyle w:val="Caption"/>
        <w:rPr>
          <w:rFonts w:cs="Times New Roman"/>
        </w:rPr>
      </w:pPr>
      <w:bookmarkStart w:id="297" w:name="_Toc218672029"/>
      <w:r w:rsidRPr="00FD6533">
        <w:rPr>
          <w:rFonts w:cs="Times New Roman"/>
        </w:rPr>
        <w:t xml:space="preserve">Hình </w:t>
      </w:r>
      <w:r w:rsidR="003D63B6">
        <w:rPr>
          <w:rFonts w:cs="Times New Roman"/>
        </w:rPr>
        <w:t xml:space="preserve">7 </w:t>
      </w:r>
      <w:r w:rsidRPr="00FD6533">
        <w:rPr>
          <w:rFonts w:cs="Times New Roman"/>
        </w:rPr>
        <w:t>Phác thảo giao diện chi tiết khóa đào tạo</w:t>
      </w:r>
      <w:bookmarkEnd w:id="297"/>
    </w:p>
    <w:p w14:paraId="30A47D0F" w14:textId="77777777" w:rsidR="007F5204" w:rsidRPr="00FD6533" w:rsidRDefault="007F5204" w:rsidP="007F5204">
      <w:pPr>
        <w:pStyle w:val="Noidung1"/>
        <w:rPr>
          <w:lang w:val="en-US"/>
        </w:rPr>
      </w:pPr>
      <w:r w:rsidRPr="00FD6533">
        <w:t xml:space="preserve">Bản phác thảo mô tả giao diện chi tiết của một khóa đào tạo. Phần đầu trang hiển thị đường dẫn điều hướng và các tab chức năng để chuyển đổi giữa các màn hình quản lý. Khu vực thông tin chính được bố trí nổi bật với tên khóa đào tạo và các thẻ thống kê số liệu quan trọng như số học kỳ, lượt phân công và số lớp học. Bên dưới là hai cột nội dung: cột trái hiển thị thông tin cơ bản, cột phải liên kết đến chương trình đào tạo tương </w:t>
      </w:r>
      <w:r w:rsidRPr="00FD6533">
        <w:lastRenderedPageBreak/>
        <w:t>ứng. Phần cuối trang là danh sách các lớp học phần thuộc khóa đào tạo này, được trình bày dưới dạng lưới thẻ giúp người dùng dễ dàng truy cập.</w:t>
      </w:r>
    </w:p>
    <w:p w14:paraId="315E812A" w14:textId="77777777" w:rsidR="007F5204" w:rsidRPr="00FD6533" w:rsidRDefault="007F5204" w:rsidP="00CD62FF">
      <w:pPr>
        <w:pStyle w:val="ListParagraph"/>
        <w:numPr>
          <w:ilvl w:val="2"/>
          <w:numId w:val="35"/>
        </w:numPr>
        <w:jc w:val="left"/>
      </w:pPr>
      <w:r w:rsidRPr="00FD6533">
        <w:t>Phác thảo giao diện quản lý học kỳ và phân công giảng dạy</w:t>
      </w:r>
    </w:p>
    <w:p w14:paraId="118E047F"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3A249F3B" wp14:editId="29FD7180">
            <wp:extent cx="5760085" cy="3359785"/>
            <wp:effectExtent l="0" t="0" r="0" b="0"/>
            <wp:docPr id="186049646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60085" cy="3359785"/>
                    </a:xfrm>
                    <a:prstGeom prst="rect">
                      <a:avLst/>
                    </a:prstGeom>
                    <a:noFill/>
                    <a:ln>
                      <a:noFill/>
                    </a:ln>
                  </pic:spPr>
                </pic:pic>
              </a:graphicData>
            </a:graphic>
          </wp:inline>
        </w:drawing>
      </w:r>
    </w:p>
    <w:p w14:paraId="104F469E" w14:textId="7A1CCFBF" w:rsidR="007F5204" w:rsidRPr="00FD6533" w:rsidRDefault="007F5204" w:rsidP="007F5204">
      <w:pPr>
        <w:pStyle w:val="Caption"/>
        <w:rPr>
          <w:rFonts w:cs="Times New Roman"/>
        </w:rPr>
      </w:pPr>
      <w:bookmarkStart w:id="298" w:name="_Toc218672030"/>
      <w:r w:rsidRPr="00FD6533">
        <w:rPr>
          <w:rFonts w:cs="Times New Roman"/>
        </w:rPr>
        <w:t xml:space="preserve">Hình </w:t>
      </w:r>
      <w:r w:rsidR="003D63B6">
        <w:rPr>
          <w:rFonts w:cs="Times New Roman"/>
        </w:rPr>
        <w:t>8</w:t>
      </w:r>
      <w:r w:rsidRPr="00FD6533">
        <w:rPr>
          <w:rFonts w:cs="Times New Roman"/>
        </w:rPr>
        <w:t xml:space="preserve"> Phác thảo giao diện quản lý học kỳ và phân công giảng dạy</w:t>
      </w:r>
      <w:bookmarkEnd w:id="298"/>
    </w:p>
    <w:p w14:paraId="4C54E401" w14:textId="77777777" w:rsidR="007F5204" w:rsidRPr="00FD6533" w:rsidRDefault="007F5204" w:rsidP="007F5204">
      <w:pPr>
        <w:pStyle w:val="Noidung1"/>
        <w:rPr>
          <w:lang w:val="en-US"/>
        </w:rPr>
      </w:pPr>
      <w:r w:rsidRPr="00FD6533">
        <w:t>Bản phác thảo mô tả giao diện ma trận phân công giảng dạy. Phần trên cùng chứa thanh điều hướng học kỳ dạng thẻ cuộn ngang, cho phép người quản trị dễ dàng chuyển đổi giữa các kỳ học và nút chức năng tạo học kỳ mới. Khu vực chính hiển thị bảng danh sách các môn học và giảng viên. Các ô giao nhau chứa nút tích chọn để thực hiện thao tác gán giảng viên phụ trách cho từng môn học cụ thể. Tiêu đề bảng hiển thị rõ tên học kỳ đang chọn cùng trạng thái hoạt động hiện tại.</w:t>
      </w:r>
    </w:p>
    <w:p w14:paraId="74BCF0F2" w14:textId="5198AE25" w:rsidR="007F5204" w:rsidRPr="00FD6533" w:rsidRDefault="007F5204" w:rsidP="00CD62FF">
      <w:pPr>
        <w:pStyle w:val="ListParagraph"/>
        <w:numPr>
          <w:ilvl w:val="2"/>
          <w:numId w:val="35"/>
        </w:numPr>
        <w:jc w:val="left"/>
      </w:pPr>
      <w:r w:rsidRPr="00FD6533">
        <w:t>Phác thảo giao diện chi tiết chương trình đào tạo</w:t>
      </w:r>
    </w:p>
    <w:p w14:paraId="21A19E5C" w14:textId="77777777" w:rsidR="003F288B" w:rsidRPr="00FD6533" w:rsidRDefault="003F288B" w:rsidP="003F288B">
      <w:pPr>
        <w:pStyle w:val="Noidung1"/>
        <w:rPr>
          <w:lang w:val="en-US"/>
        </w:rPr>
      </w:pPr>
      <w:r w:rsidRPr="00FD6533">
        <w:t xml:space="preserve">Bản phác thảo mô tả giao diện chi tiết của một chương trình đào tạo. Phía trên cùng là đường dẫn điều hướng và thanh tab chức năng giúp người dùng chuyển đổi linh hoạt giữa các phần: Chi tiết, Mục tiêu chương trình, Chuẩn đầu ra, Môn học và Ma trận liên kết. Phần nội dung chính hiển thị tên chương trình đào tạo nổi bật cùng nút chỉnh </w:t>
      </w:r>
      <w:r w:rsidRPr="00FD6533">
        <w:lastRenderedPageBreak/>
        <w:t>sửa ở góc phải. Bên dưới là các trường thông tin mô tả chi tiết và thông tin bổ sung, cung cấp cái nhìn tổng quan về chương trình học.</w:t>
      </w:r>
    </w:p>
    <w:p w14:paraId="0F747159" w14:textId="77777777" w:rsidR="007F5204" w:rsidRPr="00FD6533" w:rsidRDefault="007F5204" w:rsidP="007F5204">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0A01AC48" wp14:editId="7D3B05EB">
            <wp:extent cx="5760085" cy="2880360"/>
            <wp:effectExtent l="0" t="0" r="0" b="0"/>
            <wp:docPr id="12664688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012D1982" w14:textId="1BADAE07" w:rsidR="007F5204" w:rsidRPr="00FD6533" w:rsidRDefault="007F5204" w:rsidP="007F5204">
      <w:pPr>
        <w:pStyle w:val="Caption"/>
        <w:rPr>
          <w:rFonts w:cs="Times New Roman"/>
        </w:rPr>
      </w:pPr>
      <w:bookmarkStart w:id="299" w:name="_Toc218672031"/>
      <w:r w:rsidRPr="00FD6533">
        <w:rPr>
          <w:rFonts w:cs="Times New Roman"/>
        </w:rPr>
        <w:t xml:space="preserve">Hình </w:t>
      </w:r>
      <w:r w:rsidR="00FF44AE">
        <w:rPr>
          <w:rFonts w:cs="Times New Roman"/>
        </w:rPr>
        <w:t>9</w:t>
      </w:r>
      <w:r w:rsidRPr="00FD6533">
        <w:rPr>
          <w:rFonts w:cs="Times New Roman"/>
        </w:rPr>
        <w:t xml:space="preserve"> Phác thảo giao diện chi tiết chương trình đào tạo</w:t>
      </w:r>
      <w:bookmarkEnd w:id="299"/>
    </w:p>
    <w:p w14:paraId="1D6A2C78" w14:textId="77777777" w:rsidR="007F5204" w:rsidRPr="00FD6533" w:rsidRDefault="007F5204" w:rsidP="00692C10">
      <w:pPr>
        <w:pStyle w:val="ListParagraph"/>
        <w:numPr>
          <w:ilvl w:val="2"/>
          <w:numId w:val="35"/>
        </w:numPr>
        <w:jc w:val="left"/>
      </w:pPr>
      <w:r w:rsidRPr="00FD6533">
        <w:t>Phác thảo giao diện quản lý mục tiêu chương trình</w:t>
      </w:r>
    </w:p>
    <w:p w14:paraId="0D38B869"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5C5EF850" wp14:editId="4268FD4A">
            <wp:extent cx="5760085" cy="2880360"/>
            <wp:effectExtent l="0" t="0" r="0" b="0"/>
            <wp:docPr id="68092596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54074C31" w14:textId="1444680D" w:rsidR="007F5204" w:rsidRPr="00FD6533" w:rsidRDefault="007F5204" w:rsidP="007F5204">
      <w:pPr>
        <w:pStyle w:val="Caption"/>
        <w:rPr>
          <w:rFonts w:cs="Times New Roman"/>
        </w:rPr>
      </w:pPr>
      <w:bookmarkStart w:id="300" w:name="_Toc218672032"/>
      <w:r w:rsidRPr="00FD6533">
        <w:rPr>
          <w:rFonts w:cs="Times New Roman"/>
        </w:rPr>
        <w:t xml:space="preserve">Hình </w:t>
      </w:r>
      <w:r w:rsidR="003D63B6">
        <w:rPr>
          <w:rFonts w:cs="Times New Roman"/>
        </w:rPr>
        <w:t>10</w:t>
      </w:r>
      <w:r w:rsidRPr="00FD6533">
        <w:rPr>
          <w:rFonts w:cs="Times New Roman"/>
        </w:rPr>
        <w:t xml:space="preserve"> Phác thảo giao diện quản lý mục tiêu chương trình</w:t>
      </w:r>
      <w:bookmarkEnd w:id="300"/>
    </w:p>
    <w:p w14:paraId="3702C88C" w14:textId="77777777" w:rsidR="007F5204" w:rsidRPr="00FD6533" w:rsidRDefault="007F5204" w:rsidP="007F5204">
      <w:pPr>
        <w:pStyle w:val="Noidung1"/>
        <w:rPr>
          <w:lang w:val="en-US"/>
        </w:rPr>
      </w:pPr>
      <w:r w:rsidRPr="00FD6533">
        <w:t xml:space="preserve">Bản phác thảo mô tả giao diện quản lý Mục tiêu chương trình. Phần đầu trang hiển thị đường dẫn điều hướng và thanh tab chức năng, trong đó tab "POs" đang được kích hoạt. Khu vực nội dung chính bao gồm thanh công cụ tìm kiếm và nút chức năng </w:t>
      </w:r>
      <w:r w:rsidRPr="00FD6533">
        <w:lastRenderedPageBreak/>
        <w:t>thêm mới mục tiêu. Danh sách các mục tiêu đào tạo được trình bày dưới dạng bảng dữ liệu chi tiết, bao gồm các cột: Tên mục tiêu, Mô tả nội dung và Danh sách chuẩn đầu ra</w:t>
      </w:r>
      <w:r w:rsidRPr="00FD6533">
        <w:rPr>
          <w:lang w:val="en-US"/>
        </w:rPr>
        <w:t xml:space="preserve"> </w:t>
      </w:r>
      <w:r w:rsidRPr="00FD6533">
        <w:t>liên quan. Cột cuối cùng chứa các nút thao tác nhanh giúp người quản trị dễ dàng chỉnh sửa hoặc xóa mục tiêu.</w:t>
      </w:r>
    </w:p>
    <w:p w14:paraId="00D4670C" w14:textId="77777777" w:rsidR="007F5204" w:rsidRPr="00FD6533" w:rsidRDefault="007F5204" w:rsidP="00FF1E41">
      <w:pPr>
        <w:pStyle w:val="ListParagraph"/>
        <w:numPr>
          <w:ilvl w:val="2"/>
          <w:numId w:val="35"/>
        </w:numPr>
        <w:jc w:val="left"/>
      </w:pPr>
      <w:r w:rsidRPr="00FD6533">
        <w:t>Phác thảo giao diện quản lý chuẩn đầu ra</w:t>
      </w:r>
    </w:p>
    <w:p w14:paraId="6F81F612"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50C9CCC2" wp14:editId="68C11640">
            <wp:extent cx="5760085" cy="2880360"/>
            <wp:effectExtent l="0" t="0" r="0" b="0"/>
            <wp:docPr id="9502453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67CA1204" w14:textId="022C747B" w:rsidR="007F5204" w:rsidRPr="00FD6533" w:rsidRDefault="007F5204" w:rsidP="007F5204">
      <w:pPr>
        <w:pStyle w:val="Caption"/>
        <w:rPr>
          <w:rFonts w:cs="Times New Roman"/>
        </w:rPr>
      </w:pPr>
      <w:bookmarkStart w:id="301" w:name="_Toc218672033"/>
      <w:r w:rsidRPr="00FD6533">
        <w:rPr>
          <w:rFonts w:cs="Times New Roman"/>
        </w:rPr>
        <w:t xml:space="preserve">Hình </w:t>
      </w:r>
      <w:r w:rsidR="003D63B6">
        <w:rPr>
          <w:rFonts w:cs="Times New Roman"/>
        </w:rPr>
        <w:t>11</w:t>
      </w:r>
      <w:r w:rsidRPr="00FD6533">
        <w:rPr>
          <w:rFonts w:cs="Times New Roman"/>
        </w:rPr>
        <w:t xml:space="preserve"> Phác thảo giao diện quản lý chuẩn đầu ra</w:t>
      </w:r>
      <w:bookmarkEnd w:id="301"/>
    </w:p>
    <w:p w14:paraId="4E220409" w14:textId="77777777" w:rsidR="007F5204" w:rsidRPr="00FD6533" w:rsidRDefault="007F5204" w:rsidP="007F5204">
      <w:pPr>
        <w:pStyle w:val="Noidung1"/>
        <w:rPr>
          <w:lang w:val="en-US"/>
        </w:rPr>
      </w:pPr>
      <w:r w:rsidRPr="00FD6533">
        <w:t>Bản phác thảo mô tả giao diện quản lý danh sách Chuẩn đầu ra của chương trình đào tạo. Thanh tab chức năng phía trên hiển thị tab "PLOs" đang được chọn. Khu vực làm việc chính cung cấp các công cụ tìm kiếm, lọc dữ liệu theo mục tiêu và nút thêm mới chuẩn đầu ra. Bảng dữ liệu trung tâm liệt kê chi tiết các chuẩn đầu ra với các cột thông tin: Mã PLO, Mô tả, Mục tiêu liên quan và Danh sách môn học đóng góp. Các thẻ hiển thị số lượng mục tiêu hoặc môn học liên quan giúp người quản trị nắm bắt nhanh mức độ bao phủ của chương trình.</w:t>
      </w:r>
    </w:p>
    <w:p w14:paraId="4BF2B2B5" w14:textId="24C2F7BE" w:rsidR="007F5204" w:rsidRPr="00FD6533" w:rsidRDefault="007F5204" w:rsidP="00FF1E41">
      <w:pPr>
        <w:pStyle w:val="ListParagraph"/>
        <w:numPr>
          <w:ilvl w:val="2"/>
          <w:numId w:val="35"/>
        </w:numPr>
        <w:jc w:val="left"/>
      </w:pPr>
      <w:r w:rsidRPr="00FD6533">
        <w:t xml:space="preserve">Phác thảo giao diện ma trận liên kết PO </w:t>
      </w:r>
      <w:r w:rsidR="003F288B" w:rsidRPr="00FD6533">
        <w:t>–</w:t>
      </w:r>
      <w:r w:rsidRPr="00FD6533">
        <w:t xml:space="preserve"> PLO</w:t>
      </w:r>
    </w:p>
    <w:p w14:paraId="45D099E5" w14:textId="624643AF" w:rsidR="003F288B" w:rsidRPr="00FD6533" w:rsidRDefault="003F288B" w:rsidP="003F288B">
      <w:pPr>
        <w:pStyle w:val="Noidung1"/>
      </w:pPr>
      <w:r w:rsidRPr="00FD6533">
        <w:t xml:space="preserve">Bản phác thảo mô tả giao diện thiết lập ma trận liên kết giữa Mục tiêu chương trình và Chuẩn đầu ra. Thanh tab chức năng phía trên hiển thị tab "Ma trận" đang được chọn. Khu vực làm việc chính hiển thị bảng ma trận hai chiều: cột dọc liệt kê các Chuẩn đầu ra, hàng ngang liệt kê các Mục tiêu. Tại các ô giao nhau, người dùng có thể tích </w:t>
      </w:r>
      <w:r w:rsidRPr="00FD6533">
        <w:lastRenderedPageBreak/>
        <w:t>chọn để xác định mối quan hệ đóng góp giữa chuẩn đầu ra và mục tiêu tương ứng. Giao diện trực quan giúp người quản trị dễ dàng rà soát và đảm bảo tính nhất quán của chương trình đào tạo.</w:t>
      </w:r>
    </w:p>
    <w:p w14:paraId="38BEA4B8"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479FCAAA" wp14:editId="582EA663">
            <wp:extent cx="5760085" cy="3121660"/>
            <wp:effectExtent l="0" t="0" r="0" b="2540"/>
            <wp:docPr id="19339991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60085" cy="3121660"/>
                    </a:xfrm>
                    <a:prstGeom prst="rect">
                      <a:avLst/>
                    </a:prstGeom>
                    <a:noFill/>
                    <a:ln>
                      <a:noFill/>
                    </a:ln>
                  </pic:spPr>
                </pic:pic>
              </a:graphicData>
            </a:graphic>
          </wp:inline>
        </w:drawing>
      </w:r>
    </w:p>
    <w:p w14:paraId="04C1EDF4" w14:textId="2B4358C5" w:rsidR="007F5204" w:rsidRPr="00FD6533" w:rsidRDefault="007F5204" w:rsidP="007F5204">
      <w:pPr>
        <w:pStyle w:val="Caption"/>
        <w:rPr>
          <w:rFonts w:cs="Times New Roman"/>
        </w:rPr>
      </w:pPr>
      <w:bookmarkStart w:id="302" w:name="_Toc218672034"/>
      <w:r w:rsidRPr="00FD6533">
        <w:rPr>
          <w:rFonts w:cs="Times New Roman"/>
        </w:rPr>
        <w:t xml:space="preserve">Hình </w:t>
      </w:r>
      <w:r w:rsidR="003D63B6">
        <w:rPr>
          <w:rFonts w:cs="Times New Roman"/>
        </w:rPr>
        <w:t xml:space="preserve">12 </w:t>
      </w:r>
      <w:r w:rsidRPr="00FD6533">
        <w:rPr>
          <w:rFonts w:cs="Times New Roman"/>
        </w:rPr>
        <w:t>Phác thảo giao diện ma trận liên kết PO - PLO</w:t>
      </w:r>
      <w:bookmarkEnd w:id="302"/>
    </w:p>
    <w:p w14:paraId="0A36A455" w14:textId="77777777" w:rsidR="007F5204" w:rsidRPr="00FD6533" w:rsidRDefault="007F5204" w:rsidP="00FF1E41">
      <w:pPr>
        <w:pStyle w:val="ListParagraph"/>
        <w:numPr>
          <w:ilvl w:val="2"/>
          <w:numId w:val="35"/>
        </w:numPr>
        <w:jc w:val="left"/>
      </w:pPr>
      <w:r w:rsidRPr="00FD6533">
        <w:t>Phác thảo giao diện chi tiết học phần</w:t>
      </w:r>
    </w:p>
    <w:p w14:paraId="6D4AF451"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0B1FA83" wp14:editId="16E41F33">
            <wp:extent cx="5760085" cy="3359785"/>
            <wp:effectExtent l="0" t="0" r="0" b="0"/>
            <wp:docPr id="66423736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60085" cy="3359785"/>
                    </a:xfrm>
                    <a:prstGeom prst="rect">
                      <a:avLst/>
                    </a:prstGeom>
                    <a:noFill/>
                    <a:ln>
                      <a:noFill/>
                    </a:ln>
                  </pic:spPr>
                </pic:pic>
              </a:graphicData>
            </a:graphic>
          </wp:inline>
        </w:drawing>
      </w:r>
    </w:p>
    <w:p w14:paraId="6F8BC467" w14:textId="7E55C5C0" w:rsidR="007F5204" w:rsidRPr="00FD6533" w:rsidRDefault="007F5204" w:rsidP="007F5204">
      <w:pPr>
        <w:pStyle w:val="Caption"/>
        <w:rPr>
          <w:rFonts w:cs="Times New Roman"/>
        </w:rPr>
      </w:pPr>
      <w:bookmarkStart w:id="303" w:name="_Toc218672035"/>
      <w:r w:rsidRPr="00FD6533">
        <w:rPr>
          <w:rFonts w:cs="Times New Roman"/>
        </w:rPr>
        <w:t xml:space="preserve">Hình </w:t>
      </w:r>
      <w:r w:rsidR="003D63B6">
        <w:rPr>
          <w:rFonts w:cs="Times New Roman"/>
        </w:rPr>
        <w:t>13</w:t>
      </w:r>
      <w:r w:rsidRPr="00FD6533">
        <w:rPr>
          <w:rFonts w:cs="Times New Roman"/>
        </w:rPr>
        <w:t xml:space="preserve"> Phác thảo giao diện chi tiết học phần</w:t>
      </w:r>
      <w:bookmarkEnd w:id="303"/>
    </w:p>
    <w:p w14:paraId="5FFAA2B8" w14:textId="77777777" w:rsidR="007F5204" w:rsidRPr="00FD6533" w:rsidRDefault="007F5204" w:rsidP="007F5204">
      <w:pPr>
        <w:pStyle w:val="Noidung1"/>
        <w:rPr>
          <w:lang w:val="en-US"/>
        </w:rPr>
      </w:pPr>
      <w:r w:rsidRPr="00FD6533">
        <w:lastRenderedPageBreak/>
        <w:t>Bản phác thảo mô tả giao diện chi tiết của một học phần. Phần đầu trang hiển thị thanh điều hướng và các tab chức năng như Thông tin, Chuẩn đầu ra, Chương, Ma trận và Khóa học. Nội dung chính tập trung trình bày các thông tin quan trọng của học phần bao gồm: Tên học phần, Mã số, Mô tả tổng quan và danh sách chi tiết các Chuẩn đầu ra học phần mà sinh viên cần đạt được. Nút Chỉnh sửa được bố trí thuận tiện ở góc phải giúp người quản trị cập nhật nội dung nhanh chóng.</w:t>
      </w:r>
    </w:p>
    <w:p w14:paraId="2D415E10" w14:textId="77777777" w:rsidR="007F5204" w:rsidRPr="00FD6533" w:rsidRDefault="007F5204" w:rsidP="00FF1E41">
      <w:pPr>
        <w:pStyle w:val="ListParagraph"/>
        <w:numPr>
          <w:ilvl w:val="2"/>
          <w:numId w:val="35"/>
        </w:numPr>
        <w:jc w:val="left"/>
      </w:pPr>
      <w:r w:rsidRPr="00FD6533">
        <w:t>Phác thảo giao diện quản lý chuẩn đầu ra học phần</w:t>
      </w:r>
    </w:p>
    <w:p w14:paraId="3FC250E6"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488DB66D" wp14:editId="7F9C57B3">
            <wp:extent cx="5715000" cy="2857500"/>
            <wp:effectExtent l="0" t="0" r="0" b="0"/>
            <wp:docPr id="213738282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1CA64D2A" w14:textId="44D6B315" w:rsidR="007F5204" w:rsidRPr="00FD6533" w:rsidRDefault="007F5204" w:rsidP="007F5204">
      <w:pPr>
        <w:pStyle w:val="Caption"/>
        <w:rPr>
          <w:rFonts w:cs="Times New Roman"/>
        </w:rPr>
      </w:pPr>
      <w:bookmarkStart w:id="304" w:name="_Toc218672036"/>
      <w:r w:rsidRPr="00FD6533">
        <w:rPr>
          <w:rFonts w:cs="Times New Roman"/>
        </w:rPr>
        <w:t xml:space="preserve">Hình </w:t>
      </w:r>
      <w:r w:rsidR="003D63B6">
        <w:rPr>
          <w:rFonts w:cs="Times New Roman"/>
        </w:rPr>
        <w:t>14</w:t>
      </w:r>
      <w:r w:rsidRPr="00FD6533">
        <w:rPr>
          <w:rFonts w:cs="Times New Roman"/>
        </w:rPr>
        <w:t xml:space="preserve"> Phác thảo giao diện quản lý chuẩn đầu ra học phần</w:t>
      </w:r>
      <w:bookmarkEnd w:id="304"/>
    </w:p>
    <w:p w14:paraId="32EB1448" w14:textId="77777777" w:rsidR="007F5204" w:rsidRPr="00FD6533" w:rsidRDefault="007F5204" w:rsidP="007F5204">
      <w:pPr>
        <w:pStyle w:val="Noidung1"/>
      </w:pPr>
      <w:r w:rsidRPr="00FD6533">
        <w:t>Bản phác thảo mô tả giao diện quản lý danh sách Chuẩn đầu ra của một học phần. Tab chức năng Chuẩn đầu ra được kích hoạt trên thanh điều hướng. Giao diện hiển thị bảng dữ liệu gồm các cột thông tin: Mã chuẩn đầu ra, Mô tả nội dung chi tiết và các Chương học liên quan. Người quản trị có thể sử dụng thanh tìm kiếm để lọc dữ liệu hoặc thêm mới chuẩn đầu ra thông qua nút chức năng nổi bật phía trên bảng.</w:t>
      </w:r>
    </w:p>
    <w:p w14:paraId="694673D3" w14:textId="1A2BA7A3" w:rsidR="007F5204" w:rsidRPr="00FD6533" w:rsidRDefault="007F5204" w:rsidP="00FF1E41">
      <w:pPr>
        <w:pStyle w:val="ListParagraph"/>
        <w:numPr>
          <w:ilvl w:val="2"/>
          <w:numId w:val="35"/>
        </w:numPr>
        <w:jc w:val="left"/>
      </w:pPr>
      <w:r w:rsidRPr="00FD6533">
        <w:t>Phác thảo giao diện quản lý cấu trúc chương</w:t>
      </w:r>
    </w:p>
    <w:p w14:paraId="17CAE5D8" w14:textId="7DD080FC" w:rsidR="003F288B" w:rsidRPr="00FD6533" w:rsidRDefault="003F288B" w:rsidP="003F288B">
      <w:pPr>
        <w:pStyle w:val="Noidung1"/>
      </w:pPr>
      <w:r w:rsidRPr="00FD6533">
        <w:t>Bản phác thảo mô tả giao diện quản lý các chương trong học phần. Tab Chương đang được chọn. Danh sách các chương được trình bày dưới dạng bảng với các thông tin: Tên chương, Mô tả tóm tắt và các thẻ Chuẩn đầu ra được tích hợp. Giao diện hỗ trợ người dùng tổ chức và theo dõi tiến trình nội dung giảng dạy một cách hệ thống.</w:t>
      </w:r>
    </w:p>
    <w:p w14:paraId="4ED64FAD"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2BDD61A5" wp14:editId="66F7B4E8">
            <wp:extent cx="5715000" cy="2857500"/>
            <wp:effectExtent l="0" t="0" r="0" b="0"/>
            <wp:docPr id="88855267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BB7A84" w14:textId="53B2A40E" w:rsidR="007F5204" w:rsidRPr="00FD6533" w:rsidRDefault="007F5204" w:rsidP="007F5204">
      <w:pPr>
        <w:pStyle w:val="Caption"/>
        <w:rPr>
          <w:rFonts w:cs="Times New Roman"/>
        </w:rPr>
      </w:pPr>
      <w:bookmarkStart w:id="305" w:name="_Toc218672037"/>
      <w:r w:rsidRPr="00FD6533">
        <w:rPr>
          <w:rFonts w:cs="Times New Roman"/>
        </w:rPr>
        <w:t xml:space="preserve">Hình </w:t>
      </w:r>
      <w:r w:rsidR="003D63B6">
        <w:rPr>
          <w:rFonts w:cs="Times New Roman"/>
        </w:rPr>
        <w:t>15</w:t>
      </w:r>
      <w:r w:rsidRPr="00FD6533">
        <w:rPr>
          <w:rFonts w:cs="Times New Roman"/>
        </w:rPr>
        <w:t xml:space="preserve"> Phác thảo giao diện quản lý danh sách chương học</w:t>
      </w:r>
      <w:bookmarkEnd w:id="305"/>
    </w:p>
    <w:p w14:paraId="473F8E45" w14:textId="77777777" w:rsidR="007F5204" w:rsidRPr="00FD6533" w:rsidRDefault="007F5204" w:rsidP="00FF1E41">
      <w:pPr>
        <w:pStyle w:val="ListParagraph"/>
        <w:numPr>
          <w:ilvl w:val="2"/>
          <w:numId w:val="35"/>
        </w:numPr>
        <w:jc w:val="left"/>
      </w:pPr>
      <w:r w:rsidRPr="00FD6533">
        <w:t>Phác thảo giao diện chi tiết nội dung chương</w:t>
      </w:r>
    </w:p>
    <w:p w14:paraId="6C41B871"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47E40A70" wp14:editId="12714295">
            <wp:extent cx="5715000" cy="3093720"/>
            <wp:effectExtent l="0" t="0" r="0" b="0"/>
            <wp:docPr id="143822749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15000" cy="3093720"/>
                    </a:xfrm>
                    <a:prstGeom prst="rect">
                      <a:avLst/>
                    </a:prstGeom>
                    <a:noFill/>
                    <a:ln>
                      <a:noFill/>
                    </a:ln>
                  </pic:spPr>
                </pic:pic>
              </a:graphicData>
            </a:graphic>
          </wp:inline>
        </w:drawing>
      </w:r>
    </w:p>
    <w:p w14:paraId="304DBCEA" w14:textId="669AD6DA" w:rsidR="007F5204" w:rsidRPr="00FD6533" w:rsidRDefault="007F5204" w:rsidP="007F5204">
      <w:pPr>
        <w:pStyle w:val="Caption"/>
        <w:rPr>
          <w:rFonts w:cs="Times New Roman"/>
        </w:rPr>
      </w:pPr>
      <w:bookmarkStart w:id="306" w:name="_Toc218672038"/>
      <w:r w:rsidRPr="00FD6533">
        <w:rPr>
          <w:rFonts w:cs="Times New Roman"/>
        </w:rPr>
        <w:t xml:space="preserve">Hình </w:t>
      </w:r>
      <w:r w:rsidR="003D63B6">
        <w:rPr>
          <w:rFonts w:cs="Times New Roman"/>
        </w:rPr>
        <w:t>16</w:t>
      </w:r>
      <w:r w:rsidRPr="00FD6533">
        <w:rPr>
          <w:rFonts w:cs="Times New Roman"/>
        </w:rPr>
        <w:t xml:space="preserve"> Phác thảo giao diện chi tiết nội dung chương học</w:t>
      </w:r>
      <w:bookmarkEnd w:id="306"/>
    </w:p>
    <w:p w14:paraId="31552C35" w14:textId="77777777" w:rsidR="007F5204" w:rsidRPr="00FD6533" w:rsidRDefault="007F5204" w:rsidP="007F5204">
      <w:pPr>
        <w:pStyle w:val="Noidung1"/>
      </w:pPr>
      <w:r w:rsidRPr="00FD6533">
        <w:t>Bản phác thảo mô tả màn hình chi tiết của một chương học. Khu vực chính hiển thị thông tin mô tả chương và danh sách các mục nội dung chi tiết được đánh số thứ tự. Người dùng có thể thêm mới mục nội dung bằng nút chức năng ở góc phải. Cột thông tin bên phải cung cấp cái nhìn tổng quan về môn học, chương trình đào tạo và danh sách chuẩn đầu ra gắn liền với chương này.</w:t>
      </w:r>
    </w:p>
    <w:p w14:paraId="791315C7" w14:textId="77777777" w:rsidR="007F5204" w:rsidRPr="00FD6533" w:rsidRDefault="007F5204" w:rsidP="00FF1E41">
      <w:pPr>
        <w:pStyle w:val="ListParagraph"/>
        <w:numPr>
          <w:ilvl w:val="2"/>
          <w:numId w:val="35"/>
        </w:numPr>
        <w:jc w:val="left"/>
      </w:pPr>
      <w:r w:rsidRPr="00FD6533">
        <w:lastRenderedPageBreak/>
        <w:t>Phác thảo giao diện ma trận liên kết</w:t>
      </w:r>
    </w:p>
    <w:p w14:paraId="6C37590B"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E140414" wp14:editId="00ED44B8">
            <wp:extent cx="5715000" cy="3093720"/>
            <wp:effectExtent l="0" t="0" r="0" b="0"/>
            <wp:docPr id="15837029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15000" cy="3093720"/>
                    </a:xfrm>
                    <a:prstGeom prst="rect">
                      <a:avLst/>
                    </a:prstGeom>
                    <a:noFill/>
                    <a:ln>
                      <a:noFill/>
                    </a:ln>
                  </pic:spPr>
                </pic:pic>
              </a:graphicData>
            </a:graphic>
          </wp:inline>
        </w:drawing>
      </w:r>
    </w:p>
    <w:p w14:paraId="225FEE9D" w14:textId="0121B438" w:rsidR="007F5204" w:rsidRPr="00FD6533" w:rsidRDefault="007F5204" w:rsidP="007F5204">
      <w:pPr>
        <w:pStyle w:val="Caption"/>
        <w:rPr>
          <w:rFonts w:cs="Times New Roman"/>
        </w:rPr>
      </w:pPr>
      <w:bookmarkStart w:id="307" w:name="_Toc218672039"/>
      <w:r w:rsidRPr="00FD6533">
        <w:rPr>
          <w:rFonts w:cs="Times New Roman"/>
        </w:rPr>
        <w:t xml:space="preserve">Hình </w:t>
      </w:r>
      <w:r w:rsidR="003D63B6">
        <w:rPr>
          <w:rFonts w:cs="Times New Roman"/>
        </w:rPr>
        <w:t>17</w:t>
      </w:r>
      <w:r w:rsidRPr="00FD6533">
        <w:rPr>
          <w:rFonts w:cs="Times New Roman"/>
        </w:rPr>
        <w:t xml:space="preserve"> Phác thảo giao diện ma trận chương và chuẩn đầu ra</w:t>
      </w:r>
      <w:bookmarkEnd w:id="307"/>
    </w:p>
    <w:p w14:paraId="5551BB00" w14:textId="77777777" w:rsidR="007F5204" w:rsidRPr="00FD6533" w:rsidRDefault="007F5204" w:rsidP="007F5204">
      <w:pPr>
        <w:pStyle w:val="Noidung1"/>
      </w:pPr>
      <w:r w:rsidRPr="00FD6533">
        <w:t>Bản phác thảo mô tả giao diện ma trận liên kết giữa chương học và chuẩn đầu ra. Tab Ma trận được kích hoạt hiển thị bảng hai chiều: hàng ngang là các chương học, cột dọc là các chuẩn đầu ra. Các ô giao nhau chứa nút tích chọn cho phép xác định mối quan hệ đóng góp của từng chương đối với các chuẩn đầu ra cụ thể. Nút lưu thay đổi nằm ở góc dưới cùng để cập nhật cấu hình.</w:t>
      </w:r>
    </w:p>
    <w:p w14:paraId="3187C36C" w14:textId="2E8CB9AE" w:rsidR="007F5204" w:rsidRPr="00FD6533" w:rsidRDefault="007F5204" w:rsidP="00FF1E41">
      <w:pPr>
        <w:pStyle w:val="ListParagraph"/>
        <w:numPr>
          <w:ilvl w:val="2"/>
          <w:numId w:val="35"/>
        </w:numPr>
        <w:jc w:val="left"/>
      </w:pPr>
      <w:r w:rsidRPr="00FD6533">
        <w:t>Phác thảo giao diện danh sách khóa học liên quan</w:t>
      </w:r>
    </w:p>
    <w:p w14:paraId="306F547E" w14:textId="77777777" w:rsidR="003F288B" w:rsidRPr="00FD6533" w:rsidRDefault="003F288B" w:rsidP="003F288B">
      <w:pPr>
        <w:pStyle w:val="Noidung1"/>
      </w:pPr>
      <w:r w:rsidRPr="00FD6533">
        <w:t>Bản phác thảo mô tả giao diện liệt kê các khóa học được mở từ môn học hiện tại. Tab Khóa học trên thanh điều hướng được chọn. Giao diện hiển thị danh sách các khóa học kèm theo mô tả ngắn và số lượng bài kiểm tra đã tạo. Công cụ tìm kiếm và bộ lọc giúp người quản trị dễ dàng tra cứu thông tin các lớp học đang triển khai.</w:t>
      </w:r>
    </w:p>
    <w:p w14:paraId="67BC055A" w14:textId="77777777" w:rsidR="003F288B" w:rsidRPr="00FD6533" w:rsidRDefault="003F288B" w:rsidP="003F288B">
      <w:pPr>
        <w:pStyle w:val="ListParagraph"/>
        <w:ind w:left="1440"/>
        <w:jc w:val="left"/>
      </w:pPr>
    </w:p>
    <w:p w14:paraId="4060E28C"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2971E4F7" wp14:editId="1169B253">
            <wp:extent cx="5715000" cy="2857500"/>
            <wp:effectExtent l="0" t="0" r="0" b="0"/>
            <wp:docPr id="80918973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5FDFE64E" w14:textId="4B64EBFE" w:rsidR="007F5204" w:rsidRPr="00FD6533" w:rsidRDefault="007F5204" w:rsidP="007F5204">
      <w:pPr>
        <w:pStyle w:val="Caption"/>
        <w:rPr>
          <w:rFonts w:cs="Times New Roman"/>
        </w:rPr>
      </w:pPr>
      <w:bookmarkStart w:id="308" w:name="_Toc218672040"/>
      <w:r w:rsidRPr="00FD6533">
        <w:rPr>
          <w:rFonts w:cs="Times New Roman"/>
        </w:rPr>
        <w:t xml:space="preserve">Hình </w:t>
      </w:r>
      <w:r w:rsidR="003D63B6">
        <w:rPr>
          <w:rFonts w:cs="Times New Roman"/>
        </w:rPr>
        <w:t>18</w:t>
      </w:r>
      <w:r w:rsidRPr="00FD6533">
        <w:rPr>
          <w:rFonts w:cs="Times New Roman"/>
        </w:rPr>
        <w:t xml:space="preserve"> Phác thảo giao diện danh sách khóa học liên quan</w:t>
      </w:r>
      <w:bookmarkEnd w:id="308"/>
    </w:p>
    <w:p w14:paraId="0D0CC761" w14:textId="77777777" w:rsidR="007F5204" w:rsidRPr="00FD6533" w:rsidRDefault="007F5204" w:rsidP="00FF1E41">
      <w:pPr>
        <w:pStyle w:val="ListParagraph"/>
        <w:numPr>
          <w:ilvl w:val="2"/>
          <w:numId w:val="35"/>
        </w:numPr>
        <w:jc w:val="left"/>
      </w:pPr>
      <w:r w:rsidRPr="00FD6533">
        <w:t>Phác thảo giao diện chi tiết khóa học</w:t>
      </w:r>
    </w:p>
    <w:p w14:paraId="3E498CBC"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5CBCB50C" wp14:editId="4E7A71D7">
            <wp:extent cx="5715000" cy="2621280"/>
            <wp:effectExtent l="0" t="0" r="0" b="7620"/>
            <wp:docPr id="118225409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15000" cy="2621280"/>
                    </a:xfrm>
                    <a:prstGeom prst="rect">
                      <a:avLst/>
                    </a:prstGeom>
                    <a:noFill/>
                    <a:ln>
                      <a:noFill/>
                    </a:ln>
                  </pic:spPr>
                </pic:pic>
              </a:graphicData>
            </a:graphic>
          </wp:inline>
        </w:drawing>
      </w:r>
    </w:p>
    <w:p w14:paraId="26A8E07D" w14:textId="1AD72500" w:rsidR="007F5204" w:rsidRPr="00FD6533" w:rsidRDefault="007F5204" w:rsidP="007F5204">
      <w:pPr>
        <w:pStyle w:val="Caption"/>
        <w:rPr>
          <w:rFonts w:cs="Times New Roman"/>
        </w:rPr>
      </w:pPr>
      <w:bookmarkStart w:id="309" w:name="_Toc218672041"/>
      <w:r w:rsidRPr="00FD6533">
        <w:rPr>
          <w:rFonts w:cs="Times New Roman"/>
        </w:rPr>
        <w:t xml:space="preserve">Hình </w:t>
      </w:r>
      <w:r w:rsidR="003D63B6">
        <w:rPr>
          <w:rFonts w:cs="Times New Roman"/>
        </w:rPr>
        <w:t xml:space="preserve">19 </w:t>
      </w:r>
      <w:r w:rsidRPr="00FD6533">
        <w:rPr>
          <w:rFonts w:cs="Times New Roman"/>
        </w:rPr>
        <w:t>Phác thảo giao diện thông tin chi tiết khóa học</w:t>
      </w:r>
      <w:bookmarkEnd w:id="309"/>
    </w:p>
    <w:p w14:paraId="37B8ED3C" w14:textId="77777777" w:rsidR="007F5204" w:rsidRPr="00FD6533" w:rsidRDefault="007F5204" w:rsidP="007F5204">
      <w:pPr>
        <w:pStyle w:val="Noidung1"/>
      </w:pPr>
      <w:r w:rsidRPr="00FD6533">
        <w:t>Bản phác thảo mô tả màn hình chi tiết của một khóa học cụ thể. Phần đầu trang có thanh điều hướng và hai tab chức năng chính: Tổng quan và Quản lý điểm. Khu vực nội dung "Thông tin khóa học" hiển thị rõ ràng tên khóa học, mô tả chi tiết, thông tin giảng viên, môn học liên quan và niên khóa. Nút "Chỉnh sửa" nằm ở góc phải cho phép cập nhật thông tin khi cần thiết.</w:t>
      </w:r>
    </w:p>
    <w:p w14:paraId="1F87991D" w14:textId="77777777" w:rsidR="003F288B" w:rsidRPr="00FD6533" w:rsidRDefault="003F288B" w:rsidP="003F288B">
      <w:pPr>
        <w:rPr>
          <w:rFonts w:ascii="Times New Roman" w:hAnsi="Times New Roman" w:cs="Times New Roman"/>
        </w:rPr>
      </w:pPr>
    </w:p>
    <w:p w14:paraId="2F3E8028" w14:textId="48F9503A" w:rsidR="007F5204" w:rsidRPr="00FD6533" w:rsidRDefault="007F5204" w:rsidP="00FF1E41">
      <w:pPr>
        <w:pStyle w:val="ListParagraph"/>
        <w:numPr>
          <w:ilvl w:val="2"/>
          <w:numId w:val="35"/>
        </w:numPr>
        <w:jc w:val="left"/>
      </w:pPr>
      <w:r w:rsidRPr="00FD6533">
        <w:lastRenderedPageBreak/>
        <w:t>Phác thảo giao diện cấu hình điểm số</w:t>
      </w:r>
    </w:p>
    <w:p w14:paraId="059D8463" w14:textId="50D93279" w:rsidR="003F288B" w:rsidRPr="00FD6533" w:rsidRDefault="003F288B" w:rsidP="003F288B">
      <w:pPr>
        <w:pStyle w:val="Noidung1"/>
      </w:pPr>
      <w:r w:rsidRPr="00FD6533">
        <w:t>Bản phác thảo mô tả giao diện thiết lập cấu trúc điểm số cho khóa học. Tab "Quản lý điểm" được chọn. Màn hình hiển thị danh sách các cột điểm thành phần như Điểm giữa kỳ, Cuối kỳ cùng với trọng số phần trăm, mô tả và số lượng bài kiểm tra được gán. Các nút chức năng "Xuất kết quả" và "Thêm cột" được bố trí thuận tiện. Mỗi dòng dữ liệu đều có các tùy chọn thao tác như Gán bài thi, Sửa và Xóa.</w:t>
      </w:r>
    </w:p>
    <w:p w14:paraId="0BC74378"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4A6E1D39" wp14:editId="7D63DE8F">
            <wp:extent cx="5715000" cy="2857500"/>
            <wp:effectExtent l="0" t="0" r="0" b="0"/>
            <wp:docPr id="121689447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76740A43" w14:textId="5EA63CC2" w:rsidR="007F5204" w:rsidRPr="00FD6533" w:rsidRDefault="007F5204" w:rsidP="007F5204">
      <w:pPr>
        <w:pStyle w:val="Caption"/>
        <w:rPr>
          <w:rFonts w:cs="Times New Roman"/>
        </w:rPr>
      </w:pPr>
      <w:bookmarkStart w:id="310" w:name="_Toc218672042"/>
      <w:r w:rsidRPr="00FD6533">
        <w:rPr>
          <w:rFonts w:cs="Times New Roman"/>
        </w:rPr>
        <w:t xml:space="preserve">Hình </w:t>
      </w:r>
      <w:r w:rsidR="003D63B6">
        <w:rPr>
          <w:rFonts w:cs="Times New Roman"/>
        </w:rPr>
        <w:t>20</w:t>
      </w:r>
      <w:r w:rsidRPr="00FD6533">
        <w:rPr>
          <w:rFonts w:cs="Times New Roman"/>
        </w:rPr>
        <w:t xml:space="preserve"> Phác thảo giao diện quản lý cột điểm khóa học</w:t>
      </w:r>
      <w:bookmarkEnd w:id="310"/>
    </w:p>
    <w:p w14:paraId="0682022D" w14:textId="5C472BBA" w:rsidR="007F5204" w:rsidRPr="00FD6533" w:rsidRDefault="007F5204" w:rsidP="00FF1E41">
      <w:pPr>
        <w:pStyle w:val="ListParagraph"/>
        <w:numPr>
          <w:ilvl w:val="2"/>
          <w:numId w:val="35"/>
        </w:numPr>
        <w:jc w:val="left"/>
      </w:pPr>
      <w:r w:rsidRPr="00FD6533">
        <w:t>Phác thảo giao diện tạo mới câu hỏi</w:t>
      </w:r>
    </w:p>
    <w:p w14:paraId="040C63D1" w14:textId="77777777" w:rsidR="003F288B" w:rsidRPr="00FD6533" w:rsidRDefault="003F288B" w:rsidP="003F288B">
      <w:pPr>
        <w:pStyle w:val="Noidung1"/>
      </w:pPr>
      <w:r w:rsidRPr="00FD6533">
        <w:t>Bản phác thảo mô tả màn hình nhập liệu để tạo câu hỏi mới trong ngân hàng đề. Giao diện được chia thành các phần rõ ràng: Thông tin cơ bản gồm Nội dung câu hỏi, Loại câu hỏi, Độ khó, Chuẩn đầu ra và Cấu hình câu trả lời. Giảng viên có thể nhập nội dung câu hỏi, thêm giải thích chi tiết và tải lên tệp đính kèm. Phần câu trả lời cho phép thêm nhiều phương án, đánh dấu đáp án đúng và xóa các lựa chọn không cần thiết.</w:t>
      </w:r>
    </w:p>
    <w:p w14:paraId="31656A18" w14:textId="77777777" w:rsidR="003F288B" w:rsidRPr="00FD6533" w:rsidRDefault="003F288B" w:rsidP="003F288B">
      <w:pPr>
        <w:rPr>
          <w:rFonts w:ascii="Times New Roman" w:hAnsi="Times New Roman" w:cs="Times New Roman"/>
        </w:rPr>
      </w:pPr>
    </w:p>
    <w:p w14:paraId="449A3171"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7420EA5B" wp14:editId="2DCBA0D7">
            <wp:extent cx="5715000" cy="3573780"/>
            <wp:effectExtent l="0" t="0" r="0" b="7620"/>
            <wp:docPr id="26191062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15000" cy="3573780"/>
                    </a:xfrm>
                    <a:prstGeom prst="rect">
                      <a:avLst/>
                    </a:prstGeom>
                    <a:noFill/>
                    <a:ln>
                      <a:noFill/>
                    </a:ln>
                  </pic:spPr>
                </pic:pic>
              </a:graphicData>
            </a:graphic>
          </wp:inline>
        </w:drawing>
      </w:r>
    </w:p>
    <w:p w14:paraId="6A67A59F" w14:textId="62A8AF53" w:rsidR="007F5204" w:rsidRPr="00FD6533" w:rsidRDefault="007F5204" w:rsidP="007F5204">
      <w:pPr>
        <w:pStyle w:val="Caption"/>
        <w:rPr>
          <w:rFonts w:cs="Times New Roman"/>
        </w:rPr>
      </w:pPr>
      <w:bookmarkStart w:id="311" w:name="_Toc218672043"/>
      <w:r w:rsidRPr="00FD6533">
        <w:rPr>
          <w:rFonts w:cs="Times New Roman"/>
        </w:rPr>
        <w:t xml:space="preserve">Hình </w:t>
      </w:r>
      <w:r w:rsidR="003D63B6">
        <w:rPr>
          <w:rFonts w:cs="Times New Roman"/>
        </w:rPr>
        <w:t>21</w:t>
      </w:r>
      <w:r w:rsidRPr="00FD6533">
        <w:rPr>
          <w:rFonts w:cs="Times New Roman"/>
        </w:rPr>
        <w:t xml:space="preserve"> Phác thảo giao diện nhập liệu tạo câu hỏi mới</w:t>
      </w:r>
      <w:bookmarkEnd w:id="311"/>
    </w:p>
    <w:p w14:paraId="46D313A2" w14:textId="77777777" w:rsidR="007F5204" w:rsidRPr="00FD6533" w:rsidRDefault="007F5204" w:rsidP="00FF1E41">
      <w:pPr>
        <w:pStyle w:val="ListParagraph"/>
        <w:numPr>
          <w:ilvl w:val="2"/>
          <w:numId w:val="35"/>
        </w:numPr>
        <w:jc w:val="left"/>
      </w:pPr>
      <w:r w:rsidRPr="00FD6533">
        <w:t>Phác thảo giao diện chi tiết nội dung câu hỏi</w:t>
      </w:r>
    </w:p>
    <w:p w14:paraId="2AA51554"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77E634A4" wp14:editId="557E5DEE">
            <wp:extent cx="5715000" cy="2857500"/>
            <wp:effectExtent l="0" t="0" r="0" b="0"/>
            <wp:docPr id="61573297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1A300B70" w14:textId="5BC58AA7" w:rsidR="007F5204" w:rsidRPr="00FD6533" w:rsidRDefault="007F5204" w:rsidP="007F5204">
      <w:pPr>
        <w:pStyle w:val="Caption"/>
        <w:rPr>
          <w:rFonts w:cs="Times New Roman"/>
        </w:rPr>
      </w:pPr>
      <w:bookmarkStart w:id="312" w:name="_Toc218672044"/>
      <w:r w:rsidRPr="00FD6533">
        <w:rPr>
          <w:rFonts w:cs="Times New Roman"/>
        </w:rPr>
        <w:t xml:space="preserve">Hình </w:t>
      </w:r>
      <w:r w:rsidR="003D63B6">
        <w:rPr>
          <w:rFonts w:cs="Times New Roman"/>
        </w:rPr>
        <w:t>22</w:t>
      </w:r>
      <w:r w:rsidRPr="00FD6533">
        <w:rPr>
          <w:rFonts w:cs="Times New Roman"/>
        </w:rPr>
        <w:t xml:space="preserve"> Phác thảo giao diện hiển thị chi tiết câu hỏi</w:t>
      </w:r>
      <w:bookmarkEnd w:id="312"/>
    </w:p>
    <w:p w14:paraId="40338BF3" w14:textId="77777777" w:rsidR="007F5204" w:rsidRPr="00FD6533" w:rsidRDefault="007F5204" w:rsidP="007F5204">
      <w:pPr>
        <w:pStyle w:val="Noidung1"/>
      </w:pPr>
      <w:r w:rsidRPr="00FD6533">
        <w:t xml:space="preserve">Bản phác thảo mô tả giao diện xem chi tiết một câu hỏi đã tạo. Thông tin câu hỏi được hiển thị trực quan bao gồm nội dung đề bài, giải thích đáp án và các thẻ thông tin phân loại </w:t>
      </w:r>
      <w:r w:rsidRPr="00FD6533">
        <w:rPr>
          <w:lang w:val="en-US"/>
        </w:rPr>
        <w:t xml:space="preserve">gồm </w:t>
      </w:r>
      <w:r w:rsidRPr="00FD6533">
        <w:t xml:space="preserve">Loại câu hỏi, Độ khó, Chuẩn đầu ra. Danh sách các phương án trả lời </w:t>
      </w:r>
      <w:r w:rsidRPr="00FD6533">
        <w:lastRenderedPageBreak/>
        <w:t>được liệt kê phía dưới, với đáp án đúng được làm nổi bật bằng màu sắc và biểu tượng xác nhận để dễ dàng nhận biết.</w:t>
      </w:r>
    </w:p>
    <w:p w14:paraId="1BC5EECD" w14:textId="77777777" w:rsidR="007F5204" w:rsidRPr="00FD6533" w:rsidRDefault="007F5204" w:rsidP="00FF1E41">
      <w:pPr>
        <w:pStyle w:val="ListParagraph"/>
        <w:numPr>
          <w:ilvl w:val="2"/>
          <w:numId w:val="35"/>
        </w:numPr>
        <w:jc w:val="left"/>
      </w:pPr>
      <w:r w:rsidRPr="00FD6533">
        <w:t>Phác thảo giao diện tạo bài kiểm tra - Bước 2</w:t>
      </w:r>
    </w:p>
    <w:p w14:paraId="1366F189"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0F98D01D" wp14:editId="74749950">
            <wp:extent cx="5715000" cy="2857500"/>
            <wp:effectExtent l="0" t="0" r="0" b="0"/>
            <wp:docPr id="113499085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6F4CDE0C" w14:textId="36A3BB50" w:rsidR="007F5204" w:rsidRPr="00FD6533" w:rsidRDefault="007F5204" w:rsidP="007F5204">
      <w:pPr>
        <w:pStyle w:val="Caption"/>
        <w:rPr>
          <w:rFonts w:cs="Times New Roman"/>
        </w:rPr>
      </w:pPr>
      <w:bookmarkStart w:id="313" w:name="_Toc218672045"/>
      <w:r w:rsidRPr="00FD6533">
        <w:rPr>
          <w:rFonts w:cs="Times New Roman"/>
        </w:rPr>
        <w:t xml:space="preserve">Hình </w:t>
      </w:r>
      <w:r w:rsidR="003D63B6">
        <w:rPr>
          <w:rFonts w:cs="Times New Roman"/>
        </w:rPr>
        <w:t>23</w:t>
      </w:r>
      <w:r w:rsidRPr="00FD6533">
        <w:rPr>
          <w:rFonts w:cs="Times New Roman"/>
        </w:rPr>
        <w:t xml:space="preserve"> Phác thảo giao diện lựa chọn chế độ bài kiểm tra</w:t>
      </w:r>
      <w:bookmarkEnd w:id="313"/>
    </w:p>
    <w:p w14:paraId="72EF64EC" w14:textId="77777777" w:rsidR="007F5204" w:rsidRPr="00FD6533" w:rsidRDefault="007F5204" w:rsidP="007F5204">
      <w:pPr>
        <w:pStyle w:val="Noidung1"/>
      </w:pPr>
      <w:r w:rsidRPr="00FD6533">
        <w:t>Bản phác thảo mô tả bước lựa chọn chế độ thi cho bài kiểm tra. Giảng viên có thể chọn giữa hai hình thức: "Chế độ Đánh giá" hoặc "Chế độ Luyện tập". Mỗi tùy chọn được trình bày dưới dạng thẻ lớn với mô tả ngắn gọn và nhãn phân loại, giúp giảng viên đưa ra quyết định phù hợp với mục đích kiểm tra.</w:t>
      </w:r>
    </w:p>
    <w:p w14:paraId="3ECD67C8" w14:textId="53521394" w:rsidR="007F5204" w:rsidRPr="00FD6533" w:rsidRDefault="007F5204" w:rsidP="00FF1E41">
      <w:pPr>
        <w:pStyle w:val="ListParagraph"/>
        <w:numPr>
          <w:ilvl w:val="2"/>
          <w:numId w:val="35"/>
        </w:numPr>
        <w:jc w:val="left"/>
      </w:pPr>
      <w:r w:rsidRPr="00FD6533">
        <w:t>Phác thảo giao diện tạo bài kiểm tra</w:t>
      </w:r>
    </w:p>
    <w:p w14:paraId="1F8CFD35" w14:textId="150218C0" w:rsidR="003F288B" w:rsidRPr="00FD6533" w:rsidRDefault="003F288B" w:rsidP="003F288B">
      <w:pPr>
        <w:pStyle w:val="Noidung1"/>
      </w:pPr>
      <w:r w:rsidRPr="00FD6533">
        <w:t>Bản phác thảo mô tả bước xác định phạm vi kiến thức cho đề thi. Danh sách các Chuẩn đầu ra của môn học được hiển thị để giảng viên lựa chọn. Mỗi mục bao gồm nội dung chuẩn đầu ra và chương học tương ứng. Hệ thống hỗ trợ tính năng "Chọn tất cả" hoặc chọn từng mục riêng lẻ, đảm bảo bài kiểm tra bao phủ đúng các nội dung kiến thức cần đánh giá.</w:t>
      </w:r>
    </w:p>
    <w:p w14:paraId="69133D45"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382A756B" wp14:editId="4FE75E51">
            <wp:extent cx="5715000" cy="3337560"/>
            <wp:effectExtent l="0" t="0" r="0" b="0"/>
            <wp:docPr id="177202388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22226333" w14:textId="1CBAF1DE" w:rsidR="007F5204" w:rsidRPr="00FD6533" w:rsidRDefault="007F5204" w:rsidP="007F5204">
      <w:pPr>
        <w:pStyle w:val="Caption"/>
        <w:rPr>
          <w:rFonts w:cs="Times New Roman"/>
        </w:rPr>
      </w:pPr>
      <w:bookmarkStart w:id="314" w:name="_Toc218672046"/>
      <w:r w:rsidRPr="00FD6533">
        <w:rPr>
          <w:rFonts w:cs="Times New Roman"/>
        </w:rPr>
        <w:t xml:space="preserve">Hình </w:t>
      </w:r>
      <w:r w:rsidR="003D63B6">
        <w:rPr>
          <w:rFonts w:cs="Times New Roman"/>
        </w:rPr>
        <w:t>24</w:t>
      </w:r>
      <w:r w:rsidRPr="00FD6533">
        <w:rPr>
          <w:rFonts w:cs="Times New Roman"/>
        </w:rPr>
        <w:t xml:space="preserve"> Phác thảo giao diện chọn mục tiêu học tập cho bài kiểm tra</w:t>
      </w:r>
      <w:bookmarkEnd w:id="314"/>
    </w:p>
    <w:p w14:paraId="6A451646" w14:textId="54A0026D" w:rsidR="007F5204" w:rsidRPr="00FD6533" w:rsidRDefault="007F5204" w:rsidP="00FF1E41">
      <w:pPr>
        <w:pStyle w:val="ListParagraph"/>
        <w:numPr>
          <w:ilvl w:val="2"/>
          <w:numId w:val="35"/>
        </w:numPr>
        <w:jc w:val="left"/>
      </w:pPr>
      <w:r w:rsidRPr="00FD6533">
        <w:t>Phác thảo giao diện tạo bài kiểm tra</w:t>
      </w:r>
    </w:p>
    <w:p w14:paraId="77745EDB"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7A1A1819" wp14:editId="561B6CA5">
            <wp:extent cx="5715000" cy="2857500"/>
            <wp:effectExtent l="0" t="0" r="0" b="0"/>
            <wp:docPr id="180387962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4667F92F" w14:textId="48DD13D9" w:rsidR="007F5204" w:rsidRPr="00FD6533" w:rsidRDefault="007F5204" w:rsidP="007F5204">
      <w:pPr>
        <w:pStyle w:val="Caption"/>
        <w:rPr>
          <w:rFonts w:cs="Times New Roman"/>
        </w:rPr>
      </w:pPr>
      <w:bookmarkStart w:id="315" w:name="_Toc218672047"/>
      <w:r w:rsidRPr="00FD6533">
        <w:rPr>
          <w:rFonts w:cs="Times New Roman"/>
        </w:rPr>
        <w:t xml:space="preserve">Hình </w:t>
      </w:r>
      <w:r w:rsidR="003D63B6">
        <w:rPr>
          <w:rFonts w:cs="Times New Roman"/>
        </w:rPr>
        <w:t>25</w:t>
      </w:r>
      <w:r w:rsidRPr="00FD6533">
        <w:rPr>
          <w:rFonts w:cs="Times New Roman"/>
        </w:rPr>
        <w:t xml:space="preserve"> Phác thảo giao diện thiết lập tiêu chí câu hỏi</w:t>
      </w:r>
      <w:bookmarkEnd w:id="315"/>
    </w:p>
    <w:p w14:paraId="1DCF6335" w14:textId="77777777" w:rsidR="007F5204" w:rsidRPr="00FD6533" w:rsidRDefault="007F5204" w:rsidP="007F5204">
      <w:pPr>
        <w:pStyle w:val="Noidung1"/>
      </w:pPr>
      <w:r w:rsidRPr="00FD6533">
        <w:t>Bản phác thảo mô tả bước cuối cùng để hoàn tất tạo bài kiểm tra. Giảng viên nhập tổng số lượng câu hỏi mong muốn và điều chỉnh tỷ lệ phân bổ độ khó</w:t>
      </w:r>
      <w:r w:rsidRPr="00FD6533">
        <w:rPr>
          <w:lang w:val="en-US"/>
        </w:rPr>
        <w:t xml:space="preserve"> </w:t>
      </w:r>
      <w:r w:rsidRPr="00FD6533">
        <w:t xml:space="preserve">thông qua các thanh trượt. Hệ thống tự động tính toán để tổng tỷ lệ luôn đạt 100%. Nút "Tạo bài kiểm </w:t>
      </w:r>
      <w:r w:rsidRPr="00FD6533">
        <w:lastRenderedPageBreak/>
        <w:t>tra" ở góc dưới cùng dùng để xác nhận và sinh ra đề thi dựa trên các cấu hình đã thiết lập.</w:t>
      </w:r>
    </w:p>
    <w:p w14:paraId="381DA7A5" w14:textId="77777777" w:rsidR="007F5204" w:rsidRPr="00FD6533" w:rsidRDefault="007F5204" w:rsidP="00FF1E41">
      <w:pPr>
        <w:pStyle w:val="ListParagraph"/>
        <w:numPr>
          <w:ilvl w:val="2"/>
          <w:numId w:val="35"/>
        </w:numPr>
        <w:jc w:val="left"/>
      </w:pPr>
      <w:r w:rsidRPr="00FD6533">
        <w:t>Phác thảo giao diện quản lý danh sách bài kiểm tra</w:t>
      </w:r>
    </w:p>
    <w:p w14:paraId="64B5320A"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7523CFA1" wp14:editId="79E13D95">
            <wp:extent cx="5715000" cy="3093720"/>
            <wp:effectExtent l="0" t="0" r="0" b="0"/>
            <wp:docPr id="119646064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15000" cy="3093720"/>
                    </a:xfrm>
                    <a:prstGeom prst="rect">
                      <a:avLst/>
                    </a:prstGeom>
                    <a:noFill/>
                    <a:ln>
                      <a:noFill/>
                    </a:ln>
                  </pic:spPr>
                </pic:pic>
              </a:graphicData>
            </a:graphic>
          </wp:inline>
        </w:drawing>
      </w:r>
    </w:p>
    <w:p w14:paraId="164DA651" w14:textId="77E86F7F" w:rsidR="007F5204" w:rsidRPr="00FD6533" w:rsidRDefault="007F5204" w:rsidP="007F5204">
      <w:pPr>
        <w:pStyle w:val="Caption"/>
        <w:rPr>
          <w:rFonts w:cs="Times New Roman"/>
        </w:rPr>
      </w:pPr>
      <w:bookmarkStart w:id="316" w:name="_Toc218672048"/>
      <w:r w:rsidRPr="00FD6533">
        <w:rPr>
          <w:rFonts w:cs="Times New Roman"/>
        </w:rPr>
        <w:t xml:space="preserve">Hình </w:t>
      </w:r>
      <w:r w:rsidR="003D63B6">
        <w:rPr>
          <w:rFonts w:cs="Times New Roman"/>
        </w:rPr>
        <w:t>26</w:t>
      </w:r>
      <w:r w:rsidRPr="00FD6533">
        <w:rPr>
          <w:rFonts w:cs="Times New Roman"/>
        </w:rPr>
        <w:t xml:space="preserve"> Phác thảo giao diện quản lý các bài kiểm tra</w:t>
      </w:r>
      <w:bookmarkEnd w:id="316"/>
    </w:p>
    <w:p w14:paraId="54EE7309" w14:textId="32259D9E" w:rsidR="007F5204" w:rsidRPr="00FD6533" w:rsidRDefault="007F5204" w:rsidP="003F288B">
      <w:pPr>
        <w:pStyle w:val="Noidung1"/>
      </w:pPr>
      <w:r w:rsidRPr="00FD6533">
        <w:t>Bản phác thảo mô tả giao diện quản lý toàn bộ các bài kiểm tra của giảng viên. Menu "Quản lý Quiz" trên thanh điều hướng được chọn. Phần tiêu đề lớn nổi bật ở trên cùng. Khu vực công cụ bao gồm thanh tìm kiếm và các bộ lọc theo Trạng thái, Khóa học và Chế độ thi. Danh sách bài kiểm tra hiển thị dưới dạng lưới thẻ, mỗi thẻ chứa thông tin tóm tắt như tên bài, thời gian làm bài, ngày tạo và các nút chức năng nhanh: Báo cáo, Chi tiết.</w:t>
      </w:r>
    </w:p>
    <w:p w14:paraId="5AC00340" w14:textId="26B6E456" w:rsidR="007F5204" w:rsidRPr="00FD6533" w:rsidRDefault="007F5204" w:rsidP="00FF1E41">
      <w:pPr>
        <w:pStyle w:val="ListParagraph"/>
        <w:numPr>
          <w:ilvl w:val="2"/>
          <w:numId w:val="35"/>
        </w:numPr>
        <w:jc w:val="left"/>
      </w:pPr>
      <w:r w:rsidRPr="00FD6533">
        <w:t>Phác thảo giao diện chi tiết bài kiểm tra</w:t>
      </w:r>
    </w:p>
    <w:p w14:paraId="188818FA" w14:textId="77777777" w:rsidR="003F288B" w:rsidRPr="00FD6533" w:rsidRDefault="003F288B" w:rsidP="003F288B">
      <w:pPr>
        <w:pStyle w:val="Noidung1"/>
      </w:pPr>
      <w:r w:rsidRPr="00FD6533">
        <w:t>Bản phác thảo mô tả màn hình chi tiết của một bài kiểm tra cụ thể. Phần đầu trang hiển thị thông tin tổng quan như mã bài, tên bài, chế độ thi và các nút chức năng Sao chép, Xóa. Khu vực giữa trang là 4 thẻ thông tin quan trọng: Thời gian làm bài, Mã PIN, Thời gian bắt đầu và kết thúc. Phần dưới cùng liệt kê danh sách các câu hỏi có trong bài kiểm tra, cho phép giảng viên xem lại nội dung và thực hiện trộn câu hỏi nếu cần.</w:t>
      </w:r>
    </w:p>
    <w:p w14:paraId="5162749C" w14:textId="77777777" w:rsidR="003F288B" w:rsidRPr="00FD6533" w:rsidRDefault="003F288B" w:rsidP="003F288B">
      <w:pPr>
        <w:pStyle w:val="ListParagraph"/>
        <w:ind w:left="1440"/>
        <w:jc w:val="left"/>
      </w:pPr>
    </w:p>
    <w:p w14:paraId="13498612"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5104851F" wp14:editId="3573EA2D">
            <wp:extent cx="5715000" cy="3337560"/>
            <wp:effectExtent l="0" t="0" r="0" b="0"/>
            <wp:docPr id="194694323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06A90F86" w14:textId="3924CE33" w:rsidR="007F5204" w:rsidRPr="00FD6533" w:rsidRDefault="007F5204" w:rsidP="007F5204">
      <w:pPr>
        <w:pStyle w:val="Caption"/>
        <w:rPr>
          <w:rFonts w:cs="Times New Roman"/>
        </w:rPr>
      </w:pPr>
      <w:bookmarkStart w:id="317" w:name="_Toc218672049"/>
      <w:r w:rsidRPr="00FD6533">
        <w:rPr>
          <w:rFonts w:cs="Times New Roman"/>
        </w:rPr>
        <w:t xml:space="preserve">Hình </w:t>
      </w:r>
      <w:r w:rsidR="003D63B6">
        <w:rPr>
          <w:rFonts w:cs="Times New Roman"/>
        </w:rPr>
        <w:t>27</w:t>
      </w:r>
      <w:r w:rsidRPr="00FD6533">
        <w:rPr>
          <w:rFonts w:cs="Times New Roman"/>
        </w:rPr>
        <w:t xml:space="preserve"> Phác thảo giao diện xem chi tiết bài kiểm tra</w:t>
      </w:r>
      <w:bookmarkEnd w:id="317"/>
    </w:p>
    <w:p w14:paraId="7886F382" w14:textId="77777777" w:rsidR="007F5204" w:rsidRPr="00FD6533" w:rsidRDefault="007F5204" w:rsidP="00FF1E41">
      <w:pPr>
        <w:pStyle w:val="ListParagraph"/>
        <w:numPr>
          <w:ilvl w:val="2"/>
          <w:numId w:val="35"/>
        </w:numPr>
        <w:jc w:val="left"/>
      </w:pPr>
      <w:r w:rsidRPr="00FD6533">
        <w:t>Phác thảo giao diện sảnh chờ bài kiểm tra</w:t>
      </w:r>
    </w:p>
    <w:p w14:paraId="6C38C7D2"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3AEB9A1D" wp14:editId="43F10A23">
            <wp:extent cx="5715000" cy="2857500"/>
            <wp:effectExtent l="19050" t="19050" r="19050" b="19050"/>
            <wp:docPr id="11598984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solidFill>
                        <a:schemeClr val="accent1"/>
                      </a:solidFill>
                    </a:ln>
                  </pic:spPr>
                </pic:pic>
              </a:graphicData>
            </a:graphic>
          </wp:inline>
        </w:drawing>
      </w:r>
    </w:p>
    <w:p w14:paraId="5956BE65" w14:textId="3980C5AF" w:rsidR="007F5204" w:rsidRPr="00FD6533" w:rsidRDefault="007F5204" w:rsidP="007F5204">
      <w:pPr>
        <w:pStyle w:val="Caption"/>
        <w:rPr>
          <w:rFonts w:cs="Times New Roman"/>
        </w:rPr>
      </w:pPr>
      <w:bookmarkStart w:id="318" w:name="_Toc218672050"/>
      <w:r w:rsidRPr="00FD6533">
        <w:rPr>
          <w:rFonts w:cs="Times New Roman"/>
        </w:rPr>
        <w:t xml:space="preserve">Hình </w:t>
      </w:r>
      <w:r w:rsidR="003D63B6">
        <w:rPr>
          <w:rFonts w:cs="Times New Roman"/>
        </w:rPr>
        <w:t>28</w:t>
      </w:r>
      <w:r w:rsidRPr="00FD6533">
        <w:rPr>
          <w:rFonts w:cs="Times New Roman"/>
        </w:rPr>
        <w:t xml:space="preserve"> Phác thảo giao diện sảnh chờ dành cho giảng viên</w:t>
      </w:r>
      <w:bookmarkEnd w:id="318"/>
    </w:p>
    <w:p w14:paraId="6FD31350" w14:textId="77777777" w:rsidR="007F5204" w:rsidRPr="00FD6533" w:rsidRDefault="007F5204" w:rsidP="007F5204">
      <w:pPr>
        <w:pStyle w:val="Noidung1"/>
      </w:pPr>
      <w:r w:rsidRPr="00FD6533">
        <w:t>Bản phác thảo mô tả màn hình sảnh chờ</w:t>
      </w:r>
      <w:r w:rsidRPr="00FD6533">
        <w:rPr>
          <w:lang w:val="en-US"/>
        </w:rPr>
        <w:t xml:space="preserve"> t</w:t>
      </w:r>
      <w:r w:rsidRPr="00FD6533">
        <w:t xml:space="preserve">rước khi bắt đầu bài kiểm tra. Trung tâm màn hình hiển thị tên bài tập và Mã PIN tham gia rất lớn để sinh viên dễ dàng quan sát. Nút chức năng "Sao chép mã PIN" và nút "Bắt đầu bài kiểm tra" nổi bật ở giữa. Phía </w:t>
      </w:r>
      <w:r w:rsidRPr="00FD6533">
        <w:lastRenderedPageBreak/>
        <w:t>dưới là khu vực hiển thị danh sách sinh viên đã tham gia thành công vào phòng chờ, giúp giảng viên kiểm soát sĩ số trước khi tiến hành thi.</w:t>
      </w:r>
    </w:p>
    <w:p w14:paraId="2B30BA70" w14:textId="77777777" w:rsidR="007F5204" w:rsidRPr="00FD6533" w:rsidRDefault="007F5204" w:rsidP="00FF1E41">
      <w:pPr>
        <w:pStyle w:val="ListParagraph"/>
        <w:numPr>
          <w:ilvl w:val="2"/>
          <w:numId w:val="35"/>
        </w:numPr>
        <w:jc w:val="left"/>
      </w:pPr>
      <w:r w:rsidRPr="00FD6533">
        <w:t>Phác thảo giao diện báo cáo chuẩn đầu ra</w:t>
      </w:r>
    </w:p>
    <w:p w14:paraId="076D1D87"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D5F79C1" wp14:editId="72CE9EC7">
            <wp:extent cx="5715000" cy="3337560"/>
            <wp:effectExtent l="0" t="0" r="0" b="0"/>
            <wp:docPr id="144539528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0012786C" w14:textId="7E67AD39" w:rsidR="007F5204" w:rsidRPr="00FD6533" w:rsidRDefault="007F5204" w:rsidP="007F5204">
      <w:pPr>
        <w:pStyle w:val="Caption"/>
        <w:rPr>
          <w:rFonts w:cs="Times New Roman"/>
        </w:rPr>
      </w:pPr>
      <w:bookmarkStart w:id="319" w:name="_Toc218672051"/>
      <w:r w:rsidRPr="00FD6533">
        <w:rPr>
          <w:rFonts w:cs="Times New Roman"/>
        </w:rPr>
        <w:t xml:space="preserve">Hình </w:t>
      </w:r>
      <w:r w:rsidR="003D63B6">
        <w:rPr>
          <w:rFonts w:cs="Times New Roman"/>
        </w:rPr>
        <w:t>29</w:t>
      </w:r>
      <w:r w:rsidRPr="00FD6533">
        <w:rPr>
          <w:rFonts w:cs="Times New Roman"/>
        </w:rPr>
        <w:t xml:space="preserve"> Phác thảo giao diện báo cáo mức độ đạt chuẩn đầu ra</w:t>
      </w:r>
      <w:bookmarkEnd w:id="319"/>
    </w:p>
    <w:p w14:paraId="5FA2796F" w14:textId="77777777" w:rsidR="007F5204" w:rsidRPr="00FD6533" w:rsidRDefault="007F5204" w:rsidP="007F5204">
      <w:pPr>
        <w:pStyle w:val="Noidung1"/>
      </w:pPr>
      <w:r w:rsidRPr="00FD6533">
        <w:t>Bản phác thảo mô tả giao diện phân tích kết quả bài kiểm tra dựa trên Chuẩn đầu ra. Tab "CĐR" được kích hoạt. Biểu đồ cột màu sắc trực quan hiển thị tỷ lệ sinh viên đạt mức độ hoàn thành cho từng chuẩn đầu ra. Khi chọn một cột chuẩn đầu ra cụ thể, hệ thống hiển thị thông tin chi tiết về các chương học liên quan và bảng phân tích kết quả từng câu hỏi thuộc chuẩn đầu ra đó, giúp giảng viên nắm bắt điểm mạnh, điểm yếu của sinh viên.</w:t>
      </w:r>
    </w:p>
    <w:p w14:paraId="2A1C4945" w14:textId="1047B7D3" w:rsidR="007F5204" w:rsidRPr="00FD6533" w:rsidRDefault="007F5204" w:rsidP="00FF1E41">
      <w:pPr>
        <w:pStyle w:val="ListParagraph"/>
        <w:numPr>
          <w:ilvl w:val="2"/>
          <w:numId w:val="35"/>
        </w:numPr>
        <w:jc w:val="left"/>
      </w:pPr>
      <w:r w:rsidRPr="00FD6533">
        <w:t>Phác thảo giao diện báo cáo xếp loại học sinh</w:t>
      </w:r>
    </w:p>
    <w:p w14:paraId="32852D93" w14:textId="77777777" w:rsidR="003F288B" w:rsidRPr="00FD6533" w:rsidRDefault="003F288B" w:rsidP="003F288B">
      <w:pPr>
        <w:pStyle w:val="Noidung1"/>
      </w:pPr>
      <w:r w:rsidRPr="00FD6533">
        <w:t>Bản phác thảo mô tả giao diện báo cáo phân loại kết quả học tập của sinh viên. Tab "Xếp loại" được chọn. Biểu đồ cột phân bố số lượng sinh viên vào các nhóm xếp loại Xuất sắc, Giỏi, Khá, Trung bình, Yếu. Phía dưới là bảng danh sách chi tiết các sinh viên thuộc nhóm được chọn, bao gồm thông tin MSSV, Họ tên, Điểm số, Số câu đạt và nút xem chi tiết bài làm. Các nút xuất báo cáo hỗ trợ giảng viên lưu trữ dữ liệu.</w:t>
      </w:r>
    </w:p>
    <w:p w14:paraId="2A63D094" w14:textId="77777777" w:rsidR="003F288B" w:rsidRPr="00FD6533" w:rsidRDefault="003F288B" w:rsidP="003F288B">
      <w:pPr>
        <w:rPr>
          <w:rFonts w:ascii="Times New Roman" w:hAnsi="Times New Roman" w:cs="Times New Roman"/>
        </w:rPr>
      </w:pPr>
    </w:p>
    <w:p w14:paraId="1A33A653"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7BAE24F0" wp14:editId="62CBF3B6">
            <wp:extent cx="5715000" cy="3337560"/>
            <wp:effectExtent l="0" t="0" r="0" b="0"/>
            <wp:docPr id="21272250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4A8071DA" w14:textId="18586FE2" w:rsidR="007F5204" w:rsidRPr="00FD6533" w:rsidRDefault="007F5204" w:rsidP="007F5204">
      <w:pPr>
        <w:pStyle w:val="Caption"/>
        <w:rPr>
          <w:rFonts w:cs="Times New Roman"/>
        </w:rPr>
      </w:pPr>
      <w:bookmarkStart w:id="320" w:name="_Toc218672052"/>
      <w:r w:rsidRPr="00FD6533">
        <w:rPr>
          <w:rFonts w:cs="Times New Roman"/>
        </w:rPr>
        <w:t xml:space="preserve">Hình </w:t>
      </w:r>
      <w:r w:rsidR="003D63B6">
        <w:rPr>
          <w:rFonts w:cs="Times New Roman"/>
        </w:rPr>
        <w:t>30</w:t>
      </w:r>
      <w:r w:rsidRPr="00FD6533">
        <w:rPr>
          <w:rFonts w:cs="Times New Roman"/>
        </w:rPr>
        <w:t xml:space="preserve"> Phác thảo giao diện báo cáo phân nhóm xếp loại kết quả</w:t>
      </w:r>
      <w:bookmarkEnd w:id="320"/>
    </w:p>
    <w:p w14:paraId="5F83DEF4" w14:textId="77777777" w:rsidR="007F5204" w:rsidRPr="00FD6533" w:rsidRDefault="007F5204" w:rsidP="00FF1E41">
      <w:pPr>
        <w:pStyle w:val="ListParagraph"/>
        <w:numPr>
          <w:ilvl w:val="2"/>
          <w:numId w:val="35"/>
        </w:numPr>
        <w:jc w:val="left"/>
      </w:pPr>
      <w:r w:rsidRPr="00FD6533">
        <w:t>Phác thảo giao diện chi tiết kết quả bài làm của sinh viên</w:t>
      </w:r>
    </w:p>
    <w:p w14:paraId="610D2C5A"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455175F1" wp14:editId="61267CCF">
            <wp:extent cx="5715000" cy="3573780"/>
            <wp:effectExtent l="0" t="0" r="0" b="7620"/>
            <wp:docPr id="141565021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15000" cy="3573780"/>
                    </a:xfrm>
                    <a:prstGeom prst="rect">
                      <a:avLst/>
                    </a:prstGeom>
                    <a:noFill/>
                    <a:ln>
                      <a:noFill/>
                    </a:ln>
                  </pic:spPr>
                </pic:pic>
              </a:graphicData>
            </a:graphic>
          </wp:inline>
        </w:drawing>
      </w:r>
    </w:p>
    <w:p w14:paraId="516B603F" w14:textId="7B1C2426" w:rsidR="007F5204" w:rsidRPr="00FD6533" w:rsidRDefault="007F5204" w:rsidP="007F5204">
      <w:pPr>
        <w:pStyle w:val="Caption"/>
        <w:rPr>
          <w:rFonts w:cs="Times New Roman"/>
        </w:rPr>
      </w:pPr>
      <w:bookmarkStart w:id="321" w:name="_Toc218672053"/>
      <w:r w:rsidRPr="00FD6533">
        <w:rPr>
          <w:rFonts w:cs="Times New Roman"/>
        </w:rPr>
        <w:t xml:space="preserve">Hình </w:t>
      </w:r>
      <w:r w:rsidR="003D63B6">
        <w:rPr>
          <w:rFonts w:cs="Times New Roman"/>
        </w:rPr>
        <w:t>31</w:t>
      </w:r>
      <w:r w:rsidRPr="00FD6533">
        <w:rPr>
          <w:rFonts w:cs="Times New Roman"/>
        </w:rPr>
        <w:t xml:space="preserve"> Phác thảo giao diện xem chi tiết kết quả bài làm</w:t>
      </w:r>
      <w:bookmarkEnd w:id="321"/>
    </w:p>
    <w:p w14:paraId="1F582BC7" w14:textId="77777777" w:rsidR="007F5204" w:rsidRPr="00FD6533" w:rsidRDefault="007F5204" w:rsidP="007F5204">
      <w:pPr>
        <w:pStyle w:val="Noidung1"/>
      </w:pPr>
      <w:r w:rsidRPr="00FD6533">
        <w:lastRenderedPageBreak/>
        <w:t>Bản phác thảo mô tả màn hình hiển thị chi tiết kết quả bài làm của sinh viên. Phần trên cùng hiển thị thông tin sinh viên và tổng quan điểm số, tỷ lệ hoàn thành. Khu vực giữa trang là các biểu đồ phân tích trực quan về mức độ đạt chuẩn đầu ra. Phần dưới liệt kê danh sách câu hỏi kèm đáp án chi tiết, cho phép giảng viên xem lại lựa chọn của sinh viên và đáp án đúng để đánh giá năng lực cụ thể.</w:t>
      </w:r>
    </w:p>
    <w:p w14:paraId="14393563" w14:textId="77777777" w:rsidR="007F5204" w:rsidRPr="00FD6533" w:rsidRDefault="007F5204" w:rsidP="00FF1E41">
      <w:pPr>
        <w:pStyle w:val="ListParagraph"/>
        <w:numPr>
          <w:ilvl w:val="2"/>
          <w:numId w:val="35"/>
        </w:numPr>
        <w:jc w:val="left"/>
      </w:pPr>
      <w:r w:rsidRPr="00FD6533">
        <w:t>Phác thảo giao diện báo cáo so sánh kết quả học tập</w:t>
      </w:r>
    </w:p>
    <w:p w14:paraId="71C1C412"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C8EFE5F" wp14:editId="34C14EF1">
            <wp:extent cx="5715000" cy="3337560"/>
            <wp:effectExtent l="0" t="0" r="0" b="0"/>
            <wp:docPr id="36092138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318BCDB7" w14:textId="489026CD" w:rsidR="007F5204" w:rsidRPr="00FD6533" w:rsidRDefault="007F5204" w:rsidP="007F5204">
      <w:pPr>
        <w:pStyle w:val="Caption"/>
        <w:rPr>
          <w:rFonts w:cs="Times New Roman"/>
        </w:rPr>
      </w:pPr>
      <w:bookmarkStart w:id="322" w:name="_Toc218672054"/>
      <w:r w:rsidRPr="00FD6533">
        <w:rPr>
          <w:rFonts w:cs="Times New Roman"/>
        </w:rPr>
        <w:t xml:space="preserve">Hình </w:t>
      </w:r>
      <w:r w:rsidR="003D63B6">
        <w:rPr>
          <w:rFonts w:cs="Times New Roman"/>
        </w:rPr>
        <w:t>32</w:t>
      </w:r>
      <w:r w:rsidRPr="00FD6533">
        <w:rPr>
          <w:rFonts w:cs="Times New Roman"/>
        </w:rPr>
        <w:t xml:space="preserve"> Phác thảo giao diện báo cáo so sánh kết quả</w:t>
      </w:r>
      <w:bookmarkEnd w:id="322"/>
    </w:p>
    <w:p w14:paraId="5B5FC3F7" w14:textId="77777777" w:rsidR="007F5204" w:rsidRPr="00FD6533" w:rsidRDefault="007F5204" w:rsidP="007F5204">
      <w:pPr>
        <w:pStyle w:val="Noidung1"/>
      </w:pPr>
      <w:r w:rsidRPr="00FD6533">
        <w:t>Bản phác thảo mô tả giao diện báo cáo so sánh hiệu suất học tập. Tab "So sánh" được kích hoạt. Trung tâm màn hình là biểu đồ Radar đa chiều, so sánh kết quả trung bình của lớp với nhóm sinh viên xuất sắc dựa trên các tiêu chí như độ khó, tỷ lệ hoàn thành và chuẩn đầu ra. Biểu đồ trực quan này giúp giảng viên nhận diện nhanh chóng các điểm mạnh, yếu chung của lớp để điều chỉnh phương pháp giảng dạy.</w:t>
      </w:r>
    </w:p>
    <w:p w14:paraId="517CF37A" w14:textId="4854F936" w:rsidR="007F5204" w:rsidRPr="00FD6533" w:rsidRDefault="007F5204" w:rsidP="00FF1E41">
      <w:pPr>
        <w:pStyle w:val="ListParagraph"/>
        <w:numPr>
          <w:ilvl w:val="2"/>
          <w:numId w:val="35"/>
        </w:numPr>
        <w:jc w:val="left"/>
      </w:pPr>
      <w:r w:rsidRPr="00FD6533">
        <w:t>Phác thảo giao diện quản lý danh sách sinh viên</w:t>
      </w:r>
    </w:p>
    <w:p w14:paraId="7EE957D7" w14:textId="38280008" w:rsidR="003F288B" w:rsidRPr="00FD6533" w:rsidRDefault="003F288B" w:rsidP="003F288B">
      <w:pPr>
        <w:pStyle w:val="Noidung1"/>
      </w:pPr>
      <w:r w:rsidRPr="00FD6533">
        <w:t xml:space="preserve">Bản phác thảo mô tả giao diện quản lý danh sách sinh viên trong khóa học. Menu "Quản lý Sinh viên" được chọn. Khu vực chính bao gồm thanh tìm kiếm, nút "Thêm sinh viên" và nút "Import Excel". Bảng danh sách hiển thị thông tin chi tiết từng sinh </w:t>
      </w:r>
      <w:r w:rsidRPr="00FD6533">
        <w:lastRenderedPageBreak/>
        <w:t>viên: Mã SV, Họ tên, Email, Ngày đăng ký và Trạng thái học tập. Mỗi dòng dữ liệu có menu thao tác nhanh cho phép chỉnh sửa hoặc xóa sinh viên khỏi lớp.</w:t>
      </w:r>
    </w:p>
    <w:p w14:paraId="419574C6"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76FE3183" wp14:editId="10BE771D">
            <wp:extent cx="5715000" cy="2857500"/>
            <wp:effectExtent l="0" t="0" r="0" b="0"/>
            <wp:docPr id="172715087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1DADA786" w14:textId="1FEC8480" w:rsidR="007F5204" w:rsidRPr="00FD6533" w:rsidRDefault="007F5204" w:rsidP="007F5204">
      <w:pPr>
        <w:pStyle w:val="Caption"/>
        <w:rPr>
          <w:rFonts w:cs="Times New Roman"/>
        </w:rPr>
      </w:pPr>
      <w:bookmarkStart w:id="323" w:name="_Toc218672055"/>
      <w:r w:rsidRPr="00FD6533">
        <w:rPr>
          <w:rFonts w:cs="Times New Roman"/>
        </w:rPr>
        <w:t xml:space="preserve">Hình </w:t>
      </w:r>
      <w:r w:rsidR="003D63B6">
        <w:rPr>
          <w:rFonts w:cs="Times New Roman"/>
        </w:rPr>
        <w:t>33</w:t>
      </w:r>
      <w:r w:rsidRPr="00FD6533">
        <w:rPr>
          <w:rFonts w:cs="Times New Roman"/>
        </w:rPr>
        <w:t xml:space="preserve"> Phác thảo giao diện quản lý hồ sơ sinh viên</w:t>
      </w:r>
      <w:bookmarkEnd w:id="323"/>
    </w:p>
    <w:p w14:paraId="5DA10E5D" w14:textId="77777777" w:rsidR="007F5204" w:rsidRPr="00FD6533" w:rsidRDefault="007F5204" w:rsidP="00FF1E41">
      <w:pPr>
        <w:pStyle w:val="ListParagraph"/>
        <w:numPr>
          <w:ilvl w:val="2"/>
          <w:numId w:val="35"/>
        </w:numPr>
        <w:jc w:val="left"/>
      </w:pPr>
      <w:r w:rsidRPr="00FD6533">
        <w:t>Phác thảo giao diện tổng quan khóa học dành cho sinh viên</w:t>
      </w:r>
    </w:p>
    <w:p w14:paraId="06B0EE9D"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75EC4536" wp14:editId="042812DF">
            <wp:extent cx="5715000" cy="2857500"/>
            <wp:effectExtent l="0" t="0" r="0" b="0"/>
            <wp:docPr id="173845529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4CBEB4EE" w14:textId="12F55EDF" w:rsidR="007F5204" w:rsidRPr="00FD6533" w:rsidRDefault="007F5204" w:rsidP="007F5204">
      <w:pPr>
        <w:pStyle w:val="Caption"/>
        <w:rPr>
          <w:rFonts w:cs="Times New Roman"/>
        </w:rPr>
      </w:pPr>
      <w:bookmarkStart w:id="324" w:name="_Toc218672056"/>
      <w:r w:rsidRPr="00FD6533">
        <w:rPr>
          <w:rFonts w:cs="Times New Roman"/>
        </w:rPr>
        <w:t xml:space="preserve">Hình </w:t>
      </w:r>
      <w:r w:rsidR="003D63B6">
        <w:rPr>
          <w:rFonts w:cs="Times New Roman"/>
        </w:rPr>
        <w:t>34</w:t>
      </w:r>
      <w:r w:rsidRPr="00FD6533">
        <w:rPr>
          <w:rFonts w:cs="Times New Roman"/>
        </w:rPr>
        <w:t xml:space="preserve"> Phác thảo giao diện danh sách khóa học của sinh viên</w:t>
      </w:r>
      <w:bookmarkEnd w:id="324"/>
    </w:p>
    <w:p w14:paraId="4B2FFBA2" w14:textId="77777777" w:rsidR="007F5204" w:rsidRPr="00FD6533" w:rsidRDefault="007F5204" w:rsidP="007F5204">
      <w:pPr>
        <w:pStyle w:val="Noidung1"/>
      </w:pPr>
      <w:r w:rsidRPr="00FD6533">
        <w:t xml:space="preserve">Bản phác thảo mô tả màn hình Dashboard dành cho sinh viên. Khu vực tiêu đề chào mừng nổi bật. Phía dưới là danh sách các khóa học mà sinh viên đang tham gia, được trình bày dưới dạng thẻ. Mỗi thẻ hiển thị tên môn học, giảng viên phụ trách và </w:t>
      </w:r>
      <w:r w:rsidRPr="00FD6533">
        <w:lastRenderedPageBreak/>
        <w:t>đường dẫn nhanh đến trang phân tích kết quả học tập chi tiết, giúp sinh viên dễ dàng theo dõi tiến độ của mình.</w:t>
      </w:r>
    </w:p>
    <w:p w14:paraId="325C8220" w14:textId="77777777" w:rsidR="007F5204" w:rsidRPr="00FD6533" w:rsidRDefault="007F5204" w:rsidP="00FF1E41">
      <w:pPr>
        <w:pStyle w:val="ListParagraph"/>
        <w:numPr>
          <w:ilvl w:val="2"/>
          <w:numId w:val="35"/>
        </w:numPr>
        <w:jc w:val="left"/>
      </w:pPr>
      <w:r w:rsidRPr="00FD6533">
        <w:t>Phác thảo giao diện màn hình chờ tham gia</w:t>
      </w:r>
    </w:p>
    <w:p w14:paraId="21F8C16C"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0689802" wp14:editId="167E0A77">
            <wp:extent cx="5715000" cy="2857500"/>
            <wp:effectExtent l="19050" t="19050" r="19050" b="19050"/>
            <wp:docPr id="169121584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solidFill>
                        <a:schemeClr val="accent1"/>
                      </a:solidFill>
                    </a:ln>
                  </pic:spPr>
                </pic:pic>
              </a:graphicData>
            </a:graphic>
          </wp:inline>
        </w:drawing>
      </w:r>
    </w:p>
    <w:p w14:paraId="5F20FDC3" w14:textId="7601F089" w:rsidR="007F5204" w:rsidRPr="00FD6533" w:rsidRDefault="007F5204" w:rsidP="007F5204">
      <w:pPr>
        <w:pStyle w:val="Caption"/>
        <w:rPr>
          <w:rFonts w:cs="Times New Roman"/>
        </w:rPr>
      </w:pPr>
      <w:bookmarkStart w:id="325" w:name="_Toc218672057"/>
      <w:r w:rsidRPr="00FD6533">
        <w:rPr>
          <w:rFonts w:cs="Times New Roman"/>
        </w:rPr>
        <w:t xml:space="preserve">Hình </w:t>
      </w:r>
      <w:r w:rsidR="003D63B6">
        <w:rPr>
          <w:rFonts w:cs="Times New Roman"/>
        </w:rPr>
        <w:t>35</w:t>
      </w:r>
      <w:r w:rsidRPr="00FD6533">
        <w:rPr>
          <w:rFonts w:cs="Times New Roman"/>
        </w:rPr>
        <w:t xml:space="preserve"> Phác thảo giao diện sảnh chờ bài kiểm tra của sinh viên</w:t>
      </w:r>
      <w:bookmarkEnd w:id="325"/>
    </w:p>
    <w:p w14:paraId="0FB3FE28" w14:textId="77777777" w:rsidR="007F5204" w:rsidRPr="00FD6533" w:rsidRDefault="007F5204" w:rsidP="007F5204">
      <w:pPr>
        <w:pStyle w:val="Noidung1"/>
      </w:pPr>
      <w:r w:rsidRPr="00FD6533">
        <w:t>Bản phác thảo mô tả giao diện sảnh chờ trên thiết bị của sinh viên sau khi nhập mã PIN thành công. Màn hình hiển thị tên bài kiểm tra và mã PIN xác nhận. Phần trung tâm hiển thị trạng thái "Đang chờ giảng viên bắt đầu" cùng thông tin cá nhân của sinh viên. Nút biểu tượng cảm xúc ở góc dưới cho phép sinh viên tương tác trong lúc chờ đợi.</w:t>
      </w:r>
    </w:p>
    <w:p w14:paraId="6EDA44E1" w14:textId="6FC96507" w:rsidR="007F5204" w:rsidRPr="00FD6533" w:rsidRDefault="007F5204" w:rsidP="00FF1E41">
      <w:pPr>
        <w:pStyle w:val="ListParagraph"/>
        <w:numPr>
          <w:ilvl w:val="2"/>
          <w:numId w:val="35"/>
        </w:numPr>
        <w:jc w:val="left"/>
      </w:pPr>
      <w:r w:rsidRPr="00FD6533">
        <w:t>Phác thảo giao diện báo cáo phân tích kết quả học tập tổng quan</w:t>
      </w:r>
    </w:p>
    <w:p w14:paraId="1C359DFA" w14:textId="7A2F07AD" w:rsidR="003F288B" w:rsidRPr="00FD6533" w:rsidRDefault="003F288B" w:rsidP="003F288B">
      <w:pPr>
        <w:pStyle w:val="Noidung1"/>
      </w:pPr>
      <w:r w:rsidRPr="00FD6533">
        <w:t>Bản phác thảo mô tả giao diện phân tích hiệu suất học tập cá nhân của sinh viên. Tab "Dashboard Tổng quan" được chọn. Phần đầu trang hiển thị 4 thẻ chỉ số quan trọng: Độ chính xác, Điểm trung bình, Số lượng Quiz đã làm và Thời gian học. Phía dưới là biểu đồ thanh so sánh mức độ thành thạo kiến thức theo từng chương so với đường mục tiêu. Khu vực cuối trang liệt kê các điểm mạnh cần phát huy và các điểm yếu cần cải thiện, hỗ trợ sinh viên tối ưu hóa lộ trình học tập.</w:t>
      </w:r>
    </w:p>
    <w:p w14:paraId="46916CB1"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5E252012" wp14:editId="514C416F">
            <wp:extent cx="5715000" cy="3337560"/>
            <wp:effectExtent l="0" t="0" r="0" b="0"/>
            <wp:docPr id="54724570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54038D01" w14:textId="222F9F36" w:rsidR="007F5204" w:rsidRPr="00FD6533" w:rsidRDefault="007F5204" w:rsidP="007F5204">
      <w:pPr>
        <w:pStyle w:val="Caption"/>
        <w:rPr>
          <w:rFonts w:cs="Times New Roman"/>
        </w:rPr>
      </w:pPr>
      <w:bookmarkStart w:id="326" w:name="_Toc218672058"/>
      <w:r w:rsidRPr="00FD6533">
        <w:rPr>
          <w:rFonts w:cs="Times New Roman"/>
        </w:rPr>
        <w:t xml:space="preserve">Hình </w:t>
      </w:r>
      <w:r w:rsidR="003D63B6">
        <w:rPr>
          <w:rFonts w:cs="Times New Roman"/>
        </w:rPr>
        <w:t>36</w:t>
      </w:r>
      <w:r w:rsidRPr="00FD6533">
        <w:rPr>
          <w:rFonts w:cs="Times New Roman"/>
        </w:rPr>
        <w:t xml:space="preserve"> Phác thảo giao diện Dashboard phân tích kết quả học tập</w:t>
      </w:r>
      <w:bookmarkEnd w:id="326"/>
    </w:p>
    <w:p w14:paraId="263D2B3A" w14:textId="77777777" w:rsidR="007F5204" w:rsidRPr="00FD6533" w:rsidRDefault="007F5204" w:rsidP="00FF1E41">
      <w:pPr>
        <w:pStyle w:val="ListParagraph"/>
        <w:numPr>
          <w:ilvl w:val="2"/>
          <w:numId w:val="35"/>
        </w:numPr>
        <w:jc w:val="left"/>
      </w:pPr>
      <w:r w:rsidRPr="00FD6533">
        <w:t>Phác thảo giao diện báo cáo phân tích chi tiết theo chương học</w:t>
      </w:r>
    </w:p>
    <w:p w14:paraId="13B01F59"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75771291" wp14:editId="74103D4F">
            <wp:extent cx="5715000" cy="3337560"/>
            <wp:effectExtent l="0" t="0" r="0" b="0"/>
            <wp:docPr id="88693253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66AF538D" w14:textId="6165D7BD" w:rsidR="007F5204" w:rsidRPr="00FD6533" w:rsidRDefault="007F5204" w:rsidP="007F5204">
      <w:pPr>
        <w:pStyle w:val="Caption"/>
        <w:rPr>
          <w:rFonts w:cs="Times New Roman"/>
        </w:rPr>
      </w:pPr>
      <w:bookmarkStart w:id="327" w:name="_Toc218672059"/>
      <w:r w:rsidRPr="00FD6533">
        <w:rPr>
          <w:rFonts w:cs="Times New Roman"/>
        </w:rPr>
        <w:t xml:space="preserve">Hình </w:t>
      </w:r>
      <w:r w:rsidR="003D63B6">
        <w:rPr>
          <w:rFonts w:cs="Times New Roman"/>
        </w:rPr>
        <w:t>37</w:t>
      </w:r>
      <w:r w:rsidRPr="00FD6533">
        <w:rPr>
          <w:rFonts w:cs="Times New Roman"/>
        </w:rPr>
        <w:t xml:space="preserve"> Phác thảo giao diện phân tích mức độ thành thạo theo chương</w:t>
      </w:r>
      <w:bookmarkEnd w:id="327"/>
    </w:p>
    <w:p w14:paraId="6F25273B" w14:textId="77777777" w:rsidR="007F5204" w:rsidRPr="00FD6533" w:rsidRDefault="007F5204" w:rsidP="007F5204">
      <w:pPr>
        <w:pStyle w:val="Noidung1"/>
      </w:pPr>
      <w:r w:rsidRPr="00FD6533">
        <w:t xml:space="preserve">Bản phác thảo mô tả giao diện phân tích hiệu suất học tập theo từng chương. Tab "Phân tích Chương" được chọn. Màn hình liệt kê các thẻ thông tin cho từng chương học, </w:t>
      </w:r>
      <w:r w:rsidRPr="00FD6533">
        <w:lastRenderedPageBreak/>
        <w:t>bao gồm thanh tiến độ so sánh kết quả thực tế với mục tiêu đề ra. Các chỉ số chi tiết như số câu đúng, độ chính xác và thời gian trung bình được hiển thị rõ ràng. Bên cạnh đó là danh sách các chuẩn đầu ra liên quan giúp sinh viên nắm bắt nội dung trọng tâm.</w:t>
      </w:r>
    </w:p>
    <w:p w14:paraId="770CA5F7" w14:textId="77777777" w:rsidR="007F5204" w:rsidRPr="00FD6533" w:rsidRDefault="007F5204" w:rsidP="00FF1E41">
      <w:pPr>
        <w:pStyle w:val="ListParagraph"/>
        <w:numPr>
          <w:ilvl w:val="2"/>
          <w:numId w:val="35"/>
        </w:numPr>
        <w:jc w:val="left"/>
      </w:pPr>
      <w:r w:rsidRPr="00FD6533">
        <w:t>Phác thảo giao diện báo cáo phân tích theo chuẩn đầu ra</w:t>
      </w:r>
    </w:p>
    <w:p w14:paraId="3B47E3DA"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2E0CEAA0" wp14:editId="4091B765">
            <wp:extent cx="5715000" cy="3337560"/>
            <wp:effectExtent l="0" t="0" r="0" b="0"/>
            <wp:docPr id="182544892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4FFCE40E" w14:textId="7C2E73C3" w:rsidR="007F5204" w:rsidRPr="00FD6533" w:rsidRDefault="007F5204" w:rsidP="007F5204">
      <w:pPr>
        <w:pStyle w:val="Caption"/>
        <w:rPr>
          <w:rFonts w:cs="Times New Roman"/>
        </w:rPr>
      </w:pPr>
      <w:bookmarkStart w:id="328" w:name="_Toc218672060"/>
      <w:r w:rsidRPr="00FD6533">
        <w:rPr>
          <w:rFonts w:cs="Times New Roman"/>
        </w:rPr>
        <w:t xml:space="preserve">Hình </w:t>
      </w:r>
      <w:r w:rsidR="003D63B6">
        <w:rPr>
          <w:rFonts w:cs="Times New Roman"/>
        </w:rPr>
        <w:t>38</w:t>
      </w:r>
      <w:r w:rsidRPr="00FD6533">
        <w:rPr>
          <w:rFonts w:cs="Times New Roman"/>
        </w:rPr>
        <w:t xml:space="preserve"> Phác thảo giao diện phân tích mức độ hoàn thành chuẩn đầu ra</w:t>
      </w:r>
      <w:bookmarkEnd w:id="328"/>
    </w:p>
    <w:p w14:paraId="33C5E054" w14:textId="77777777" w:rsidR="007F5204" w:rsidRPr="00FD6533" w:rsidRDefault="007F5204" w:rsidP="007F5204">
      <w:pPr>
        <w:pStyle w:val="Noidung1"/>
      </w:pPr>
      <w:r w:rsidRPr="00FD6533">
        <w:t>Bản phác thảo mô tả giao diện đánh giá năng lực dựa trên Chuẩn đầu ra. Tab "Phân tích Chuẩn đầu ra" được kích hoạt. Phần trên hiển thị các thẻ tổng hợp chỉ số chính. Phần dưới là biểu đồ cột so sánh tỷ lệ hoàn thành giữa các chuẩn đầu ra khác nhau, sử dụng màu sắc để phân biệt mức độ đạt được. Giao diện giúp sinh viên nhận diện rõ ràng những mảng kiến thức cần củng cố.</w:t>
      </w:r>
    </w:p>
    <w:p w14:paraId="130BEEE5" w14:textId="74817D94" w:rsidR="007F5204" w:rsidRPr="00FD6533" w:rsidRDefault="007F5204" w:rsidP="00FF1E41">
      <w:pPr>
        <w:pStyle w:val="ListParagraph"/>
        <w:numPr>
          <w:ilvl w:val="2"/>
          <w:numId w:val="35"/>
        </w:numPr>
        <w:jc w:val="left"/>
      </w:pPr>
      <w:r w:rsidRPr="00FD6533">
        <w:t>Phác thảo giao diện luyện tập dành cho sinh viên</w:t>
      </w:r>
    </w:p>
    <w:p w14:paraId="18F1AE3E" w14:textId="77777777" w:rsidR="003F288B" w:rsidRPr="00FD6533" w:rsidRDefault="003F288B" w:rsidP="003F288B">
      <w:pPr>
        <w:pStyle w:val="Noidung1"/>
      </w:pPr>
      <w:r w:rsidRPr="00FD6533">
        <w:t>Bản phác thảo mô tả màn hình danh sách các bài luyện tập tự do. Menu "Luyện tập" trên thanh bên được chọn. Khu vực chính bao gồm bộ lọc khóa học và thanh tìm kiếm. Danh sách bài tập hiển thị dưới dạng lưới thẻ, mỗi thẻ cung cấp thông tin về tên bài, số câu hỏi, thời gian và trạng thái làm bài. Nút "Bắt đầu" hoặc "Làm lại" được bố trí nổi bật để khuyến khích sinh viên tham gia ôn luyện.</w:t>
      </w:r>
    </w:p>
    <w:p w14:paraId="26BB8CA1" w14:textId="77777777" w:rsidR="003F288B" w:rsidRPr="00FD6533" w:rsidRDefault="003F288B" w:rsidP="003F288B">
      <w:pPr>
        <w:rPr>
          <w:rFonts w:ascii="Times New Roman" w:hAnsi="Times New Roman" w:cs="Times New Roman"/>
        </w:rPr>
      </w:pPr>
    </w:p>
    <w:p w14:paraId="4BD87AF7"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31356B2B" wp14:editId="695D236A">
            <wp:extent cx="5715000" cy="3093720"/>
            <wp:effectExtent l="0" t="0" r="0" b="0"/>
            <wp:docPr id="67387091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15000" cy="3093720"/>
                    </a:xfrm>
                    <a:prstGeom prst="rect">
                      <a:avLst/>
                    </a:prstGeom>
                    <a:noFill/>
                    <a:ln>
                      <a:noFill/>
                    </a:ln>
                  </pic:spPr>
                </pic:pic>
              </a:graphicData>
            </a:graphic>
          </wp:inline>
        </w:drawing>
      </w:r>
    </w:p>
    <w:p w14:paraId="4AF24346" w14:textId="4869E9BA" w:rsidR="007F5204" w:rsidRPr="00FD6533" w:rsidRDefault="007F5204" w:rsidP="007F5204">
      <w:pPr>
        <w:pStyle w:val="Caption"/>
        <w:rPr>
          <w:rFonts w:cs="Times New Roman"/>
        </w:rPr>
      </w:pPr>
      <w:bookmarkStart w:id="329" w:name="_Toc218672061"/>
      <w:r w:rsidRPr="00FD6533">
        <w:rPr>
          <w:rFonts w:cs="Times New Roman"/>
        </w:rPr>
        <w:t xml:space="preserve">Hình </w:t>
      </w:r>
      <w:r w:rsidR="003D63B6">
        <w:rPr>
          <w:rFonts w:cs="Times New Roman"/>
        </w:rPr>
        <w:t>39</w:t>
      </w:r>
      <w:r w:rsidRPr="00FD6533">
        <w:rPr>
          <w:rFonts w:cs="Times New Roman"/>
        </w:rPr>
        <w:t xml:space="preserve"> Phác thảo giao diện danh sách bài luyện tập</w:t>
      </w:r>
      <w:bookmarkEnd w:id="329"/>
    </w:p>
    <w:p w14:paraId="5D0EBF57" w14:textId="77777777" w:rsidR="007F5204" w:rsidRPr="00FD6533" w:rsidRDefault="007F5204" w:rsidP="00FF1E41">
      <w:pPr>
        <w:pStyle w:val="ListParagraph"/>
        <w:numPr>
          <w:ilvl w:val="2"/>
          <w:numId w:val="35"/>
        </w:numPr>
        <w:jc w:val="left"/>
      </w:pPr>
      <w:r w:rsidRPr="00FD6533">
        <w:t>Phác thảo giao diện lịch sử kết quả bài kiểm tra</w:t>
      </w:r>
    </w:p>
    <w:p w14:paraId="19CF483F"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2C0875D" wp14:editId="7F15BD51">
            <wp:extent cx="5715000" cy="3337560"/>
            <wp:effectExtent l="0" t="0" r="0" b="0"/>
            <wp:docPr id="191071712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401351FB" w14:textId="73A865A0" w:rsidR="007F5204" w:rsidRPr="00FD6533" w:rsidRDefault="003D63B6" w:rsidP="007F5204">
      <w:pPr>
        <w:pStyle w:val="Caption"/>
        <w:rPr>
          <w:rFonts w:cs="Times New Roman"/>
        </w:rPr>
      </w:pPr>
      <w:bookmarkStart w:id="330" w:name="_Toc218672062"/>
      <w:r>
        <w:rPr>
          <w:rFonts w:cs="Times New Roman"/>
        </w:rPr>
        <w:t xml:space="preserve">Hình 40 </w:t>
      </w:r>
      <w:r w:rsidR="007F5204" w:rsidRPr="00FD6533">
        <w:rPr>
          <w:rFonts w:cs="Times New Roman"/>
        </w:rPr>
        <w:t>Phác thảo giao diện danh sách lịch sử bài làm</w:t>
      </w:r>
      <w:bookmarkEnd w:id="330"/>
    </w:p>
    <w:p w14:paraId="403CF3C2" w14:textId="77777777" w:rsidR="007F5204" w:rsidRPr="00FD6533" w:rsidRDefault="007F5204" w:rsidP="007F5204">
      <w:pPr>
        <w:pStyle w:val="Noidung1"/>
      </w:pPr>
      <w:r w:rsidRPr="00FD6533">
        <w:t xml:space="preserve">Bản phác thảo mô tả giao diện xem lại lịch sử các bài kiểm tra đã thực hiện. Menu "Lịch sử Quiz" được chọn. Màn hình hiển thị danh sách các bài làm dưới dạng các thẻ </w:t>
      </w:r>
      <w:r w:rsidRPr="00FD6533">
        <w:lastRenderedPageBreak/>
        <w:t>ngang. Mỗi thẻ bao gồm điểm số đạt được, tên bài kiểm tra, ngày giờ hoàn thành và biểu tượng trạng thái. Sinh viên có thể nhấn vào từng thẻ để xem lại chi tiết bài làm.</w:t>
      </w:r>
    </w:p>
    <w:p w14:paraId="6E38E09F" w14:textId="77777777" w:rsidR="007F5204" w:rsidRPr="00FD6533" w:rsidRDefault="007F5204" w:rsidP="00FF1E41">
      <w:pPr>
        <w:pStyle w:val="ListParagraph"/>
        <w:numPr>
          <w:ilvl w:val="2"/>
          <w:numId w:val="35"/>
        </w:numPr>
        <w:jc w:val="left"/>
      </w:pPr>
      <w:r w:rsidRPr="00FD6533">
        <w:t>Phác thảo giao diện chi tiết kết quả bài kiểm tra và phân tích so sánh</w:t>
      </w:r>
    </w:p>
    <w:p w14:paraId="170E2A60"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000CD805" wp14:editId="07C7FA95">
            <wp:extent cx="5715000" cy="3337560"/>
            <wp:effectExtent l="0" t="0" r="0" b="0"/>
            <wp:docPr id="131966747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157C6D09" w14:textId="0F1A38B0" w:rsidR="007F5204" w:rsidRPr="00FD6533" w:rsidRDefault="007F5204" w:rsidP="007F5204">
      <w:pPr>
        <w:pStyle w:val="Caption"/>
        <w:rPr>
          <w:rFonts w:cs="Times New Roman"/>
        </w:rPr>
      </w:pPr>
      <w:bookmarkStart w:id="331" w:name="_Toc218672063"/>
      <w:r w:rsidRPr="00FD6533">
        <w:rPr>
          <w:rFonts w:cs="Times New Roman"/>
        </w:rPr>
        <w:t xml:space="preserve">Hình </w:t>
      </w:r>
      <w:r w:rsidR="003D63B6">
        <w:rPr>
          <w:rFonts w:cs="Times New Roman"/>
        </w:rPr>
        <w:t>41</w:t>
      </w:r>
      <w:r w:rsidRPr="00FD6533">
        <w:rPr>
          <w:rFonts w:cs="Times New Roman"/>
        </w:rPr>
        <w:t xml:space="preserve"> Phác thảo giao diện phân tích chi tiết và so sánh kết quả</w:t>
      </w:r>
      <w:bookmarkEnd w:id="331"/>
    </w:p>
    <w:p w14:paraId="616FA2AC" w14:textId="77777777" w:rsidR="007F5204" w:rsidRPr="00FD6533" w:rsidRDefault="007F5204" w:rsidP="007F5204">
      <w:pPr>
        <w:pStyle w:val="Noidung1"/>
      </w:pPr>
      <w:r w:rsidRPr="00FD6533">
        <w:t>Bản phác thảo mô tả giao diện phân tích sâu về kết quả một bài kiểm tra cụ thể. Màn hình chia thành hai phần chính: Biểu đồ Radar so sánh năng lực cá nhân với mức trung bình lớp và nhóm xuất sắc trên nhiều tiêu chí; Biểu đồ Bong bóng phân tích mối tương quan giữa độ khó, chuẩn đầu ra và độ chính xác. Các công cụ trực quan này giúp sinh viên tự đánh giá vị trí của mình và định hướng cải thiện.</w:t>
      </w:r>
    </w:p>
    <w:p w14:paraId="46D32B85" w14:textId="49D5C191" w:rsidR="007F5204" w:rsidRPr="00FD6533" w:rsidRDefault="007F5204" w:rsidP="00FF1E41">
      <w:pPr>
        <w:pStyle w:val="ListParagraph"/>
        <w:numPr>
          <w:ilvl w:val="2"/>
          <w:numId w:val="35"/>
        </w:numPr>
        <w:jc w:val="left"/>
      </w:pPr>
      <w:r w:rsidRPr="00FD6533">
        <w:t>Phác thảo giao diện hồ sơ cá nhân sinh viên</w:t>
      </w:r>
    </w:p>
    <w:p w14:paraId="61B54246" w14:textId="77777777" w:rsidR="003F288B" w:rsidRPr="00FD6533" w:rsidRDefault="003F288B" w:rsidP="003F288B">
      <w:pPr>
        <w:pStyle w:val="Noidung1"/>
      </w:pPr>
      <w:r w:rsidRPr="00FD6533">
        <w:t>Bản phác thảo mô tả trang quản lý hồ sơ cá nhân của sinh viên. Phần trên cùng hiển thị ảnh đại diện, thông tin cơ bản và nút đổi mật khẩu. Bên dưới là 4 thẻ thống kê thành tích chính: Điểm kiến thức, Câu đúng, Chuỗi Streak và Điểm tuyệt đối. Phần cuối trang hiển thị biểu đồ tròn tổng quan bộ sưu tập và biểu đồ cột chi tiết từng loại vật phẩm mà sinh viên đã sở hữu.</w:t>
      </w:r>
    </w:p>
    <w:p w14:paraId="286FBC4E" w14:textId="77777777" w:rsidR="003F288B" w:rsidRPr="00FD6533" w:rsidRDefault="003F288B" w:rsidP="003F288B">
      <w:pPr>
        <w:rPr>
          <w:rFonts w:ascii="Times New Roman" w:hAnsi="Times New Roman" w:cs="Times New Roman"/>
        </w:rPr>
      </w:pPr>
    </w:p>
    <w:p w14:paraId="2E39697B"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73270335" wp14:editId="3AB30888">
            <wp:extent cx="5715000" cy="3093720"/>
            <wp:effectExtent l="0" t="0" r="0" b="0"/>
            <wp:docPr id="416758185"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15000" cy="3093720"/>
                    </a:xfrm>
                    <a:prstGeom prst="rect">
                      <a:avLst/>
                    </a:prstGeom>
                    <a:noFill/>
                    <a:ln>
                      <a:noFill/>
                    </a:ln>
                  </pic:spPr>
                </pic:pic>
              </a:graphicData>
            </a:graphic>
          </wp:inline>
        </w:drawing>
      </w:r>
    </w:p>
    <w:p w14:paraId="6B905731" w14:textId="46D8B9F7" w:rsidR="007F5204" w:rsidRPr="00FD6533" w:rsidRDefault="007F5204" w:rsidP="007F5204">
      <w:pPr>
        <w:pStyle w:val="Caption"/>
        <w:rPr>
          <w:rFonts w:cs="Times New Roman"/>
        </w:rPr>
      </w:pPr>
      <w:bookmarkStart w:id="332" w:name="_Toc218672064"/>
      <w:r w:rsidRPr="00FD6533">
        <w:rPr>
          <w:rFonts w:cs="Times New Roman"/>
        </w:rPr>
        <w:t xml:space="preserve">Hình </w:t>
      </w:r>
      <w:r w:rsidR="003D63B6">
        <w:rPr>
          <w:rFonts w:cs="Times New Roman"/>
        </w:rPr>
        <w:t>42</w:t>
      </w:r>
      <w:r w:rsidRPr="00FD6533">
        <w:rPr>
          <w:rFonts w:cs="Times New Roman"/>
        </w:rPr>
        <w:t xml:space="preserve"> Phác thảo giao diện thông tin hồ sơ người dùng</w:t>
      </w:r>
      <w:bookmarkEnd w:id="332"/>
    </w:p>
    <w:p w14:paraId="7C2CB2CA" w14:textId="77777777" w:rsidR="007F5204" w:rsidRPr="00FD6533" w:rsidRDefault="007F5204" w:rsidP="00FF1E41">
      <w:pPr>
        <w:pStyle w:val="ListParagraph"/>
        <w:numPr>
          <w:ilvl w:val="2"/>
          <w:numId w:val="35"/>
        </w:numPr>
        <w:jc w:val="left"/>
      </w:pPr>
      <w:r w:rsidRPr="00FD6533">
        <w:t>Phác thảo giao diện tiến trình thăng cấp của sinh viên</w:t>
      </w:r>
    </w:p>
    <w:p w14:paraId="59D3EF22"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015B220D" wp14:editId="2035FBA1">
            <wp:extent cx="5715000" cy="2857500"/>
            <wp:effectExtent l="0" t="0" r="0" b="0"/>
            <wp:docPr id="189534990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3289E004" w14:textId="2CAF8888" w:rsidR="007F5204" w:rsidRPr="00FD6533" w:rsidRDefault="007F5204" w:rsidP="007F5204">
      <w:pPr>
        <w:pStyle w:val="Caption"/>
        <w:rPr>
          <w:rFonts w:cs="Times New Roman"/>
        </w:rPr>
      </w:pPr>
      <w:bookmarkStart w:id="333" w:name="_Toc218672065"/>
      <w:r w:rsidRPr="00FD6533">
        <w:rPr>
          <w:rFonts w:cs="Times New Roman"/>
        </w:rPr>
        <w:t xml:space="preserve">Hình </w:t>
      </w:r>
      <w:r w:rsidR="003D63B6">
        <w:rPr>
          <w:rFonts w:cs="Times New Roman"/>
        </w:rPr>
        <w:t>43</w:t>
      </w:r>
      <w:r w:rsidRPr="00FD6533">
        <w:rPr>
          <w:rFonts w:cs="Times New Roman"/>
        </w:rPr>
        <w:t xml:space="preserve"> Phác thảo giao diện lộ trình thăng hạng cấp độ</w:t>
      </w:r>
      <w:bookmarkEnd w:id="333"/>
    </w:p>
    <w:p w14:paraId="6E63CC2C" w14:textId="77777777" w:rsidR="007F5204" w:rsidRPr="00FD6533" w:rsidRDefault="007F5204" w:rsidP="007F5204">
      <w:pPr>
        <w:pStyle w:val="Noidung1"/>
      </w:pPr>
      <w:r w:rsidRPr="00FD6533">
        <w:t>Bản phác thảo mô tả giao diện theo dõi tiến trình thăng cấp. Phần Header tối màu nổi bật hiển thị Bậc hiện tại, huy hiệu tương ứng và thanh tiến độ đạt cấp tiếp theo. Phía dưới là thanh menu ngang liệt kê các bậc danh hiệu từ Gỗ đến Bậc Thầy. Khu vực chính hiển thị bản đồ lộ trình dạng cây với các nút cấp độ nối tiếp nhau, giúp sinh viên hình dung rõ ràng chặng đường chinh phục tri thức.</w:t>
      </w:r>
    </w:p>
    <w:p w14:paraId="65078638" w14:textId="77777777" w:rsidR="007F5204" w:rsidRPr="00FD6533" w:rsidRDefault="007F5204" w:rsidP="00FF1E41">
      <w:pPr>
        <w:pStyle w:val="ListParagraph"/>
        <w:numPr>
          <w:ilvl w:val="2"/>
          <w:numId w:val="35"/>
        </w:numPr>
        <w:jc w:val="left"/>
      </w:pPr>
      <w:r w:rsidRPr="00FD6533">
        <w:lastRenderedPageBreak/>
        <w:t>Phác thảo giao diện kho đồ cá nhân của sinh viên</w:t>
      </w:r>
    </w:p>
    <w:p w14:paraId="6CB510AC"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52031E17" wp14:editId="5CA62C16">
            <wp:extent cx="5715000" cy="3093720"/>
            <wp:effectExtent l="0" t="0" r="0" b="0"/>
            <wp:docPr id="26800459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715000" cy="3093720"/>
                    </a:xfrm>
                    <a:prstGeom prst="rect">
                      <a:avLst/>
                    </a:prstGeom>
                    <a:noFill/>
                    <a:ln>
                      <a:noFill/>
                    </a:ln>
                  </pic:spPr>
                </pic:pic>
              </a:graphicData>
            </a:graphic>
          </wp:inline>
        </w:drawing>
      </w:r>
    </w:p>
    <w:p w14:paraId="794D79C3" w14:textId="1287745F" w:rsidR="007F5204" w:rsidRPr="00FD6533" w:rsidRDefault="003D63B6" w:rsidP="007F5204">
      <w:pPr>
        <w:pStyle w:val="Caption"/>
        <w:rPr>
          <w:rFonts w:cs="Times New Roman"/>
        </w:rPr>
      </w:pPr>
      <w:bookmarkStart w:id="334" w:name="_Toc218672066"/>
      <w:r>
        <w:rPr>
          <w:rFonts w:cs="Times New Roman"/>
        </w:rPr>
        <w:t xml:space="preserve">Hình 44 </w:t>
      </w:r>
      <w:r w:rsidR="007F5204" w:rsidRPr="00FD6533">
        <w:rPr>
          <w:rFonts w:cs="Times New Roman"/>
        </w:rPr>
        <w:t>Phác thảo giao diện quản lý kho vật phẩm cá nhân</w:t>
      </w:r>
      <w:bookmarkEnd w:id="334"/>
    </w:p>
    <w:p w14:paraId="2C45219B" w14:textId="77777777" w:rsidR="007F5204" w:rsidRPr="00ED194D" w:rsidRDefault="007F5204" w:rsidP="007F5204">
      <w:pPr>
        <w:pStyle w:val="Noidung1"/>
        <w:rPr>
          <w:lang w:val="en-US"/>
        </w:rPr>
      </w:pPr>
      <w:r w:rsidRPr="00FD6533">
        <w:t>Bản phác thảo mô tả giao diện Kho đồ chứa các vật phẩm sinh viên đã sở hữu. Khu vực tiêu đề "Kho Đồ" lớn ở giữa. Thanh công cụ tương tự cửa hàng với bộ lọc và tìm kiếm. Lưới hiển thị danh sách các vật phẩm dưới dạng các ô vuông đồng nhất. Mỗi ô có biểu tượng loại vật phẩm ở góc và trạng thái. Giao diện tối ưu cho việc tùy chỉnh trang cá nhân nhanh chóng.</w:t>
      </w:r>
    </w:p>
    <w:p w14:paraId="70F5750A" w14:textId="53C0B614" w:rsidR="00941D36" w:rsidRDefault="00941D36" w:rsidP="00941D36">
      <w:pPr>
        <w:pStyle w:val="ListParagraph"/>
        <w:numPr>
          <w:ilvl w:val="1"/>
          <w:numId w:val="35"/>
        </w:numPr>
        <w:jc w:val="left"/>
      </w:pPr>
      <w:r>
        <w:t>Các kịch bản triển khai khác</w:t>
      </w:r>
    </w:p>
    <w:p w14:paraId="7BB25A76" w14:textId="7A0EDF2C" w:rsidR="00941D36" w:rsidRDefault="00941D36" w:rsidP="00941D36">
      <w:pPr>
        <w:pStyle w:val="ListParagraph"/>
        <w:numPr>
          <w:ilvl w:val="2"/>
          <w:numId w:val="35"/>
        </w:numPr>
        <w:jc w:val="left"/>
      </w:pPr>
      <w:r w:rsidRPr="00941D36">
        <w:t>Giảng viên phân tích chất lượng đề thi và kết quả học tập</w:t>
      </w:r>
    </w:p>
    <w:p w14:paraId="0C9C2065" w14:textId="726A319E" w:rsidR="00941D36" w:rsidRPr="00941D36" w:rsidRDefault="00941D36" w:rsidP="00941D36">
      <w:pPr>
        <w:pStyle w:val="Noidung1"/>
      </w:pPr>
      <w:r w:rsidRPr="00941D36">
        <w:t>Sau khi bài kiểm tra kết thúc, giảng viên cần đánh giá chất lượng của đề thi. Tại giao diện </w:t>
      </w:r>
      <w:r w:rsidRPr="00941D36">
        <w:rPr>
          <w:b/>
        </w:rPr>
        <w:t>Báo cáo phân tích cấu trúc</w:t>
      </w:r>
      <w:r w:rsidRPr="00941D36">
        <w:t> (</w:t>
      </w:r>
      <w:r w:rsidRPr="00941D36">
        <w:rPr>
          <w:b/>
        </w:rPr>
        <w:t>Hình 4.33</w:t>
      </w:r>
      <w:r w:rsidRPr="00941D36">
        <w:t>), hệ thống hiển thị biểu đồ nhiệt thể hiện sự phân bổ câu hỏi theo độ khó và chuẩn đầu ra. Giảng viên dựa vào đây để nhận biết đề thi có đảm bảo độ cân bằng kiến thức như thiết kế ban đầu hay không.</w:t>
      </w:r>
    </w:p>
    <w:p w14:paraId="467D3EC8" w14:textId="77777777" w:rsidR="000A65F9" w:rsidRPr="00FD6533" w:rsidRDefault="000A65F9" w:rsidP="000A65F9">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65DBF2F8" wp14:editId="42051293">
            <wp:extent cx="5760085" cy="5880100"/>
            <wp:effectExtent l="0" t="0" r="0" b="6350"/>
            <wp:docPr id="3208408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840854" name=""/>
                    <pic:cNvPicPr/>
                  </pic:nvPicPr>
                  <pic:blipFill>
                    <a:blip r:embed="rId118"/>
                    <a:stretch>
                      <a:fillRect/>
                    </a:stretch>
                  </pic:blipFill>
                  <pic:spPr>
                    <a:xfrm>
                      <a:off x="0" y="0"/>
                      <a:ext cx="5760085" cy="5880100"/>
                    </a:xfrm>
                    <a:prstGeom prst="rect">
                      <a:avLst/>
                    </a:prstGeom>
                  </pic:spPr>
                </pic:pic>
              </a:graphicData>
            </a:graphic>
          </wp:inline>
        </w:drawing>
      </w:r>
    </w:p>
    <w:p w14:paraId="4DDE57D2" w14:textId="5BB4D5BF" w:rsidR="000A65F9" w:rsidRPr="00FD6533" w:rsidRDefault="000A65F9" w:rsidP="000A65F9">
      <w:pPr>
        <w:pStyle w:val="Caption"/>
        <w:rPr>
          <w:rFonts w:cs="Times New Roman"/>
        </w:rPr>
      </w:pPr>
      <w:bookmarkStart w:id="335" w:name="_Toc218672067"/>
      <w:r w:rsidRPr="00FD6533">
        <w:rPr>
          <w:rFonts w:cs="Times New Roman"/>
        </w:rPr>
        <w:t xml:space="preserve">Hình </w:t>
      </w:r>
      <w:r w:rsidR="003D63B6">
        <w:rPr>
          <w:rFonts w:cs="Times New Roman"/>
        </w:rPr>
        <w:t>45</w:t>
      </w:r>
      <w:r w:rsidRPr="00FD6533">
        <w:rPr>
          <w:rFonts w:cs="Times New Roman"/>
        </w:rPr>
        <w:t xml:space="preserve"> Báo cáo phân tích cấu trúc bài kiểm tra</w:t>
      </w:r>
      <w:bookmarkEnd w:id="335"/>
    </w:p>
    <w:p w14:paraId="148CAEF7" w14:textId="25371801" w:rsidR="007F5204" w:rsidRDefault="00C64FE4" w:rsidP="00C64FE4">
      <w:pPr>
        <w:pStyle w:val="Noidung1"/>
        <w:rPr>
          <w:lang w:val="en-US"/>
        </w:rPr>
      </w:pPr>
      <w:r w:rsidRPr="00C64FE4">
        <w:rPr>
          <w:lang w:val="en-US"/>
        </w:rPr>
        <w:t>Tiếp theo, để đánh giá mức độ tiếp thu của sinh viên, giảng viên xem </w:t>
      </w:r>
      <w:r w:rsidRPr="00C64FE4">
        <w:rPr>
          <w:b/>
          <w:lang w:val="en-US"/>
        </w:rPr>
        <w:t>Báo cáo phân tích theo chuẩn đầu ra</w:t>
      </w:r>
      <w:r w:rsidRPr="00C64FE4">
        <w:rPr>
          <w:lang w:val="en-US"/>
        </w:rPr>
        <w:t> (</w:t>
      </w:r>
      <w:r w:rsidRPr="00C64FE4">
        <w:rPr>
          <w:b/>
          <w:lang w:val="en-US"/>
        </w:rPr>
        <w:t>Hình 4.34</w:t>
      </w:r>
      <w:r w:rsidRPr="00C64FE4">
        <w:rPr>
          <w:lang w:val="en-US"/>
        </w:rPr>
        <w:t>). Biểu đồ cột màu sắc giúp giảng viên nhanh chóng nhận diện được những chuẩn đầu ra nào sinh viên đã làm tốt và chuẩn đầu ra nào có tỷ lệ đạt thấp để có phương án bồi dưỡng kịp thời.</w:t>
      </w:r>
    </w:p>
    <w:p w14:paraId="771ECB9D" w14:textId="77777777" w:rsidR="00C64FE4" w:rsidRPr="00FD6533" w:rsidRDefault="00C64FE4" w:rsidP="00C64FE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19ED554B" wp14:editId="40EDE49B">
            <wp:extent cx="5760085" cy="5871210"/>
            <wp:effectExtent l="0" t="0" r="0" b="0"/>
            <wp:docPr id="1774070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070895" name=""/>
                    <pic:cNvPicPr/>
                  </pic:nvPicPr>
                  <pic:blipFill>
                    <a:blip r:embed="rId119"/>
                    <a:stretch>
                      <a:fillRect/>
                    </a:stretch>
                  </pic:blipFill>
                  <pic:spPr>
                    <a:xfrm>
                      <a:off x="0" y="0"/>
                      <a:ext cx="5760085" cy="5871210"/>
                    </a:xfrm>
                    <a:prstGeom prst="rect">
                      <a:avLst/>
                    </a:prstGeom>
                  </pic:spPr>
                </pic:pic>
              </a:graphicData>
            </a:graphic>
          </wp:inline>
        </w:drawing>
      </w:r>
    </w:p>
    <w:p w14:paraId="73763C1F" w14:textId="626661EF" w:rsidR="00C64FE4" w:rsidRPr="00FD6533" w:rsidRDefault="00C64FE4" w:rsidP="00C64FE4">
      <w:pPr>
        <w:pStyle w:val="Caption"/>
        <w:rPr>
          <w:rFonts w:cs="Times New Roman"/>
        </w:rPr>
      </w:pPr>
      <w:bookmarkStart w:id="336" w:name="_Toc218672068"/>
      <w:r w:rsidRPr="00FD6533">
        <w:rPr>
          <w:rFonts w:cs="Times New Roman"/>
        </w:rPr>
        <w:t xml:space="preserve">Hình </w:t>
      </w:r>
      <w:r w:rsidR="003D63B6">
        <w:rPr>
          <w:rFonts w:cs="Times New Roman"/>
        </w:rPr>
        <w:t xml:space="preserve">46 </w:t>
      </w:r>
      <w:r w:rsidRPr="00FD6533">
        <w:rPr>
          <w:rFonts w:cs="Times New Roman"/>
        </w:rPr>
        <w:t>Báo cáo phân tích mức độ đạt chuẩn đầu ra</w:t>
      </w:r>
      <w:bookmarkEnd w:id="336"/>
    </w:p>
    <w:p w14:paraId="7A459339" w14:textId="7F77C045" w:rsidR="00C64FE4" w:rsidRPr="00FD6533" w:rsidRDefault="00C64FE4" w:rsidP="00C64FE4">
      <w:pPr>
        <w:pStyle w:val="Noidung1"/>
      </w:pPr>
      <w:r w:rsidRPr="00C64FE4">
        <w:rPr>
          <w:lang w:val="en-US"/>
        </w:rPr>
        <w:t>Để có cái nhìn tổng quát về mặt bằng chung của lớp, giảng viên truy cập </w:t>
      </w:r>
      <w:r w:rsidRPr="00C64FE4">
        <w:rPr>
          <w:b/>
          <w:lang w:val="en-US"/>
        </w:rPr>
        <w:t>Báo cáo phân loại</w:t>
      </w:r>
      <w:r w:rsidRPr="00C64FE4">
        <w:rPr>
          <w:lang w:val="en-US"/>
        </w:rPr>
        <w:t> (</w:t>
      </w:r>
      <w:r w:rsidRPr="00C64FE4">
        <w:rPr>
          <w:b/>
          <w:lang w:val="en-US"/>
        </w:rPr>
        <w:t>Hình 4.35</w:t>
      </w:r>
      <w:r w:rsidRPr="00C64FE4">
        <w:rPr>
          <w:lang w:val="en-US"/>
        </w:rPr>
        <w:t>). Biểu đồ phân phối giúp giảng viên nắm bắt số lượng sinh viên thuộc các nhóm: Xuất sắc, Giỏi, Khá, Trung bình, Yếu. Danh sách chi tiết bên dưới cho phép xem điểm số cụ thể của từng sinh viên trong mỗi nhóm.</w:t>
      </w:r>
    </w:p>
    <w:p w14:paraId="02437A15" w14:textId="77777777" w:rsidR="00C64FE4" w:rsidRPr="00FD6533" w:rsidRDefault="00C64FE4" w:rsidP="00C64FE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6766245F" wp14:editId="548E2FBF">
            <wp:extent cx="5760085" cy="3926840"/>
            <wp:effectExtent l="0" t="0" r="0" b="0"/>
            <wp:docPr id="780817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817330" name=""/>
                    <pic:cNvPicPr/>
                  </pic:nvPicPr>
                  <pic:blipFill>
                    <a:blip r:embed="rId120"/>
                    <a:stretch>
                      <a:fillRect/>
                    </a:stretch>
                  </pic:blipFill>
                  <pic:spPr>
                    <a:xfrm>
                      <a:off x="0" y="0"/>
                      <a:ext cx="5760085" cy="3926840"/>
                    </a:xfrm>
                    <a:prstGeom prst="rect">
                      <a:avLst/>
                    </a:prstGeom>
                  </pic:spPr>
                </pic:pic>
              </a:graphicData>
            </a:graphic>
          </wp:inline>
        </w:drawing>
      </w:r>
    </w:p>
    <w:p w14:paraId="71AF2688" w14:textId="5AD48B10" w:rsidR="00C64FE4" w:rsidRPr="00FD6533" w:rsidRDefault="00C64FE4" w:rsidP="00C64FE4">
      <w:pPr>
        <w:pStyle w:val="Caption"/>
        <w:rPr>
          <w:rFonts w:cs="Times New Roman"/>
        </w:rPr>
      </w:pPr>
      <w:bookmarkStart w:id="337" w:name="_Toc218672069"/>
      <w:r w:rsidRPr="00FD6533">
        <w:rPr>
          <w:rFonts w:cs="Times New Roman"/>
        </w:rPr>
        <w:t xml:space="preserve">Hình </w:t>
      </w:r>
      <w:r w:rsidR="003D63B6">
        <w:rPr>
          <w:rFonts w:cs="Times New Roman"/>
        </w:rPr>
        <w:t>47</w:t>
      </w:r>
      <w:r w:rsidRPr="00FD6533">
        <w:rPr>
          <w:rFonts w:cs="Times New Roman"/>
        </w:rPr>
        <w:t xml:space="preserve"> Báo cáo phân loại kết quả học tập</w:t>
      </w:r>
      <w:bookmarkEnd w:id="337"/>
    </w:p>
    <w:p w14:paraId="003DC50A" w14:textId="622056F8" w:rsidR="007F5204" w:rsidRPr="00FD6533" w:rsidRDefault="00DD79FF" w:rsidP="00C64FE4">
      <w:pPr>
        <w:pStyle w:val="Noidung1"/>
      </w:pPr>
      <w:r w:rsidRPr="00DD79FF">
        <w:rPr>
          <w:lang w:val="en-US"/>
        </w:rPr>
        <w:t>Từ danh sách phân loại, khi giảng viên muốn kiểm tra kỹ bài làm của một sinh viên cụ thể, hệ thống sẽ hiển thị giao diện </w:t>
      </w:r>
      <w:r w:rsidRPr="00DD79FF">
        <w:rPr>
          <w:b/>
          <w:lang w:val="en-US"/>
        </w:rPr>
        <w:t>Chi tiết kết quả bài làm</w:t>
      </w:r>
      <w:r w:rsidRPr="00DD79FF">
        <w:rPr>
          <w:lang w:val="en-US"/>
        </w:rPr>
        <w:t> (</w:t>
      </w:r>
      <w:r w:rsidRPr="00DD79FF">
        <w:rPr>
          <w:b/>
          <w:lang w:val="en-US"/>
        </w:rPr>
        <w:t>Hình 4.36</w:t>
      </w:r>
      <w:r w:rsidRPr="00DD79FF">
        <w:rPr>
          <w:lang w:val="en-US"/>
        </w:rPr>
        <w:t>). Tại đây, giảng viên có thể xem lại tổng điểm, các chỉ số thành phần và chi tiết từng câu trả lời đúng/sai của sinh viên đó để đưa ra nhận xét hoặc hỗ trợ học tập chính xác.</w:t>
      </w:r>
    </w:p>
    <w:p w14:paraId="2123D321" w14:textId="77777777" w:rsidR="00DD79FF" w:rsidRPr="00FD6533" w:rsidRDefault="00DD79FF" w:rsidP="00DD79FF">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78B5CBCE" wp14:editId="7158A6BA">
            <wp:extent cx="5760085" cy="7125335"/>
            <wp:effectExtent l="0" t="0" r="0" b="0"/>
            <wp:docPr id="830894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894632" name=""/>
                    <pic:cNvPicPr/>
                  </pic:nvPicPr>
                  <pic:blipFill>
                    <a:blip r:embed="rId121"/>
                    <a:stretch>
                      <a:fillRect/>
                    </a:stretch>
                  </pic:blipFill>
                  <pic:spPr>
                    <a:xfrm>
                      <a:off x="0" y="0"/>
                      <a:ext cx="5760085" cy="7125335"/>
                    </a:xfrm>
                    <a:prstGeom prst="rect">
                      <a:avLst/>
                    </a:prstGeom>
                  </pic:spPr>
                </pic:pic>
              </a:graphicData>
            </a:graphic>
          </wp:inline>
        </w:drawing>
      </w:r>
    </w:p>
    <w:p w14:paraId="76676C61" w14:textId="2C34E684" w:rsidR="00DD79FF" w:rsidRPr="00FD6533" w:rsidRDefault="00DD79FF" w:rsidP="00DD79FF">
      <w:pPr>
        <w:pStyle w:val="Caption"/>
        <w:rPr>
          <w:rFonts w:cs="Times New Roman"/>
        </w:rPr>
      </w:pPr>
      <w:bookmarkStart w:id="338" w:name="_Toc218672070"/>
      <w:r w:rsidRPr="00FD6533">
        <w:rPr>
          <w:rFonts w:cs="Times New Roman"/>
        </w:rPr>
        <w:t xml:space="preserve">Hình </w:t>
      </w:r>
      <w:r w:rsidR="003D63B6">
        <w:rPr>
          <w:rFonts w:cs="Times New Roman"/>
        </w:rPr>
        <w:t>48</w:t>
      </w:r>
      <w:r w:rsidRPr="00FD6533">
        <w:rPr>
          <w:rFonts w:cs="Times New Roman"/>
        </w:rPr>
        <w:t xml:space="preserve"> Chi tiết kết quả bài làm của sinh viên</w:t>
      </w:r>
      <w:bookmarkEnd w:id="338"/>
    </w:p>
    <w:p w14:paraId="072184DF" w14:textId="6CA4FFE2" w:rsidR="0009408C" w:rsidRDefault="00DD79FF" w:rsidP="00DD79FF">
      <w:pPr>
        <w:pStyle w:val="Noidung1"/>
        <w:rPr>
          <w:lang w:val="en-US"/>
        </w:rPr>
      </w:pPr>
      <w:r w:rsidRPr="00DD79FF">
        <w:rPr>
          <w:lang w:val="en-US"/>
        </w:rPr>
        <w:t>Cuối cùng, giảng viên sử dụng công cụ </w:t>
      </w:r>
      <w:r w:rsidRPr="00DD79FF">
        <w:rPr>
          <w:b/>
          <w:lang w:val="en-US"/>
        </w:rPr>
        <w:t>So sánh kết quả</w:t>
      </w:r>
      <w:r w:rsidRPr="00DD79FF">
        <w:rPr>
          <w:lang w:val="en-US"/>
        </w:rPr>
        <w:t> (</w:t>
      </w:r>
      <w:r w:rsidRPr="00DD79FF">
        <w:rPr>
          <w:b/>
          <w:lang w:val="en-US"/>
        </w:rPr>
        <w:t>Hình 4.37</w:t>
      </w:r>
      <w:r w:rsidRPr="00DD79FF">
        <w:rPr>
          <w:lang w:val="en-US"/>
        </w:rPr>
        <w:t xml:space="preserve">) để đối chiếu hiệu suất. Biểu đồ Radar đa chiều cho phép so sánh kết quả trung bình của cả lớp với </w:t>
      </w:r>
      <w:r w:rsidRPr="00DD79FF">
        <w:rPr>
          <w:lang w:val="en-US"/>
        </w:rPr>
        <w:lastRenderedPageBreak/>
        <w:t>nhóm sinh viên xuất sắc nhất, giúp giảng viên nhận diện rõ các khía cạnh cần cải thiện trong phương pháp giảng dạy.</w:t>
      </w:r>
    </w:p>
    <w:p w14:paraId="25B059E4" w14:textId="77777777" w:rsidR="00DD79FF" w:rsidRPr="00FD6533" w:rsidRDefault="00DD79FF" w:rsidP="00DD79FF">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21159F50" wp14:editId="558D70FD">
            <wp:extent cx="5760085" cy="3498215"/>
            <wp:effectExtent l="0" t="0" r="0" b="6985"/>
            <wp:docPr id="601650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650636" name=""/>
                    <pic:cNvPicPr/>
                  </pic:nvPicPr>
                  <pic:blipFill>
                    <a:blip r:embed="rId122"/>
                    <a:stretch>
                      <a:fillRect/>
                    </a:stretch>
                  </pic:blipFill>
                  <pic:spPr>
                    <a:xfrm>
                      <a:off x="0" y="0"/>
                      <a:ext cx="5760085" cy="3498215"/>
                    </a:xfrm>
                    <a:prstGeom prst="rect">
                      <a:avLst/>
                    </a:prstGeom>
                  </pic:spPr>
                </pic:pic>
              </a:graphicData>
            </a:graphic>
          </wp:inline>
        </w:drawing>
      </w:r>
    </w:p>
    <w:p w14:paraId="797538EC" w14:textId="405ECCA0" w:rsidR="00DD79FF" w:rsidRPr="00FD6533" w:rsidRDefault="00DD79FF" w:rsidP="00DD79FF">
      <w:pPr>
        <w:pStyle w:val="Caption"/>
        <w:rPr>
          <w:rFonts w:cs="Times New Roman"/>
        </w:rPr>
      </w:pPr>
      <w:bookmarkStart w:id="339" w:name="_Toc218672071"/>
      <w:r w:rsidRPr="00FD6533">
        <w:rPr>
          <w:rFonts w:cs="Times New Roman"/>
        </w:rPr>
        <w:t xml:space="preserve">Hình </w:t>
      </w:r>
      <w:r w:rsidR="003D63B6">
        <w:rPr>
          <w:rFonts w:cs="Times New Roman"/>
        </w:rPr>
        <w:t>49</w:t>
      </w:r>
      <w:r w:rsidRPr="00FD6533">
        <w:rPr>
          <w:rFonts w:cs="Times New Roman"/>
        </w:rPr>
        <w:t xml:space="preserve"> Báo cáo so sánh kết quả học tập</w:t>
      </w:r>
      <w:bookmarkEnd w:id="339"/>
    </w:p>
    <w:p w14:paraId="630155D8" w14:textId="2281BD18" w:rsidR="00DD79FF" w:rsidRDefault="006A5A7F" w:rsidP="006A5A7F">
      <w:pPr>
        <w:pStyle w:val="ListParagraph"/>
        <w:numPr>
          <w:ilvl w:val="2"/>
          <w:numId w:val="35"/>
        </w:numPr>
        <w:jc w:val="left"/>
      </w:pPr>
      <w:r w:rsidRPr="006A5A7F">
        <w:t>Giảng viên quản lý lớp học phần</w:t>
      </w:r>
    </w:p>
    <w:p w14:paraId="78BA195A" w14:textId="7D688583" w:rsidR="00D721A9" w:rsidRDefault="00D721A9" w:rsidP="00D721A9">
      <w:pPr>
        <w:pStyle w:val="Noidung1"/>
        <w:rPr>
          <w:lang w:val="en-US"/>
        </w:rPr>
      </w:pPr>
      <w:r w:rsidRPr="00D721A9">
        <w:rPr>
          <w:lang w:val="en-US"/>
        </w:rPr>
        <w:t>Quy trình quản lý lớp học bắt đầu tại giao diện </w:t>
      </w:r>
      <w:r w:rsidRPr="00D721A9">
        <w:rPr>
          <w:b/>
          <w:lang w:val="en-US"/>
        </w:rPr>
        <w:t>Quản lý khóa học</w:t>
      </w:r>
      <w:r w:rsidRPr="00D721A9">
        <w:rPr>
          <w:lang w:val="en-US"/>
        </w:rPr>
        <w:t> (</w:t>
      </w:r>
      <w:r w:rsidRPr="00D721A9">
        <w:rPr>
          <w:b/>
          <w:lang w:val="en-US"/>
        </w:rPr>
        <w:t>Hình 4.20</w:t>
      </w:r>
      <w:r w:rsidRPr="00D721A9">
        <w:rPr>
          <w:lang w:val="en-US"/>
        </w:rPr>
        <w:t>). Danh sách các lớp học phần giảng viên đang phụ trách được liệt kê đầy đủ. Giảng viên có thể tìm kiếm nhanh mã lớp hoặc thêm mới một lớp học phần vào hệ thống.</w:t>
      </w:r>
    </w:p>
    <w:p w14:paraId="1D699BD2" w14:textId="77777777" w:rsidR="00D721A9" w:rsidRPr="00FD6533" w:rsidRDefault="00D721A9" w:rsidP="00D721A9">
      <w:pP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41698F67" wp14:editId="09AF4541">
            <wp:extent cx="5760085" cy="2736215"/>
            <wp:effectExtent l="0" t="0" r="0" b="6985"/>
            <wp:docPr id="1869005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005901" name=""/>
                    <pic:cNvPicPr/>
                  </pic:nvPicPr>
                  <pic:blipFill>
                    <a:blip r:embed="rId123"/>
                    <a:stretch>
                      <a:fillRect/>
                    </a:stretch>
                  </pic:blipFill>
                  <pic:spPr>
                    <a:xfrm>
                      <a:off x="0" y="0"/>
                      <a:ext cx="5760085" cy="2736215"/>
                    </a:xfrm>
                    <a:prstGeom prst="rect">
                      <a:avLst/>
                    </a:prstGeom>
                  </pic:spPr>
                </pic:pic>
              </a:graphicData>
            </a:graphic>
          </wp:inline>
        </w:drawing>
      </w:r>
    </w:p>
    <w:p w14:paraId="778B9895" w14:textId="0764FBBC" w:rsidR="00D721A9" w:rsidRPr="00FD6533" w:rsidRDefault="00D721A9" w:rsidP="00D721A9">
      <w:pPr>
        <w:pStyle w:val="Caption"/>
        <w:rPr>
          <w:rFonts w:cs="Times New Roman"/>
        </w:rPr>
      </w:pPr>
      <w:bookmarkStart w:id="340" w:name="_Toc218672072"/>
      <w:r w:rsidRPr="00FD6533">
        <w:rPr>
          <w:rFonts w:cs="Times New Roman"/>
        </w:rPr>
        <w:t xml:space="preserve">Hình </w:t>
      </w:r>
      <w:r w:rsidR="003D63B6">
        <w:rPr>
          <w:rFonts w:cs="Times New Roman"/>
        </w:rPr>
        <w:t>50</w:t>
      </w:r>
      <w:r w:rsidRPr="00FD6533">
        <w:rPr>
          <w:rFonts w:cs="Times New Roman"/>
        </w:rPr>
        <w:t xml:space="preserve"> Giao diện quản lý khóa học của giảng viên</w:t>
      </w:r>
      <w:bookmarkEnd w:id="340"/>
    </w:p>
    <w:p w14:paraId="22CBDBC4" w14:textId="77777777" w:rsidR="00E900E1" w:rsidRPr="00E900E1" w:rsidRDefault="00E900E1" w:rsidP="00E900E1">
      <w:pPr>
        <w:pStyle w:val="Noidung1"/>
        <w:rPr>
          <w:lang w:val="en-US"/>
        </w:rPr>
      </w:pPr>
      <w:r w:rsidRPr="00E900E1">
        <w:rPr>
          <w:lang w:val="en-US"/>
        </w:rPr>
        <w:t>Khi chọn vào một lớp cụ thể, giao diện </w:t>
      </w:r>
      <w:r w:rsidRPr="00E900E1">
        <w:rPr>
          <w:b/>
          <w:lang w:val="en-US"/>
        </w:rPr>
        <w:t>Chi tiết thông tin khóa học</w:t>
      </w:r>
      <w:r w:rsidRPr="00E900E1">
        <w:rPr>
          <w:lang w:val="en-US"/>
        </w:rPr>
        <w:t> (</w:t>
      </w:r>
      <w:r w:rsidRPr="00E900E1">
        <w:rPr>
          <w:b/>
          <w:lang w:val="en-US"/>
        </w:rPr>
        <w:t>Hình 4.21</w:t>
      </w:r>
      <w:r w:rsidRPr="00E900E1">
        <w:rPr>
          <w:lang w:val="en-US"/>
        </w:rPr>
        <w:t>) sẽ hiển thị. Tại đây cung cấp các thông tin hành chính như mã lớp, niên khóa và tên môn học. Giảng viên có thể cập nhật các thông tin này để đảm bảo tính chính xác.</w:t>
      </w:r>
    </w:p>
    <w:p w14:paraId="08EE9CD7" w14:textId="77777777" w:rsidR="00E900E1" w:rsidRPr="00FD6533" w:rsidRDefault="00E900E1" w:rsidP="00E900E1">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38DA7E46" wp14:editId="312B02AC">
            <wp:extent cx="5760085" cy="2736215"/>
            <wp:effectExtent l="0" t="0" r="0" b="6985"/>
            <wp:docPr id="1881051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051694" name=""/>
                    <pic:cNvPicPr/>
                  </pic:nvPicPr>
                  <pic:blipFill>
                    <a:blip r:embed="rId124"/>
                    <a:stretch>
                      <a:fillRect/>
                    </a:stretch>
                  </pic:blipFill>
                  <pic:spPr>
                    <a:xfrm>
                      <a:off x="0" y="0"/>
                      <a:ext cx="5760085" cy="2736215"/>
                    </a:xfrm>
                    <a:prstGeom prst="rect">
                      <a:avLst/>
                    </a:prstGeom>
                  </pic:spPr>
                </pic:pic>
              </a:graphicData>
            </a:graphic>
          </wp:inline>
        </w:drawing>
      </w:r>
    </w:p>
    <w:p w14:paraId="4503AB96" w14:textId="5F2FF504" w:rsidR="00E900E1" w:rsidRPr="00FD6533" w:rsidRDefault="00E900E1" w:rsidP="00E900E1">
      <w:pPr>
        <w:pStyle w:val="Caption"/>
        <w:rPr>
          <w:rFonts w:cs="Times New Roman"/>
        </w:rPr>
      </w:pPr>
      <w:bookmarkStart w:id="341" w:name="_Toc218672073"/>
      <w:r w:rsidRPr="00FD6533">
        <w:rPr>
          <w:rFonts w:cs="Times New Roman"/>
        </w:rPr>
        <w:t xml:space="preserve">Hình </w:t>
      </w:r>
      <w:r w:rsidR="003D63B6">
        <w:rPr>
          <w:rFonts w:cs="Times New Roman"/>
        </w:rPr>
        <w:t>51</w:t>
      </w:r>
      <w:r w:rsidRPr="00FD6533">
        <w:rPr>
          <w:rFonts w:cs="Times New Roman"/>
        </w:rPr>
        <w:t xml:space="preserve"> Chi tiết thông tin khóa học</w:t>
      </w:r>
      <w:bookmarkEnd w:id="341"/>
    </w:p>
    <w:p w14:paraId="05049F8D" w14:textId="38CEE033" w:rsidR="00D721A9" w:rsidRDefault="00E900E1" w:rsidP="00E900E1">
      <w:pPr>
        <w:pStyle w:val="Noidung1"/>
        <w:rPr>
          <w:lang w:val="en-US"/>
        </w:rPr>
      </w:pPr>
      <w:r w:rsidRPr="00E900E1">
        <w:rPr>
          <w:lang w:val="en-US"/>
        </w:rPr>
        <w:t>Để thiết lập quy chế đánh giá, giảng viên sử dụng giao diện </w:t>
      </w:r>
      <w:r w:rsidRPr="00E900E1">
        <w:rPr>
          <w:b/>
          <w:lang w:val="en-US"/>
        </w:rPr>
        <w:t>Cấu hình cột điểm</w:t>
      </w:r>
      <w:r w:rsidRPr="00E900E1">
        <w:rPr>
          <w:lang w:val="en-US"/>
        </w:rPr>
        <w:t>. Giảng viên định nghĩa các đầu điểm thành phần (giữa kỳ, cuối kỳ, chuyên cần) và gán trọng số phần trăm tương ứng cho từng cột điểm.</w:t>
      </w:r>
    </w:p>
    <w:p w14:paraId="3795E9B1" w14:textId="77777777" w:rsidR="00E900E1" w:rsidRPr="00FD6533" w:rsidRDefault="00E900E1" w:rsidP="00E900E1">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76AA06A8" wp14:editId="73CE4E45">
            <wp:extent cx="5760085" cy="2736215"/>
            <wp:effectExtent l="0" t="0" r="0" b="6985"/>
            <wp:docPr id="1976926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26803" name=""/>
                    <pic:cNvPicPr/>
                  </pic:nvPicPr>
                  <pic:blipFill>
                    <a:blip r:embed="rId125"/>
                    <a:stretch>
                      <a:fillRect/>
                    </a:stretch>
                  </pic:blipFill>
                  <pic:spPr>
                    <a:xfrm>
                      <a:off x="0" y="0"/>
                      <a:ext cx="5760085" cy="2736215"/>
                    </a:xfrm>
                    <a:prstGeom prst="rect">
                      <a:avLst/>
                    </a:prstGeom>
                  </pic:spPr>
                </pic:pic>
              </a:graphicData>
            </a:graphic>
          </wp:inline>
        </w:drawing>
      </w:r>
    </w:p>
    <w:p w14:paraId="0D32F33C" w14:textId="443539E5" w:rsidR="00E900E1" w:rsidRPr="00FD6533" w:rsidRDefault="00E900E1" w:rsidP="00E900E1">
      <w:pPr>
        <w:pStyle w:val="Caption"/>
        <w:rPr>
          <w:rFonts w:cs="Times New Roman"/>
        </w:rPr>
      </w:pPr>
      <w:bookmarkStart w:id="342" w:name="_Toc218672074"/>
      <w:r w:rsidRPr="00FD6533">
        <w:rPr>
          <w:rFonts w:cs="Times New Roman"/>
        </w:rPr>
        <w:t xml:space="preserve">Hình </w:t>
      </w:r>
      <w:r w:rsidR="003D63B6">
        <w:rPr>
          <w:rFonts w:cs="Times New Roman"/>
        </w:rPr>
        <w:t>52</w:t>
      </w:r>
      <w:r w:rsidRPr="00FD6533">
        <w:rPr>
          <w:rFonts w:cs="Times New Roman"/>
        </w:rPr>
        <w:t xml:space="preserve"> Giao diện cấu hình cột điểm và quản lý điểm số</w:t>
      </w:r>
      <w:bookmarkEnd w:id="342"/>
    </w:p>
    <w:p w14:paraId="23CE3712" w14:textId="6B683BC9" w:rsidR="00E900E1" w:rsidRDefault="00D24575" w:rsidP="00E900E1">
      <w:pPr>
        <w:pStyle w:val="Noidung1"/>
        <w:rPr>
          <w:lang w:val="en-US"/>
        </w:rPr>
      </w:pPr>
      <w:r w:rsidRPr="00D24575">
        <w:rPr>
          <w:lang w:val="en-US"/>
        </w:rPr>
        <w:t>Cuối cùng là công tác quản lý nhân sự lớp học tại giao diện </w:t>
      </w:r>
      <w:r w:rsidRPr="00D24575">
        <w:rPr>
          <w:b/>
          <w:lang w:val="en-US"/>
        </w:rPr>
        <w:t>Danh sách sinh viên</w:t>
      </w:r>
      <w:r w:rsidRPr="00D24575">
        <w:rPr>
          <w:lang w:val="en-US"/>
        </w:rPr>
        <w:t>. Giảng viên có thể theo dõi danh sách học viên, thực hiện thêm mới thủ công hoặc Import danh sách hàng loạt từ file Excel để tiết kiệm thời gian nhập liệu.</w:t>
      </w:r>
    </w:p>
    <w:p w14:paraId="3F879A99" w14:textId="77777777" w:rsidR="00D24575" w:rsidRPr="00FD6533" w:rsidRDefault="00D24575" w:rsidP="00D24575">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280D15B9" wp14:editId="19071D92">
            <wp:extent cx="5760085" cy="2734310"/>
            <wp:effectExtent l="0" t="0" r="0" b="8890"/>
            <wp:docPr id="2113973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973742" name=""/>
                    <pic:cNvPicPr/>
                  </pic:nvPicPr>
                  <pic:blipFill>
                    <a:blip r:embed="rId126"/>
                    <a:stretch>
                      <a:fillRect/>
                    </a:stretch>
                  </pic:blipFill>
                  <pic:spPr>
                    <a:xfrm>
                      <a:off x="0" y="0"/>
                      <a:ext cx="5760085" cy="2734310"/>
                    </a:xfrm>
                    <a:prstGeom prst="rect">
                      <a:avLst/>
                    </a:prstGeom>
                  </pic:spPr>
                </pic:pic>
              </a:graphicData>
            </a:graphic>
          </wp:inline>
        </w:drawing>
      </w:r>
    </w:p>
    <w:p w14:paraId="5042A6FD" w14:textId="1A26FDFC" w:rsidR="00D24575" w:rsidRPr="00FD6533" w:rsidRDefault="00D24575" w:rsidP="00D24575">
      <w:pPr>
        <w:pStyle w:val="Caption"/>
        <w:rPr>
          <w:rFonts w:cs="Times New Roman"/>
        </w:rPr>
      </w:pPr>
      <w:bookmarkStart w:id="343" w:name="_Toc218672075"/>
      <w:r w:rsidRPr="00FD6533">
        <w:rPr>
          <w:rFonts w:cs="Times New Roman"/>
        </w:rPr>
        <w:t xml:space="preserve">Hình </w:t>
      </w:r>
      <w:r w:rsidR="003D63B6">
        <w:rPr>
          <w:rFonts w:cs="Times New Roman"/>
        </w:rPr>
        <w:t>53</w:t>
      </w:r>
      <w:r w:rsidRPr="00FD6533">
        <w:rPr>
          <w:rFonts w:cs="Times New Roman"/>
        </w:rPr>
        <w:t xml:space="preserve"> Giao diện quản lý danh sách sinh viên</w:t>
      </w:r>
      <w:bookmarkEnd w:id="343"/>
    </w:p>
    <w:p w14:paraId="60F203C6" w14:textId="1DAB9274" w:rsidR="00D24575" w:rsidRDefault="00B40DF2" w:rsidP="00B40DF2">
      <w:pPr>
        <w:pStyle w:val="ListParagraph"/>
        <w:numPr>
          <w:ilvl w:val="2"/>
          <w:numId w:val="35"/>
        </w:numPr>
        <w:jc w:val="left"/>
      </w:pPr>
      <w:r>
        <w:t>Sinh viên t</w:t>
      </w:r>
      <w:r w:rsidRPr="00B40DF2">
        <w:t>ương tác với hệ thống trò chơi hóa</w:t>
      </w:r>
    </w:p>
    <w:p w14:paraId="14DF5371" w14:textId="5BCFAD7A" w:rsidR="00DB14A7" w:rsidRDefault="00DB14A7" w:rsidP="00DB14A7">
      <w:pPr>
        <w:pStyle w:val="Noidung1"/>
        <w:rPr>
          <w:lang w:val="en-US"/>
        </w:rPr>
      </w:pPr>
      <w:r w:rsidRPr="00DB14A7">
        <w:rPr>
          <w:lang w:val="en-US"/>
        </w:rPr>
        <w:t>Để đổi điểm thưởng thành các phần quà tinh thần, sinh viên truy cập vào giao diện </w:t>
      </w:r>
      <w:r w:rsidRPr="00DB14A7">
        <w:rPr>
          <w:b/>
          <w:lang w:val="en-US"/>
        </w:rPr>
        <w:t>Cửa hàng vật phẩm</w:t>
      </w:r>
      <w:r w:rsidR="003D63B6">
        <w:rPr>
          <w:lang w:val="en-US"/>
        </w:rPr>
        <w:t xml:space="preserve">. </w:t>
      </w:r>
      <w:r w:rsidRPr="00DB14A7">
        <w:rPr>
          <w:lang w:val="en-US"/>
        </w:rPr>
        <w:t xml:space="preserve">Tại đây, các vật phẩm như Avatar và biểu tượng cảm xúc </w:t>
      </w:r>
      <w:r w:rsidRPr="00DB14A7">
        <w:rPr>
          <w:lang w:val="en-US"/>
        </w:rPr>
        <w:lastRenderedPageBreak/>
        <w:t>được trình bày dưới dạng các tấm vé đẹp mắt, hiển thị rõ độ hiếm và giá bán. Sinh viên thực hiện thao tác kéo vé để mua sắm, tạo cảm giác thú vị như đang chơi game thực thụ.</w:t>
      </w:r>
    </w:p>
    <w:p w14:paraId="16A999B6" w14:textId="77777777" w:rsidR="00BE07EB" w:rsidRPr="00FD6533" w:rsidRDefault="00BE07EB" w:rsidP="00BE07EB">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25AF0C3" wp14:editId="45D31ABE">
            <wp:extent cx="5760085" cy="3524885"/>
            <wp:effectExtent l="0" t="0" r="0" b="0"/>
            <wp:docPr id="892300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00139" name=""/>
                    <pic:cNvPicPr/>
                  </pic:nvPicPr>
                  <pic:blipFill>
                    <a:blip r:embed="rId127"/>
                    <a:stretch>
                      <a:fillRect/>
                    </a:stretch>
                  </pic:blipFill>
                  <pic:spPr>
                    <a:xfrm>
                      <a:off x="0" y="0"/>
                      <a:ext cx="5760085" cy="3524885"/>
                    </a:xfrm>
                    <a:prstGeom prst="rect">
                      <a:avLst/>
                    </a:prstGeom>
                  </pic:spPr>
                </pic:pic>
              </a:graphicData>
            </a:graphic>
          </wp:inline>
        </w:drawing>
      </w:r>
    </w:p>
    <w:p w14:paraId="037AA00E" w14:textId="1E7E57CC" w:rsidR="00BE07EB" w:rsidRPr="00FD6533" w:rsidRDefault="00BE07EB" w:rsidP="00BE07EB">
      <w:pPr>
        <w:pStyle w:val="Caption"/>
        <w:rPr>
          <w:rFonts w:cs="Times New Roman"/>
        </w:rPr>
      </w:pPr>
      <w:bookmarkStart w:id="344" w:name="_Toc218672076"/>
      <w:r w:rsidRPr="00FD6533">
        <w:rPr>
          <w:rFonts w:cs="Times New Roman"/>
        </w:rPr>
        <w:t xml:space="preserve">Hình </w:t>
      </w:r>
      <w:r w:rsidR="003D63B6">
        <w:rPr>
          <w:rFonts w:cs="Times New Roman"/>
        </w:rPr>
        <w:t>54</w:t>
      </w:r>
      <w:r w:rsidRPr="00FD6533">
        <w:rPr>
          <w:rFonts w:cs="Times New Roman"/>
        </w:rPr>
        <w:t xml:space="preserve"> Giao diện cửa hàng vật phẩm</w:t>
      </w:r>
      <w:bookmarkEnd w:id="344"/>
    </w:p>
    <w:p w14:paraId="34FF6CA4" w14:textId="40279838" w:rsidR="005A64CD" w:rsidRDefault="00465174" w:rsidP="00465174">
      <w:pPr>
        <w:pStyle w:val="Noidung1"/>
        <w:rPr>
          <w:lang w:val="en-US"/>
        </w:rPr>
      </w:pPr>
      <w:r w:rsidRPr="00465174">
        <w:rPr>
          <w:lang w:val="en-US"/>
        </w:rPr>
        <w:t>Sau khi mua sắm thành công, sinh viên quản lý tài sản ảo của mình tại giao diện </w:t>
      </w:r>
      <w:r w:rsidRPr="00465174">
        <w:rPr>
          <w:b/>
          <w:lang w:val="en-US"/>
        </w:rPr>
        <w:t>Kho đồ cá nhân</w:t>
      </w:r>
      <w:r w:rsidRPr="00465174">
        <w:rPr>
          <w:lang w:val="en-US"/>
        </w:rPr>
        <w:t>. Các vật phẩm đã sở hữu được sắp xếp gọn gàng trong lưới ô vuông. Sinh viên có thể sử dụng bộ lọc để tìm kiếm và thực hiện trang bị các Avatar hoặc Emoji yêu thích để hiển thị trong lớp học</w:t>
      </w:r>
    </w:p>
    <w:p w14:paraId="45F798B5" w14:textId="77777777" w:rsidR="005A64CD" w:rsidRPr="00FD6533" w:rsidRDefault="005A64CD" w:rsidP="005A64CD">
      <w:pP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0BDB5345" wp14:editId="78164578">
            <wp:extent cx="5760085" cy="3284855"/>
            <wp:effectExtent l="0" t="0" r="0" b="0"/>
            <wp:docPr id="1925306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306116" name=""/>
                    <pic:cNvPicPr/>
                  </pic:nvPicPr>
                  <pic:blipFill>
                    <a:blip r:embed="rId128"/>
                    <a:stretch>
                      <a:fillRect/>
                    </a:stretch>
                  </pic:blipFill>
                  <pic:spPr>
                    <a:xfrm>
                      <a:off x="0" y="0"/>
                      <a:ext cx="5760085" cy="3284855"/>
                    </a:xfrm>
                    <a:prstGeom prst="rect">
                      <a:avLst/>
                    </a:prstGeom>
                  </pic:spPr>
                </pic:pic>
              </a:graphicData>
            </a:graphic>
          </wp:inline>
        </w:drawing>
      </w:r>
    </w:p>
    <w:p w14:paraId="46AA3C62" w14:textId="782F4F21" w:rsidR="005A64CD" w:rsidRPr="00FD6533" w:rsidRDefault="005A64CD" w:rsidP="005A64CD">
      <w:pPr>
        <w:pStyle w:val="Caption"/>
        <w:rPr>
          <w:rFonts w:cs="Times New Roman"/>
        </w:rPr>
      </w:pPr>
      <w:bookmarkStart w:id="345" w:name="_Toc218672077"/>
      <w:r w:rsidRPr="00FD6533">
        <w:rPr>
          <w:rFonts w:cs="Times New Roman"/>
        </w:rPr>
        <w:t xml:space="preserve">Hình </w:t>
      </w:r>
      <w:r w:rsidR="003D63B6">
        <w:rPr>
          <w:rFonts w:cs="Times New Roman"/>
        </w:rPr>
        <w:t>55</w:t>
      </w:r>
      <w:r w:rsidRPr="00FD6533">
        <w:rPr>
          <w:rFonts w:cs="Times New Roman"/>
        </w:rPr>
        <w:t xml:space="preserve"> Giao diện kho đồ cá nhân của sinh viên</w:t>
      </w:r>
      <w:bookmarkEnd w:id="345"/>
    </w:p>
    <w:p w14:paraId="4F548B5B" w14:textId="48E5284B" w:rsidR="00BE07EB" w:rsidRDefault="005A64CD" w:rsidP="005A64CD">
      <w:pPr>
        <w:pStyle w:val="Noidung1"/>
        <w:rPr>
          <w:lang w:val="en-US"/>
        </w:rPr>
      </w:pPr>
      <w:r w:rsidRPr="005A64CD">
        <w:rPr>
          <w:lang w:val="en-US"/>
        </w:rPr>
        <w:t>Để theo dõi tổng quan quá trình phát triển của bản thân, sinh viên truy cập </w:t>
      </w:r>
      <w:r w:rsidRPr="005A64CD">
        <w:rPr>
          <w:b/>
          <w:lang w:val="en-US"/>
        </w:rPr>
        <w:t>Hồ sơ cá nhân</w:t>
      </w:r>
      <w:r w:rsidR="003D63B6">
        <w:rPr>
          <w:lang w:val="en-US"/>
        </w:rPr>
        <w:t xml:space="preserve">. </w:t>
      </w:r>
      <w:r w:rsidRPr="005A64CD">
        <w:rPr>
          <w:lang w:val="en-US"/>
        </w:rPr>
        <w:t>Giao diện này không chỉ hiển thị thông tin tài khoản mà còn tổng hợp các chỉ số thành tích quan trọng như: Tổng điểm kiến thức, số câu trả lời đúng, chuỗi ngày học liên tục và số lần đạt điểm tuyệt đối.</w:t>
      </w:r>
    </w:p>
    <w:p w14:paraId="3894C0A7" w14:textId="77777777" w:rsidR="005A64CD" w:rsidRPr="00FD6533" w:rsidRDefault="005A64CD" w:rsidP="005A64CD">
      <w:pP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14689B84" wp14:editId="0C22CF4D">
            <wp:extent cx="5760085" cy="4895850"/>
            <wp:effectExtent l="0" t="0" r="0" b="0"/>
            <wp:docPr id="995258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258740" name=""/>
                    <pic:cNvPicPr/>
                  </pic:nvPicPr>
                  <pic:blipFill>
                    <a:blip r:embed="rId129"/>
                    <a:stretch>
                      <a:fillRect/>
                    </a:stretch>
                  </pic:blipFill>
                  <pic:spPr>
                    <a:xfrm>
                      <a:off x="0" y="0"/>
                      <a:ext cx="5760085" cy="4895850"/>
                    </a:xfrm>
                    <a:prstGeom prst="rect">
                      <a:avLst/>
                    </a:prstGeom>
                  </pic:spPr>
                </pic:pic>
              </a:graphicData>
            </a:graphic>
          </wp:inline>
        </w:drawing>
      </w:r>
    </w:p>
    <w:p w14:paraId="3DAF980A" w14:textId="7A95DAF1" w:rsidR="005A64CD" w:rsidRPr="00FD6533" w:rsidRDefault="005A64CD" w:rsidP="005A64CD">
      <w:pPr>
        <w:pStyle w:val="Caption"/>
        <w:rPr>
          <w:rFonts w:cs="Times New Roman"/>
        </w:rPr>
      </w:pPr>
      <w:bookmarkStart w:id="346" w:name="_Toc218672078"/>
      <w:r w:rsidRPr="00FD6533">
        <w:rPr>
          <w:rFonts w:cs="Times New Roman"/>
        </w:rPr>
        <w:t xml:space="preserve">Hình </w:t>
      </w:r>
      <w:r w:rsidR="003D63B6">
        <w:rPr>
          <w:rFonts w:cs="Times New Roman"/>
        </w:rPr>
        <w:t>56</w:t>
      </w:r>
      <w:r w:rsidRPr="00FD6533">
        <w:rPr>
          <w:rFonts w:cs="Times New Roman"/>
        </w:rPr>
        <w:t xml:space="preserve"> Giao diện hồ sơ cá nhân sinh viên</w:t>
      </w:r>
      <w:bookmarkEnd w:id="346"/>
    </w:p>
    <w:p w14:paraId="22C5FD24" w14:textId="209C090F" w:rsidR="005A64CD" w:rsidRDefault="005A64CD" w:rsidP="005A64CD">
      <w:pPr>
        <w:pStyle w:val="Noidung1"/>
        <w:rPr>
          <w:lang w:val="en-US"/>
        </w:rPr>
      </w:pPr>
      <w:r w:rsidRPr="005A64CD">
        <w:rPr>
          <w:lang w:val="en-US"/>
        </w:rPr>
        <w:t>Cuối cùng, hệ thống cung cấp </w:t>
      </w:r>
      <w:r w:rsidRPr="005A64CD">
        <w:rPr>
          <w:b/>
          <w:lang w:val="en-US"/>
        </w:rPr>
        <w:t>Lộ trình thăng cấp</w:t>
      </w:r>
      <w:r w:rsidRPr="005A64CD">
        <w:rPr>
          <w:lang w:val="en-US"/>
        </w:rPr>
        <w:t> để duy trì động lực dài hạn cho người học. Sinh viên theo dõi thanh kinh nghiệm để biết tiến độ hiện tại và quan sát bản đồ lộ trình dạng cây, từ đó phấn đấu thăng hạng qua các bậc danh hiệu từ "Gỗ", "Đồng" lên đến "Bậc Thầy".</w:t>
      </w:r>
    </w:p>
    <w:p w14:paraId="6458FD69" w14:textId="77777777" w:rsidR="005A64CD" w:rsidRPr="00FD6533" w:rsidRDefault="005A64CD" w:rsidP="005A64CD">
      <w:pP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7268BA92" wp14:editId="36CA5E30">
            <wp:extent cx="5760085" cy="2743200"/>
            <wp:effectExtent l="0" t="0" r="0" b="0"/>
            <wp:docPr id="1413449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449788" name=""/>
                    <pic:cNvPicPr/>
                  </pic:nvPicPr>
                  <pic:blipFill>
                    <a:blip r:embed="rId130"/>
                    <a:stretch>
                      <a:fillRect/>
                    </a:stretch>
                  </pic:blipFill>
                  <pic:spPr>
                    <a:xfrm>
                      <a:off x="0" y="0"/>
                      <a:ext cx="5760085" cy="2743200"/>
                    </a:xfrm>
                    <a:prstGeom prst="rect">
                      <a:avLst/>
                    </a:prstGeom>
                  </pic:spPr>
                </pic:pic>
              </a:graphicData>
            </a:graphic>
          </wp:inline>
        </w:drawing>
      </w:r>
    </w:p>
    <w:p w14:paraId="44FE7F5C" w14:textId="768749C1" w:rsidR="005A64CD" w:rsidRPr="00FD6533" w:rsidRDefault="005A64CD" w:rsidP="005A64CD">
      <w:pPr>
        <w:pStyle w:val="Caption"/>
        <w:rPr>
          <w:rFonts w:cs="Times New Roman"/>
        </w:rPr>
      </w:pPr>
      <w:bookmarkStart w:id="347" w:name="_Toc218672079"/>
      <w:r w:rsidRPr="00FD6533">
        <w:rPr>
          <w:rFonts w:cs="Times New Roman"/>
        </w:rPr>
        <w:t xml:space="preserve">Hình </w:t>
      </w:r>
      <w:r w:rsidR="003D63B6">
        <w:rPr>
          <w:rFonts w:cs="Times New Roman"/>
        </w:rPr>
        <w:t>57</w:t>
      </w:r>
      <w:r w:rsidRPr="00FD6533">
        <w:rPr>
          <w:rFonts w:cs="Times New Roman"/>
        </w:rPr>
        <w:t xml:space="preserve"> Giao diện tiến trình thăng cấp của sinh viên</w:t>
      </w:r>
      <w:bookmarkEnd w:id="347"/>
    </w:p>
    <w:p w14:paraId="20E5000B" w14:textId="77777777" w:rsidR="005A64CD" w:rsidRPr="005A64CD" w:rsidRDefault="005A64CD" w:rsidP="005A64CD">
      <w:pPr>
        <w:pStyle w:val="Noidung1"/>
      </w:pPr>
    </w:p>
    <w:sectPr w:rsidR="005A64CD" w:rsidRPr="005A64CD" w:rsidSect="004A58FE">
      <w:pgSz w:w="11907" w:h="16840" w:code="9"/>
      <w:pgMar w:top="1134" w:right="851" w:bottom="1134" w:left="1985" w:header="1134"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5BB9F7" w14:textId="77777777" w:rsidR="00980EF6" w:rsidRDefault="00980EF6" w:rsidP="00C9511E">
      <w:pPr>
        <w:spacing w:after="0" w:line="240" w:lineRule="auto"/>
        <w:rPr>
          <w:rFonts w:hint="eastAsia"/>
        </w:rPr>
      </w:pPr>
      <w:r>
        <w:separator/>
      </w:r>
    </w:p>
  </w:endnote>
  <w:endnote w:type="continuationSeparator" w:id="0">
    <w:p w14:paraId="5DCB961E" w14:textId="77777777" w:rsidR="00980EF6" w:rsidRDefault="00980EF6" w:rsidP="00C9511E">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 new roman">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E5EDA" w14:textId="78330B8A" w:rsidR="001F372C" w:rsidRDefault="00000000" w:rsidP="00DB45A8">
    <w:pPr>
      <w:pStyle w:val="Footer"/>
      <w:pBdr>
        <w:top w:val="thinThickSmallGap" w:sz="24" w:space="1" w:color="auto"/>
      </w:pBdr>
      <w:tabs>
        <w:tab w:val="clear" w:pos="9360"/>
        <w:tab w:val="right" w:pos="9072"/>
      </w:tabs>
      <w:ind w:right="-1"/>
      <w:rPr>
        <w:rFonts w:hint="eastAsia"/>
      </w:rPr>
    </w:pPr>
    <w:sdt>
      <w:sdtPr>
        <w:id w:val="-71280528"/>
        <w:docPartObj>
          <w:docPartGallery w:val="Page Numbers (Bottom of Page)"/>
          <w:docPartUnique/>
        </w:docPartObj>
      </w:sdtPr>
      <w:sdtEndPr>
        <w:rPr>
          <w:noProof/>
        </w:rPr>
      </w:sdtEndPr>
      <w:sdtContent>
        <w:r w:rsidR="001F372C">
          <w:t>Nguyễn Huỳnh Phú Vinh</w:t>
        </w:r>
        <w:r w:rsidR="001F372C">
          <w:tab/>
        </w:r>
      </w:sdtContent>
    </w:sdt>
    <w:r w:rsidR="001F372C">
      <w:rPr>
        <w:rFonts w:hint="eastAsia"/>
        <w:noProof/>
      </w:rPr>
      <w:tab/>
    </w:r>
    <w:r w:rsidR="001F372C">
      <w:rPr>
        <w:noProof/>
      </w:rPr>
      <w:fldChar w:fldCharType="begin"/>
    </w:r>
    <w:r w:rsidR="001F372C">
      <w:rPr>
        <w:noProof/>
      </w:rPr>
      <w:instrText xml:space="preserve"> PAGE   \* MERGEFORMAT </w:instrText>
    </w:r>
    <w:r w:rsidR="001F372C">
      <w:rPr>
        <w:noProof/>
      </w:rPr>
      <w:fldChar w:fldCharType="separate"/>
    </w:r>
    <w:r w:rsidR="009C2C0B">
      <w:rPr>
        <w:rFonts w:hint="eastAsia"/>
        <w:noProof/>
      </w:rPr>
      <w:t>ix</w:t>
    </w:r>
    <w:r w:rsidR="001F372C">
      <w:rPr>
        <w:noProof/>
      </w:rPr>
      <w:fldChar w:fldCharType="end"/>
    </w:r>
  </w:p>
  <w:p w14:paraId="7DBCDE38" w14:textId="57634488" w:rsidR="001F372C" w:rsidRDefault="001F372C" w:rsidP="008F4143">
    <w:pPr>
      <w:pStyle w:val="Footer"/>
      <w:framePr w:w="421" w:wrap="around" w:vAnchor="text" w:hAnchor="page" w:x="10441" w:y="20"/>
      <w:rPr>
        <w:rStyle w:val="PageNumber"/>
        <w:rFonts w:hint="eastAsia"/>
      </w:rPr>
    </w:pPr>
  </w:p>
  <w:p w14:paraId="7969802C" w14:textId="09B774AF" w:rsidR="001F372C" w:rsidRDefault="001F372C" w:rsidP="00CE215F">
    <w:pPr>
      <w:pStyle w:val="Footer"/>
      <w:jc w:val="right"/>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9ACA18" w14:textId="77777777" w:rsidR="00980EF6" w:rsidRDefault="00980EF6" w:rsidP="00C9511E">
      <w:pPr>
        <w:spacing w:after="0" w:line="240" w:lineRule="auto"/>
        <w:rPr>
          <w:rFonts w:hint="eastAsia"/>
        </w:rPr>
      </w:pPr>
      <w:r>
        <w:separator/>
      </w:r>
    </w:p>
  </w:footnote>
  <w:footnote w:type="continuationSeparator" w:id="0">
    <w:p w14:paraId="1BC96E19" w14:textId="77777777" w:rsidR="00980EF6" w:rsidRDefault="00980EF6" w:rsidP="00C9511E">
      <w:pPr>
        <w:spacing w:after="0"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F14992" w14:textId="53876279" w:rsidR="001F372C" w:rsidRPr="00866903" w:rsidRDefault="001F372C" w:rsidP="00B53A3E">
    <w:pPr>
      <w:pStyle w:val="Header"/>
      <w:pBdr>
        <w:bottom w:val="thickThinSmallGap" w:sz="24" w:space="1" w:color="auto"/>
      </w:pBdr>
      <w:tabs>
        <w:tab w:val="clear" w:pos="9360"/>
        <w:tab w:val="right" w:pos="9071"/>
      </w:tabs>
      <w:jc w:val="both"/>
      <w:rPr>
        <w:rFonts w:ascii="Times New Roman" w:hAnsi="Times New Roman" w:cs="Times New Roman"/>
      </w:rPr>
    </w:pPr>
    <w:r w:rsidRPr="00866903">
      <w:rPr>
        <w:rFonts w:ascii="Times New Roman" w:hAnsi="Times New Roman" w:cs="Times New Roman"/>
        <w:color w:val="000000"/>
        <w:szCs w:val="26"/>
      </w:rPr>
      <w:t>Phát triển Giao diện Frontend cho Nền tảng học trực tuyến có yếu tố trò chơ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F7C76"/>
    <w:multiLevelType w:val="multilevel"/>
    <w:tmpl w:val="CE120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7C04B32"/>
    <w:multiLevelType w:val="multilevel"/>
    <w:tmpl w:val="F7A65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1F02C60"/>
    <w:multiLevelType w:val="hybridMultilevel"/>
    <w:tmpl w:val="11204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36FFD"/>
    <w:multiLevelType w:val="multilevel"/>
    <w:tmpl w:val="02F00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A134328"/>
    <w:multiLevelType w:val="multilevel"/>
    <w:tmpl w:val="A1222638"/>
    <w:lvl w:ilvl="0">
      <w:start w:val="1"/>
      <w:numFmt w:val="decimal"/>
      <w:pStyle w:val="Heading1"/>
      <w:suff w:val="space"/>
      <w:lvlText w:val="CHƯƠNG %1."/>
      <w:lvlJc w:val="left"/>
      <w:pPr>
        <w:ind w:left="432" w:hanging="432"/>
      </w:pPr>
      <w:rPr>
        <w:rFonts w:ascii="Times New Roman" w:hAnsi="Times New Roman" w:hint="default"/>
        <w:b/>
        <w:i w:val="0"/>
        <w:sz w:val="28"/>
      </w:rPr>
    </w:lvl>
    <w:lvl w:ilvl="1">
      <w:start w:val="1"/>
      <w:numFmt w:val="decimal"/>
      <w:pStyle w:val="Heading2"/>
      <w:suff w:val="space"/>
      <w:lvlText w:val="%1.%2."/>
      <w:lvlJc w:val="left"/>
      <w:pPr>
        <w:ind w:left="576" w:hanging="576"/>
      </w:pPr>
      <w:rPr>
        <w:rFonts w:ascii="Times New Roman" w:hAnsi="Times New Roman" w:hint="default"/>
        <w:b/>
        <w:i w:val="0"/>
        <w:sz w:val="28"/>
      </w:rPr>
    </w:lvl>
    <w:lvl w:ilvl="2">
      <w:start w:val="1"/>
      <w:numFmt w:val="decimal"/>
      <w:pStyle w:val="Heading3"/>
      <w:suff w:val="space"/>
      <w:lvlText w:val="%1.%2.%3"/>
      <w:lvlJc w:val="left"/>
      <w:pPr>
        <w:ind w:left="720" w:hanging="720"/>
      </w:pPr>
      <w:rPr>
        <w:rFonts w:ascii="Times New Roman" w:hAnsi="Times New Roman" w:hint="default"/>
        <w:b/>
        <w:i w:val="0"/>
        <w:sz w:val="26"/>
      </w:rPr>
    </w:lvl>
    <w:lvl w:ilvl="3">
      <w:start w:val="1"/>
      <w:numFmt w:val="decimal"/>
      <w:pStyle w:val="Heading4"/>
      <w:suff w:val="space"/>
      <w:lvlText w:val="%1.%2.%3.%4"/>
      <w:lvlJc w:val="left"/>
      <w:pPr>
        <w:ind w:left="864" w:hanging="864"/>
      </w:pPr>
      <w:rPr>
        <w:rFonts w:ascii="Times New Roman" w:hAnsi="Times New Roman" w:hint="default"/>
        <w:b w:val="0"/>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E14644F"/>
    <w:multiLevelType w:val="multilevel"/>
    <w:tmpl w:val="2BD01BFE"/>
    <w:lvl w:ilvl="0">
      <w:numFmt w:val="bullet"/>
      <w:lvlText w:val="-"/>
      <w:lvlJc w:val="left"/>
      <w:pPr>
        <w:tabs>
          <w:tab w:val="num" w:pos="1080"/>
        </w:tabs>
        <w:ind w:left="1080" w:hanging="360"/>
      </w:pPr>
      <w:rPr>
        <w:rFonts w:ascii="Times New Roman" w:eastAsia="Times New Roman" w:hAnsi="Times New Roman" w:cs="Times New Roman"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6" w15:restartNumberingAfterBreak="0">
    <w:nsid w:val="304873E3"/>
    <w:multiLevelType w:val="multilevel"/>
    <w:tmpl w:val="D408A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2035A4F"/>
    <w:multiLevelType w:val="multilevel"/>
    <w:tmpl w:val="8A2A00C2"/>
    <w:lvl w:ilvl="0">
      <w:start w:val="1"/>
      <w:numFmt w:val="decimal"/>
      <w:pStyle w:val="u1"/>
      <w:suff w:val="space"/>
      <w:lvlText w:val="CHƯƠNG %1"/>
      <w:lvlJc w:val="left"/>
      <w:pPr>
        <w:ind w:left="432" w:hanging="432"/>
      </w:pPr>
      <w:rPr>
        <w:rFonts w:ascii="Times New Roman" w:hAnsi="Times New Roman" w:hint="default"/>
        <w:b/>
        <w:i w:val="0"/>
        <w:sz w:val="28"/>
      </w:rPr>
    </w:lvl>
    <w:lvl w:ilvl="1">
      <w:start w:val="1"/>
      <w:numFmt w:val="decimal"/>
      <w:pStyle w:val="u2"/>
      <w:lvlText w:val="%1.%2"/>
      <w:lvlJc w:val="left"/>
      <w:pPr>
        <w:ind w:left="576" w:hanging="576"/>
      </w:pPr>
      <w:rPr>
        <w:rFonts w:ascii="Times New Roman" w:hAnsi="Times New Roman" w:hint="default"/>
        <w:b/>
        <w:i w:val="0"/>
        <w:sz w:val="26"/>
      </w:rPr>
    </w:lvl>
    <w:lvl w:ilvl="2">
      <w:start w:val="1"/>
      <w:numFmt w:val="decimal"/>
      <w:pStyle w:val="u3"/>
      <w:lvlText w:val="%1.%2.%3"/>
      <w:lvlJc w:val="left"/>
      <w:pPr>
        <w:ind w:left="720" w:hanging="720"/>
      </w:pPr>
      <w:rPr>
        <w:rFonts w:ascii="Times New Roman" w:hAnsi="Times New Roman" w:hint="default"/>
        <w:b/>
        <w:i w:val="0"/>
        <w:sz w:val="26"/>
      </w:rPr>
    </w:lvl>
    <w:lvl w:ilvl="3">
      <w:start w:val="1"/>
      <w:numFmt w:val="decimal"/>
      <w:pStyle w:val="u4"/>
      <w:lvlText w:val="%1.%2.%3.%4"/>
      <w:lvlJc w:val="left"/>
      <w:pPr>
        <w:ind w:left="567" w:hanging="567"/>
      </w:pPr>
      <w:rPr>
        <w:rFonts w:ascii="Times New Roman" w:hAnsi="Times New Roman" w:hint="default"/>
        <w:b/>
        <w:i w:val="0"/>
        <w:sz w:val="26"/>
      </w:rPr>
    </w:lvl>
    <w:lvl w:ilvl="4">
      <w:start w:val="1"/>
      <w:numFmt w:val="decimal"/>
      <w:pStyle w:val="u5"/>
      <w:lvlText w:val="%1.%2.%3.%4.%5"/>
      <w:lvlJc w:val="left"/>
      <w:pPr>
        <w:ind w:left="1008" w:hanging="1008"/>
      </w:pPr>
      <w:rPr>
        <w:rFonts w:hint="default"/>
      </w:rPr>
    </w:lvl>
    <w:lvl w:ilvl="5">
      <w:start w:val="1"/>
      <w:numFmt w:val="decimal"/>
      <w:pStyle w:val="u6"/>
      <w:lvlText w:val="%1.%2.%3.%4.%5.%6"/>
      <w:lvlJc w:val="left"/>
      <w:pPr>
        <w:ind w:left="1152" w:hanging="1152"/>
      </w:pPr>
      <w:rPr>
        <w:rFonts w:hint="default"/>
      </w:rPr>
    </w:lvl>
    <w:lvl w:ilvl="6">
      <w:start w:val="1"/>
      <w:numFmt w:val="decimal"/>
      <w:pStyle w:val="u7"/>
      <w:lvlText w:val="%1.%2.%3.%4.%5.%6.%7"/>
      <w:lvlJc w:val="left"/>
      <w:pPr>
        <w:ind w:left="1296" w:hanging="1296"/>
      </w:pPr>
      <w:rPr>
        <w:rFonts w:hint="default"/>
      </w:rPr>
    </w:lvl>
    <w:lvl w:ilvl="7">
      <w:start w:val="1"/>
      <w:numFmt w:val="decimal"/>
      <w:pStyle w:val="u8"/>
      <w:lvlText w:val="%1.%2.%3.%4.%5.%6.%7.%8"/>
      <w:lvlJc w:val="left"/>
      <w:pPr>
        <w:ind w:left="1440" w:hanging="1440"/>
      </w:pPr>
      <w:rPr>
        <w:rFonts w:hint="default"/>
      </w:rPr>
    </w:lvl>
    <w:lvl w:ilvl="8">
      <w:start w:val="1"/>
      <w:numFmt w:val="decimal"/>
      <w:pStyle w:val="u9"/>
      <w:lvlText w:val="%1.%2.%3.%4.%5.%6.%7.%8.%9"/>
      <w:lvlJc w:val="left"/>
      <w:pPr>
        <w:ind w:left="1584" w:hanging="1584"/>
      </w:pPr>
      <w:rPr>
        <w:rFonts w:hint="default"/>
      </w:rPr>
    </w:lvl>
  </w:abstractNum>
  <w:abstractNum w:abstractNumId="8" w15:restartNumberingAfterBreak="0">
    <w:nsid w:val="32CD0F6B"/>
    <w:multiLevelType w:val="multilevel"/>
    <w:tmpl w:val="F7A65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62C7189"/>
    <w:multiLevelType w:val="multilevel"/>
    <w:tmpl w:val="5BA65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1C01ABF"/>
    <w:multiLevelType w:val="multilevel"/>
    <w:tmpl w:val="D57A2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3443BA6"/>
    <w:multiLevelType w:val="multilevel"/>
    <w:tmpl w:val="CE7AD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4AB0B99"/>
    <w:multiLevelType w:val="hybridMultilevel"/>
    <w:tmpl w:val="1E88A024"/>
    <w:lvl w:ilvl="0" w:tplc="3C6A1D46">
      <w:start w:val="1"/>
      <w:numFmt w:val="decimal"/>
      <w:pStyle w:val="ieee"/>
      <w:lvlText w:val="[%1]"/>
      <w:lvlJc w:val="left"/>
      <w:pPr>
        <w:ind w:left="720" w:hanging="360"/>
      </w:pPr>
      <w:rPr>
        <w:rFonts w:ascii="Times New Roman" w:hAnsi="Times New Roman" w:hint="default"/>
        <w:color w:val="auto"/>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53286FEC"/>
    <w:multiLevelType w:val="multilevel"/>
    <w:tmpl w:val="594AE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6927979"/>
    <w:multiLevelType w:val="multilevel"/>
    <w:tmpl w:val="B5A4C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8197261"/>
    <w:multiLevelType w:val="multilevel"/>
    <w:tmpl w:val="58508492"/>
    <w:lvl w:ilvl="0">
      <w:start w:val="1"/>
      <w:numFmt w:val="bullet"/>
      <w:lvlText w:val=""/>
      <w:lvlJc w:val="left"/>
      <w:pPr>
        <w:tabs>
          <w:tab w:val="num" w:pos="1040"/>
        </w:tabs>
        <w:ind w:left="1040" w:hanging="360"/>
      </w:pPr>
      <w:rPr>
        <w:rFonts w:ascii="Symbol" w:hAnsi="Symbol" w:hint="default"/>
        <w:sz w:val="20"/>
      </w:rPr>
    </w:lvl>
    <w:lvl w:ilvl="1" w:tentative="1">
      <w:start w:val="1"/>
      <w:numFmt w:val="bullet"/>
      <w:lvlText w:val=""/>
      <w:lvlJc w:val="left"/>
      <w:pPr>
        <w:tabs>
          <w:tab w:val="num" w:pos="1760"/>
        </w:tabs>
        <w:ind w:left="1760" w:hanging="360"/>
      </w:pPr>
      <w:rPr>
        <w:rFonts w:ascii="Symbol" w:hAnsi="Symbol" w:hint="default"/>
        <w:sz w:val="20"/>
      </w:rPr>
    </w:lvl>
    <w:lvl w:ilvl="2" w:tentative="1">
      <w:start w:val="1"/>
      <w:numFmt w:val="bullet"/>
      <w:lvlText w:val=""/>
      <w:lvlJc w:val="left"/>
      <w:pPr>
        <w:tabs>
          <w:tab w:val="num" w:pos="2480"/>
        </w:tabs>
        <w:ind w:left="2480" w:hanging="360"/>
      </w:pPr>
      <w:rPr>
        <w:rFonts w:ascii="Symbol" w:hAnsi="Symbol" w:hint="default"/>
        <w:sz w:val="20"/>
      </w:rPr>
    </w:lvl>
    <w:lvl w:ilvl="3" w:tentative="1">
      <w:start w:val="1"/>
      <w:numFmt w:val="bullet"/>
      <w:lvlText w:val=""/>
      <w:lvlJc w:val="left"/>
      <w:pPr>
        <w:tabs>
          <w:tab w:val="num" w:pos="3200"/>
        </w:tabs>
        <w:ind w:left="3200" w:hanging="360"/>
      </w:pPr>
      <w:rPr>
        <w:rFonts w:ascii="Symbol" w:hAnsi="Symbol" w:hint="default"/>
        <w:sz w:val="20"/>
      </w:rPr>
    </w:lvl>
    <w:lvl w:ilvl="4" w:tentative="1">
      <w:start w:val="1"/>
      <w:numFmt w:val="bullet"/>
      <w:lvlText w:val=""/>
      <w:lvlJc w:val="left"/>
      <w:pPr>
        <w:tabs>
          <w:tab w:val="num" w:pos="3920"/>
        </w:tabs>
        <w:ind w:left="3920" w:hanging="360"/>
      </w:pPr>
      <w:rPr>
        <w:rFonts w:ascii="Symbol" w:hAnsi="Symbol" w:hint="default"/>
        <w:sz w:val="20"/>
      </w:rPr>
    </w:lvl>
    <w:lvl w:ilvl="5" w:tentative="1">
      <w:start w:val="1"/>
      <w:numFmt w:val="bullet"/>
      <w:lvlText w:val=""/>
      <w:lvlJc w:val="left"/>
      <w:pPr>
        <w:tabs>
          <w:tab w:val="num" w:pos="4640"/>
        </w:tabs>
        <w:ind w:left="4640" w:hanging="360"/>
      </w:pPr>
      <w:rPr>
        <w:rFonts w:ascii="Symbol" w:hAnsi="Symbol" w:hint="default"/>
        <w:sz w:val="20"/>
      </w:rPr>
    </w:lvl>
    <w:lvl w:ilvl="6" w:tentative="1">
      <w:start w:val="1"/>
      <w:numFmt w:val="bullet"/>
      <w:lvlText w:val=""/>
      <w:lvlJc w:val="left"/>
      <w:pPr>
        <w:tabs>
          <w:tab w:val="num" w:pos="5360"/>
        </w:tabs>
        <w:ind w:left="5360" w:hanging="360"/>
      </w:pPr>
      <w:rPr>
        <w:rFonts w:ascii="Symbol" w:hAnsi="Symbol" w:hint="default"/>
        <w:sz w:val="20"/>
      </w:rPr>
    </w:lvl>
    <w:lvl w:ilvl="7" w:tentative="1">
      <w:start w:val="1"/>
      <w:numFmt w:val="bullet"/>
      <w:lvlText w:val=""/>
      <w:lvlJc w:val="left"/>
      <w:pPr>
        <w:tabs>
          <w:tab w:val="num" w:pos="6080"/>
        </w:tabs>
        <w:ind w:left="6080" w:hanging="360"/>
      </w:pPr>
      <w:rPr>
        <w:rFonts w:ascii="Symbol" w:hAnsi="Symbol" w:hint="default"/>
        <w:sz w:val="20"/>
      </w:rPr>
    </w:lvl>
    <w:lvl w:ilvl="8" w:tentative="1">
      <w:start w:val="1"/>
      <w:numFmt w:val="bullet"/>
      <w:lvlText w:val=""/>
      <w:lvlJc w:val="left"/>
      <w:pPr>
        <w:tabs>
          <w:tab w:val="num" w:pos="6800"/>
        </w:tabs>
        <w:ind w:left="6800" w:hanging="360"/>
      </w:pPr>
      <w:rPr>
        <w:rFonts w:ascii="Symbol" w:hAnsi="Symbol" w:hint="default"/>
        <w:sz w:val="20"/>
      </w:rPr>
    </w:lvl>
  </w:abstractNum>
  <w:abstractNum w:abstractNumId="16" w15:restartNumberingAfterBreak="0">
    <w:nsid w:val="584F2780"/>
    <w:multiLevelType w:val="multilevel"/>
    <w:tmpl w:val="81865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E9A0F12"/>
    <w:multiLevelType w:val="multilevel"/>
    <w:tmpl w:val="0A06E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2F92D32"/>
    <w:multiLevelType w:val="multilevel"/>
    <w:tmpl w:val="17325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6BC75AB"/>
    <w:multiLevelType w:val="multilevel"/>
    <w:tmpl w:val="F76A3BC2"/>
    <w:lvl w:ilvl="0">
      <w:start w:val="1"/>
      <w:numFmt w:val="upperLetter"/>
      <w:suff w:val="space"/>
      <w:lvlText w:val="PHỤ LỤC %1."/>
      <w:lvlJc w:val="left"/>
      <w:pPr>
        <w:ind w:left="0" w:firstLine="0"/>
      </w:pPr>
      <w:rPr>
        <w:rFonts w:ascii="Times New Roman" w:hAnsi="Times New Roman" w:hint="default"/>
        <w:b/>
        <w:i w:val="0"/>
        <w:sz w:val="28"/>
      </w:rPr>
    </w:lvl>
    <w:lvl w:ilvl="1">
      <w:start w:val="1"/>
      <w:numFmt w:val="decimal"/>
      <w:suff w:val="space"/>
      <w:lvlText w:val="%2."/>
      <w:lvlJc w:val="left"/>
      <w:pPr>
        <w:ind w:left="720" w:hanging="720"/>
      </w:pPr>
      <w:rPr>
        <w:rFonts w:ascii="Times New Roman" w:hAnsi="Times New Roman" w:hint="default"/>
        <w:b/>
        <w:i w:val="0"/>
        <w:sz w:val="26"/>
      </w:rPr>
    </w:lvl>
    <w:lvl w:ilvl="2">
      <w:start w:val="1"/>
      <w:numFmt w:val="decimal"/>
      <w:suff w:val="space"/>
      <w:lvlText w:val="%2.%3."/>
      <w:lvlJc w:val="left"/>
      <w:pPr>
        <w:ind w:left="1440" w:hanging="1440"/>
      </w:pPr>
      <w:rPr>
        <w:rFonts w:ascii="Times New Roman" w:hAnsi="Times New Roman" w:hint="default"/>
        <w:b/>
        <w:i w:val="0"/>
        <w:sz w:val="26"/>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0" w15:restartNumberingAfterBreak="0">
    <w:nsid w:val="68C16F89"/>
    <w:multiLevelType w:val="hybridMultilevel"/>
    <w:tmpl w:val="1BC25D8A"/>
    <w:lvl w:ilvl="0" w:tplc="F5CE6F4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BB04FB"/>
    <w:multiLevelType w:val="multilevel"/>
    <w:tmpl w:val="DEDC2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37C3446"/>
    <w:multiLevelType w:val="multilevel"/>
    <w:tmpl w:val="6F102D86"/>
    <w:lvl w:ilvl="0">
      <w:start w:val="1"/>
      <w:numFmt w:val="bullet"/>
      <w:lvlText w:val=""/>
      <w:lvlJc w:val="left"/>
      <w:pPr>
        <w:tabs>
          <w:tab w:val="num" w:pos="1040"/>
        </w:tabs>
        <w:ind w:left="1040" w:hanging="360"/>
      </w:pPr>
      <w:rPr>
        <w:rFonts w:ascii="Symbol" w:hAnsi="Symbol" w:hint="default"/>
        <w:sz w:val="20"/>
      </w:rPr>
    </w:lvl>
    <w:lvl w:ilvl="1" w:tentative="1">
      <w:start w:val="1"/>
      <w:numFmt w:val="bullet"/>
      <w:lvlText w:val=""/>
      <w:lvlJc w:val="left"/>
      <w:pPr>
        <w:tabs>
          <w:tab w:val="num" w:pos="1760"/>
        </w:tabs>
        <w:ind w:left="1760" w:hanging="360"/>
      </w:pPr>
      <w:rPr>
        <w:rFonts w:ascii="Symbol" w:hAnsi="Symbol" w:hint="default"/>
        <w:sz w:val="20"/>
      </w:rPr>
    </w:lvl>
    <w:lvl w:ilvl="2" w:tentative="1">
      <w:start w:val="1"/>
      <w:numFmt w:val="bullet"/>
      <w:lvlText w:val=""/>
      <w:lvlJc w:val="left"/>
      <w:pPr>
        <w:tabs>
          <w:tab w:val="num" w:pos="2480"/>
        </w:tabs>
        <w:ind w:left="2480" w:hanging="360"/>
      </w:pPr>
      <w:rPr>
        <w:rFonts w:ascii="Symbol" w:hAnsi="Symbol" w:hint="default"/>
        <w:sz w:val="20"/>
      </w:rPr>
    </w:lvl>
    <w:lvl w:ilvl="3" w:tentative="1">
      <w:start w:val="1"/>
      <w:numFmt w:val="bullet"/>
      <w:lvlText w:val=""/>
      <w:lvlJc w:val="left"/>
      <w:pPr>
        <w:tabs>
          <w:tab w:val="num" w:pos="3200"/>
        </w:tabs>
        <w:ind w:left="3200" w:hanging="360"/>
      </w:pPr>
      <w:rPr>
        <w:rFonts w:ascii="Symbol" w:hAnsi="Symbol" w:hint="default"/>
        <w:sz w:val="20"/>
      </w:rPr>
    </w:lvl>
    <w:lvl w:ilvl="4" w:tentative="1">
      <w:start w:val="1"/>
      <w:numFmt w:val="bullet"/>
      <w:lvlText w:val=""/>
      <w:lvlJc w:val="left"/>
      <w:pPr>
        <w:tabs>
          <w:tab w:val="num" w:pos="3920"/>
        </w:tabs>
        <w:ind w:left="3920" w:hanging="360"/>
      </w:pPr>
      <w:rPr>
        <w:rFonts w:ascii="Symbol" w:hAnsi="Symbol" w:hint="default"/>
        <w:sz w:val="20"/>
      </w:rPr>
    </w:lvl>
    <w:lvl w:ilvl="5" w:tentative="1">
      <w:start w:val="1"/>
      <w:numFmt w:val="bullet"/>
      <w:lvlText w:val=""/>
      <w:lvlJc w:val="left"/>
      <w:pPr>
        <w:tabs>
          <w:tab w:val="num" w:pos="4640"/>
        </w:tabs>
        <w:ind w:left="4640" w:hanging="360"/>
      </w:pPr>
      <w:rPr>
        <w:rFonts w:ascii="Symbol" w:hAnsi="Symbol" w:hint="default"/>
        <w:sz w:val="20"/>
      </w:rPr>
    </w:lvl>
    <w:lvl w:ilvl="6" w:tentative="1">
      <w:start w:val="1"/>
      <w:numFmt w:val="bullet"/>
      <w:lvlText w:val=""/>
      <w:lvlJc w:val="left"/>
      <w:pPr>
        <w:tabs>
          <w:tab w:val="num" w:pos="5360"/>
        </w:tabs>
        <w:ind w:left="5360" w:hanging="360"/>
      </w:pPr>
      <w:rPr>
        <w:rFonts w:ascii="Symbol" w:hAnsi="Symbol" w:hint="default"/>
        <w:sz w:val="20"/>
      </w:rPr>
    </w:lvl>
    <w:lvl w:ilvl="7" w:tentative="1">
      <w:start w:val="1"/>
      <w:numFmt w:val="bullet"/>
      <w:lvlText w:val=""/>
      <w:lvlJc w:val="left"/>
      <w:pPr>
        <w:tabs>
          <w:tab w:val="num" w:pos="6080"/>
        </w:tabs>
        <w:ind w:left="6080" w:hanging="360"/>
      </w:pPr>
      <w:rPr>
        <w:rFonts w:ascii="Symbol" w:hAnsi="Symbol" w:hint="default"/>
        <w:sz w:val="20"/>
      </w:rPr>
    </w:lvl>
    <w:lvl w:ilvl="8" w:tentative="1">
      <w:start w:val="1"/>
      <w:numFmt w:val="bullet"/>
      <w:lvlText w:val=""/>
      <w:lvlJc w:val="left"/>
      <w:pPr>
        <w:tabs>
          <w:tab w:val="num" w:pos="6800"/>
        </w:tabs>
        <w:ind w:left="6800" w:hanging="360"/>
      </w:pPr>
      <w:rPr>
        <w:rFonts w:ascii="Symbol" w:hAnsi="Symbol" w:hint="default"/>
        <w:sz w:val="20"/>
      </w:rPr>
    </w:lvl>
  </w:abstractNum>
  <w:abstractNum w:abstractNumId="23" w15:restartNumberingAfterBreak="0">
    <w:nsid w:val="79E51F2E"/>
    <w:multiLevelType w:val="multilevel"/>
    <w:tmpl w:val="C66808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C3F520D"/>
    <w:multiLevelType w:val="multilevel"/>
    <w:tmpl w:val="E5EE7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D032DE7"/>
    <w:multiLevelType w:val="multilevel"/>
    <w:tmpl w:val="CE7AD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95725924">
    <w:abstractNumId w:val="4"/>
  </w:num>
  <w:num w:numId="2" w16cid:durableId="445278377">
    <w:abstractNumId w:val="12"/>
  </w:num>
  <w:num w:numId="3" w16cid:durableId="882717043">
    <w:abstractNumId w:val="7"/>
  </w:num>
  <w:num w:numId="4" w16cid:durableId="1777090239">
    <w:abstractNumId w:val="15"/>
  </w:num>
  <w:num w:numId="5" w16cid:durableId="428041449">
    <w:abstractNumId w:val="20"/>
  </w:num>
  <w:num w:numId="6" w16cid:durableId="1531994623">
    <w:abstractNumId w:val="16"/>
  </w:num>
  <w:num w:numId="7" w16cid:durableId="67533995">
    <w:abstractNumId w:val="10"/>
  </w:num>
  <w:num w:numId="8" w16cid:durableId="476265078">
    <w:abstractNumId w:val="18"/>
  </w:num>
  <w:num w:numId="9" w16cid:durableId="753091261">
    <w:abstractNumId w:val="8"/>
  </w:num>
  <w:num w:numId="10" w16cid:durableId="884178038">
    <w:abstractNumId w:val="0"/>
  </w:num>
  <w:num w:numId="11" w16cid:durableId="1919899920">
    <w:abstractNumId w:val="3"/>
  </w:num>
  <w:num w:numId="12" w16cid:durableId="1103376599">
    <w:abstractNumId w:val="17"/>
  </w:num>
  <w:num w:numId="13" w16cid:durableId="222526761">
    <w:abstractNumId w:val="24"/>
  </w:num>
  <w:num w:numId="14" w16cid:durableId="1930696153">
    <w:abstractNumId w:val="13"/>
  </w:num>
  <w:num w:numId="15" w16cid:durableId="1554193753">
    <w:abstractNumId w:val="9"/>
  </w:num>
  <w:num w:numId="16" w16cid:durableId="1855264985">
    <w:abstractNumId w:val="6"/>
  </w:num>
  <w:num w:numId="17" w16cid:durableId="1748646043">
    <w:abstractNumId w:val="14"/>
  </w:num>
  <w:num w:numId="18" w16cid:durableId="214858264">
    <w:abstractNumId w:val="21"/>
  </w:num>
  <w:num w:numId="19" w16cid:durableId="1059325077">
    <w:abstractNumId w:val="23"/>
  </w:num>
  <w:num w:numId="20" w16cid:durableId="468287284">
    <w:abstractNumId w:val="11"/>
  </w:num>
  <w:num w:numId="21" w16cid:durableId="1027104362">
    <w:abstractNumId w:val="5"/>
  </w:num>
  <w:num w:numId="22" w16cid:durableId="633100150">
    <w:abstractNumId w:val="2"/>
  </w:num>
  <w:num w:numId="23" w16cid:durableId="1256592990">
    <w:abstractNumId w:val="22"/>
  </w:num>
  <w:num w:numId="24" w16cid:durableId="840895700">
    <w:abstractNumId w:val="25"/>
  </w:num>
  <w:num w:numId="25" w16cid:durableId="2015182214">
    <w:abstractNumId w:val="1"/>
  </w:num>
  <w:num w:numId="26" w16cid:durableId="600725545">
    <w:abstractNumId w:val="4"/>
  </w:num>
  <w:num w:numId="27" w16cid:durableId="233442896">
    <w:abstractNumId w:val="4"/>
  </w:num>
  <w:num w:numId="28" w16cid:durableId="975061488">
    <w:abstractNumId w:val="4"/>
  </w:num>
  <w:num w:numId="29" w16cid:durableId="1291015716">
    <w:abstractNumId w:val="4"/>
  </w:num>
  <w:num w:numId="30" w16cid:durableId="562563453">
    <w:abstractNumId w:val="4"/>
  </w:num>
  <w:num w:numId="31" w16cid:durableId="679819683">
    <w:abstractNumId w:val="4"/>
  </w:num>
  <w:num w:numId="32" w16cid:durableId="1661301598">
    <w:abstractNumId w:val="4"/>
  </w:num>
  <w:num w:numId="33" w16cid:durableId="47731439">
    <w:abstractNumId w:val="4"/>
  </w:num>
  <w:num w:numId="34" w16cid:durableId="440106694">
    <w:abstractNumId w:val="4"/>
  </w:num>
  <w:num w:numId="35" w16cid:durableId="588387945">
    <w:abstractNumId w:val="19"/>
  </w:num>
  <w:num w:numId="36" w16cid:durableId="1686903617">
    <w:abstractNumId w:val="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057"/>
    <w:rsid w:val="00001B8A"/>
    <w:rsid w:val="00001DAE"/>
    <w:rsid w:val="000046A4"/>
    <w:rsid w:val="00006547"/>
    <w:rsid w:val="000065EB"/>
    <w:rsid w:val="00006A46"/>
    <w:rsid w:val="00007265"/>
    <w:rsid w:val="0001045A"/>
    <w:rsid w:val="00010995"/>
    <w:rsid w:val="000120F3"/>
    <w:rsid w:val="00013C03"/>
    <w:rsid w:val="000146D1"/>
    <w:rsid w:val="00014F90"/>
    <w:rsid w:val="00015773"/>
    <w:rsid w:val="00015B0E"/>
    <w:rsid w:val="00015E1A"/>
    <w:rsid w:val="0001604C"/>
    <w:rsid w:val="00016AB3"/>
    <w:rsid w:val="000222A4"/>
    <w:rsid w:val="0002624C"/>
    <w:rsid w:val="000274C3"/>
    <w:rsid w:val="00027626"/>
    <w:rsid w:val="0003059C"/>
    <w:rsid w:val="00033C7F"/>
    <w:rsid w:val="0003694D"/>
    <w:rsid w:val="00037181"/>
    <w:rsid w:val="00040D7F"/>
    <w:rsid w:val="00044C2E"/>
    <w:rsid w:val="0004513F"/>
    <w:rsid w:val="0004616E"/>
    <w:rsid w:val="00047471"/>
    <w:rsid w:val="00047489"/>
    <w:rsid w:val="00047E48"/>
    <w:rsid w:val="00050B64"/>
    <w:rsid w:val="000510A0"/>
    <w:rsid w:val="00051712"/>
    <w:rsid w:val="00051C45"/>
    <w:rsid w:val="000528E0"/>
    <w:rsid w:val="00055333"/>
    <w:rsid w:val="000555AD"/>
    <w:rsid w:val="000555E3"/>
    <w:rsid w:val="00056E37"/>
    <w:rsid w:val="000570CE"/>
    <w:rsid w:val="00057F18"/>
    <w:rsid w:val="0006011C"/>
    <w:rsid w:val="00061C65"/>
    <w:rsid w:val="00061D5B"/>
    <w:rsid w:val="000626A2"/>
    <w:rsid w:val="000648AE"/>
    <w:rsid w:val="00065946"/>
    <w:rsid w:val="00067F33"/>
    <w:rsid w:val="00070CA6"/>
    <w:rsid w:val="00070D24"/>
    <w:rsid w:val="00072AB4"/>
    <w:rsid w:val="00073956"/>
    <w:rsid w:val="0007653C"/>
    <w:rsid w:val="0007671B"/>
    <w:rsid w:val="00077DB2"/>
    <w:rsid w:val="0008293E"/>
    <w:rsid w:val="00084BA7"/>
    <w:rsid w:val="0008633F"/>
    <w:rsid w:val="00086AD1"/>
    <w:rsid w:val="0009072E"/>
    <w:rsid w:val="000911CF"/>
    <w:rsid w:val="0009283C"/>
    <w:rsid w:val="000930E4"/>
    <w:rsid w:val="0009398F"/>
    <w:rsid w:val="00093DA0"/>
    <w:rsid w:val="0009408C"/>
    <w:rsid w:val="00095A0E"/>
    <w:rsid w:val="00096898"/>
    <w:rsid w:val="00097385"/>
    <w:rsid w:val="000975C0"/>
    <w:rsid w:val="000A1AF7"/>
    <w:rsid w:val="000A1D3D"/>
    <w:rsid w:val="000A2086"/>
    <w:rsid w:val="000A2BC5"/>
    <w:rsid w:val="000A2E68"/>
    <w:rsid w:val="000A65F9"/>
    <w:rsid w:val="000A6E5A"/>
    <w:rsid w:val="000A7E5D"/>
    <w:rsid w:val="000B0B62"/>
    <w:rsid w:val="000B130C"/>
    <w:rsid w:val="000B1716"/>
    <w:rsid w:val="000B20AF"/>
    <w:rsid w:val="000B3571"/>
    <w:rsid w:val="000B3DC9"/>
    <w:rsid w:val="000B5892"/>
    <w:rsid w:val="000B60B1"/>
    <w:rsid w:val="000B766C"/>
    <w:rsid w:val="000C1066"/>
    <w:rsid w:val="000C13D3"/>
    <w:rsid w:val="000C2198"/>
    <w:rsid w:val="000C3C05"/>
    <w:rsid w:val="000C4052"/>
    <w:rsid w:val="000C469E"/>
    <w:rsid w:val="000C489A"/>
    <w:rsid w:val="000C4C30"/>
    <w:rsid w:val="000C561E"/>
    <w:rsid w:val="000C7229"/>
    <w:rsid w:val="000C7440"/>
    <w:rsid w:val="000D05AF"/>
    <w:rsid w:val="000D1FFA"/>
    <w:rsid w:val="000D4B9D"/>
    <w:rsid w:val="000D513E"/>
    <w:rsid w:val="000D52AE"/>
    <w:rsid w:val="000D5373"/>
    <w:rsid w:val="000D5493"/>
    <w:rsid w:val="000D5644"/>
    <w:rsid w:val="000D5879"/>
    <w:rsid w:val="000E1E16"/>
    <w:rsid w:val="000E280E"/>
    <w:rsid w:val="000E3D24"/>
    <w:rsid w:val="000E3F0E"/>
    <w:rsid w:val="000E4193"/>
    <w:rsid w:val="000E4AD4"/>
    <w:rsid w:val="000E4D36"/>
    <w:rsid w:val="000E5898"/>
    <w:rsid w:val="000E5B0F"/>
    <w:rsid w:val="000F0977"/>
    <w:rsid w:val="000F1401"/>
    <w:rsid w:val="000F24D9"/>
    <w:rsid w:val="000F4895"/>
    <w:rsid w:val="000F5BD4"/>
    <w:rsid w:val="000F658F"/>
    <w:rsid w:val="000F723A"/>
    <w:rsid w:val="000F7615"/>
    <w:rsid w:val="0010173A"/>
    <w:rsid w:val="00103758"/>
    <w:rsid w:val="00103C26"/>
    <w:rsid w:val="0010433B"/>
    <w:rsid w:val="00105254"/>
    <w:rsid w:val="001108D4"/>
    <w:rsid w:val="00113B26"/>
    <w:rsid w:val="00115B0B"/>
    <w:rsid w:val="00117A01"/>
    <w:rsid w:val="00117B3E"/>
    <w:rsid w:val="00117E2E"/>
    <w:rsid w:val="00117FD6"/>
    <w:rsid w:val="001225A4"/>
    <w:rsid w:val="00122ACB"/>
    <w:rsid w:val="00122D83"/>
    <w:rsid w:val="001240E3"/>
    <w:rsid w:val="001250DF"/>
    <w:rsid w:val="001253DB"/>
    <w:rsid w:val="00125875"/>
    <w:rsid w:val="00125B33"/>
    <w:rsid w:val="0012684C"/>
    <w:rsid w:val="00127C52"/>
    <w:rsid w:val="001302B4"/>
    <w:rsid w:val="00130423"/>
    <w:rsid w:val="001326B2"/>
    <w:rsid w:val="001351AD"/>
    <w:rsid w:val="00136D2E"/>
    <w:rsid w:val="001371AE"/>
    <w:rsid w:val="00141040"/>
    <w:rsid w:val="00141FD7"/>
    <w:rsid w:val="001425FF"/>
    <w:rsid w:val="001501F5"/>
    <w:rsid w:val="0015041E"/>
    <w:rsid w:val="00154043"/>
    <w:rsid w:val="00155783"/>
    <w:rsid w:val="00155BB4"/>
    <w:rsid w:val="00156A01"/>
    <w:rsid w:val="00157951"/>
    <w:rsid w:val="0016109A"/>
    <w:rsid w:val="00163726"/>
    <w:rsid w:val="0016411D"/>
    <w:rsid w:val="00165493"/>
    <w:rsid w:val="00170C2D"/>
    <w:rsid w:val="00173780"/>
    <w:rsid w:val="00175E78"/>
    <w:rsid w:val="001760AD"/>
    <w:rsid w:val="00177257"/>
    <w:rsid w:val="00182041"/>
    <w:rsid w:val="00182C2F"/>
    <w:rsid w:val="00184C57"/>
    <w:rsid w:val="001860AE"/>
    <w:rsid w:val="001860CF"/>
    <w:rsid w:val="00186F12"/>
    <w:rsid w:val="00190C8F"/>
    <w:rsid w:val="00190F0E"/>
    <w:rsid w:val="0019456E"/>
    <w:rsid w:val="00195C59"/>
    <w:rsid w:val="00196491"/>
    <w:rsid w:val="00196EB4"/>
    <w:rsid w:val="00197218"/>
    <w:rsid w:val="001A09C2"/>
    <w:rsid w:val="001A4939"/>
    <w:rsid w:val="001A65A6"/>
    <w:rsid w:val="001B06FC"/>
    <w:rsid w:val="001B1309"/>
    <w:rsid w:val="001B131C"/>
    <w:rsid w:val="001B1A99"/>
    <w:rsid w:val="001B2079"/>
    <w:rsid w:val="001B3035"/>
    <w:rsid w:val="001B40F8"/>
    <w:rsid w:val="001B5AB3"/>
    <w:rsid w:val="001B6E8A"/>
    <w:rsid w:val="001C1FD2"/>
    <w:rsid w:val="001C25CD"/>
    <w:rsid w:val="001C3698"/>
    <w:rsid w:val="001C3A54"/>
    <w:rsid w:val="001C430C"/>
    <w:rsid w:val="001C6973"/>
    <w:rsid w:val="001D1933"/>
    <w:rsid w:val="001D1B9E"/>
    <w:rsid w:val="001D2A67"/>
    <w:rsid w:val="001D3874"/>
    <w:rsid w:val="001D4287"/>
    <w:rsid w:val="001D4E51"/>
    <w:rsid w:val="001D5284"/>
    <w:rsid w:val="001D5944"/>
    <w:rsid w:val="001E10DC"/>
    <w:rsid w:val="001E23D7"/>
    <w:rsid w:val="001E2A42"/>
    <w:rsid w:val="001E4E48"/>
    <w:rsid w:val="001E4FC7"/>
    <w:rsid w:val="001E7149"/>
    <w:rsid w:val="001E768E"/>
    <w:rsid w:val="001F03BD"/>
    <w:rsid w:val="001F03C8"/>
    <w:rsid w:val="001F2404"/>
    <w:rsid w:val="001F27C8"/>
    <w:rsid w:val="001F372C"/>
    <w:rsid w:val="001F4E73"/>
    <w:rsid w:val="001F70AF"/>
    <w:rsid w:val="0020037E"/>
    <w:rsid w:val="00200955"/>
    <w:rsid w:val="002013C7"/>
    <w:rsid w:val="002019E2"/>
    <w:rsid w:val="00203B7F"/>
    <w:rsid w:val="00203BD8"/>
    <w:rsid w:val="002074B5"/>
    <w:rsid w:val="00213D99"/>
    <w:rsid w:val="00213F32"/>
    <w:rsid w:val="002157CC"/>
    <w:rsid w:val="0021640D"/>
    <w:rsid w:val="00216522"/>
    <w:rsid w:val="0021672E"/>
    <w:rsid w:val="00216E0B"/>
    <w:rsid w:val="0022092F"/>
    <w:rsid w:val="00221DB4"/>
    <w:rsid w:val="002238AE"/>
    <w:rsid w:val="00224F21"/>
    <w:rsid w:val="002250CA"/>
    <w:rsid w:val="00225AF1"/>
    <w:rsid w:val="00225E43"/>
    <w:rsid w:val="002269EE"/>
    <w:rsid w:val="00231689"/>
    <w:rsid w:val="00231C6A"/>
    <w:rsid w:val="00233EEB"/>
    <w:rsid w:val="00241BC1"/>
    <w:rsid w:val="0024219D"/>
    <w:rsid w:val="00242E60"/>
    <w:rsid w:val="00243CF4"/>
    <w:rsid w:val="00244EC9"/>
    <w:rsid w:val="0024504A"/>
    <w:rsid w:val="0024538E"/>
    <w:rsid w:val="00245B82"/>
    <w:rsid w:val="00245FB9"/>
    <w:rsid w:val="002463EC"/>
    <w:rsid w:val="0024675E"/>
    <w:rsid w:val="002512DF"/>
    <w:rsid w:val="00253CFC"/>
    <w:rsid w:val="00253ED7"/>
    <w:rsid w:val="0025476C"/>
    <w:rsid w:val="00257085"/>
    <w:rsid w:val="00257A12"/>
    <w:rsid w:val="0026026D"/>
    <w:rsid w:val="00260A24"/>
    <w:rsid w:val="00260CF9"/>
    <w:rsid w:val="002615D9"/>
    <w:rsid w:val="0026244B"/>
    <w:rsid w:val="00263159"/>
    <w:rsid w:val="0026581C"/>
    <w:rsid w:val="00266188"/>
    <w:rsid w:val="00267723"/>
    <w:rsid w:val="00270001"/>
    <w:rsid w:val="00270B7D"/>
    <w:rsid w:val="00271970"/>
    <w:rsid w:val="00271E73"/>
    <w:rsid w:val="002721B3"/>
    <w:rsid w:val="0027247B"/>
    <w:rsid w:val="002732DF"/>
    <w:rsid w:val="00273330"/>
    <w:rsid w:val="0027416D"/>
    <w:rsid w:val="002744AE"/>
    <w:rsid w:val="00274F6B"/>
    <w:rsid w:val="00276228"/>
    <w:rsid w:val="00280839"/>
    <w:rsid w:val="00281027"/>
    <w:rsid w:val="002814F0"/>
    <w:rsid w:val="002819F1"/>
    <w:rsid w:val="002832D5"/>
    <w:rsid w:val="00284FB9"/>
    <w:rsid w:val="002855D5"/>
    <w:rsid w:val="00286420"/>
    <w:rsid w:val="00287276"/>
    <w:rsid w:val="00290088"/>
    <w:rsid w:val="00290BBC"/>
    <w:rsid w:val="00291170"/>
    <w:rsid w:val="00291EC9"/>
    <w:rsid w:val="00293ED2"/>
    <w:rsid w:val="00294673"/>
    <w:rsid w:val="002946F3"/>
    <w:rsid w:val="002949C3"/>
    <w:rsid w:val="0029659A"/>
    <w:rsid w:val="00297599"/>
    <w:rsid w:val="002A0152"/>
    <w:rsid w:val="002A01FC"/>
    <w:rsid w:val="002A062D"/>
    <w:rsid w:val="002A1CCD"/>
    <w:rsid w:val="002A4D06"/>
    <w:rsid w:val="002A4D22"/>
    <w:rsid w:val="002A5DA4"/>
    <w:rsid w:val="002A73F2"/>
    <w:rsid w:val="002B1D62"/>
    <w:rsid w:val="002B3CDD"/>
    <w:rsid w:val="002B4CE9"/>
    <w:rsid w:val="002B605C"/>
    <w:rsid w:val="002C0468"/>
    <w:rsid w:val="002C0E0A"/>
    <w:rsid w:val="002C481B"/>
    <w:rsid w:val="002C4B49"/>
    <w:rsid w:val="002C50B4"/>
    <w:rsid w:val="002C552A"/>
    <w:rsid w:val="002C71FF"/>
    <w:rsid w:val="002D0A91"/>
    <w:rsid w:val="002D18EB"/>
    <w:rsid w:val="002D3C70"/>
    <w:rsid w:val="002D5139"/>
    <w:rsid w:val="002D5688"/>
    <w:rsid w:val="002D6D84"/>
    <w:rsid w:val="002D7107"/>
    <w:rsid w:val="002E043F"/>
    <w:rsid w:val="002E0F8F"/>
    <w:rsid w:val="002E34BF"/>
    <w:rsid w:val="002E470E"/>
    <w:rsid w:val="002E590D"/>
    <w:rsid w:val="002E5B9D"/>
    <w:rsid w:val="002F06F9"/>
    <w:rsid w:val="002F7F58"/>
    <w:rsid w:val="00300BED"/>
    <w:rsid w:val="00302255"/>
    <w:rsid w:val="00302B8D"/>
    <w:rsid w:val="0030360E"/>
    <w:rsid w:val="003038AE"/>
    <w:rsid w:val="00303F87"/>
    <w:rsid w:val="00304188"/>
    <w:rsid w:val="00304307"/>
    <w:rsid w:val="00304A31"/>
    <w:rsid w:val="00304FB3"/>
    <w:rsid w:val="003106A4"/>
    <w:rsid w:val="0031094C"/>
    <w:rsid w:val="00312414"/>
    <w:rsid w:val="003125F6"/>
    <w:rsid w:val="00314116"/>
    <w:rsid w:val="00314E0E"/>
    <w:rsid w:val="00314EC0"/>
    <w:rsid w:val="003154F2"/>
    <w:rsid w:val="00315583"/>
    <w:rsid w:val="003161F7"/>
    <w:rsid w:val="00317188"/>
    <w:rsid w:val="00320C1B"/>
    <w:rsid w:val="00322A0C"/>
    <w:rsid w:val="003231B5"/>
    <w:rsid w:val="003236B8"/>
    <w:rsid w:val="0032418E"/>
    <w:rsid w:val="003242D1"/>
    <w:rsid w:val="003247DA"/>
    <w:rsid w:val="0032710E"/>
    <w:rsid w:val="0033061F"/>
    <w:rsid w:val="0033066A"/>
    <w:rsid w:val="0033216E"/>
    <w:rsid w:val="00332AFA"/>
    <w:rsid w:val="0033458F"/>
    <w:rsid w:val="00335921"/>
    <w:rsid w:val="00336D60"/>
    <w:rsid w:val="00337086"/>
    <w:rsid w:val="003446C7"/>
    <w:rsid w:val="00345179"/>
    <w:rsid w:val="0034568F"/>
    <w:rsid w:val="00345F48"/>
    <w:rsid w:val="00346F8F"/>
    <w:rsid w:val="0034723E"/>
    <w:rsid w:val="00347339"/>
    <w:rsid w:val="0034733F"/>
    <w:rsid w:val="003473EF"/>
    <w:rsid w:val="00347606"/>
    <w:rsid w:val="00347640"/>
    <w:rsid w:val="0035218E"/>
    <w:rsid w:val="003522F0"/>
    <w:rsid w:val="00352C6C"/>
    <w:rsid w:val="003533DB"/>
    <w:rsid w:val="00362098"/>
    <w:rsid w:val="00362EE5"/>
    <w:rsid w:val="00363F17"/>
    <w:rsid w:val="00364B86"/>
    <w:rsid w:val="00364F8C"/>
    <w:rsid w:val="00365463"/>
    <w:rsid w:val="003664F0"/>
    <w:rsid w:val="00367DDA"/>
    <w:rsid w:val="00371B55"/>
    <w:rsid w:val="0037477F"/>
    <w:rsid w:val="00375EFF"/>
    <w:rsid w:val="00376C3C"/>
    <w:rsid w:val="003822F3"/>
    <w:rsid w:val="003829D0"/>
    <w:rsid w:val="00383F23"/>
    <w:rsid w:val="00384A1C"/>
    <w:rsid w:val="00384CAC"/>
    <w:rsid w:val="00385963"/>
    <w:rsid w:val="00390111"/>
    <w:rsid w:val="003902C3"/>
    <w:rsid w:val="003905C3"/>
    <w:rsid w:val="00391006"/>
    <w:rsid w:val="00393E81"/>
    <w:rsid w:val="00394472"/>
    <w:rsid w:val="0039662A"/>
    <w:rsid w:val="003A1A6A"/>
    <w:rsid w:val="003A45D0"/>
    <w:rsid w:val="003A4AE0"/>
    <w:rsid w:val="003A4B31"/>
    <w:rsid w:val="003A5EED"/>
    <w:rsid w:val="003A5FAE"/>
    <w:rsid w:val="003A7344"/>
    <w:rsid w:val="003B06BB"/>
    <w:rsid w:val="003B12C4"/>
    <w:rsid w:val="003B27B8"/>
    <w:rsid w:val="003B4DC1"/>
    <w:rsid w:val="003B6293"/>
    <w:rsid w:val="003B64AA"/>
    <w:rsid w:val="003B7EE0"/>
    <w:rsid w:val="003C00D3"/>
    <w:rsid w:val="003C03FB"/>
    <w:rsid w:val="003C07DE"/>
    <w:rsid w:val="003C4AC0"/>
    <w:rsid w:val="003C5FA9"/>
    <w:rsid w:val="003C7FD6"/>
    <w:rsid w:val="003D182D"/>
    <w:rsid w:val="003D2049"/>
    <w:rsid w:val="003D42D9"/>
    <w:rsid w:val="003D5E20"/>
    <w:rsid w:val="003D63B6"/>
    <w:rsid w:val="003E094E"/>
    <w:rsid w:val="003E1613"/>
    <w:rsid w:val="003E1620"/>
    <w:rsid w:val="003E2BB8"/>
    <w:rsid w:val="003E33B4"/>
    <w:rsid w:val="003E4264"/>
    <w:rsid w:val="003E5B23"/>
    <w:rsid w:val="003F0724"/>
    <w:rsid w:val="003F07C2"/>
    <w:rsid w:val="003F12C8"/>
    <w:rsid w:val="003F1AE5"/>
    <w:rsid w:val="003F288B"/>
    <w:rsid w:val="003F3895"/>
    <w:rsid w:val="003F47CA"/>
    <w:rsid w:val="003F4FEE"/>
    <w:rsid w:val="003F5939"/>
    <w:rsid w:val="003F62E0"/>
    <w:rsid w:val="003F7734"/>
    <w:rsid w:val="003F7EA9"/>
    <w:rsid w:val="00400C20"/>
    <w:rsid w:val="0040136C"/>
    <w:rsid w:val="0040178E"/>
    <w:rsid w:val="00401EC5"/>
    <w:rsid w:val="00402D2D"/>
    <w:rsid w:val="00403053"/>
    <w:rsid w:val="004037C7"/>
    <w:rsid w:val="00404200"/>
    <w:rsid w:val="00404CC0"/>
    <w:rsid w:val="00405409"/>
    <w:rsid w:val="004064CD"/>
    <w:rsid w:val="004104A7"/>
    <w:rsid w:val="00410BF0"/>
    <w:rsid w:val="00411614"/>
    <w:rsid w:val="004122F0"/>
    <w:rsid w:val="0041307D"/>
    <w:rsid w:val="0041412A"/>
    <w:rsid w:val="00414E17"/>
    <w:rsid w:val="00415D67"/>
    <w:rsid w:val="00416C8F"/>
    <w:rsid w:val="004177E4"/>
    <w:rsid w:val="00420C2D"/>
    <w:rsid w:val="004217FB"/>
    <w:rsid w:val="004223D7"/>
    <w:rsid w:val="00422579"/>
    <w:rsid w:val="004243BB"/>
    <w:rsid w:val="004277DC"/>
    <w:rsid w:val="004305E3"/>
    <w:rsid w:val="00431007"/>
    <w:rsid w:val="00431DD6"/>
    <w:rsid w:val="0043227C"/>
    <w:rsid w:val="00432859"/>
    <w:rsid w:val="00432A8A"/>
    <w:rsid w:val="00432E1E"/>
    <w:rsid w:val="004333ED"/>
    <w:rsid w:val="00433696"/>
    <w:rsid w:val="004366A5"/>
    <w:rsid w:val="0044059A"/>
    <w:rsid w:val="00441B40"/>
    <w:rsid w:val="00445C8C"/>
    <w:rsid w:val="0045058F"/>
    <w:rsid w:val="004522BB"/>
    <w:rsid w:val="00452E70"/>
    <w:rsid w:val="00454F51"/>
    <w:rsid w:val="00455F4A"/>
    <w:rsid w:val="00456DD4"/>
    <w:rsid w:val="0045750F"/>
    <w:rsid w:val="00457AC9"/>
    <w:rsid w:val="00460211"/>
    <w:rsid w:val="00460A30"/>
    <w:rsid w:val="0046153A"/>
    <w:rsid w:val="00462EDD"/>
    <w:rsid w:val="0046435F"/>
    <w:rsid w:val="004650CF"/>
    <w:rsid w:val="00465174"/>
    <w:rsid w:val="0046610F"/>
    <w:rsid w:val="00467FEF"/>
    <w:rsid w:val="00470066"/>
    <w:rsid w:val="004716BC"/>
    <w:rsid w:val="00471A53"/>
    <w:rsid w:val="00473924"/>
    <w:rsid w:val="00474E31"/>
    <w:rsid w:val="00480770"/>
    <w:rsid w:val="004814E2"/>
    <w:rsid w:val="00483428"/>
    <w:rsid w:val="004834AA"/>
    <w:rsid w:val="00491EB9"/>
    <w:rsid w:val="00491F73"/>
    <w:rsid w:val="0049203C"/>
    <w:rsid w:val="00492E08"/>
    <w:rsid w:val="00493552"/>
    <w:rsid w:val="00493CDD"/>
    <w:rsid w:val="00493DF1"/>
    <w:rsid w:val="00495A5A"/>
    <w:rsid w:val="00495ED9"/>
    <w:rsid w:val="0049668D"/>
    <w:rsid w:val="00497219"/>
    <w:rsid w:val="004975AD"/>
    <w:rsid w:val="00497A53"/>
    <w:rsid w:val="004A22EA"/>
    <w:rsid w:val="004A2452"/>
    <w:rsid w:val="004A2D8C"/>
    <w:rsid w:val="004A545F"/>
    <w:rsid w:val="004A58FE"/>
    <w:rsid w:val="004A6975"/>
    <w:rsid w:val="004A6EEA"/>
    <w:rsid w:val="004A771D"/>
    <w:rsid w:val="004A7DF6"/>
    <w:rsid w:val="004B0021"/>
    <w:rsid w:val="004B1484"/>
    <w:rsid w:val="004B1DC9"/>
    <w:rsid w:val="004B2B57"/>
    <w:rsid w:val="004B3906"/>
    <w:rsid w:val="004B5444"/>
    <w:rsid w:val="004B6645"/>
    <w:rsid w:val="004B6D51"/>
    <w:rsid w:val="004C01E5"/>
    <w:rsid w:val="004C383F"/>
    <w:rsid w:val="004C4A49"/>
    <w:rsid w:val="004D0842"/>
    <w:rsid w:val="004D0A64"/>
    <w:rsid w:val="004D1463"/>
    <w:rsid w:val="004D2045"/>
    <w:rsid w:val="004D2942"/>
    <w:rsid w:val="004D50CA"/>
    <w:rsid w:val="004D5278"/>
    <w:rsid w:val="004D59DE"/>
    <w:rsid w:val="004D5CD1"/>
    <w:rsid w:val="004D692C"/>
    <w:rsid w:val="004D7815"/>
    <w:rsid w:val="004E3EC6"/>
    <w:rsid w:val="004E4BFA"/>
    <w:rsid w:val="004E51D8"/>
    <w:rsid w:val="004E6445"/>
    <w:rsid w:val="004E7A66"/>
    <w:rsid w:val="004F4E02"/>
    <w:rsid w:val="004F539B"/>
    <w:rsid w:val="004F711E"/>
    <w:rsid w:val="004F7208"/>
    <w:rsid w:val="004F75F0"/>
    <w:rsid w:val="00500F8D"/>
    <w:rsid w:val="005017E6"/>
    <w:rsid w:val="00502FBF"/>
    <w:rsid w:val="00505F5E"/>
    <w:rsid w:val="005071FB"/>
    <w:rsid w:val="00507355"/>
    <w:rsid w:val="00507464"/>
    <w:rsid w:val="00507916"/>
    <w:rsid w:val="00511E68"/>
    <w:rsid w:val="00513156"/>
    <w:rsid w:val="005144BB"/>
    <w:rsid w:val="005149BC"/>
    <w:rsid w:val="00514F65"/>
    <w:rsid w:val="00516842"/>
    <w:rsid w:val="00520C83"/>
    <w:rsid w:val="00522C0F"/>
    <w:rsid w:val="00523324"/>
    <w:rsid w:val="005240A2"/>
    <w:rsid w:val="005244CD"/>
    <w:rsid w:val="00524A21"/>
    <w:rsid w:val="00524CDB"/>
    <w:rsid w:val="00527B4E"/>
    <w:rsid w:val="00530DB9"/>
    <w:rsid w:val="005314D1"/>
    <w:rsid w:val="005317F2"/>
    <w:rsid w:val="005324B9"/>
    <w:rsid w:val="00532E9B"/>
    <w:rsid w:val="0053497B"/>
    <w:rsid w:val="00535342"/>
    <w:rsid w:val="00537EF3"/>
    <w:rsid w:val="005403A1"/>
    <w:rsid w:val="00541B3B"/>
    <w:rsid w:val="00541EBB"/>
    <w:rsid w:val="005421D0"/>
    <w:rsid w:val="0054227A"/>
    <w:rsid w:val="00542A95"/>
    <w:rsid w:val="005435BA"/>
    <w:rsid w:val="0054580C"/>
    <w:rsid w:val="005477D6"/>
    <w:rsid w:val="00551722"/>
    <w:rsid w:val="00552D58"/>
    <w:rsid w:val="005531FD"/>
    <w:rsid w:val="005539FA"/>
    <w:rsid w:val="00555F37"/>
    <w:rsid w:val="00560069"/>
    <w:rsid w:val="00560496"/>
    <w:rsid w:val="00561F03"/>
    <w:rsid w:val="00562A5E"/>
    <w:rsid w:val="00562B03"/>
    <w:rsid w:val="00566564"/>
    <w:rsid w:val="00566D19"/>
    <w:rsid w:val="00567001"/>
    <w:rsid w:val="0056785E"/>
    <w:rsid w:val="00567A9F"/>
    <w:rsid w:val="00570428"/>
    <w:rsid w:val="005711CB"/>
    <w:rsid w:val="005724DF"/>
    <w:rsid w:val="00572515"/>
    <w:rsid w:val="00576F83"/>
    <w:rsid w:val="00577E65"/>
    <w:rsid w:val="005805E9"/>
    <w:rsid w:val="00581D89"/>
    <w:rsid w:val="00587A62"/>
    <w:rsid w:val="00587D0B"/>
    <w:rsid w:val="00587E7C"/>
    <w:rsid w:val="005906A2"/>
    <w:rsid w:val="00591109"/>
    <w:rsid w:val="00592453"/>
    <w:rsid w:val="0059293A"/>
    <w:rsid w:val="005935B9"/>
    <w:rsid w:val="00594729"/>
    <w:rsid w:val="00594E7C"/>
    <w:rsid w:val="00596A8B"/>
    <w:rsid w:val="005973E6"/>
    <w:rsid w:val="005A26D2"/>
    <w:rsid w:val="005A44CA"/>
    <w:rsid w:val="005A64CD"/>
    <w:rsid w:val="005A72EF"/>
    <w:rsid w:val="005A773F"/>
    <w:rsid w:val="005A7A26"/>
    <w:rsid w:val="005B0DA3"/>
    <w:rsid w:val="005B274E"/>
    <w:rsid w:val="005B2C21"/>
    <w:rsid w:val="005B43F4"/>
    <w:rsid w:val="005B4B63"/>
    <w:rsid w:val="005B5DA4"/>
    <w:rsid w:val="005B5E8B"/>
    <w:rsid w:val="005B654B"/>
    <w:rsid w:val="005B7DA7"/>
    <w:rsid w:val="005C0DF8"/>
    <w:rsid w:val="005C1DB0"/>
    <w:rsid w:val="005C1F7D"/>
    <w:rsid w:val="005C27AB"/>
    <w:rsid w:val="005C27B5"/>
    <w:rsid w:val="005C2820"/>
    <w:rsid w:val="005C2E9A"/>
    <w:rsid w:val="005C4BE7"/>
    <w:rsid w:val="005C4F22"/>
    <w:rsid w:val="005C5437"/>
    <w:rsid w:val="005C5E6E"/>
    <w:rsid w:val="005D1259"/>
    <w:rsid w:val="005D1D94"/>
    <w:rsid w:val="005D383F"/>
    <w:rsid w:val="005D425F"/>
    <w:rsid w:val="005D4B34"/>
    <w:rsid w:val="005D6319"/>
    <w:rsid w:val="005D700F"/>
    <w:rsid w:val="005D78D4"/>
    <w:rsid w:val="005D7ADC"/>
    <w:rsid w:val="005E1482"/>
    <w:rsid w:val="005E24F4"/>
    <w:rsid w:val="005E251C"/>
    <w:rsid w:val="005E3CA9"/>
    <w:rsid w:val="005E50EC"/>
    <w:rsid w:val="005F02CB"/>
    <w:rsid w:val="005F03BF"/>
    <w:rsid w:val="005F1728"/>
    <w:rsid w:val="005F196B"/>
    <w:rsid w:val="005F1AD9"/>
    <w:rsid w:val="005F1C52"/>
    <w:rsid w:val="005F297B"/>
    <w:rsid w:val="005F445A"/>
    <w:rsid w:val="005F5EF0"/>
    <w:rsid w:val="005F68B2"/>
    <w:rsid w:val="005F6B96"/>
    <w:rsid w:val="006007F5"/>
    <w:rsid w:val="00602F5B"/>
    <w:rsid w:val="00607138"/>
    <w:rsid w:val="00607330"/>
    <w:rsid w:val="006104A6"/>
    <w:rsid w:val="0061611E"/>
    <w:rsid w:val="00616C25"/>
    <w:rsid w:val="00624A13"/>
    <w:rsid w:val="00627586"/>
    <w:rsid w:val="00630DB8"/>
    <w:rsid w:val="006315AE"/>
    <w:rsid w:val="006359AB"/>
    <w:rsid w:val="006365FB"/>
    <w:rsid w:val="00636862"/>
    <w:rsid w:val="00637EB9"/>
    <w:rsid w:val="0064140B"/>
    <w:rsid w:val="00641ED2"/>
    <w:rsid w:val="006439AA"/>
    <w:rsid w:val="00643D71"/>
    <w:rsid w:val="00645944"/>
    <w:rsid w:val="00647868"/>
    <w:rsid w:val="006511CA"/>
    <w:rsid w:val="006513EF"/>
    <w:rsid w:val="00652DED"/>
    <w:rsid w:val="00655D64"/>
    <w:rsid w:val="00657035"/>
    <w:rsid w:val="00657B27"/>
    <w:rsid w:val="00662E3F"/>
    <w:rsid w:val="006635F1"/>
    <w:rsid w:val="00663DAE"/>
    <w:rsid w:val="00664437"/>
    <w:rsid w:val="00664992"/>
    <w:rsid w:val="006674DC"/>
    <w:rsid w:val="00667902"/>
    <w:rsid w:val="00667FB8"/>
    <w:rsid w:val="00671E38"/>
    <w:rsid w:val="00672701"/>
    <w:rsid w:val="006748E8"/>
    <w:rsid w:val="00675A8A"/>
    <w:rsid w:val="00675E02"/>
    <w:rsid w:val="006774CB"/>
    <w:rsid w:val="006804BC"/>
    <w:rsid w:val="00681B6F"/>
    <w:rsid w:val="006827F7"/>
    <w:rsid w:val="006832BA"/>
    <w:rsid w:val="006852DD"/>
    <w:rsid w:val="00687ACF"/>
    <w:rsid w:val="00691CE5"/>
    <w:rsid w:val="00692C10"/>
    <w:rsid w:val="006937F8"/>
    <w:rsid w:val="00696CE3"/>
    <w:rsid w:val="006A0ACA"/>
    <w:rsid w:val="006A151E"/>
    <w:rsid w:val="006A180F"/>
    <w:rsid w:val="006A1FCB"/>
    <w:rsid w:val="006A276F"/>
    <w:rsid w:val="006A2C81"/>
    <w:rsid w:val="006A3540"/>
    <w:rsid w:val="006A5A7F"/>
    <w:rsid w:val="006A6E7B"/>
    <w:rsid w:val="006A6F68"/>
    <w:rsid w:val="006A7B90"/>
    <w:rsid w:val="006A7ECE"/>
    <w:rsid w:val="006B0490"/>
    <w:rsid w:val="006B0B87"/>
    <w:rsid w:val="006B212D"/>
    <w:rsid w:val="006B3CD8"/>
    <w:rsid w:val="006B57AD"/>
    <w:rsid w:val="006C127E"/>
    <w:rsid w:val="006C16C8"/>
    <w:rsid w:val="006C2C98"/>
    <w:rsid w:val="006C4B8A"/>
    <w:rsid w:val="006C62B7"/>
    <w:rsid w:val="006D2055"/>
    <w:rsid w:val="006D2F02"/>
    <w:rsid w:val="006D4ACA"/>
    <w:rsid w:val="006D59BC"/>
    <w:rsid w:val="006D7446"/>
    <w:rsid w:val="006E04BE"/>
    <w:rsid w:val="006E0E96"/>
    <w:rsid w:val="006E178E"/>
    <w:rsid w:val="006E2750"/>
    <w:rsid w:val="006E3026"/>
    <w:rsid w:val="006E31B9"/>
    <w:rsid w:val="006E3A51"/>
    <w:rsid w:val="006E3C53"/>
    <w:rsid w:val="006E3F10"/>
    <w:rsid w:val="006E7999"/>
    <w:rsid w:val="006E7A1E"/>
    <w:rsid w:val="006F0406"/>
    <w:rsid w:val="006F1BC5"/>
    <w:rsid w:val="006F20F5"/>
    <w:rsid w:val="006F29AB"/>
    <w:rsid w:val="006F35C0"/>
    <w:rsid w:val="006F3A77"/>
    <w:rsid w:val="006F437B"/>
    <w:rsid w:val="006F73F7"/>
    <w:rsid w:val="00703171"/>
    <w:rsid w:val="007031DC"/>
    <w:rsid w:val="00705C86"/>
    <w:rsid w:val="00706503"/>
    <w:rsid w:val="00706C89"/>
    <w:rsid w:val="00712A8F"/>
    <w:rsid w:val="007132BE"/>
    <w:rsid w:val="007144A5"/>
    <w:rsid w:val="00715652"/>
    <w:rsid w:val="00715A21"/>
    <w:rsid w:val="00715C3F"/>
    <w:rsid w:val="0071777D"/>
    <w:rsid w:val="00720297"/>
    <w:rsid w:val="00723171"/>
    <w:rsid w:val="007249CE"/>
    <w:rsid w:val="00725DFA"/>
    <w:rsid w:val="007260FB"/>
    <w:rsid w:val="00730E0C"/>
    <w:rsid w:val="00732238"/>
    <w:rsid w:val="0073232C"/>
    <w:rsid w:val="0073490C"/>
    <w:rsid w:val="007360E0"/>
    <w:rsid w:val="00741414"/>
    <w:rsid w:val="0074686D"/>
    <w:rsid w:val="0074746A"/>
    <w:rsid w:val="00755BD3"/>
    <w:rsid w:val="00757CA1"/>
    <w:rsid w:val="007601F3"/>
    <w:rsid w:val="00760966"/>
    <w:rsid w:val="00762B15"/>
    <w:rsid w:val="007634B3"/>
    <w:rsid w:val="00763B56"/>
    <w:rsid w:val="00764D97"/>
    <w:rsid w:val="00764DC6"/>
    <w:rsid w:val="00765FD1"/>
    <w:rsid w:val="007664F7"/>
    <w:rsid w:val="00767A94"/>
    <w:rsid w:val="0077037B"/>
    <w:rsid w:val="00772FA1"/>
    <w:rsid w:val="00774424"/>
    <w:rsid w:val="00775E30"/>
    <w:rsid w:val="00776801"/>
    <w:rsid w:val="007774EB"/>
    <w:rsid w:val="0077766F"/>
    <w:rsid w:val="00780683"/>
    <w:rsid w:val="0078120E"/>
    <w:rsid w:val="00781595"/>
    <w:rsid w:val="007822CC"/>
    <w:rsid w:val="0078280C"/>
    <w:rsid w:val="0078612E"/>
    <w:rsid w:val="007871C5"/>
    <w:rsid w:val="007915D1"/>
    <w:rsid w:val="00791847"/>
    <w:rsid w:val="007924CD"/>
    <w:rsid w:val="0079451C"/>
    <w:rsid w:val="007948B8"/>
    <w:rsid w:val="00794FD8"/>
    <w:rsid w:val="007962E1"/>
    <w:rsid w:val="007A02C9"/>
    <w:rsid w:val="007A2415"/>
    <w:rsid w:val="007A2514"/>
    <w:rsid w:val="007A2A80"/>
    <w:rsid w:val="007A3953"/>
    <w:rsid w:val="007A3F90"/>
    <w:rsid w:val="007A52C1"/>
    <w:rsid w:val="007A5BF6"/>
    <w:rsid w:val="007A61A2"/>
    <w:rsid w:val="007B1503"/>
    <w:rsid w:val="007B1D87"/>
    <w:rsid w:val="007B2B36"/>
    <w:rsid w:val="007B3621"/>
    <w:rsid w:val="007B3D58"/>
    <w:rsid w:val="007B4AB6"/>
    <w:rsid w:val="007B4E78"/>
    <w:rsid w:val="007B55C0"/>
    <w:rsid w:val="007B56B8"/>
    <w:rsid w:val="007B5D58"/>
    <w:rsid w:val="007B6601"/>
    <w:rsid w:val="007B6D11"/>
    <w:rsid w:val="007B774F"/>
    <w:rsid w:val="007C1EF0"/>
    <w:rsid w:val="007C2407"/>
    <w:rsid w:val="007C3D86"/>
    <w:rsid w:val="007C56F4"/>
    <w:rsid w:val="007C63D0"/>
    <w:rsid w:val="007C674A"/>
    <w:rsid w:val="007C6FF9"/>
    <w:rsid w:val="007D1D7A"/>
    <w:rsid w:val="007D28D6"/>
    <w:rsid w:val="007D378F"/>
    <w:rsid w:val="007D3D95"/>
    <w:rsid w:val="007D4E6D"/>
    <w:rsid w:val="007D5AB7"/>
    <w:rsid w:val="007D619F"/>
    <w:rsid w:val="007D61E8"/>
    <w:rsid w:val="007D677A"/>
    <w:rsid w:val="007D6CFD"/>
    <w:rsid w:val="007D7E5C"/>
    <w:rsid w:val="007E0248"/>
    <w:rsid w:val="007E0F6F"/>
    <w:rsid w:val="007E1EF5"/>
    <w:rsid w:val="007E1F50"/>
    <w:rsid w:val="007E4559"/>
    <w:rsid w:val="007E456E"/>
    <w:rsid w:val="007E7B6D"/>
    <w:rsid w:val="007F0290"/>
    <w:rsid w:val="007F10FD"/>
    <w:rsid w:val="007F2451"/>
    <w:rsid w:val="007F43F0"/>
    <w:rsid w:val="007F5204"/>
    <w:rsid w:val="007F59DA"/>
    <w:rsid w:val="00801ED7"/>
    <w:rsid w:val="008035DD"/>
    <w:rsid w:val="008037AC"/>
    <w:rsid w:val="00805F13"/>
    <w:rsid w:val="00806A86"/>
    <w:rsid w:val="00807A05"/>
    <w:rsid w:val="00812F4B"/>
    <w:rsid w:val="00814F02"/>
    <w:rsid w:val="008151F0"/>
    <w:rsid w:val="008161C1"/>
    <w:rsid w:val="0082127E"/>
    <w:rsid w:val="00821DB6"/>
    <w:rsid w:val="00822575"/>
    <w:rsid w:val="0082307D"/>
    <w:rsid w:val="008249FB"/>
    <w:rsid w:val="0082676F"/>
    <w:rsid w:val="00826944"/>
    <w:rsid w:val="008321B1"/>
    <w:rsid w:val="00833878"/>
    <w:rsid w:val="00834159"/>
    <w:rsid w:val="00834549"/>
    <w:rsid w:val="00834716"/>
    <w:rsid w:val="00834D0A"/>
    <w:rsid w:val="00834FA4"/>
    <w:rsid w:val="008350BA"/>
    <w:rsid w:val="008360CD"/>
    <w:rsid w:val="00837915"/>
    <w:rsid w:val="00837AD5"/>
    <w:rsid w:val="00842E91"/>
    <w:rsid w:val="00843512"/>
    <w:rsid w:val="00843FC1"/>
    <w:rsid w:val="008442E8"/>
    <w:rsid w:val="00845926"/>
    <w:rsid w:val="008514B3"/>
    <w:rsid w:val="00851C8B"/>
    <w:rsid w:val="00851ECE"/>
    <w:rsid w:val="00854F31"/>
    <w:rsid w:val="00863966"/>
    <w:rsid w:val="0086457D"/>
    <w:rsid w:val="008653D8"/>
    <w:rsid w:val="008655E2"/>
    <w:rsid w:val="00866903"/>
    <w:rsid w:val="008674E4"/>
    <w:rsid w:val="0087387B"/>
    <w:rsid w:val="0087391C"/>
    <w:rsid w:val="00874668"/>
    <w:rsid w:val="00874B9F"/>
    <w:rsid w:val="0087572E"/>
    <w:rsid w:val="00875908"/>
    <w:rsid w:val="00877B29"/>
    <w:rsid w:val="00877DE9"/>
    <w:rsid w:val="00877E08"/>
    <w:rsid w:val="00882083"/>
    <w:rsid w:val="008845E6"/>
    <w:rsid w:val="008852B2"/>
    <w:rsid w:val="00885A99"/>
    <w:rsid w:val="00885B5A"/>
    <w:rsid w:val="00885EC1"/>
    <w:rsid w:val="0088717E"/>
    <w:rsid w:val="00893AA2"/>
    <w:rsid w:val="008951F2"/>
    <w:rsid w:val="00895C22"/>
    <w:rsid w:val="00896F2E"/>
    <w:rsid w:val="008A02CA"/>
    <w:rsid w:val="008A1819"/>
    <w:rsid w:val="008A2747"/>
    <w:rsid w:val="008A3057"/>
    <w:rsid w:val="008A46C5"/>
    <w:rsid w:val="008A55CE"/>
    <w:rsid w:val="008A5FC3"/>
    <w:rsid w:val="008A6531"/>
    <w:rsid w:val="008A7112"/>
    <w:rsid w:val="008A754C"/>
    <w:rsid w:val="008A7794"/>
    <w:rsid w:val="008B04B2"/>
    <w:rsid w:val="008B2ADA"/>
    <w:rsid w:val="008B31C7"/>
    <w:rsid w:val="008B4B77"/>
    <w:rsid w:val="008B70D2"/>
    <w:rsid w:val="008B7588"/>
    <w:rsid w:val="008B7EBF"/>
    <w:rsid w:val="008C158B"/>
    <w:rsid w:val="008C54CF"/>
    <w:rsid w:val="008C5681"/>
    <w:rsid w:val="008C5A9A"/>
    <w:rsid w:val="008C661A"/>
    <w:rsid w:val="008C69BD"/>
    <w:rsid w:val="008C6FC4"/>
    <w:rsid w:val="008C71FE"/>
    <w:rsid w:val="008D0B36"/>
    <w:rsid w:val="008D12BB"/>
    <w:rsid w:val="008D1F94"/>
    <w:rsid w:val="008D23E9"/>
    <w:rsid w:val="008D2604"/>
    <w:rsid w:val="008D3A61"/>
    <w:rsid w:val="008D422B"/>
    <w:rsid w:val="008D4C17"/>
    <w:rsid w:val="008D50E6"/>
    <w:rsid w:val="008D5D6B"/>
    <w:rsid w:val="008D7DB4"/>
    <w:rsid w:val="008E1061"/>
    <w:rsid w:val="008E292E"/>
    <w:rsid w:val="008E29BA"/>
    <w:rsid w:val="008E38BB"/>
    <w:rsid w:val="008E3AF5"/>
    <w:rsid w:val="008E3E40"/>
    <w:rsid w:val="008E543F"/>
    <w:rsid w:val="008E5DA0"/>
    <w:rsid w:val="008E60A8"/>
    <w:rsid w:val="008E62C1"/>
    <w:rsid w:val="008F0814"/>
    <w:rsid w:val="008F0FE2"/>
    <w:rsid w:val="008F1691"/>
    <w:rsid w:val="008F1F96"/>
    <w:rsid w:val="008F2447"/>
    <w:rsid w:val="008F2679"/>
    <w:rsid w:val="008F2AC2"/>
    <w:rsid w:val="008F3C83"/>
    <w:rsid w:val="008F4143"/>
    <w:rsid w:val="008F56AA"/>
    <w:rsid w:val="008F62DF"/>
    <w:rsid w:val="008F769F"/>
    <w:rsid w:val="0090177E"/>
    <w:rsid w:val="00901A99"/>
    <w:rsid w:val="00902271"/>
    <w:rsid w:val="00902B52"/>
    <w:rsid w:val="009042CF"/>
    <w:rsid w:val="00906786"/>
    <w:rsid w:val="0091137D"/>
    <w:rsid w:val="00911388"/>
    <w:rsid w:val="0091401F"/>
    <w:rsid w:val="0091575F"/>
    <w:rsid w:val="009171C5"/>
    <w:rsid w:val="009175F7"/>
    <w:rsid w:val="0092036F"/>
    <w:rsid w:val="00922C00"/>
    <w:rsid w:val="0092315F"/>
    <w:rsid w:val="00924738"/>
    <w:rsid w:val="009261EC"/>
    <w:rsid w:val="0092791C"/>
    <w:rsid w:val="0093011A"/>
    <w:rsid w:val="0093027A"/>
    <w:rsid w:val="0093037F"/>
    <w:rsid w:val="009326B3"/>
    <w:rsid w:val="00933B8C"/>
    <w:rsid w:val="009344C3"/>
    <w:rsid w:val="00941982"/>
    <w:rsid w:val="00941A30"/>
    <w:rsid w:val="00941D36"/>
    <w:rsid w:val="00945074"/>
    <w:rsid w:val="009458F9"/>
    <w:rsid w:val="00945E40"/>
    <w:rsid w:val="00945E8F"/>
    <w:rsid w:val="00946BC5"/>
    <w:rsid w:val="00947193"/>
    <w:rsid w:val="009471C0"/>
    <w:rsid w:val="009510FC"/>
    <w:rsid w:val="00952AF8"/>
    <w:rsid w:val="00953C32"/>
    <w:rsid w:val="009542F4"/>
    <w:rsid w:val="00955366"/>
    <w:rsid w:val="00955A4A"/>
    <w:rsid w:val="0095739D"/>
    <w:rsid w:val="009603C1"/>
    <w:rsid w:val="00960C5B"/>
    <w:rsid w:val="00960CBD"/>
    <w:rsid w:val="00961690"/>
    <w:rsid w:val="009619AB"/>
    <w:rsid w:val="00961F9C"/>
    <w:rsid w:val="009625D4"/>
    <w:rsid w:val="00962A9F"/>
    <w:rsid w:val="0096339E"/>
    <w:rsid w:val="00963859"/>
    <w:rsid w:val="0096402A"/>
    <w:rsid w:val="00964573"/>
    <w:rsid w:val="00965E23"/>
    <w:rsid w:val="009660F2"/>
    <w:rsid w:val="009717D4"/>
    <w:rsid w:val="00972032"/>
    <w:rsid w:val="009724C9"/>
    <w:rsid w:val="009733FA"/>
    <w:rsid w:val="00973FF1"/>
    <w:rsid w:val="00974855"/>
    <w:rsid w:val="009750CA"/>
    <w:rsid w:val="00975410"/>
    <w:rsid w:val="00976398"/>
    <w:rsid w:val="00977232"/>
    <w:rsid w:val="00977335"/>
    <w:rsid w:val="00977BDB"/>
    <w:rsid w:val="009803A0"/>
    <w:rsid w:val="00980EF6"/>
    <w:rsid w:val="00980F1B"/>
    <w:rsid w:val="00980F46"/>
    <w:rsid w:val="0098195E"/>
    <w:rsid w:val="009832BB"/>
    <w:rsid w:val="00983A55"/>
    <w:rsid w:val="009859D8"/>
    <w:rsid w:val="00986D26"/>
    <w:rsid w:val="00987058"/>
    <w:rsid w:val="0098738B"/>
    <w:rsid w:val="009874A4"/>
    <w:rsid w:val="009879CD"/>
    <w:rsid w:val="00987C3A"/>
    <w:rsid w:val="00990D7C"/>
    <w:rsid w:val="00992141"/>
    <w:rsid w:val="0099220A"/>
    <w:rsid w:val="009927F1"/>
    <w:rsid w:val="0099289E"/>
    <w:rsid w:val="00993475"/>
    <w:rsid w:val="00993EDC"/>
    <w:rsid w:val="009943AE"/>
    <w:rsid w:val="00994722"/>
    <w:rsid w:val="00994AB4"/>
    <w:rsid w:val="00994CEC"/>
    <w:rsid w:val="00995752"/>
    <w:rsid w:val="00996237"/>
    <w:rsid w:val="00997749"/>
    <w:rsid w:val="00997F62"/>
    <w:rsid w:val="009A040B"/>
    <w:rsid w:val="009A0E4F"/>
    <w:rsid w:val="009A1085"/>
    <w:rsid w:val="009A1305"/>
    <w:rsid w:val="009A202F"/>
    <w:rsid w:val="009A3776"/>
    <w:rsid w:val="009A5425"/>
    <w:rsid w:val="009A5DD5"/>
    <w:rsid w:val="009A6286"/>
    <w:rsid w:val="009A64B0"/>
    <w:rsid w:val="009A7BCC"/>
    <w:rsid w:val="009A7F92"/>
    <w:rsid w:val="009B1FE6"/>
    <w:rsid w:val="009B281B"/>
    <w:rsid w:val="009B2859"/>
    <w:rsid w:val="009B30B5"/>
    <w:rsid w:val="009B3622"/>
    <w:rsid w:val="009B3CA8"/>
    <w:rsid w:val="009B3E99"/>
    <w:rsid w:val="009B4384"/>
    <w:rsid w:val="009B5B0A"/>
    <w:rsid w:val="009B5B3D"/>
    <w:rsid w:val="009B6648"/>
    <w:rsid w:val="009B7691"/>
    <w:rsid w:val="009C059A"/>
    <w:rsid w:val="009C0C4E"/>
    <w:rsid w:val="009C2C0B"/>
    <w:rsid w:val="009C4248"/>
    <w:rsid w:val="009C4906"/>
    <w:rsid w:val="009C5AD7"/>
    <w:rsid w:val="009C5FFF"/>
    <w:rsid w:val="009C6310"/>
    <w:rsid w:val="009C69C8"/>
    <w:rsid w:val="009C6B2C"/>
    <w:rsid w:val="009C6D55"/>
    <w:rsid w:val="009C712F"/>
    <w:rsid w:val="009D1143"/>
    <w:rsid w:val="009D1E2D"/>
    <w:rsid w:val="009D22C4"/>
    <w:rsid w:val="009D2889"/>
    <w:rsid w:val="009D5B27"/>
    <w:rsid w:val="009D71D1"/>
    <w:rsid w:val="009D787E"/>
    <w:rsid w:val="009E0909"/>
    <w:rsid w:val="009E11AC"/>
    <w:rsid w:val="009E2448"/>
    <w:rsid w:val="009E3936"/>
    <w:rsid w:val="009E4F13"/>
    <w:rsid w:val="009F1F2F"/>
    <w:rsid w:val="009F29A2"/>
    <w:rsid w:val="009F42F5"/>
    <w:rsid w:val="009F4679"/>
    <w:rsid w:val="009F5289"/>
    <w:rsid w:val="009F5C55"/>
    <w:rsid w:val="009F6D43"/>
    <w:rsid w:val="00A0006E"/>
    <w:rsid w:val="00A000D6"/>
    <w:rsid w:val="00A00928"/>
    <w:rsid w:val="00A00FB7"/>
    <w:rsid w:val="00A03644"/>
    <w:rsid w:val="00A04111"/>
    <w:rsid w:val="00A04133"/>
    <w:rsid w:val="00A04375"/>
    <w:rsid w:val="00A0482B"/>
    <w:rsid w:val="00A049B7"/>
    <w:rsid w:val="00A055E4"/>
    <w:rsid w:val="00A05613"/>
    <w:rsid w:val="00A05B30"/>
    <w:rsid w:val="00A05CC0"/>
    <w:rsid w:val="00A05D7F"/>
    <w:rsid w:val="00A070D0"/>
    <w:rsid w:val="00A078D2"/>
    <w:rsid w:val="00A100FA"/>
    <w:rsid w:val="00A107CF"/>
    <w:rsid w:val="00A11BF6"/>
    <w:rsid w:val="00A11E5D"/>
    <w:rsid w:val="00A11EB6"/>
    <w:rsid w:val="00A12CC2"/>
    <w:rsid w:val="00A15720"/>
    <w:rsid w:val="00A15F37"/>
    <w:rsid w:val="00A16165"/>
    <w:rsid w:val="00A16CB0"/>
    <w:rsid w:val="00A20584"/>
    <w:rsid w:val="00A20B62"/>
    <w:rsid w:val="00A22955"/>
    <w:rsid w:val="00A22A49"/>
    <w:rsid w:val="00A23771"/>
    <w:rsid w:val="00A24A1E"/>
    <w:rsid w:val="00A24F08"/>
    <w:rsid w:val="00A2648B"/>
    <w:rsid w:val="00A32E3A"/>
    <w:rsid w:val="00A35370"/>
    <w:rsid w:val="00A36841"/>
    <w:rsid w:val="00A374B8"/>
    <w:rsid w:val="00A405FE"/>
    <w:rsid w:val="00A406F3"/>
    <w:rsid w:val="00A4395C"/>
    <w:rsid w:val="00A43BA9"/>
    <w:rsid w:val="00A4552A"/>
    <w:rsid w:val="00A45BE4"/>
    <w:rsid w:val="00A47003"/>
    <w:rsid w:val="00A47831"/>
    <w:rsid w:val="00A4783E"/>
    <w:rsid w:val="00A47BB5"/>
    <w:rsid w:val="00A50B8E"/>
    <w:rsid w:val="00A54879"/>
    <w:rsid w:val="00A5534D"/>
    <w:rsid w:val="00A579E1"/>
    <w:rsid w:val="00A57E3C"/>
    <w:rsid w:val="00A61397"/>
    <w:rsid w:val="00A63978"/>
    <w:rsid w:val="00A64EBD"/>
    <w:rsid w:val="00A661C2"/>
    <w:rsid w:val="00A70867"/>
    <w:rsid w:val="00A723F1"/>
    <w:rsid w:val="00A72E3E"/>
    <w:rsid w:val="00A755DD"/>
    <w:rsid w:val="00A755F4"/>
    <w:rsid w:val="00A779D0"/>
    <w:rsid w:val="00A805A4"/>
    <w:rsid w:val="00A814A6"/>
    <w:rsid w:val="00A844B8"/>
    <w:rsid w:val="00A85BAC"/>
    <w:rsid w:val="00A85CB5"/>
    <w:rsid w:val="00A867C3"/>
    <w:rsid w:val="00A912C2"/>
    <w:rsid w:val="00A915B2"/>
    <w:rsid w:val="00A92DEC"/>
    <w:rsid w:val="00A93E28"/>
    <w:rsid w:val="00A96543"/>
    <w:rsid w:val="00AA13E2"/>
    <w:rsid w:val="00AA293D"/>
    <w:rsid w:val="00AA3519"/>
    <w:rsid w:val="00AA3767"/>
    <w:rsid w:val="00AA3F92"/>
    <w:rsid w:val="00AA7F99"/>
    <w:rsid w:val="00AB0C39"/>
    <w:rsid w:val="00AB2BE6"/>
    <w:rsid w:val="00AB3864"/>
    <w:rsid w:val="00AB6035"/>
    <w:rsid w:val="00AB6592"/>
    <w:rsid w:val="00AC05DA"/>
    <w:rsid w:val="00AC0E00"/>
    <w:rsid w:val="00AC1389"/>
    <w:rsid w:val="00AC1795"/>
    <w:rsid w:val="00AC259E"/>
    <w:rsid w:val="00AC2A82"/>
    <w:rsid w:val="00AC34E4"/>
    <w:rsid w:val="00AC43B3"/>
    <w:rsid w:val="00AC4551"/>
    <w:rsid w:val="00AD5359"/>
    <w:rsid w:val="00AD5DAD"/>
    <w:rsid w:val="00AD5FF5"/>
    <w:rsid w:val="00AD633A"/>
    <w:rsid w:val="00AD6B63"/>
    <w:rsid w:val="00AD7CE6"/>
    <w:rsid w:val="00AE06EC"/>
    <w:rsid w:val="00AE1A4C"/>
    <w:rsid w:val="00AE1EF5"/>
    <w:rsid w:val="00AE62A3"/>
    <w:rsid w:val="00AF0B44"/>
    <w:rsid w:val="00AF1F9F"/>
    <w:rsid w:val="00AF2002"/>
    <w:rsid w:val="00AF28FA"/>
    <w:rsid w:val="00AF2C07"/>
    <w:rsid w:val="00AF2FD7"/>
    <w:rsid w:val="00AF408C"/>
    <w:rsid w:val="00AF4899"/>
    <w:rsid w:val="00AF713E"/>
    <w:rsid w:val="00AF753D"/>
    <w:rsid w:val="00B00839"/>
    <w:rsid w:val="00B02CE2"/>
    <w:rsid w:val="00B0642C"/>
    <w:rsid w:val="00B06F2E"/>
    <w:rsid w:val="00B07819"/>
    <w:rsid w:val="00B07DF4"/>
    <w:rsid w:val="00B10BDA"/>
    <w:rsid w:val="00B10BE4"/>
    <w:rsid w:val="00B10D78"/>
    <w:rsid w:val="00B12A49"/>
    <w:rsid w:val="00B13377"/>
    <w:rsid w:val="00B136E9"/>
    <w:rsid w:val="00B15015"/>
    <w:rsid w:val="00B15268"/>
    <w:rsid w:val="00B15E0A"/>
    <w:rsid w:val="00B171A4"/>
    <w:rsid w:val="00B17437"/>
    <w:rsid w:val="00B175D4"/>
    <w:rsid w:val="00B2099A"/>
    <w:rsid w:val="00B22D6B"/>
    <w:rsid w:val="00B2346D"/>
    <w:rsid w:val="00B257B2"/>
    <w:rsid w:val="00B257ED"/>
    <w:rsid w:val="00B25B39"/>
    <w:rsid w:val="00B25DDD"/>
    <w:rsid w:val="00B272CA"/>
    <w:rsid w:val="00B27315"/>
    <w:rsid w:val="00B279B1"/>
    <w:rsid w:val="00B27CAD"/>
    <w:rsid w:val="00B3163F"/>
    <w:rsid w:val="00B32590"/>
    <w:rsid w:val="00B32611"/>
    <w:rsid w:val="00B34BCF"/>
    <w:rsid w:val="00B35322"/>
    <w:rsid w:val="00B35636"/>
    <w:rsid w:val="00B36ACF"/>
    <w:rsid w:val="00B376A4"/>
    <w:rsid w:val="00B406ED"/>
    <w:rsid w:val="00B40DF2"/>
    <w:rsid w:val="00B4156B"/>
    <w:rsid w:val="00B41712"/>
    <w:rsid w:val="00B41CB8"/>
    <w:rsid w:val="00B42939"/>
    <w:rsid w:val="00B44F09"/>
    <w:rsid w:val="00B46906"/>
    <w:rsid w:val="00B50687"/>
    <w:rsid w:val="00B53A3E"/>
    <w:rsid w:val="00B548F4"/>
    <w:rsid w:val="00B562DD"/>
    <w:rsid w:val="00B566DF"/>
    <w:rsid w:val="00B5770B"/>
    <w:rsid w:val="00B57D98"/>
    <w:rsid w:val="00B57ECE"/>
    <w:rsid w:val="00B61358"/>
    <w:rsid w:val="00B61792"/>
    <w:rsid w:val="00B63501"/>
    <w:rsid w:val="00B63F48"/>
    <w:rsid w:val="00B651DF"/>
    <w:rsid w:val="00B670EF"/>
    <w:rsid w:val="00B6726E"/>
    <w:rsid w:val="00B72C39"/>
    <w:rsid w:val="00B736B6"/>
    <w:rsid w:val="00B81CBF"/>
    <w:rsid w:val="00B821F4"/>
    <w:rsid w:val="00B82FD2"/>
    <w:rsid w:val="00B8302F"/>
    <w:rsid w:val="00B84402"/>
    <w:rsid w:val="00B859A6"/>
    <w:rsid w:val="00B9130E"/>
    <w:rsid w:val="00B92BBB"/>
    <w:rsid w:val="00B934A9"/>
    <w:rsid w:val="00B97308"/>
    <w:rsid w:val="00B975E6"/>
    <w:rsid w:val="00B9790B"/>
    <w:rsid w:val="00BA0720"/>
    <w:rsid w:val="00BA1D95"/>
    <w:rsid w:val="00BA20C8"/>
    <w:rsid w:val="00BA21DC"/>
    <w:rsid w:val="00BA3908"/>
    <w:rsid w:val="00BA5EF8"/>
    <w:rsid w:val="00BA67EA"/>
    <w:rsid w:val="00BB08A1"/>
    <w:rsid w:val="00BB159E"/>
    <w:rsid w:val="00BB41DB"/>
    <w:rsid w:val="00BB4AF0"/>
    <w:rsid w:val="00BB6916"/>
    <w:rsid w:val="00BB72CF"/>
    <w:rsid w:val="00BB787A"/>
    <w:rsid w:val="00BC05DB"/>
    <w:rsid w:val="00BC1793"/>
    <w:rsid w:val="00BC19E5"/>
    <w:rsid w:val="00BC32C4"/>
    <w:rsid w:val="00BC5231"/>
    <w:rsid w:val="00BC5A67"/>
    <w:rsid w:val="00BC69AF"/>
    <w:rsid w:val="00BC6BBF"/>
    <w:rsid w:val="00BC6FE2"/>
    <w:rsid w:val="00BD07E7"/>
    <w:rsid w:val="00BD4E86"/>
    <w:rsid w:val="00BD6F1D"/>
    <w:rsid w:val="00BD748C"/>
    <w:rsid w:val="00BD778C"/>
    <w:rsid w:val="00BE07B4"/>
    <w:rsid w:val="00BE07EB"/>
    <w:rsid w:val="00BE29EC"/>
    <w:rsid w:val="00BE3163"/>
    <w:rsid w:val="00BE43EA"/>
    <w:rsid w:val="00BE54EA"/>
    <w:rsid w:val="00BE6574"/>
    <w:rsid w:val="00BE718B"/>
    <w:rsid w:val="00BE757E"/>
    <w:rsid w:val="00BF04DB"/>
    <w:rsid w:val="00BF2A89"/>
    <w:rsid w:val="00BF44BC"/>
    <w:rsid w:val="00BF5A78"/>
    <w:rsid w:val="00BF70CA"/>
    <w:rsid w:val="00C0113E"/>
    <w:rsid w:val="00C043A0"/>
    <w:rsid w:val="00C06203"/>
    <w:rsid w:val="00C07211"/>
    <w:rsid w:val="00C07E14"/>
    <w:rsid w:val="00C07FE3"/>
    <w:rsid w:val="00C10AD9"/>
    <w:rsid w:val="00C13082"/>
    <w:rsid w:val="00C13908"/>
    <w:rsid w:val="00C148C2"/>
    <w:rsid w:val="00C15269"/>
    <w:rsid w:val="00C1539F"/>
    <w:rsid w:val="00C16090"/>
    <w:rsid w:val="00C21682"/>
    <w:rsid w:val="00C226D0"/>
    <w:rsid w:val="00C23121"/>
    <w:rsid w:val="00C23412"/>
    <w:rsid w:val="00C23C7B"/>
    <w:rsid w:val="00C24AB1"/>
    <w:rsid w:val="00C250B1"/>
    <w:rsid w:val="00C30E87"/>
    <w:rsid w:val="00C327B0"/>
    <w:rsid w:val="00C3403D"/>
    <w:rsid w:val="00C35051"/>
    <w:rsid w:val="00C372D0"/>
    <w:rsid w:val="00C37FB4"/>
    <w:rsid w:val="00C40347"/>
    <w:rsid w:val="00C406EF"/>
    <w:rsid w:val="00C413E6"/>
    <w:rsid w:val="00C4470F"/>
    <w:rsid w:val="00C44E75"/>
    <w:rsid w:val="00C453EA"/>
    <w:rsid w:val="00C455E9"/>
    <w:rsid w:val="00C47070"/>
    <w:rsid w:val="00C51198"/>
    <w:rsid w:val="00C52B7E"/>
    <w:rsid w:val="00C53C68"/>
    <w:rsid w:val="00C545A1"/>
    <w:rsid w:val="00C55634"/>
    <w:rsid w:val="00C56670"/>
    <w:rsid w:val="00C61F71"/>
    <w:rsid w:val="00C6395A"/>
    <w:rsid w:val="00C64002"/>
    <w:rsid w:val="00C64FE4"/>
    <w:rsid w:val="00C656B0"/>
    <w:rsid w:val="00C65B09"/>
    <w:rsid w:val="00C6641D"/>
    <w:rsid w:val="00C67A91"/>
    <w:rsid w:val="00C714B7"/>
    <w:rsid w:val="00C7223C"/>
    <w:rsid w:val="00C729DE"/>
    <w:rsid w:val="00C74605"/>
    <w:rsid w:val="00C76D8E"/>
    <w:rsid w:val="00C76F69"/>
    <w:rsid w:val="00C76FDA"/>
    <w:rsid w:val="00C770EE"/>
    <w:rsid w:val="00C81C14"/>
    <w:rsid w:val="00C8218F"/>
    <w:rsid w:val="00C824CD"/>
    <w:rsid w:val="00C83FB6"/>
    <w:rsid w:val="00C854CF"/>
    <w:rsid w:val="00C857CB"/>
    <w:rsid w:val="00C87B47"/>
    <w:rsid w:val="00C87F29"/>
    <w:rsid w:val="00C91519"/>
    <w:rsid w:val="00C91C6E"/>
    <w:rsid w:val="00C94F8C"/>
    <w:rsid w:val="00C9511E"/>
    <w:rsid w:val="00C96023"/>
    <w:rsid w:val="00C96221"/>
    <w:rsid w:val="00C974CF"/>
    <w:rsid w:val="00C97B2E"/>
    <w:rsid w:val="00C97FE6"/>
    <w:rsid w:val="00CA33C9"/>
    <w:rsid w:val="00CA3C64"/>
    <w:rsid w:val="00CA4594"/>
    <w:rsid w:val="00CA59D5"/>
    <w:rsid w:val="00CA699B"/>
    <w:rsid w:val="00CA7751"/>
    <w:rsid w:val="00CA7852"/>
    <w:rsid w:val="00CA7EF8"/>
    <w:rsid w:val="00CB048D"/>
    <w:rsid w:val="00CB0533"/>
    <w:rsid w:val="00CB0EA9"/>
    <w:rsid w:val="00CB283F"/>
    <w:rsid w:val="00CB2D29"/>
    <w:rsid w:val="00CB32C7"/>
    <w:rsid w:val="00CB34F2"/>
    <w:rsid w:val="00CB4B1C"/>
    <w:rsid w:val="00CB4CAA"/>
    <w:rsid w:val="00CB4E63"/>
    <w:rsid w:val="00CB61F0"/>
    <w:rsid w:val="00CB6BDC"/>
    <w:rsid w:val="00CC0A07"/>
    <w:rsid w:val="00CC2568"/>
    <w:rsid w:val="00CC2EF4"/>
    <w:rsid w:val="00CC344D"/>
    <w:rsid w:val="00CC4A1A"/>
    <w:rsid w:val="00CC61F8"/>
    <w:rsid w:val="00CC7044"/>
    <w:rsid w:val="00CD05EF"/>
    <w:rsid w:val="00CD26CD"/>
    <w:rsid w:val="00CD40EB"/>
    <w:rsid w:val="00CD5CCA"/>
    <w:rsid w:val="00CD62FF"/>
    <w:rsid w:val="00CD7F30"/>
    <w:rsid w:val="00CE0AD9"/>
    <w:rsid w:val="00CE104A"/>
    <w:rsid w:val="00CE215F"/>
    <w:rsid w:val="00CE37CD"/>
    <w:rsid w:val="00CE7CCE"/>
    <w:rsid w:val="00CF06FC"/>
    <w:rsid w:val="00CF18B6"/>
    <w:rsid w:val="00CF2D0B"/>
    <w:rsid w:val="00CF3620"/>
    <w:rsid w:val="00CF494F"/>
    <w:rsid w:val="00CF4BC6"/>
    <w:rsid w:val="00CF661C"/>
    <w:rsid w:val="00CF6E65"/>
    <w:rsid w:val="00CF70C9"/>
    <w:rsid w:val="00CF7F54"/>
    <w:rsid w:val="00CF7FE8"/>
    <w:rsid w:val="00D01C17"/>
    <w:rsid w:val="00D028E7"/>
    <w:rsid w:val="00D04E85"/>
    <w:rsid w:val="00D0547A"/>
    <w:rsid w:val="00D05ADC"/>
    <w:rsid w:val="00D063D5"/>
    <w:rsid w:val="00D06EB7"/>
    <w:rsid w:val="00D1036C"/>
    <w:rsid w:val="00D1098C"/>
    <w:rsid w:val="00D111B3"/>
    <w:rsid w:val="00D1286F"/>
    <w:rsid w:val="00D14F8A"/>
    <w:rsid w:val="00D14FE9"/>
    <w:rsid w:val="00D15B45"/>
    <w:rsid w:val="00D16583"/>
    <w:rsid w:val="00D209EA"/>
    <w:rsid w:val="00D23AB9"/>
    <w:rsid w:val="00D23D44"/>
    <w:rsid w:val="00D24575"/>
    <w:rsid w:val="00D249EC"/>
    <w:rsid w:val="00D253FA"/>
    <w:rsid w:val="00D25905"/>
    <w:rsid w:val="00D319AD"/>
    <w:rsid w:val="00D320A6"/>
    <w:rsid w:val="00D33ECF"/>
    <w:rsid w:val="00D3489D"/>
    <w:rsid w:val="00D37129"/>
    <w:rsid w:val="00D37260"/>
    <w:rsid w:val="00D40DF3"/>
    <w:rsid w:val="00D40E14"/>
    <w:rsid w:val="00D40F02"/>
    <w:rsid w:val="00D41933"/>
    <w:rsid w:val="00D42658"/>
    <w:rsid w:val="00D4278D"/>
    <w:rsid w:val="00D43E8E"/>
    <w:rsid w:val="00D46865"/>
    <w:rsid w:val="00D501E3"/>
    <w:rsid w:val="00D50C7C"/>
    <w:rsid w:val="00D51623"/>
    <w:rsid w:val="00D5367A"/>
    <w:rsid w:val="00D541B8"/>
    <w:rsid w:val="00D552F4"/>
    <w:rsid w:val="00D56057"/>
    <w:rsid w:val="00D605BA"/>
    <w:rsid w:val="00D62060"/>
    <w:rsid w:val="00D622F9"/>
    <w:rsid w:val="00D62DA8"/>
    <w:rsid w:val="00D6358B"/>
    <w:rsid w:val="00D6432D"/>
    <w:rsid w:val="00D65FEF"/>
    <w:rsid w:val="00D66098"/>
    <w:rsid w:val="00D675B5"/>
    <w:rsid w:val="00D6767F"/>
    <w:rsid w:val="00D721A9"/>
    <w:rsid w:val="00D72920"/>
    <w:rsid w:val="00D72FEA"/>
    <w:rsid w:val="00D73CE3"/>
    <w:rsid w:val="00D754FE"/>
    <w:rsid w:val="00D762EE"/>
    <w:rsid w:val="00D80949"/>
    <w:rsid w:val="00D81BCA"/>
    <w:rsid w:val="00D8313B"/>
    <w:rsid w:val="00D831DD"/>
    <w:rsid w:val="00D86954"/>
    <w:rsid w:val="00D90745"/>
    <w:rsid w:val="00D91718"/>
    <w:rsid w:val="00D91AAB"/>
    <w:rsid w:val="00D91FDA"/>
    <w:rsid w:val="00D923B5"/>
    <w:rsid w:val="00D93B42"/>
    <w:rsid w:val="00D94166"/>
    <w:rsid w:val="00D941DF"/>
    <w:rsid w:val="00D948B3"/>
    <w:rsid w:val="00D965E7"/>
    <w:rsid w:val="00D97091"/>
    <w:rsid w:val="00D973C7"/>
    <w:rsid w:val="00D979FF"/>
    <w:rsid w:val="00DA2C22"/>
    <w:rsid w:val="00DA30D7"/>
    <w:rsid w:val="00DA509B"/>
    <w:rsid w:val="00DA5305"/>
    <w:rsid w:val="00DA5492"/>
    <w:rsid w:val="00DA5BA8"/>
    <w:rsid w:val="00DA63E7"/>
    <w:rsid w:val="00DA6B06"/>
    <w:rsid w:val="00DA7D98"/>
    <w:rsid w:val="00DB0527"/>
    <w:rsid w:val="00DB052F"/>
    <w:rsid w:val="00DB14A7"/>
    <w:rsid w:val="00DB37FC"/>
    <w:rsid w:val="00DB45A8"/>
    <w:rsid w:val="00DB56D3"/>
    <w:rsid w:val="00DB578C"/>
    <w:rsid w:val="00DB5DC2"/>
    <w:rsid w:val="00DC5135"/>
    <w:rsid w:val="00DC626C"/>
    <w:rsid w:val="00DC78DF"/>
    <w:rsid w:val="00DD18BF"/>
    <w:rsid w:val="00DD3EC2"/>
    <w:rsid w:val="00DD659A"/>
    <w:rsid w:val="00DD79FF"/>
    <w:rsid w:val="00DE061A"/>
    <w:rsid w:val="00DE0C88"/>
    <w:rsid w:val="00DE2857"/>
    <w:rsid w:val="00DE2AF7"/>
    <w:rsid w:val="00DE4836"/>
    <w:rsid w:val="00DE499B"/>
    <w:rsid w:val="00DE4AC2"/>
    <w:rsid w:val="00DE5290"/>
    <w:rsid w:val="00DE5385"/>
    <w:rsid w:val="00DE71A0"/>
    <w:rsid w:val="00DE742F"/>
    <w:rsid w:val="00DF1468"/>
    <w:rsid w:val="00DF1A2C"/>
    <w:rsid w:val="00DF1DF9"/>
    <w:rsid w:val="00DF36E4"/>
    <w:rsid w:val="00DF5776"/>
    <w:rsid w:val="00DF5A39"/>
    <w:rsid w:val="00DF6599"/>
    <w:rsid w:val="00DF7738"/>
    <w:rsid w:val="00E006F5"/>
    <w:rsid w:val="00E0122A"/>
    <w:rsid w:val="00E0164C"/>
    <w:rsid w:val="00E01BEE"/>
    <w:rsid w:val="00E0248C"/>
    <w:rsid w:val="00E03B88"/>
    <w:rsid w:val="00E05BDB"/>
    <w:rsid w:val="00E06E00"/>
    <w:rsid w:val="00E07B67"/>
    <w:rsid w:val="00E118DE"/>
    <w:rsid w:val="00E11FF7"/>
    <w:rsid w:val="00E142EC"/>
    <w:rsid w:val="00E14DDA"/>
    <w:rsid w:val="00E15B3C"/>
    <w:rsid w:val="00E175A5"/>
    <w:rsid w:val="00E208C1"/>
    <w:rsid w:val="00E20975"/>
    <w:rsid w:val="00E2298A"/>
    <w:rsid w:val="00E2430F"/>
    <w:rsid w:val="00E2464B"/>
    <w:rsid w:val="00E25833"/>
    <w:rsid w:val="00E26868"/>
    <w:rsid w:val="00E26A0D"/>
    <w:rsid w:val="00E304D7"/>
    <w:rsid w:val="00E3215B"/>
    <w:rsid w:val="00E33AEF"/>
    <w:rsid w:val="00E34254"/>
    <w:rsid w:val="00E35AE7"/>
    <w:rsid w:val="00E371AC"/>
    <w:rsid w:val="00E37E2A"/>
    <w:rsid w:val="00E40813"/>
    <w:rsid w:val="00E40B05"/>
    <w:rsid w:val="00E43334"/>
    <w:rsid w:val="00E43E97"/>
    <w:rsid w:val="00E454E3"/>
    <w:rsid w:val="00E46521"/>
    <w:rsid w:val="00E4672D"/>
    <w:rsid w:val="00E477A7"/>
    <w:rsid w:val="00E52703"/>
    <w:rsid w:val="00E553F1"/>
    <w:rsid w:val="00E568B5"/>
    <w:rsid w:val="00E56D1A"/>
    <w:rsid w:val="00E57C80"/>
    <w:rsid w:val="00E57EBA"/>
    <w:rsid w:val="00E606E7"/>
    <w:rsid w:val="00E6182B"/>
    <w:rsid w:val="00E62716"/>
    <w:rsid w:val="00E65D7C"/>
    <w:rsid w:val="00E675F8"/>
    <w:rsid w:val="00E67B53"/>
    <w:rsid w:val="00E72E89"/>
    <w:rsid w:val="00E742E9"/>
    <w:rsid w:val="00E74468"/>
    <w:rsid w:val="00E74E65"/>
    <w:rsid w:val="00E7526D"/>
    <w:rsid w:val="00E76FCA"/>
    <w:rsid w:val="00E8017C"/>
    <w:rsid w:val="00E804EE"/>
    <w:rsid w:val="00E80A2E"/>
    <w:rsid w:val="00E80D5B"/>
    <w:rsid w:val="00E830A6"/>
    <w:rsid w:val="00E83213"/>
    <w:rsid w:val="00E834B6"/>
    <w:rsid w:val="00E84342"/>
    <w:rsid w:val="00E8459A"/>
    <w:rsid w:val="00E84834"/>
    <w:rsid w:val="00E84C54"/>
    <w:rsid w:val="00E863AD"/>
    <w:rsid w:val="00E87651"/>
    <w:rsid w:val="00E87E8D"/>
    <w:rsid w:val="00E900E1"/>
    <w:rsid w:val="00E90FE4"/>
    <w:rsid w:val="00E913D6"/>
    <w:rsid w:val="00E93697"/>
    <w:rsid w:val="00E953B4"/>
    <w:rsid w:val="00E95D4D"/>
    <w:rsid w:val="00EA0A72"/>
    <w:rsid w:val="00EA25AD"/>
    <w:rsid w:val="00EB01C7"/>
    <w:rsid w:val="00EB0439"/>
    <w:rsid w:val="00EB12FB"/>
    <w:rsid w:val="00EB151D"/>
    <w:rsid w:val="00EB27B8"/>
    <w:rsid w:val="00EB2ACD"/>
    <w:rsid w:val="00EB3F66"/>
    <w:rsid w:val="00EB4A1B"/>
    <w:rsid w:val="00EB4A52"/>
    <w:rsid w:val="00EB668D"/>
    <w:rsid w:val="00EB6D7D"/>
    <w:rsid w:val="00EC0354"/>
    <w:rsid w:val="00EC3D6E"/>
    <w:rsid w:val="00EC4540"/>
    <w:rsid w:val="00EC4C2C"/>
    <w:rsid w:val="00EC667D"/>
    <w:rsid w:val="00EC6B63"/>
    <w:rsid w:val="00ED02BB"/>
    <w:rsid w:val="00ED1452"/>
    <w:rsid w:val="00ED145F"/>
    <w:rsid w:val="00ED194D"/>
    <w:rsid w:val="00ED1AB0"/>
    <w:rsid w:val="00ED1D9E"/>
    <w:rsid w:val="00ED711C"/>
    <w:rsid w:val="00ED7261"/>
    <w:rsid w:val="00ED7646"/>
    <w:rsid w:val="00EE07F0"/>
    <w:rsid w:val="00EE0C38"/>
    <w:rsid w:val="00EE47E5"/>
    <w:rsid w:val="00EE4A84"/>
    <w:rsid w:val="00EE6EF9"/>
    <w:rsid w:val="00EE7114"/>
    <w:rsid w:val="00EF1951"/>
    <w:rsid w:val="00EF3A65"/>
    <w:rsid w:val="00EF3DAD"/>
    <w:rsid w:val="00EF4505"/>
    <w:rsid w:val="00EF5869"/>
    <w:rsid w:val="00EF775A"/>
    <w:rsid w:val="00F02728"/>
    <w:rsid w:val="00F05C0D"/>
    <w:rsid w:val="00F0728A"/>
    <w:rsid w:val="00F07706"/>
    <w:rsid w:val="00F07B62"/>
    <w:rsid w:val="00F10039"/>
    <w:rsid w:val="00F113CF"/>
    <w:rsid w:val="00F115C1"/>
    <w:rsid w:val="00F1160C"/>
    <w:rsid w:val="00F14040"/>
    <w:rsid w:val="00F14AF6"/>
    <w:rsid w:val="00F15413"/>
    <w:rsid w:val="00F16EA0"/>
    <w:rsid w:val="00F172FE"/>
    <w:rsid w:val="00F2153C"/>
    <w:rsid w:val="00F24BDC"/>
    <w:rsid w:val="00F26E0B"/>
    <w:rsid w:val="00F270FB"/>
    <w:rsid w:val="00F30731"/>
    <w:rsid w:val="00F33880"/>
    <w:rsid w:val="00F339D9"/>
    <w:rsid w:val="00F33E8D"/>
    <w:rsid w:val="00F44665"/>
    <w:rsid w:val="00F44AFF"/>
    <w:rsid w:val="00F44D11"/>
    <w:rsid w:val="00F45F9A"/>
    <w:rsid w:val="00F5150C"/>
    <w:rsid w:val="00F519D1"/>
    <w:rsid w:val="00F53873"/>
    <w:rsid w:val="00F5476B"/>
    <w:rsid w:val="00F55485"/>
    <w:rsid w:val="00F57EF9"/>
    <w:rsid w:val="00F602AD"/>
    <w:rsid w:val="00F60A01"/>
    <w:rsid w:val="00F61489"/>
    <w:rsid w:val="00F61C8C"/>
    <w:rsid w:val="00F6240D"/>
    <w:rsid w:val="00F63BAF"/>
    <w:rsid w:val="00F641B5"/>
    <w:rsid w:val="00F649E9"/>
    <w:rsid w:val="00F64B76"/>
    <w:rsid w:val="00F65552"/>
    <w:rsid w:val="00F711BE"/>
    <w:rsid w:val="00F712F0"/>
    <w:rsid w:val="00F7246E"/>
    <w:rsid w:val="00F73F35"/>
    <w:rsid w:val="00F748BF"/>
    <w:rsid w:val="00F752DE"/>
    <w:rsid w:val="00F75B4D"/>
    <w:rsid w:val="00F772FC"/>
    <w:rsid w:val="00F819C2"/>
    <w:rsid w:val="00F819D6"/>
    <w:rsid w:val="00F819EE"/>
    <w:rsid w:val="00F82C19"/>
    <w:rsid w:val="00F83179"/>
    <w:rsid w:val="00F83AA1"/>
    <w:rsid w:val="00F8756F"/>
    <w:rsid w:val="00F91680"/>
    <w:rsid w:val="00F93717"/>
    <w:rsid w:val="00F9393C"/>
    <w:rsid w:val="00F943BB"/>
    <w:rsid w:val="00F97930"/>
    <w:rsid w:val="00FA0597"/>
    <w:rsid w:val="00FA425C"/>
    <w:rsid w:val="00FA44EE"/>
    <w:rsid w:val="00FA6DD4"/>
    <w:rsid w:val="00FB1042"/>
    <w:rsid w:val="00FB1B03"/>
    <w:rsid w:val="00FB238C"/>
    <w:rsid w:val="00FB27D4"/>
    <w:rsid w:val="00FB3670"/>
    <w:rsid w:val="00FB5D23"/>
    <w:rsid w:val="00FB63EB"/>
    <w:rsid w:val="00FB7BAA"/>
    <w:rsid w:val="00FC1990"/>
    <w:rsid w:val="00FC28CC"/>
    <w:rsid w:val="00FC4702"/>
    <w:rsid w:val="00FC64A9"/>
    <w:rsid w:val="00FC6671"/>
    <w:rsid w:val="00FC693A"/>
    <w:rsid w:val="00FD0FAD"/>
    <w:rsid w:val="00FD1F9A"/>
    <w:rsid w:val="00FD24AD"/>
    <w:rsid w:val="00FD24D0"/>
    <w:rsid w:val="00FD2FA1"/>
    <w:rsid w:val="00FD47D0"/>
    <w:rsid w:val="00FD5827"/>
    <w:rsid w:val="00FD6533"/>
    <w:rsid w:val="00FD6AA2"/>
    <w:rsid w:val="00FD7685"/>
    <w:rsid w:val="00FE233E"/>
    <w:rsid w:val="00FE34FA"/>
    <w:rsid w:val="00FE3C15"/>
    <w:rsid w:val="00FE3F98"/>
    <w:rsid w:val="00FE5006"/>
    <w:rsid w:val="00FE7443"/>
    <w:rsid w:val="00FE7788"/>
    <w:rsid w:val="00FE7F57"/>
    <w:rsid w:val="00FF025A"/>
    <w:rsid w:val="00FF0AFC"/>
    <w:rsid w:val="00FF13E4"/>
    <w:rsid w:val="00FF1E41"/>
    <w:rsid w:val="00FF27F4"/>
    <w:rsid w:val="00FF44AE"/>
    <w:rsid w:val="00FF49EF"/>
    <w:rsid w:val="00FF4D82"/>
    <w:rsid w:val="00FF57AB"/>
    <w:rsid w:val="00FF61E9"/>
    <w:rsid w:val="00FF77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5FBF4D"/>
  <w15:chartTrackingRefBased/>
  <w15:docId w15:val="{0CAC5D69-83BF-4BC9-A854-C6679677E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 new roman" w:eastAsiaTheme="minorEastAsia" w:hAnsi="Time new roman" w:cstheme="minorBidi"/>
        <w:sz w:val="26"/>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56E"/>
  </w:style>
  <w:style w:type="paragraph" w:styleId="Heading1">
    <w:name w:val="heading 1"/>
    <w:basedOn w:val="Normal"/>
    <w:next w:val="Normal"/>
    <w:link w:val="Heading1Char"/>
    <w:uiPriority w:val="9"/>
    <w:qFormat/>
    <w:rsid w:val="00AF713E"/>
    <w:pPr>
      <w:keepNext/>
      <w:keepLines/>
      <w:numPr>
        <w:numId w:val="1"/>
      </w:numPr>
      <w:spacing w:before="120" w:after="120" w:line="36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nhideWhenUsed/>
    <w:qFormat/>
    <w:rsid w:val="00655D64"/>
    <w:pPr>
      <w:keepNext/>
      <w:keepLines/>
      <w:numPr>
        <w:ilvl w:val="1"/>
        <w:numId w:val="1"/>
      </w:numPr>
      <w:spacing w:before="120" w:after="120" w:line="36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2949C3"/>
    <w:pPr>
      <w:keepNext/>
      <w:keepLines/>
      <w:numPr>
        <w:ilvl w:val="2"/>
        <w:numId w:val="1"/>
      </w:numPr>
      <w:spacing w:before="120" w:after="120" w:line="360" w:lineRule="auto"/>
      <w:outlineLvl w:val="2"/>
    </w:pPr>
    <w:rPr>
      <w:rFonts w:ascii="Times New Roman" w:eastAsiaTheme="majorEastAsia" w:hAnsi="Times New Roman" w:cstheme="majorBidi"/>
      <w:b/>
      <w:color w:val="000000" w:themeColor="text1"/>
      <w:szCs w:val="24"/>
    </w:rPr>
  </w:style>
  <w:style w:type="paragraph" w:styleId="Heading4">
    <w:name w:val="heading 4"/>
    <w:basedOn w:val="Normal"/>
    <w:next w:val="Normal"/>
    <w:link w:val="Heading4Char"/>
    <w:uiPriority w:val="9"/>
    <w:unhideWhenUsed/>
    <w:qFormat/>
    <w:rsid w:val="002949C3"/>
    <w:pPr>
      <w:keepNext/>
      <w:keepLines/>
      <w:numPr>
        <w:ilvl w:val="3"/>
        <w:numId w:val="1"/>
      </w:numPr>
      <w:spacing w:before="120" w:after="120" w:line="360" w:lineRule="auto"/>
      <w:outlineLvl w:val="3"/>
    </w:pPr>
    <w:rPr>
      <w:rFonts w:ascii="Times New Roman" w:eastAsiaTheme="majorEastAsia" w:hAnsi="Times New Roman" w:cstheme="majorBidi"/>
      <w:i/>
      <w:iCs/>
      <w:color w:val="000000" w:themeColor="text1"/>
    </w:rPr>
  </w:style>
  <w:style w:type="paragraph" w:styleId="Heading5">
    <w:name w:val="heading 5"/>
    <w:basedOn w:val="Normal"/>
    <w:next w:val="Normal"/>
    <w:link w:val="Heading5Char"/>
    <w:uiPriority w:val="9"/>
    <w:unhideWhenUsed/>
    <w:qFormat/>
    <w:rsid w:val="00655D6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655D6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55D6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55D6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655D6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713E"/>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rsid w:val="00655D64"/>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949C3"/>
    <w:rPr>
      <w:rFonts w:ascii="Times New Roman" w:eastAsiaTheme="majorEastAsia" w:hAnsi="Times New Roman" w:cstheme="majorBidi"/>
      <w:b/>
      <w:color w:val="000000" w:themeColor="text1"/>
      <w:szCs w:val="24"/>
    </w:rPr>
  </w:style>
  <w:style w:type="character" w:customStyle="1" w:styleId="Heading4Char">
    <w:name w:val="Heading 4 Char"/>
    <w:basedOn w:val="DefaultParagraphFont"/>
    <w:link w:val="Heading4"/>
    <w:uiPriority w:val="9"/>
    <w:rsid w:val="002949C3"/>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rsid w:val="00655D6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655D6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655D6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55D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655D64"/>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59"/>
    <w:rsid w:val="002949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51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511E"/>
  </w:style>
  <w:style w:type="paragraph" w:styleId="Footer">
    <w:name w:val="footer"/>
    <w:basedOn w:val="Normal"/>
    <w:link w:val="FooterChar"/>
    <w:uiPriority w:val="99"/>
    <w:unhideWhenUsed/>
    <w:qFormat/>
    <w:rsid w:val="00C951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511E"/>
  </w:style>
  <w:style w:type="character" w:styleId="Hyperlink">
    <w:name w:val="Hyperlink"/>
    <w:basedOn w:val="DefaultParagraphFont"/>
    <w:uiPriority w:val="99"/>
    <w:unhideWhenUsed/>
    <w:rsid w:val="008674E4"/>
    <w:rPr>
      <w:color w:val="0563C1" w:themeColor="hyperlink"/>
      <w:u w:val="single"/>
    </w:rPr>
  </w:style>
  <w:style w:type="paragraph" w:styleId="TOC1">
    <w:name w:val="toc 1"/>
    <w:basedOn w:val="Normal"/>
    <w:next w:val="Normal"/>
    <w:autoRedefine/>
    <w:uiPriority w:val="39"/>
    <w:unhideWhenUsed/>
    <w:rsid w:val="00B41CB8"/>
    <w:pPr>
      <w:spacing w:before="120" w:after="120" w:line="360" w:lineRule="auto"/>
    </w:pPr>
    <w:rPr>
      <w:b/>
    </w:rPr>
  </w:style>
  <w:style w:type="paragraph" w:styleId="TOC2">
    <w:name w:val="toc 2"/>
    <w:basedOn w:val="Normal"/>
    <w:next w:val="Normal"/>
    <w:autoRedefine/>
    <w:uiPriority w:val="39"/>
    <w:unhideWhenUsed/>
    <w:rsid w:val="008674E4"/>
    <w:pPr>
      <w:spacing w:before="120" w:after="120" w:line="360" w:lineRule="auto"/>
      <w:ind w:left="261"/>
    </w:pPr>
  </w:style>
  <w:style w:type="paragraph" w:styleId="TOC3">
    <w:name w:val="toc 3"/>
    <w:basedOn w:val="Normal"/>
    <w:next w:val="Normal"/>
    <w:autoRedefine/>
    <w:uiPriority w:val="39"/>
    <w:unhideWhenUsed/>
    <w:rsid w:val="008674E4"/>
    <w:pPr>
      <w:spacing w:before="120" w:after="120" w:line="360" w:lineRule="auto"/>
      <w:ind w:left="522"/>
    </w:pPr>
  </w:style>
  <w:style w:type="paragraph" w:styleId="TOC4">
    <w:name w:val="toc 4"/>
    <w:basedOn w:val="Normal"/>
    <w:next w:val="Normal"/>
    <w:autoRedefine/>
    <w:uiPriority w:val="39"/>
    <w:unhideWhenUsed/>
    <w:rsid w:val="00B41CB8"/>
    <w:pPr>
      <w:spacing w:before="120" w:after="120" w:line="360" w:lineRule="auto"/>
      <w:ind w:left="782"/>
    </w:pPr>
    <w:rPr>
      <w:i/>
    </w:rPr>
  </w:style>
  <w:style w:type="paragraph" w:customStyle="1" w:styleId="NoiDung">
    <w:name w:val="NoiDung"/>
    <w:basedOn w:val="Normal"/>
    <w:rsid w:val="00FB3670"/>
    <w:pPr>
      <w:spacing w:before="120" w:after="120" w:line="360" w:lineRule="auto"/>
      <w:ind w:firstLine="720"/>
      <w:jc w:val="both"/>
    </w:pPr>
  </w:style>
  <w:style w:type="paragraph" w:customStyle="1" w:styleId="code">
    <w:name w:val="code"/>
    <w:basedOn w:val="NoiDung"/>
    <w:link w:val="codeChar"/>
    <w:rsid w:val="00364F8C"/>
    <w:pPr>
      <w:pBdr>
        <w:top w:val="dashed" w:sz="4" w:space="1" w:color="auto"/>
        <w:left w:val="dashed" w:sz="4" w:space="4" w:color="auto"/>
        <w:bottom w:val="dashed" w:sz="4" w:space="1" w:color="auto"/>
        <w:right w:val="dashed" w:sz="4" w:space="4" w:color="auto"/>
      </w:pBdr>
    </w:pPr>
    <w:rPr>
      <w:rFonts w:ascii="Consolas" w:hAnsi="Consolas"/>
    </w:rPr>
  </w:style>
  <w:style w:type="paragraph" w:customStyle="1" w:styleId="syntax">
    <w:name w:val="syntax"/>
    <w:basedOn w:val="code"/>
    <w:qFormat/>
    <w:rsid w:val="00364F8C"/>
    <w:pPr>
      <w:pBdr>
        <w:top w:val="single" w:sz="4" w:space="1" w:color="auto"/>
        <w:left w:val="single" w:sz="4" w:space="4" w:color="auto"/>
        <w:bottom w:val="single" w:sz="4" w:space="1" w:color="auto"/>
        <w:right w:val="single" w:sz="4" w:space="4" w:color="auto"/>
      </w:pBdr>
    </w:pPr>
    <w:rPr>
      <w:rFonts w:ascii="Times New Roman" w:hAnsi="Times New Roman"/>
    </w:rPr>
  </w:style>
  <w:style w:type="table" w:customStyle="1" w:styleId="myTable">
    <w:name w:val="myTable"/>
    <w:basedOn w:val="TableNormal"/>
    <w:uiPriority w:val="99"/>
    <w:qFormat/>
    <w:rsid w:val="004C4A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bottom w:w="85" w:type="dxa"/>
      </w:tblCellMar>
    </w:tblPr>
    <w:trPr>
      <w:tblHeader/>
    </w:trPr>
    <w:tcPr>
      <w:tcMar>
        <w:top w:w="85" w:type="dxa"/>
        <w:bottom w:w="85" w:type="dxa"/>
      </w:tcMar>
      <w:vAlign w:val="center"/>
    </w:tcPr>
    <w:tblStylePr w:type="firstRow">
      <w:pPr>
        <w:jc w:val="center"/>
      </w:pPr>
      <w:rPr>
        <w:i/>
      </w:rPr>
    </w:tblStylePr>
    <w:tblStylePr w:type="firstCol">
      <w:pPr>
        <w:jc w:val="center"/>
      </w:pPr>
      <w:rPr>
        <w:i/>
      </w:rPr>
    </w:tblStylePr>
  </w:style>
  <w:style w:type="paragraph" w:styleId="Caption">
    <w:name w:val="caption"/>
    <w:basedOn w:val="Normal"/>
    <w:next w:val="Normal"/>
    <w:uiPriority w:val="35"/>
    <w:unhideWhenUsed/>
    <w:qFormat/>
    <w:rsid w:val="00667FB8"/>
    <w:pPr>
      <w:spacing w:after="120" w:line="240" w:lineRule="auto"/>
      <w:jc w:val="center"/>
    </w:pPr>
    <w:rPr>
      <w:rFonts w:ascii="Times New Roman" w:hAnsi="Times New Roman"/>
      <w:iCs/>
      <w:color w:val="000000" w:themeColor="text1"/>
      <w:szCs w:val="18"/>
    </w:rPr>
  </w:style>
  <w:style w:type="paragraph" w:styleId="Bibliography">
    <w:name w:val="Bibliography"/>
    <w:basedOn w:val="Normal"/>
    <w:next w:val="Normal"/>
    <w:uiPriority w:val="37"/>
    <w:unhideWhenUsed/>
    <w:rsid w:val="007249CE"/>
    <w:pPr>
      <w:tabs>
        <w:tab w:val="left" w:pos="384"/>
      </w:tabs>
      <w:spacing w:after="0" w:line="240" w:lineRule="auto"/>
      <w:ind w:left="384" w:hanging="384"/>
    </w:pPr>
  </w:style>
  <w:style w:type="paragraph" w:styleId="TableofFigures">
    <w:name w:val="table of figures"/>
    <w:basedOn w:val="Normal"/>
    <w:next w:val="Normal"/>
    <w:uiPriority w:val="99"/>
    <w:unhideWhenUsed/>
    <w:rsid w:val="00CF7F54"/>
    <w:pPr>
      <w:spacing w:before="120" w:after="120" w:line="360" w:lineRule="auto"/>
    </w:pPr>
  </w:style>
  <w:style w:type="paragraph" w:customStyle="1" w:styleId="nd">
    <w:name w:val="nd"/>
    <w:basedOn w:val="BodyText"/>
    <w:link w:val="ndChar"/>
    <w:rsid w:val="001860CF"/>
    <w:pPr>
      <w:spacing w:before="120" w:line="360" w:lineRule="auto"/>
      <w:ind w:firstLine="851"/>
      <w:jc w:val="both"/>
    </w:pPr>
    <w:rPr>
      <w:rFonts w:ascii="Times New Roman" w:eastAsia="Times New Roman" w:hAnsi="Times New Roman" w:cs="Times New Roman"/>
      <w:szCs w:val="24"/>
      <w:lang w:eastAsia="en-US"/>
    </w:rPr>
  </w:style>
  <w:style w:type="character" w:customStyle="1" w:styleId="ndChar">
    <w:name w:val="nd Char"/>
    <w:link w:val="nd"/>
    <w:rsid w:val="001860CF"/>
    <w:rPr>
      <w:rFonts w:ascii="Times New Roman" w:eastAsia="Times New Roman" w:hAnsi="Times New Roman" w:cs="Times New Roman"/>
      <w:szCs w:val="24"/>
      <w:lang w:eastAsia="en-US"/>
    </w:rPr>
  </w:style>
  <w:style w:type="paragraph" w:styleId="BodyText">
    <w:name w:val="Body Text"/>
    <w:basedOn w:val="Normal"/>
    <w:link w:val="BodyTextChar"/>
    <w:uiPriority w:val="99"/>
    <w:semiHidden/>
    <w:unhideWhenUsed/>
    <w:rsid w:val="001860CF"/>
    <w:pPr>
      <w:spacing w:after="120"/>
    </w:pPr>
  </w:style>
  <w:style w:type="character" w:customStyle="1" w:styleId="BodyTextChar">
    <w:name w:val="Body Text Char"/>
    <w:basedOn w:val="DefaultParagraphFont"/>
    <w:link w:val="BodyText"/>
    <w:uiPriority w:val="99"/>
    <w:semiHidden/>
    <w:rsid w:val="001860CF"/>
  </w:style>
  <w:style w:type="paragraph" w:customStyle="1" w:styleId="noidung0">
    <w:name w:val="noidung"/>
    <w:basedOn w:val="Normal"/>
    <w:link w:val="noidungChar"/>
    <w:rsid w:val="001860CF"/>
    <w:pPr>
      <w:spacing w:after="0" w:line="360" w:lineRule="auto"/>
      <w:ind w:firstLine="567"/>
      <w:jc w:val="both"/>
    </w:pPr>
    <w:rPr>
      <w:rFonts w:ascii="Times New Roman" w:eastAsia="Times New Roman" w:hAnsi="Times New Roman" w:cs="Times New Roman"/>
      <w:szCs w:val="26"/>
      <w:lang w:eastAsia="en-US"/>
    </w:rPr>
  </w:style>
  <w:style w:type="character" w:customStyle="1" w:styleId="noidungChar">
    <w:name w:val="noidung Char"/>
    <w:link w:val="noidung0"/>
    <w:rsid w:val="001860CF"/>
    <w:rPr>
      <w:rFonts w:ascii="Times New Roman" w:eastAsia="Times New Roman" w:hAnsi="Times New Roman" w:cs="Times New Roman"/>
      <w:szCs w:val="26"/>
      <w:lang w:eastAsia="en-US"/>
    </w:rPr>
  </w:style>
  <w:style w:type="paragraph" w:customStyle="1" w:styleId="ND0">
    <w:name w:val="ND"/>
    <w:basedOn w:val="Normal"/>
    <w:link w:val="NDChar0"/>
    <w:qFormat/>
    <w:rsid w:val="00154043"/>
    <w:pPr>
      <w:tabs>
        <w:tab w:val="left" w:pos="360"/>
      </w:tabs>
      <w:spacing w:before="120" w:after="120" w:line="360" w:lineRule="auto"/>
      <w:ind w:firstLine="851"/>
      <w:jc w:val="both"/>
    </w:pPr>
    <w:rPr>
      <w:rFonts w:ascii="Times New Roman" w:eastAsia="Times New Roman" w:hAnsi="Times New Roman" w:cs="Times New Roman"/>
      <w:szCs w:val="26"/>
      <w:lang w:eastAsia="en-US"/>
    </w:rPr>
  </w:style>
  <w:style w:type="character" w:customStyle="1" w:styleId="NDChar0">
    <w:name w:val="ND Char"/>
    <w:link w:val="ND0"/>
    <w:rsid w:val="00154043"/>
    <w:rPr>
      <w:rFonts w:ascii="Times New Roman" w:eastAsia="Times New Roman" w:hAnsi="Times New Roman" w:cs="Times New Roman"/>
      <w:szCs w:val="26"/>
      <w:lang w:eastAsia="en-US"/>
    </w:rPr>
  </w:style>
  <w:style w:type="paragraph" w:styleId="BodyTextIndent">
    <w:name w:val="Body Text Indent"/>
    <w:basedOn w:val="Normal"/>
    <w:link w:val="BodyTextIndentChar"/>
    <w:rsid w:val="005C2820"/>
    <w:pPr>
      <w:spacing w:after="0" w:line="240" w:lineRule="auto"/>
      <w:ind w:firstLine="720"/>
    </w:pPr>
    <w:rPr>
      <w:rFonts w:ascii="Times New Roman" w:eastAsia="Times New Roman" w:hAnsi="Times New Roman" w:cs="Times New Roman"/>
      <w:sz w:val="24"/>
      <w:szCs w:val="24"/>
      <w:lang w:eastAsia="en-US"/>
    </w:rPr>
  </w:style>
  <w:style w:type="character" w:customStyle="1" w:styleId="BodyTextIndentChar">
    <w:name w:val="Body Text Indent Char"/>
    <w:basedOn w:val="DefaultParagraphFont"/>
    <w:link w:val="BodyTextIndent"/>
    <w:rsid w:val="005C2820"/>
    <w:rPr>
      <w:rFonts w:ascii="Times New Roman" w:eastAsia="Times New Roman" w:hAnsi="Times New Roman" w:cs="Times New Roman"/>
      <w:sz w:val="24"/>
      <w:szCs w:val="24"/>
      <w:lang w:eastAsia="en-US"/>
    </w:rPr>
  </w:style>
  <w:style w:type="character" w:styleId="PageNumber">
    <w:name w:val="page number"/>
    <w:basedOn w:val="DefaultParagraphFont"/>
    <w:rsid w:val="005C2820"/>
  </w:style>
  <w:style w:type="paragraph" w:styleId="ListParagraph">
    <w:name w:val="List Paragraph"/>
    <w:basedOn w:val="Normal"/>
    <w:link w:val="ListParagraphChar"/>
    <w:uiPriority w:val="1"/>
    <w:qFormat/>
    <w:rsid w:val="00CD62FF"/>
    <w:pPr>
      <w:spacing w:before="120" w:after="120" w:line="360" w:lineRule="auto"/>
      <w:ind w:left="720"/>
      <w:contextualSpacing/>
      <w:jc w:val="center"/>
    </w:pPr>
    <w:rPr>
      <w:rFonts w:ascii="Times New Roman" w:eastAsia="Times New Roman" w:hAnsi="Times New Roman" w:cs="Times New Roman"/>
      <w:b/>
      <w:sz w:val="28"/>
      <w:szCs w:val="24"/>
      <w:lang w:eastAsia="en-US"/>
    </w:rPr>
  </w:style>
  <w:style w:type="paragraph" w:styleId="DocumentMap">
    <w:name w:val="Document Map"/>
    <w:basedOn w:val="Normal"/>
    <w:link w:val="DocumentMapChar"/>
    <w:uiPriority w:val="99"/>
    <w:semiHidden/>
    <w:unhideWhenUsed/>
    <w:rsid w:val="005C2820"/>
    <w:pPr>
      <w:spacing w:after="0" w:line="240" w:lineRule="auto"/>
    </w:pPr>
    <w:rPr>
      <w:rFonts w:ascii="Tahoma" w:eastAsia="Times New Roman" w:hAnsi="Tahoma" w:cs="Tahoma"/>
      <w:sz w:val="16"/>
      <w:szCs w:val="16"/>
      <w:lang w:eastAsia="en-US"/>
    </w:rPr>
  </w:style>
  <w:style w:type="character" w:customStyle="1" w:styleId="DocumentMapChar">
    <w:name w:val="Document Map Char"/>
    <w:basedOn w:val="DefaultParagraphFont"/>
    <w:link w:val="DocumentMap"/>
    <w:uiPriority w:val="99"/>
    <w:semiHidden/>
    <w:rsid w:val="005C2820"/>
    <w:rPr>
      <w:rFonts w:ascii="Tahoma" w:eastAsia="Times New Roman" w:hAnsi="Tahoma" w:cs="Tahoma"/>
      <w:sz w:val="16"/>
      <w:szCs w:val="16"/>
      <w:lang w:eastAsia="en-US"/>
    </w:rPr>
  </w:style>
  <w:style w:type="paragraph" w:styleId="BalloonText">
    <w:name w:val="Balloon Text"/>
    <w:basedOn w:val="Normal"/>
    <w:link w:val="BalloonTextChar"/>
    <w:uiPriority w:val="99"/>
    <w:semiHidden/>
    <w:unhideWhenUsed/>
    <w:rsid w:val="005C2820"/>
    <w:pPr>
      <w:spacing w:after="0" w:line="240" w:lineRule="auto"/>
    </w:pPr>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semiHidden/>
    <w:rsid w:val="005C2820"/>
    <w:rPr>
      <w:rFonts w:ascii="Tahoma" w:eastAsia="Times New Roman" w:hAnsi="Tahoma" w:cs="Tahoma"/>
      <w:sz w:val="16"/>
      <w:szCs w:val="16"/>
      <w:lang w:eastAsia="en-US"/>
    </w:rPr>
  </w:style>
  <w:style w:type="character" w:customStyle="1" w:styleId="tagcolor">
    <w:name w:val="tagcolor"/>
    <w:rsid w:val="005C2820"/>
  </w:style>
  <w:style w:type="character" w:customStyle="1" w:styleId="attributecolor">
    <w:name w:val="attributecolor"/>
    <w:rsid w:val="005C2820"/>
  </w:style>
  <w:style w:type="character" w:customStyle="1" w:styleId="attributevaluecolor">
    <w:name w:val="attributevaluecolor"/>
    <w:rsid w:val="005C2820"/>
  </w:style>
  <w:style w:type="character" w:styleId="Strong">
    <w:name w:val="Strong"/>
    <w:uiPriority w:val="22"/>
    <w:qFormat/>
    <w:rsid w:val="005C2820"/>
    <w:rPr>
      <w:b/>
      <w:bCs/>
    </w:rPr>
  </w:style>
  <w:style w:type="paragraph" w:styleId="NormalWeb">
    <w:name w:val="Normal (Web)"/>
    <w:basedOn w:val="Normal"/>
    <w:uiPriority w:val="99"/>
    <w:unhideWhenUsed/>
    <w:rsid w:val="005C2820"/>
    <w:pPr>
      <w:spacing w:before="100" w:beforeAutospacing="1" w:after="100" w:afterAutospacing="1" w:line="240" w:lineRule="auto"/>
    </w:pPr>
    <w:rPr>
      <w:rFonts w:ascii="Times New Roman" w:eastAsia="Times New Roman" w:hAnsi="Times New Roman" w:cs="Times New Roman"/>
      <w:sz w:val="24"/>
      <w:szCs w:val="24"/>
      <w:lang w:val="vi-VN" w:eastAsia="vi-VN"/>
    </w:rPr>
  </w:style>
  <w:style w:type="paragraph" w:customStyle="1" w:styleId="TieuDe">
    <w:name w:val="TieuDe"/>
    <w:basedOn w:val="Heading1"/>
    <w:qFormat/>
    <w:rsid w:val="00FB3670"/>
    <w:pPr>
      <w:keepLines w:val="0"/>
      <w:numPr>
        <w:numId w:val="0"/>
      </w:numPr>
      <w:spacing w:before="240"/>
    </w:pPr>
    <w:rPr>
      <w:rFonts w:eastAsia="Times New Roman" w:cs="Times New Roman"/>
      <w:color w:val="auto"/>
      <w:szCs w:val="24"/>
      <w:lang w:eastAsia="en-US"/>
    </w:rPr>
  </w:style>
  <w:style w:type="paragraph" w:styleId="z-TopofForm">
    <w:name w:val="HTML Top of Form"/>
    <w:basedOn w:val="Normal"/>
    <w:next w:val="Normal"/>
    <w:link w:val="z-TopofFormChar"/>
    <w:hidden/>
    <w:uiPriority w:val="99"/>
    <w:semiHidden/>
    <w:unhideWhenUsed/>
    <w:rsid w:val="005C2820"/>
    <w:pPr>
      <w:pBdr>
        <w:bottom w:val="single" w:sz="6" w:space="1" w:color="auto"/>
      </w:pBdr>
      <w:spacing w:after="0" w:line="240" w:lineRule="auto"/>
      <w:jc w:val="center"/>
    </w:pPr>
    <w:rPr>
      <w:rFonts w:ascii="Arial" w:eastAsia="Times New Roman" w:hAnsi="Arial" w:cs="Arial"/>
      <w:vanish/>
      <w:sz w:val="16"/>
      <w:szCs w:val="16"/>
      <w:lang w:val="vi-VN" w:eastAsia="vi-VN"/>
    </w:rPr>
  </w:style>
  <w:style w:type="character" w:customStyle="1" w:styleId="z-TopofFormChar">
    <w:name w:val="z-Top of Form Char"/>
    <w:basedOn w:val="DefaultParagraphFont"/>
    <w:link w:val="z-TopofForm"/>
    <w:uiPriority w:val="99"/>
    <w:semiHidden/>
    <w:rsid w:val="005C2820"/>
    <w:rPr>
      <w:rFonts w:ascii="Arial" w:eastAsia="Times New Roman" w:hAnsi="Arial" w:cs="Arial"/>
      <w:vanish/>
      <w:sz w:val="16"/>
      <w:szCs w:val="16"/>
      <w:lang w:val="vi-VN" w:eastAsia="vi-VN"/>
    </w:rPr>
  </w:style>
  <w:style w:type="paragraph" w:styleId="NoSpacing">
    <w:name w:val="No Spacing"/>
    <w:uiPriority w:val="1"/>
    <w:qFormat/>
    <w:rsid w:val="005C2820"/>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5C2820"/>
    <w:pPr>
      <w:spacing w:before="240" w:after="60" w:line="240" w:lineRule="auto"/>
      <w:jc w:val="center"/>
      <w:outlineLvl w:val="0"/>
    </w:pPr>
    <w:rPr>
      <w:rFonts w:ascii="Times New Roman" w:eastAsia="Times New Roman" w:hAnsi="Times New Roman" w:cs="Times New Roman"/>
      <w:b/>
      <w:bCs/>
      <w:kern w:val="28"/>
      <w:sz w:val="32"/>
      <w:szCs w:val="32"/>
      <w:lang w:eastAsia="en-US"/>
    </w:rPr>
  </w:style>
  <w:style w:type="character" w:customStyle="1" w:styleId="TitleChar">
    <w:name w:val="Title Char"/>
    <w:basedOn w:val="DefaultParagraphFont"/>
    <w:link w:val="Title"/>
    <w:uiPriority w:val="10"/>
    <w:rsid w:val="005C2820"/>
    <w:rPr>
      <w:rFonts w:ascii="Times New Roman" w:eastAsia="Times New Roman" w:hAnsi="Times New Roman" w:cs="Times New Roman"/>
      <w:b/>
      <w:bCs/>
      <w:kern w:val="28"/>
      <w:sz w:val="32"/>
      <w:szCs w:val="32"/>
      <w:lang w:eastAsia="en-US"/>
    </w:rPr>
  </w:style>
  <w:style w:type="paragraph" w:customStyle="1" w:styleId="ieee">
    <w:name w:val="ieee"/>
    <w:basedOn w:val="Title"/>
    <w:rsid w:val="005C2820"/>
    <w:pPr>
      <w:numPr>
        <w:numId w:val="2"/>
      </w:numPr>
      <w:spacing w:before="120" w:after="0"/>
      <w:jc w:val="left"/>
    </w:pPr>
    <w:rPr>
      <w:b w:val="0"/>
      <w:sz w:val="26"/>
      <w:szCs w:val="26"/>
    </w:rPr>
  </w:style>
  <w:style w:type="character" w:customStyle="1" w:styleId="colorh1">
    <w:name w:val="color_h1"/>
    <w:rsid w:val="005C2820"/>
  </w:style>
  <w:style w:type="character" w:styleId="HTMLCode">
    <w:name w:val="HTML Code"/>
    <w:uiPriority w:val="99"/>
    <w:semiHidden/>
    <w:unhideWhenUsed/>
    <w:rsid w:val="005C2820"/>
    <w:rPr>
      <w:rFonts w:ascii="Courier New" w:eastAsia="Times New Roman" w:hAnsi="Courier New" w:cs="Courier New"/>
      <w:sz w:val="20"/>
      <w:szCs w:val="20"/>
    </w:rPr>
  </w:style>
  <w:style w:type="character" w:customStyle="1" w:styleId="phptagcolor">
    <w:name w:val="phptagcolor"/>
    <w:rsid w:val="005C2820"/>
  </w:style>
  <w:style w:type="character" w:customStyle="1" w:styleId="phpkeywordcolor">
    <w:name w:val="phpkeywordcolor"/>
    <w:rsid w:val="005C2820"/>
  </w:style>
  <w:style w:type="character" w:customStyle="1" w:styleId="phpstringcolor">
    <w:name w:val="phpstringcolor"/>
    <w:rsid w:val="005C2820"/>
  </w:style>
  <w:style w:type="character" w:customStyle="1" w:styleId="commentcolor">
    <w:name w:val="commentcolor"/>
    <w:rsid w:val="005C2820"/>
  </w:style>
  <w:style w:type="paragraph" w:customStyle="1" w:styleId="MaNguon">
    <w:name w:val="MaNguon"/>
    <w:basedOn w:val="Normal"/>
    <w:qFormat/>
    <w:rsid w:val="00DD659A"/>
    <w:pPr>
      <w:pBdr>
        <w:top w:val="dashed" w:sz="4" w:space="1" w:color="auto"/>
        <w:left w:val="dashed" w:sz="4" w:space="4" w:color="auto"/>
        <w:bottom w:val="dashed" w:sz="4" w:space="1" w:color="auto"/>
        <w:right w:val="dashed" w:sz="4" w:space="4" w:color="auto"/>
      </w:pBdr>
      <w:spacing w:before="120" w:after="0" w:line="240" w:lineRule="auto"/>
    </w:pPr>
    <w:rPr>
      <w:rFonts w:ascii="Consolas" w:eastAsia="Times New Roman" w:hAnsi="Consolas" w:cs="Times New Roman"/>
      <w:szCs w:val="26"/>
      <w:lang w:eastAsia="en-US"/>
    </w:rPr>
  </w:style>
  <w:style w:type="character" w:customStyle="1" w:styleId="codeChar">
    <w:name w:val="code Char"/>
    <w:link w:val="code"/>
    <w:rsid w:val="005C2820"/>
    <w:rPr>
      <w:rFonts w:ascii="Consolas" w:hAnsi="Consolas"/>
    </w:rPr>
  </w:style>
  <w:style w:type="character" w:customStyle="1" w:styleId="phpglobalcolor">
    <w:name w:val="phpglobalcolor"/>
    <w:rsid w:val="005C2820"/>
  </w:style>
  <w:style w:type="character" w:customStyle="1" w:styleId="phpnumbercolor">
    <w:name w:val="phpnumbercolor"/>
    <w:rsid w:val="005C2820"/>
  </w:style>
  <w:style w:type="character" w:customStyle="1" w:styleId="phpcolor">
    <w:name w:val="phpcolor"/>
    <w:rsid w:val="005C2820"/>
  </w:style>
  <w:style w:type="character" w:customStyle="1" w:styleId="tagnamecolor">
    <w:name w:val="tagnamecolor"/>
    <w:rsid w:val="005C2820"/>
  </w:style>
  <w:style w:type="character" w:customStyle="1" w:styleId="sqlkeywordcolor">
    <w:name w:val="sqlkeywordcolor"/>
    <w:rsid w:val="005C2820"/>
  </w:style>
  <w:style w:type="character" w:styleId="Emphasis">
    <w:name w:val="Emphasis"/>
    <w:uiPriority w:val="20"/>
    <w:qFormat/>
    <w:rsid w:val="005C2820"/>
    <w:rPr>
      <w:i/>
      <w:iCs/>
    </w:rPr>
  </w:style>
  <w:style w:type="character" w:customStyle="1" w:styleId="sqlcolor">
    <w:name w:val="sqlcolor"/>
    <w:rsid w:val="005C2820"/>
  </w:style>
  <w:style w:type="character" w:customStyle="1" w:styleId="sqlnumbercolor">
    <w:name w:val="sqlnumbercolor"/>
    <w:rsid w:val="005C2820"/>
  </w:style>
  <w:style w:type="paragraph" w:styleId="TOCHeading">
    <w:name w:val="TOC Heading"/>
    <w:basedOn w:val="Heading1"/>
    <w:next w:val="Normal"/>
    <w:uiPriority w:val="39"/>
    <w:unhideWhenUsed/>
    <w:qFormat/>
    <w:rsid w:val="005C2820"/>
    <w:pPr>
      <w:numPr>
        <w:numId w:val="0"/>
      </w:numPr>
      <w:spacing w:before="480" w:after="0" w:line="276" w:lineRule="auto"/>
      <w:jc w:val="left"/>
      <w:outlineLvl w:val="9"/>
    </w:pPr>
    <w:rPr>
      <w:rFonts w:ascii="Cambria" w:eastAsia="MS Gothic" w:hAnsi="Cambria" w:cs="Times New Roman"/>
      <w:bCs/>
      <w:color w:val="365F91"/>
      <w:szCs w:val="28"/>
      <w:lang w:eastAsia="ja-JP"/>
    </w:rPr>
  </w:style>
  <w:style w:type="character" w:customStyle="1" w:styleId="text-nowrap">
    <w:name w:val="text-nowrap"/>
    <w:rsid w:val="005C2820"/>
  </w:style>
  <w:style w:type="character" w:customStyle="1" w:styleId="u-display-inline-block">
    <w:name w:val="u-display-inline-block"/>
    <w:rsid w:val="005C2820"/>
  </w:style>
  <w:style w:type="character" w:customStyle="1" w:styleId="u-font-size-larger">
    <w:name w:val="u-font-size-larger"/>
    <w:rsid w:val="005C2820"/>
  </w:style>
  <w:style w:type="character" w:customStyle="1" w:styleId="overflow-hidden">
    <w:name w:val="overflow-hidden"/>
    <w:basedOn w:val="DefaultParagraphFont"/>
    <w:rsid w:val="005C2820"/>
  </w:style>
  <w:style w:type="paragraph" w:styleId="z-BottomofForm">
    <w:name w:val="HTML Bottom of Form"/>
    <w:basedOn w:val="Normal"/>
    <w:next w:val="Normal"/>
    <w:link w:val="z-BottomofFormChar"/>
    <w:hidden/>
    <w:uiPriority w:val="99"/>
    <w:semiHidden/>
    <w:unhideWhenUsed/>
    <w:rsid w:val="005C2820"/>
    <w:pPr>
      <w:pBdr>
        <w:top w:val="single" w:sz="6" w:space="1" w:color="auto"/>
      </w:pBdr>
      <w:spacing w:after="0" w:line="240" w:lineRule="auto"/>
      <w:jc w:val="center"/>
    </w:pPr>
    <w:rPr>
      <w:rFonts w:ascii="Arial" w:eastAsia="Times New Roman"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C2820"/>
    <w:rPr>
      <w:rFonts w:ascii="Arial" w:eastAsia="Times New Roman" w:hAnsi="Arial" w:cs="Arial"/>
      <w:vanish/>
      <w:sz w:val="16"/>
      <w:szCs w:val="16"/>
      <w:lang w:eastAsia="en-US"/>
    </w:rPr>
  </w:style>
  <w:style w:type="character" w:customStyle="1" w:styleId="truncate">
    <w:name w:val="truncate"/>
    <w:basedOn w:val="DefaultParagraphFont"/>
    <w:rsid w:val="005C2820"/>
  </w:style>
  <w:style w:type="paragraph" w:customStyle="1" w:styleId="bordercode">
    <w:name w:val="border code"/>
    <w:basedOn w:val="Normal"/>
    <w:link w:val="bordercodeChar"/>
    <w:rsid w:val="005C2820"/>
    <w:pPr>
      <w:pBdr>
        <w:top w:val="dashed" w:sz="4" w:space="1" w:color="auto"/>
        <w:left w:val="dashed" w:sz="4" w:space="4" w:color="auto"/>
        <w:bottom w:val="dashed" w:sz="4" w:space="1" w:color="auto"/>
        <w:right w:val="dashed" w:sz="4" w:space="4" w:color="auto"/>
      </w:pBdr>
      <w:spacing w:before="120" w:after="0" w:line="240" w:lineRule="auto"/>
    </w:pPr>
    <w:rPr>
      <w:rFonts w:ascii="Consolas" w:eastAsia="Times New Roman" w:hAnsi="Consolas" w:cs="Times New Roman"/>
      <w:sz w:val="22"/>
      <w:szCs w:val="24"/>
      <w:lang w:eastAsia="en-US"/>
    </w:rPr>
  </w:style>
  <w:style w:type="character" w:customStyle="1" w:styleId="bordercodeChar">
    <w:name w:val="border code Char"/>
    <w:link w:val="bordercode"/>
    <w:rsid w:val="005C2820"/>
    <w:rPr>
      <w:rFonts w:ascii="Consolas" w:eastAsia="Times New Roman" w:hAnsi="Consolas" w:cs="Times New Roman"/>
      <w:sz w:val="22"/>
      <w:szCs w:val="24"/>
      <w:lang w:eastAsia="en-US"/>
    </w:rPr>
  </w:style>
  <w:style w:type="character" w:customStyle="1" w:styleId="ListParagraphChar">
    <w:name w:val="List Paragraph Char"/>
    <w:link w:val="ListParagraph"/>
    <w:uiPriority w:val="1"/>
    <w:locked/>
    <w:rsid w:val="00CD62FF"/>
    <w:rPr>
      <w:rFonts w:ascii="Times New Roman" w:eastAsia="Times New Roman" w:hAnsi="Times New Roman" w:cs="Times New Roman"/>
      <w:b/>
      <w:sz w:val="28"/>
      <w:szCs w:val="24"/>
      <w:lang w:eastAsia="en-US"/>
    </w:rPr>
  </w:style>
  <w:style w:type="paragraph" w:customStyle="1" w:styleId="pw-post-body-paragraph">
    <w:name w:val="pw-post-body-paragraph"/>
    <w:basedOn w:val="Normal"/>
    <w:rsid w:val="005C282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no">
    <w:name w:val="no"/>
    <w:basedOn w:val="Normal"/>
    <w:rsid w:val="005C282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HTMLPreformatted">
    <w:name w:val="HTML Preformatted"/>
    <w:basedOn w:val="Normal"/>
    <w:link w:val="HTMLPreformattedChar"/>
    <w:uiPriority w:val="99"/>
    <w:semiHidden/>
    <w:unhideWhenUsed/>
    <w:rsid w:val="005C28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5C2820"/>
    <w:rPr>
      <w:rFonts w:ascii="Courier New" w:eastAsia="Times New Roman" w:hAnsi="Courier New" w:cs="Courier New"/>
      <w:sz w:val="20"/>
      <w:szCs w:val="20"/>
      <w:lang w:eastAsia="en-US"/>
    </w:rPr>
  </w:style>
  <w:style w:type="character" w:customStyle="1" w:styleId="hljs-variable">
    <w:name w:val="hljs-variable"/>
    <w:basedOn w:val="DefaultParagraphFont"/>
    <w:rsid w:val="005C2820"/>
  </w:style>
  <w:style w:type="character" w:customStyle="1" w:styleId="hljs-keyword">
    <w:name w:val="hljs-keyword"/>
    <w:basedOn w:val="DefaultParagraphFont"/>
    <w:rsid w:val="005C2820"/>
  </w:style>
  <w:style w:type="character" w:customStyle="1" w:styleId="hljs-title">
    <w:name w:val="hljs-title"/>
    <w:basedOn w:val="DefaultParagraphFont"/>
    <w:rsid w:val="005C2820"/>
  </w:style>
  <w:style w:type="character" w:customStyle="1" w:styleId="hljs-string">
    <w:name w:val="hljs-string"/>
    <w:basedOn w:val="DefaultParagraphFont"/>
    <w:rsid w:val="005C2820"/>
  </w:style>
  <w:style w:type="character" w:customStyle="1" w:styleId="hljs-class">
    <w:name w:val="hljs-class"/>
    <w:basedOn w:val="DefaultParagraphFont"/>
    <w:rsid w:val="005C2820"/>
  </w:style>
  <w:style w:type="character" w:customStyle="1" w:styleId="hljs-comment">
    <w:name w:val="hljs-comment"/>
    <w:basedOn w:val="DefaultParagraphFont"/>
    <w:rsid w:val="005C2820"/>
  </w:style>
  <w:style w:type="character" w:customStyle="1" w:styleId="hljs-number">
    <w:name w:val="hljs-number"/>
    <w:basedOn w:val="DefaultParagraphFont"/>
    <w:rsid w:val="005C2820"/>
  </w:style>
  <w:style w:type="character" w:customStyle="1" w:styleId="hljs-function">
    <w:name w:val="hljs-function"/>
    <w:basedOn w:val="DefaultParagraphFont"/>
    <w:rsid w:val="005C2820"/>
  </w:style>
  <w:style w:type="character" w:customStyle="1" w:styleId="y2iqfc">
    <w:name w:val="y2iqfc"/>
    <w:basedOn w:val="DefaultParagraphFont"/>
    <w:rsid w:val="005C2820"/>
  </w:style>
  <w:style w:type="character" w:customStyle="1" w:styleId="hljs-meta">
    <w:name w:val="hljs-meta"/>
    <w:basedOn w:val="DefaultParagraphFont"/>
    <w:rsid w:val="005C2820"/>
  </w:style>
  <w:style w:type="character" w:customStyle="1" w:styleId="hljs-tag">
    <w:name w:val="hljs-tag"/>
    <w:basedOn w:val="DefaultParagraphFont"/>
    <w:rsid w:val="005C2820"/>
  </w:style>
  <w:style w:type="character" w:customStyle="1" w:styleId="hljs-name">
    <w:name w:val="hljs-name"/>
    <w:basedOn w:val="DefaultParagraphFont"/>
    <w:rsid w:val="005C2820"/>
  </w:style>
  <w:style w:type="character" w:customStyle="1" w:styleId="hljs-attr">
    <w:name w:val="hljs-attr"/>
    <w:basedOn w:val="DefaultParagraphFont"/>
    <w:rsid w:val="005C2820"/>
  </w:style>
  <w:style w:type="character" w:customStyle="1" w:styleId="javascript">
    <w:name w:val="javascript"/>
    <w:basedOn w:val="DefaultParagraphFont"/>
    <w:rsid w:val="005C2820"/>
  </w:style>
  <w:style w:type="character" w:customStyle="1" w:styleId="hljs-property">
    <w:name w:val="hljs-property"/>
    <w:basedOn w:val="DefaultParagraphFont"/>
    <w:rsid w:val="005C2820"/>
  </w:style>
  <w:style w:type="character" w:customStyle="1" w:styleId="token">
    <w:name w:val="token"/>
    <w:basedOn w:val="DefaultParagraphFont"/>
    <w:rsid w:val="00885EC1"/>
  </w:style>
  <w:style w:type="character" w:customStyle="1" w:styleId="text-success">
    <w:name w:val="text-success"/>
    <w:basedOn w:val="DefaultParagraphFont"/>
    <w:rsid w:val="00842E91"/>
  </w:style>
  <w:style w:type="character" w:customStyle="1" w:styleId="text-danger">
    <w:name w:val="text-danger"/>
    <w:basedOn w:val="DefaultParagraphFont"/>
    <w:rsid w:val="005E251C"/>
  </w:style>
  <w:style w:type="character" w:customStyle="1" w:styleId="hljs-builtin">
    <w:name w:val="hljs-built_in"/>
    <w:basedOn w:val="DefaultParagraphFont"/>
    <w:rsid w:val="004D2942"/>
  </w:style>
  <w:style w:type="character" w:customStyle="1" w:styleId="hljs-params">
    <w:name w:val="hljs-params"/>
    <w:basedOn w:val="DefaultParagraphFont"/>
    <w:rsid w:val="009326B3"/>
  </w:style>
  <w:style w:type="character" w:customStyle="1" w:styleId="UnresolvedMention1">
    <w:name w:val="Unresolved Mention1"/>
    <w:basedOn w:val="DefaultParagraphFont"/>
    <w:uiPriority w:val="99"/>
    <w:semiHidden/>
    <w:unhideWhenUsed/>
    <w:rsid w:val="006A6E7B"/>
    <w:rPr>
      <w:color w:val="605E5C"/>
      <w:shd w:val="clear" w:color="auto" w:fill="E1DFDD"/>
    </w:rPr>
  </w:style>
  <w:style w:type="character" w:styleId="FollowedHyperlink">
    <w:name w:val="FollowedHyperlink"/>
    <w:basedOn w:val="DefaultParagraphFont"/>
    <w:uiPriority w:val="99"/>
    <w:semiHidden/>
    <w:unhideWhenUsed/>
    <w:rsid w:val="006A6E7B"/>
    <w:rPr>
      <w:color w:val="954F72" w:themeColor="followedHyperlink"/>
      <w:u w:val="single"/>
    </w:rPr>
  </w:style>
  <w:style w:type="character" w:styleId="CommentReference">
    <w:name w:val="annotation reference"/>
    <w:basedOn w:val="DefaultParagraphFont"/>
    <w:uiPriority w:val="99"/>
    <w:semiHidden/>
    <w:unhideWhenUsed/>
    <w:rsid w:val="00404200"/>
    <w:rPr>
      <w:sz w:val="16"/>
      <w:szCs w:val="16"/>
    </w:rPr>
  </w:style>
  <w:style w:type="paragraph" w:styleId="CommentText">
    <w:name w:val="annotation text"/>
    <w:basedOn w:val="Normal"/>
    <w:link w:val="CommentTextChar"/>
    <w:uiPriority w:val="99"/>
    <w:semiHidden/>
    <w:unhideWhenUsed/>
    <w:rsid w:val="00404200"/>
    <w:pPr>
      <w:spacing w:line="240" w:lineRule="auto"/>
    </w:pPr>
    <w:rPr>
      <w:sz w:val="20"/>
      <w:szCs w:val="20"/>
    </w:rPr>
  </w:style>
  <w:style w:type="character" w:customStyle="1" w:styleId="CommentTextChar">
    <w:name w:val="Comment Text Char"/>
    <w:basedOn w:val="DefaultParagraphFont"/>
    <w:link w:val="CommentText"/>
    <w:uiPriority w:val="99"/>
    <w:semiHidden/>
    <w:rsid w:val="00404200"/>
    <w:rPr>
      <w:sz w:val="20"/>
      <w:szCs w:val="20"/>
    </w:rPr>
  </w:style>
  <w:style w:type="paragraph" w:styleId="CommentSubject">
    <w:name w:val="annotation subject"/>
    <w:basedOn w:val="CommentText"/>
    <w:next w:val="CommentText"/>
    <w:link w:val="CommentSubjectChar"/>
    <w:uiPriority w:val="99"/>
    <w:semiHidden/>
    <w:unhideWhenUsed/>
    <w:rsid w:val="00404200"/>
    <w:rPr>
      <w:b/>
      <w:bCs/>
    </w:rPr>
  </w:style>
  <w:style w:type="character" w:customStyle="1" w:styleId="CommentSubjectChar">
    <w:name w:val="Comment Subject Char"/>
    <w:basedOn w:val="CommentTextChar"/>
    <w:link w:val="CommentSubject"/>
    <w:uiPriority w:val="99"/>
    <w:semiHidden/>
    <w:rsid w:val="00404200"/>
    <w:rPr>
      <w:b/>
      <w:bCs/>
      <w:sz w:val="20"/>
      <w:szCs w:val="20"/>
    </w:rPr>
  </w:style>
  <w:style w:type="character" w:customStyle="1" w:styleId="UnresolvedMention2">
    <w:name w:val="Unresolved Mention2"/>
    <w:basedOn w:val="DefaultParagraphFont"/>
    <w:uiPriority w:val="99"/>
    <w:semiHidden/>
    <w:unhideWhenUsed/>
    <w:rsid w:val="00762B15"/>
    <w:rPr>
      <w:color w:val="605E5C"/>
      <w:shd w:val="clear" w:color="auto" w:fill="E1DFDD"/>
    </w:rPr>
  </w:style>
  <w:style w:type="paragraph" w:customStyle="1" w:styleId="Noidung1">
    <w:name w:val="Noi dung"/>
    <w:basedOn w:val="Normal"/>
    <w:qFormat/>
    <w:rsid w:val="004D5CD1"/>
    <w:pPr>
      <w:spacing w:before="120" w:after="120" w:line="360" w:lineRule="auto"/>
      <w:ind w:firstLine="680"/>
      <w:jc w:val="both"/>
    </w:pPr>
    <w:rPr>
      <w:rFonts w:ascii="Times New Roman" w:eastAsia="Times New Roman" w:hAnsi="Times New Roman" w:cs="Times New Roman"/>
      <w:bCs/>
      <w:szCs w:val="26"/>
      <w:lang w:val="vi-VN" w:eastAsia="en-US"/>
    </w:rPr>
  </w:style>
  <w:style w:type="paragraph" w:customStyle="1" w:styleId="CODE0">
    <w:name w:val="CODE"/>
    <w:basedOn w:val="Normal"/>
    <w:qFormat/>
    <w:rsid w:val="00CD40EB"/>
    <w:pPr>
      <w:pBdr>
        <w:top w:val="dashed" w:sz="4" w:space="1" w:color="auto"/>
        <w:left w:val="dashed" w:sz="4" w:space="4" w:color="auto"/>
        <w:bottom w:val="dashed" w:sz="4" w:space="1" w:color="auto"/>
        <w:right w:val="dashed" w:sz="4" w:space="4" w:color="auto"/>
      </w:pBdr>
      <w:spacing w:after="0" w:line="240" w:lineRule="auto"/>
    </w:pPr>
    <w:rPr>
      <w:rFonts w:ascii="Consolas" w:eastAsia="Times New Roman" w:hAnsi="Consolas" w:cs="Times New Roman"/>
      <w:sz w:val="22"/>
      <w:szCs w:val="24"/>
      <w:lang w:val="vi-VN" w:eastAsia="en-US"/>
    </w:rPr>
  </w:style>
  <w:style w:type="paragraph" w:customStyle="1" w:styleId="u1">
    <w:name w:val="Đầu đề 1"/>
    <w:basedOn w:val="Heading1"/>
    <w:rsid w:val="00CD40EB"/>
    <w:pPr>
      <w:numPr>
        <w:numId w:val="3"/>
      </w:numPr>
      <w:spacing w:line="240" w:lineRule="auto"/>
    </w:pPr>
    <w:rPr>
      <w:rFonts w:eastAsia="Times New Roman" w:cs="Times New Roman"/>
      <w:color w:val="auto"/>
      <w:sz w:val="26"/>
      <w:lang w:val="vi-VN" w:eastAsia="en-US"/>
    </w:rPr>
  </w:style>
  <w:style w:type="paragraph" w:customStyle="1" w:styleId="u2">
    <w:name w:val="Đầu đề 2"/>
    <w:basedOn w:val="Heading2"/>
    <w:rsid w:val="00CD40EB"/>
    <w:pPr>
      <w:numPr>
        <w:numId w:val="3"/>
      </w:numPr>
      <w:spacing w:before="40" w:after="0" w:line="240" w:lineRule="auto"/>
    </w:pPr>
    <w:rPr>
      <w:rFonts w:eastAsia="Times New Roman" w:cs="Times New Roman"/>
      <w:color w:val="auto"/>
      <w:sz w:val="26"/>
      <w:lang w:val="vi-VN" w:eastAsia="en-US"/>
    </w:rPr>
  </w:style>
  <w:style w:type="paragraph" w:customStyle="1" w:styleId="u3">
    <w:name w:val="Đầu đề 3"/>
    <w:basedOn w:val="Heading3"/>
    <w:autoRedefine/>
    <w:rsid w:val="00CD40EB"/>
    <w:pPr>
      <w:numPr>
        <w:numId w:val="3"/>
      </w:numPr>
      <w:spacing w:before="80" w:after="80" w:line="240" w:lineRule="auto"/>
    </w:pPr>
    <w:rPr>
      <w:rFonts w:eastAsia="Times New Roman" w:cs="Times New Roman"/>
      <w:color w:val="auto"/>
      <w:szCs w:val="26"/>
      <w:lang w:val="vi-VN" w:eastAsia="en-US"/>
    </w:rPr>
  </w:style>
  <w:style w:type="paragraph" w:customStyle="1" w:styleId="u4">
    <w:name w:val="Đầu đề 4"/>
    <w:basedOn w:val="Normal"/>
    <w:rsid w:val="00CD40EB"/>
    <w:pPr>
      <w:numPr>
        <w:ilvl w:val="3"/>
        <w:numId w:val="3"/>
      </w:numPr>
      <w:spacing w:after="0" w:line="240" w:lineRule="auto"/>
    </w:pPr>
    <w:rPr>
      <w:rFonts w:ascii="Times New Roman" w:eastAsia="Times New Roman" w:hAnsi="Times New Roman" w:cs="Times New Roman"/>
      <w:sz w:val="24"/>
      <w:szCs w:val="24"/>
      <w:lang w:val="vi-VN" w:eastAsia="en-US"/>
    </w:rPr>
  </w:style>
  <w:style w:type="paragraph" w:customStyle="1" w:styleId="u5">
    <w:name w:val="Đầu đề 5"/>
    <w:basedOn w:val="Normal"/>
    <w:rsid w:val="00CD40EB"/>
    <w:pPr>
      <w:numPr>
        <w:ilvl w:val="4"/>
        <w:numId w:val="3"/>
      </w:numPr>
      <w:spacing w:after="0" w:line="240" w:lineRule="auto"/>
    </w:pPr>
    <w:rPr>
      <w:rFonts w:ascii="Times New Roman" w:eastAsia="Times New Roman" w:hAnsi="Times New Roman" w:cs="Times New Roman"/>
      <w:sz w:val="24"/>
      <w:szCs w:val="24"/>
      <w:lang w:val="vi-VN" w:eastAsia="en-US"/>
    </w:rPr>
  </w:style>
  <w:style w:type="paragraph" w:customStyle="1" w:styleId="u6">
    <w:name w:val="Đầu đề 6"/>
    <w:basedOn w:val="Normal"/>
    <w:rsid w:val="00CD40EB"/>
    <w:pPr>
      <w:numPr>
        <w:ilvl w:val="5"/>
        <w:numId w:val="3"/>
      </w:numPr>
      <w:spacing w:after="0" w:line="240" w:lineRule="auto"/>
    </w:pPr>
    <w:rPr>
      <w:rFonts w:ascii="Times New Roman" w:eastAsia="Times New Roman" w:hAnsi="Times New Roman" w:cs="Times New Roman"/>
      <w:sz w:val="24"/>
      <w:szCs w:val="24"/>
      <w:lang w:val="vi-VN" w:eastAsia="en-US"/>
    </w:rPr>
  </w:style>
  <w:style w:type="paragraph" w:customStyle="1" w:styleId="u7">
    <w:name w:val="Đầu đề 7"/>
    <w:basedOn w:val="Normal"/>
    <w:rsid w:val="00CD40EB"/>
    <w:pPr>
      <w:numPr>
        <w:ilvl w:val="6"/>
        <w:numId w:val="3"/>
      </w:numPr>
      <w:spacing w:after="0" w:line="240" w:lineRule="auto"/>
    </w:pPr>
    <w:rPr>
      <w:rFonts w:ascii="Times New Roman" w:eastAsia="Times New Roman" w:hAnsi="Times New Roman" w:cs="Times New Roman"/>
      <w:sz w:val="24"/>
      <w:szCs w:val="24"/>
      <w:lang w:val="vi-VN" w:eastAsia="en-US"/>
    </w:rPr>
  </w:style>
  <w:style w:type="paragraph" w:customStyle="1" w:styleId="u8">
    <w:name w:val="Đầu đề 8"/>
    <w:basedOn w:val="Normal"/>
    <w:rsid w:val="00CD40EB"/>
    <w:pPr>
      <w:numPr>
        <w:ilvl w:val="7"/>
        <w:numId w:val="3"/>
      </w:numPr>
      <w:spacing w:after="0" w:line="240" w:lineRule="auto"/>
    </w:pPr>
    <w:rPr>
      <w:rFonts w:ascii="Times New Roman" w:eastAsia="Times New Roman" w:hAnsi="Times New Roman" w:cs="Times New Roman"/>
      <w:sz w:val="24"/>
      <w:szCs w:val="24"/>
      <w:lang w:val="vi-VN" w:eastAsia="en-US"/>
    </w:rPr>
  </w:style>
  <w:style w:type="paragraph" w:customStyle="1" w:styleId="u9">
    <w:name w:val="Đầu đề 9"/>
    <w:basedOn w:val="Normal"/>
    <w:rsid w:val="00CD40EB"/>
    <w:pPr>
      <w:numPr>
        <w:ilvl w:val="8"/>
        <w:numId w:val="3"/>
      </w:numPr>
      <w:spacing w:after="0" w:line="240" w:lineRule="auto"/>
    </w:pPr>
    <w:rPr>
      <w:rFonts w:ascii="Times New Roman" w:eastAsia="Times New Roman" w:hAnsi="Times New Roman" w:cs="Times New Roman"/>
      <w:sz w:val="24"/>
      <w:szCs w:val="24"/>
      <w:lang w:val="vi-VN" w:eastAsia="en-US"/>
    </w:rPr>
  </w:style>
  <w:style w:type="paragraph" w:customStyle="1" w:styleId="my-2">
    <w:name w:val="my-2"/>
    <w:basedOn w:val="Normal"/>
    <w:rsid w:val="00A05CC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TOC5">
    <w:name w:val="toc 5"/>
    <w:basedOn w:val="Normal"/>
    <w:next w:val="Normal"/>
    <w:autoRedefine/>
    <w:uiPriority w:val="39"/>
    <w:unhideWhenUsed/>
    <w:rsid w:val="000F4895"/>
    <w:pPr>
      <w:spacing w:after="100" w:line="278" w:lineRule="auto"/>
      <w:ind w:left="960"/>
    </w:pPr>
    <w:rPr>
      <w:rFonts w:asciiTheme="minorHAnsi" w:hAnsiTheme="minorHAnsi"/>
      <w:kern w:val="2"/>
      <w:sz w:val="24"/>
      <w:szCs w:val="24"/>
      <w:lang w:eastAsia="en-US"/>
      <w14:ligatures w14:val="standardContextual"/>
    </w:rPr>
  </w:style>
  <w:style w:type="paragraph" w:styleId="TOC6">
    <w:name w:val="toc 6"/>
    <w:basedOn w:val="Normal"/>
    <w:next w:val="Normal"/>
    <w:autoRedefine/>
    <w:uiPriority w:val="39"/>
    <w:unhideWhenUsed/>
    <w:rsid w:val="000F4895"/>
    <w:pPr>
      <w:spacing w:after="100" w:line="278" w:lineRule="auto"/>
      <w:ind w:left="1200"/>
    </w:pPr>
    <w:rPr>
      <w:rFonts w:asciiTheme="minorHAnsi" w:hAnsiTheme="minorHAnsi"/>
      <w:kern w:val="2"/>
      <w:sz w:val="24"/>
      <w:szCs w:val="24"/>
      <w:lang w:eastAsia="en-US"/>
      <w14:ligatures w14:val="standardContextual"/>
    </w:rPr>
  </w:style>
  <w:style w:type="paragraph" w:styleId="TOC7">
    <w:name w:val="toc 7"/>
    <w:basedOn w:val="Normal"/>
    <w:next w:val="Normal"/>
    <w:autoRedefine/>
    <w:uiPriority w:val="39"/>
    <w:unhideWhenUsed/>
    <w:rsid w:val="000F4895"/>
    <w:pPr>
      <w:spacing w:after="100" w:line="278" w:lineRule="auto"/>
      <w:ind w:left="1440"/>
    </w:pPr>
    <w:rPr>
      <w:rFonts w:asciiTheme="minorHAnsi" w:hAnsiTheme="minorHAnsi"/>
      <w:kern w:val="2"/>
      <w:sz w:val="24"/>
      <w:szCs w:val="24"/>
      <w:lang w:eastAsia="en-US"/>
      <w14:ligatures w14:val="standardContextual"/>
    </w:rPr>
  </w:style>
  <w:style w:type="paragraph" w:styleId="TOC8">
    <w:name w:val="toc 8"/>
    <w:basedOn w:val="Normal"/>
    <w:next w:val="Normal"/>
    <w:autoRedefine/>
    <w:uiPriority w:val="39"/>
    <w:unhideWhenUsed/>
    <w:rsid w:val="000F4895"/>
    <w:pPr>
      <w:spacing w:after="100" w:line="278" w:lineRule="auto"/>
      <w:ind w:left="1680"/>
    </w:pPr>
    <w:rPr>
      <w:rFonts w:asciiTheme="minorHAnsi" w:hAnsiTheme="minorHAnsi"/>
      <w:kern w:val="2"/>
      <w:sz w:val="24"/>
      <w:szCs w:val="24"/>
      <w:lang w:eastAsia="en-US"/>
      <w14:ligatures w14:val="standardContextual"/>
    </w:rPr>
  </w:style>
  <w:style w:type="paragraph" w:styleId="TOC9">
    <w:name w:val="toc 9"/>
    <w:basedOn w:val="Normal"/>
    <w:next w:val="Normal"/>
    <w:autoRedefine/>
    <w:uiPriority w:val="39"/>
    <w:unhideWhenUsed/>
    <w:rsid w:val="000F4895"/>
    <w:pPr>
      <w:spacing w:after="100" w:line="278" w:lineRule="auto"/>
      <w:ind w:left="1920"/>
    </w:pPr>
    <w:rPr>
      <w:rFonts w:asciiTheme="minorHAnsi" w:hAnsiTheme="minorHAnsi"/>
      <w:kern w:val="2"/>
      <w:sz w:val="24"/>
      <w:szCs w:val="24"/>
      <w:lang w:eastAsia="en-US"/>
      <w14:ligatures w14:val="standardContextual"/>
    </w:rPr>
  </w:style>
  <w:style w:type="character" w:styleId="UnresolvedMention">
    <w:name w:val="Unresolved Mention"/>
    <w:basedOn w:val="DefaultParagraphFont"/>
    <w:uiPriority w:val="99"/>
    <w:semiHidden/>
    <w:unhideWhenUsed/>
    <w:rsid w:val="00DE71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941241">
      <w:bodyDiv w:val="1"/>
      <w:marLeft w:val="0"/>
      <w:marRight w:val="0"/>
      <w:marTop w:val="0"/>
      <w:marBottom w:val="0"/>
      <w:divBdr>
        <w:top w:val="none" w:sz="0" w:space="0" w:color="auto"/>
        <w:left w:val="none" w:sz="0" w:space="0" w:color="auto"/>
        <w:bottom w:val="none" w:sz="0" w:space="0" w:color="auto"/>
        <w:right w:val="none" w:sz="0" w:space="0" w:color="auto"/>
      </w:divBdr>
    </w:div>
    <w:div w:id="21439120">
      <w:bodyDiv w:val="1"/>
      <w:marLeft w:val="0"/>
      <w:marRight w:val="0"/>
      <w:marTop w:val="0"/>
      <w:marBottom w:val="0"/>
      <w:divBdr>
        <w:top w:val="none" w:sz="0" w:space="0" w:color="auto"/>
        <w:left w:val="none" w:sz="0" w:space="0" w:color="auto"/>
        <w:bottom w:val="none" w:sz="0" w:space="0" w:color="auto"/>
        <w:right w:val="none" w:sz="0" w:space="0" w:color="auto"/>
      </w:divBdr>
    </w:div>
    <w:div w:id="44571631">
      <w:bodyDiv w:val="1"/>
      <w:marLeft w:val="0"/>
      <w:marRight w:val="0"/>
      <w:marTop w:val="0"/>
      <w:marBottom w:val="0"/>
      <w:divBdr>
        <w:top w:val="none" w:sz="0" w:space="0" w:color="auto"/>
        <w:left w:val="none" w:sz="0" w:space="0" w:color="auto"/>
        <w:bottom w:val="none" w:sz="0" w:space="0" w:color="auto"/>
        <w:right w:val="none" w:sz="0" w:space="0" w:color="auto"/>
      </w:divBdr>
    </w:div>
    <w:div w:id="70473119">
      <w:bodyDiv w:val="1"/>
      <w:marLeft w:val="0"/>
      <w:marRight w:val="0"/>
      <w:marTop w:val="0"/>
      <w:marBottom w:val="0"/>
      <w:divBdr>
        <w:top w:val="none" w:sz="0" w:space="0" w:color="auto"/>
        <w:left w:val="none" w:sz="0" w:space="0" w:color="auto"/>
        <w:bottom w:val="none" w:sz="0" w:space="0" w:color="auto"/>
        <w:right w:val="none" w:sz="0" w:space="0" w:color="auto"/>
      </w:divBdr>
    </w:div>
    <w:div w:id="73170420">
      <w:bodyDiv w:val="1"/>
      <w:marLeft w:val="0"/>
      <w:marRight w:val="0"/>
      <w:marTop w:val="0"/>
      <w:marBottom w:val="0"/>
      <w:divBdr>
        <w:top w:val="none" w:sz="0" w:space="0" w:color="auto"/>
        <w:left w:val="none" w:sz="0" w:space="0" w:color="auto"/>
        <w:bottom w:val="none" w:sz="0" w:space="0" w:color="auto"/>
        <w:right w:val="none" w:sz="0" w:space="0" w:color="auto"/>
      </w:divBdr>
    </w:div>
    <w:div w:id="77676400">
      <w:bodyDiv w:val="1"/>
      <w:marLeft w:val="0"/>
      <w:marRight w:val="0"/>
      <w:marTop w:val="0"/>
      <w:marBottom w:val="0"/>
      <w:divBdr>
        <w:top w:val="none" w:sz="0" w:space="0" w:color="auto"/>
        <w:left w:val="none" w:sz="0" w:space="0" w:color="auto"/>
        <w:bottom w:val="none" w:sz="0" w:space="0" w:color="auto"/>
        <w:right w:val="none" w:sz="0" w:space="0" w:color="auto"/>
      </w:divBdr>
    </w:div>
    <w:div w:id="104081732">
      <w:bodyDiv w:val="1"/>
      <w:marLeft w:val="0"/>
      <w:marRight w:val="0"/>
      <w:marTop w:val="0"/>
      <w:marBottom w:val="0"/>
      <w:divBdr>
        <w:top w:val="none" w:sz="0" w:space="0" w:color="auto"/>
        <w:left w:val="none" w:sz="0" w:space="0" w:color="auto"/>
        <w:bottom w:val="none" w:sz="0" w:space="0" w:color="auto"/>
        <w:right w:val="none" w:sz="0" w:space="0" w:color="auto"/>
      </w:divBdr>
    </w:div>
    <w:div w:id="119804576">
      <w:bodyDiv w:val="1"/>
      <w:marLeft w:val="0"/>
      <w:marRight w:val="0"/>
      <w:marTop w:val="0"/>
      <w:marBottom w:val="0"/>
      <w:divBdr>
        <w:top w:val="none" w:sz="0" w:space="0" w:color="auto"/>
        <w:left w:val="none" w:sz="0" w:space="0" w:color="auto"/>
        <w:bottom w:val="none" w:sz="0" w:space="0" w:color="auto"/>
        <w:right w:val="none" w:sz="0" w:space="0" w:color="auto"/>
      </w:divBdr>
    </w:div>
    <w:div w:id="207110324">
      <w:bodyDiv w:val="1"/>
      <w:marLeft w:val="0"/>
      <w:marRight w:val="0"/>
      <w:marTop w:val="0"/>
      <w:marBottom w:val="0"/>
      <w:divBdr>
        <w:top w:val="none" w:sz="0" w:space="0" w:color="auto"/>
        <w:left w:val="none" w:sz="0" w:space="0" w:color="auto"/>
        <w:bottom w:val="none" w:sz="0" w:space="0" w:color="auto"/>
        <w:right w:val="none" w:sz="0" w:space="0" w:color="auto"/>
      </w:divBdr>
    </w:div>
    <w:div w:id="227571402">
      <w:bodyDiv w:val="1"/>
      <w:marLeft w:val="0"/>
      <w:marRight w:val="0"/>
      <w:marTop w:val="0"/>
      <w:marBottom w:val="0"/>
      <w:divBdr>
        <w:top w:val="none" w:sz="0" w:space="0" w:color="auto"/>
        <w:left w:val="none" w:sz="0" w:space="0" w:color="auto"/>
        <w:bottom w:val="none" w:sz="0" w:space="0" w:color="auto"/>
        <w:right w:val="none" w:sz="0" w:space="0" w:color="auto"/>
      </w:divBdr>
    </w:div>
    <w:div w:id="228462505">
      <w:bodyDiv w:val="1"/>
      <w:marLeft w:val="0"/>
      <w:marRight w:val="0"/>
      <w:marTop w:val="0"/>
      <w:marBottom w:val="0"/>
      <w:divBdr>
        <w:top w:val="none" w:sz="0" w:space="0" w:color="auto"/>
        <w:left w:val="none" w:sz="0" w:space="0" w:color="auto"/>
        <w:bottom w:val="none" w:sz="0" w:space="0" w:color="auto"/>
        <w:right w:val="none" w:sz="0" w:space="0" w:color="auto"/>
      </w:divBdr>
    </w:div>
    <w:div w:id="256864938">
      <w:bodyDiv w:val="1"/>
      <w:marLeft w:val="0"/>
      <w:marRight w:val="0"/>
      <w:marTop w:val="0"/>
      <w:marBottom w:val="0"/>
      <w:divBdr>
        <w:top w:val="none" w:sz="0" w:space="0" w:color="auto"/>
        <w:left w:val="none" w:sz="0" w:space="0" w:color="auto"/>
        <w:bottom w:val="none" w:sz="0" w:space="0" w:color="auto"/>
        <w:right w:val="none" w:sz="0" w:space="0" w:color="auto"/>
      </w:divBdr>
    </w:div>
    <w:div w:id="294651856">
      <w:bodyDiv w:val="1"/>
      <w:marLeft w:val="0"/>
      <w:marRight w:val="0"/>
      <w:marTop w:val="0"/>
      <w:marBottom w:val="0"/>
      <w:divBdr>
        <w:top w:val="none" w:sz="0" w:space="0" w:color="auto"/>
        <w:left w:val="none" w:sz="0" w:space="0" w:color="auto"/>
        <w:bottom w:val="none" w:sz="0" w:space="0" w:color="auto"/>
        <w:right w:val="none" w:sz="0" w:space="0" w:color="auto"/>
      </w:divBdr>
    </w:div>
    <w:div w:id="295911775">
      <w:bodyDiv w:val="1"/>
      <w:marLeft w:val="0"/>
      <w:marRight w:val="0"/>
      <w:marTop w:val="0"/>
      <w:marBottom w:val="0"/>
      <w:divBdr>
        <w:top w:val="none" w:sz="0" w:space="0" w:color="auto"/>
        <w:left w:val="none" w:sz="0" w:space="0" w:color="auto"/>
        <w:bottom w:val="none" w:sz="0" w:space="0" w:color="auto"/>
        <w:right w:val="none" w:sz="0" w:space="0" w:color="auto"/>
      </w:divBdr>
    </w:div>
    <w:div w:id="315495018">
      <w:bodyDiv w:val="1"/>
      <w:marLeft w:val="0"/>
      <w:marRight w:val="0"/>
      <w:marTop w:val="0"/>
      <w:marBottom w:val="0"/>
      <w:divBdr>
        <w:top w:val="none" w:sz="0" w:space="0" w:color="auto"/>
        <w:left w:val="none" w:sz="0" w:space="0" w:color="auto"/>
        <w:bottom w:val="none" w:sz="0" w:space="0" w:color="auto"/>
        <w:right w:val="none" w:sz="0" w:space="0" w:color="auto"/>
      </w:divBdr>
    </w:div>
    <w:div w:id="364791330">
      <w:bodyDiv w:val="1"/>
      <w:marLeft w:val="0"/>
      <w:marRight w:val="0"/>
      <w:marTop w:val="0"/>
      <w:marBottom w:val="0"/>
      <w:divBdr>
        <w:top w:val="none" w:sz="0" w:space="0" w:color="auto"/>
        <w:left w:val="none" w:sz="0" w:space="0" w:color="auto"/>
        <w:bottom w:val="none" w:sz="0" w:space="0" w:color="auto"/>
        <w:right w:val="none" w:sz="0" w:space="0" w:color="auto"/>
      </w:divBdr>
    </w:div>
    <w:div w:id="370424012">
      <w:bodyDiv w:val="1"/>
      <w:marLeft w:val="0"/>
      <w:marRight w:val="0"/>
      <w:marTop w:val="0"/>
      <w:marBottom w:val="0"/>
      <w:divBdr>
        <w:top w:val="none" w:sz="0" w:space="0" w:color="auto"/>
        <w:left w:val="none" w:sz="0" w:space="0" w:color="auto"/>
        <w:bottom w:val="none" w:sz="0" w:space="0" w:color="auto"/>
        <w:right w:val="none" w:sz="0" w:space="0" w:color="auto"/>
      </w:divBdr>
    </w:div>
    <w:div w:id="379478893">
      <w:bodyDiv w:val="1"/>
      <w:marLeft w:val="0"/>
      <w:marRight w:val="0"/>
      <w:marTop w:val="0"/>
      <w:marBottom w:val="0"/>
      <w:divBdr>
        <w:top w:val="none" w:sz="0" w:space="0" w:color="auto"/>
        <w:left w:val="none" w:sz="0" w:space="0" w:color="auto"/>
        <w:bottom w:val="none" w:sz="0" w:space="0" w:color="auto"/>
        <w:right w:val="none" w:sz="0" w:space="0" w:color="auto"/>
      </w:divBdr>
    </w:div>
    <w:div w:id="380905877">
      <w:bodyDiv w:val="1"/>
      <w:marLeft w:val="0"/>
      <w:marRight w:val="0"/>
      <w:marTop w:val="0"/>
      <w:marBottom w:val="0"/>
      <w:divBdr>
        <w:top w:val="none" w:sz="0" w:space="0" w:color="auto"/>
        <w:left w:val="none" w:sz="0" w:space="0" w:color="auto"/>
        <w:bottom w:val="none" w:sz="0" w:space="0" w:color="auto"/>
        <w:right w:val="none" w:sz="0" w:space="0" w:color="auto"/>
      </w:divBdr>
      <w:divsChild>
        <w:div w:id="570703130">
          <w:marLeft w:val="0"/>
          <w:marRight w:val="0"/>
          <w:marTop w:val="0"/>
          <w:marBottom w:val="0"/>
          <w:divBdr>
            <w:top w:val="none" w:sz="0" w:space="0" w:color="auto"/>
            <w:left w:val="none" w:sz="0" w:space="0" w:color="auto"/>
            <w:bottom w:val="none" w:sz="0" w:space="0" w:color="auto"/>
            <w:right w:val="none" w:sz="0" w:space="0" w:color="auto"/>
          </w:divBdr>
          <w:divsChild>
            <w:div w:id="1330137557">
              <w:marLeft w:val="0"/>
              <w:marRight w:val="0"/>
              <w:marTop w:val="0"/>
              <w:marBottom w:val="0"/>
              <w:divBdr>
                <w:top w:val="none" w:sz="0" w:space="0" w:color="auto"/>
                <w:left w:val="none" w:sz="0" w:space="0" w:color="auto"/>
                <w:bottom w:val="none" w:sz="0" w:space="0" w:color="auto"/>
                <w:right w:val="none" w:sz="0" w:space="0" w:color="auto"/>
              </w:divBdr>
            </w:div>
            <w:div w:id="169680711">
              <w:marLeft w:val="0"/>
              <w:marRight w:val="0"/>
              <w:marTop w:val="0"/>
              <w:marBottom w:val="0"/>
              <w:divBdr>
                <w:top w:val="none" w:sz="0" w:space="0" w:color="auto"/>
                <w:left w:val="none" w:sz="0" w:space="0" w:color="auto"/>
                <w:bottom w:val="none" w:sz="0" w:space="0" w:color="auto"/>
                <w:right w:val="none" w:sz="0" w:space="0" w:color="auto"/>
              </w:divBdr>
            </w:div>
            <w:div w:id="1912736651">
              <w:marLeft w:val="0"/>
              <w:marRight w:val="0"/>
              <w:marTop w:val="0"/>
              <w:marBottom w:val="0"/>
              <w:divBdr>
                <w:top w:val="none" w:sz="0" w:space="0" w:color="auto"/>
                <w:left w:val="none" w:sz="0" w:space="0" w:color="auto"/>
                <w:bottom w:val="none" w:sz="0" w:space="0" w:color="auto"/>
                <w:right w:val="none" w:sz="0" w:space="0" w:color="auto"/>
              </w:divBdr>
            </w:div>
            <w:div w:id="1660885819">
              <w:marLeft w:val="0"/>
              <w:marRight w:val="0"/>
              <w:marTop w:val="0"/>
              <w:marBottom w:val="0"/>
              <w:divBdr>
                <w:top w:val="none" w:sz="0" w:space="0" w:color="auto"/>
                <w:left w:val="none" w:sz="0" w:space="0" w:color="auto"/>
                <w:bottom w:val="none" w:sz="0" w:space="0" w:color="auto"/>
                <w:right w:val="none" w:sz="0" w:space="0" w:color="auto"/>
              </w:divBdr>
            </w:div>
            <w:div w:id="610892985">
              <w:marLeft w:val="0"/>
              <w:marRight w:val="0"/>
              <w:marTop w:val="0"/>
              <w:marBottom w:val="0"/>
              <w:divBdr>
                <w:top w:val="none" w:sz="0" w:space="0" w:color="auto"/>
                <w:left w:val="none" w:sz="0" w:space="0" w:color="auto"/>
                <w:bottom w:val="none" w:sz="0" w:space="0" w:color="auto"/>
                <w:right w:val="none" w:sz="0" w:space="0" w:color="auto"/>
              </w:divBdr>
            </w:div>
            <w:div w:id="1716196194">
              <w:marLeft w:val="0"/>
              <w:marRight w:val="0"/>
              <w:marTop w:val="0"/>
              <w:marBottom w:val="0"/>
              <w:divBdr>
                <w:top w:val="none" w:sz="0" w:space="0" w:color="auto"/>
                <w:left w:val="none" w:sz="0" w:space="0" w:color="auto"/>
                <w:bottom w:val="none" w:sz="0" w:space="0" w:color="auto"/>
                <w:right w:val="none" w:sz="0" w:space="0" w:color="auto"/>
              </w:divBdr>
            </w:div>
            <w:div w:id="461004633">
              <w:marLeft w:val="0"/>
              <w:marRight w:val="0"/>
              <w:marTop w:val="0"/>
              <w:marBottom w:val="0"/>
              <w:divBdr>
                <w:top w:val="none" w:sz="0" w:space="0" w:color="auto"/>
                <w:left w:val="none" w:sz="0" w:space="0" w:color="auto"/>
                <w:bottom w:val="none" w:sz="0" w:space="0" w:color="auto"/>
                <w:right w:val="none" w:sz="0" w:space="0" w:color="auto"/>
              </w:divBdr>
            </w:div>
            <w:div w:id="248933261">
              <w:marLeft w:val="0"/>
              <w:marRight w:val="0"/>
              <w:marTop w:val="0"/>
              <w:marBottom w:val="0"/>
              <w:divBdr>
                <w:top w:val="none" w:sz="0" w:space="0" w:color="auto"/>
                <w:left w:val="none" w:sz="0" w:space="0" w:color="auto"/>
                <w:bottom w:val="none" w:sz="0" w:space="0" w:color="auto"/>
                <w:right w:val="none" w:sz="0" w:space="0" w:color="auto"/>
              </w:divBdr>
            </w:div>
            <w:div w:id="916938795">
              <w:marLeft w:val="0"/>
              <w:marRight w:val="0"/>
              <w:marTop w:val="0"/>
              <w:marBottom w:val="0"/>
              <w:divBdr>
                <w:top w:val="none" w:sz="0" w:space="0" w:color="auto"/>
                <w:left w:val="none" w:sz="0" w:space="0" w:color="auto"/>
                <w:bottom w:val="none" w:sz="0" w:space="0" w:color="auto"/>
                <w:right w:val="none" w:sz="0" w:space="0" w:color="auto"/>
              </w:divBdr>
            </w:div>
            <w:div w:id="1679887695">
              <w:marLeft w:val="0"/>
              <w:marRight w:val="0"/>
              <w:marTop w:val="0"/>
              <w:marBottom w:val="0"/>
              <w:divBdr>
                <w:top w:val="none" w:sz="0" w:space="0" w:color="auto"/>
                <w:left w:val="none" w:sz="0" w:space="0" w:color="auto"/>
                <w:bottom w:val="none" w:sz="0" w:space="0" w:color="auto"/>
                <w:right w:val="none" w:sz="0" w:space="0" w:color="auto"/>
              </w:divBdr>
            </w:div>
            <w:div w:id="715855501">
              <w:marLeft w:val="0"/>
              <w:marRight w:val="0"/>
              <w:marTop w:val="0"/>
              <w:marBottom w:val="0"/>
              <w:divBdr>
                <w:top w:val="none" w:sz="0" w:space="0" w:color="auto"/>
                <w:left w:val="none" w:sz="0" w:space="0" w:color="auto"/>
                <w:bottom w:val="none" w:sz="0" w:space="0" w:color="auto"/>
                <w:right w:val="none" w:sz="0" w:space="0" w:color="auto"/>
              </w:divBdr>
            </w:div>
            <w:div w:id="1036780227">
              <w:marLeft w:val="0"/>
              <w:marRight w:val="0"/>
              <w:marTop w:val="0"/>
              <w:marBottom w:val="0"/>
              <w:divBdr>
                <w:top w:val="none" w:sz="0" w:space="0" w:color="auto"/>
                <w:left w:val="none" w:sz="0" w:space="0" w:color="auto"/>
                <w:bottom w:val="none" w:sz="0" w:space="0" w:color="auto"/>
                <w:right w:val="none" w:sz="0" w:space="0" w:color="auto"/>
              </w:divBdr>
            </w:div>
            <w:div w:id="15800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826459">
      <w:bodyDiv w:val="1"/>
      <w:marLeft w:val="0"/>
      <w:marRight w:val="0"/>
      <w:marTop w:val="0"/>
      <w:marBottom w:val="0"/>
      <w:divBdr>
        <w:top w:val="none" w:sz="0" w:space="0" w:color="auto"/>
        <w:left w:val="none" w:sz="0" w:space="0" w:color="auto"/>
        <w:bottom w:val="none" w:sz="0" w:space="0" w:color="auto"/>
        <w:right w:val="none" w:sz="0" w:space="0" w:color="auto"/>
      </w:divBdr>
      <w:divsChild>
        <w:div w:id="1133132308">
          <w:marLeft w:val="0"/>
          <w:marRight w:val="0"/>
          <w:marTop w:val="0"/>
          <w:marBottom w:val="0"/>
          <w:divBdr>
            <w:top w:val="none" w:sz="0" w:space="0" w:color="auto"/>
            <w:left w:val="none" w:sz="0" w:space="0" w:color="auto"/>
            <w:bottom w:val="none" w:sz="0" w:space="0" w:color="auto"/>
            <w:right w:val="none" w:sz="0" w:space="0" w:color="auto"/>
          </w:divBdr>
          <w:divsChild>
            <w:div w:id="949580833">
              <w:marLeft w:val="0"/>
              <w:marRight w:val="0"/>
              <w:marTop w:val="0"/>
              <w:marBottom w:val="0"/>
              <w:divBdr>
                <w:top w:val="none" w:sz="0" w:space="0" w:color="auto"/>
                <w:left w:val="none" w:sz="0" w:space="0" w:color="auto"/>
                <w:bottom w:val="none" w:sz="0" w:space="0" w:color="auto"/>
                <w:right w:val="none" w:sz="0" w:space="0" w:color="auto"/>
              </w:divBdr>
            </w:div>
            <w:div w:id="880241887">
              <w:marLeft w:val="0"/>
              <w:marRight w:val="0"/>
              <w:marTop w:val="0"/>
              <w:marBottom w:val="0"/>
              <w:divBdr>
                <w:top w:val="none" w:sz="0" w:space="0" w:color="auto"/>
                <w:left w:val="none" w:sz="0" w:space="0" w:color="auto"/>
                <w:bottom w:val="none" w:sz="0" w:space="0" w:color="auto"/>
                <w:right w:val="none" w:sz="0" w:space="0" w:color="auto"/>
              </w:divBdr>
            </w:div>
            <w:div w:id="1468006815">
              <w:marLeft w:val="0"/>
              <w:marRight w:val="0"/>
              <w:marTop w:val="0"/>
              <w:marBottom w:val="0"/>
              <w:divBdr>
                <w:top w:val="none" w:sz="0" w:space="0" w:color="auto"/>
                <w:left w:val="none" w:sz="0" w:space="0" w:color="auto"/>
                <w:bottom w:val="none" w:sz="0" w:space="0" w:color="auto"/>
                <w:right w:val="none" w:sz="0" w:space="0" w:color="auto"/>
              </w:divBdr>
            </w:div>
            <w:div w:id="1218931753">
              <w:marLeft w:val="0"/>
              <w:marRight w:val="0"/>
              <w:marTop w:val="0"/>
              <w:marBottom w:val="0"/>
              <w:divBdr>
                <w:top w:val="none" w:sz="0" w:space="0" w:color="auto"/>
                <w:left w:val="none" w:sz="0" w:space="0" w:color="auto"/>
                <w:bottom w:val="none" w:sz="0" w:space="0" w:color="auto"/>
                <w:right w:val="none" w:sz="0" w:space="0" w:color="auto"/>
              </w:divBdr>
            </w:div>
            <w:div w:id="2091343521">
              <w:marLeft w:val="0"/>
              <w:marRight w:val="0"/>
              <w:marTop w:val="0"/>
              <w:marBottom w:val="0"/>
              <w:divBdr>
                <w:top w:val="none" w:sz="0" w:space="0" w:color="auto"/>
                <w:left w:val="none" w:sz="0" w:space="0" w:color="auto"/>
                <w:bottom w:val="none" w:sz="0" w:space="0" w:color="auto"/>
                <w:right w:val="none" w:sz="0" w:space="0" w:color="auto"/>
              </w:divBdr>
            </w:div>
            <w:div w:id="1802074270">
              <w:marLeft w:val="0"/>
              <w:marRight w:val="0"/>
              <w:marTop w:val="0"/>
              <w:marBottom w:val="0"/>
              <w:divBdr>
                <w:top w:val="none" w:sz="0" w:space="0" w:color="auto"/>
                <w:left w:val="none" w:sz="0" w:space="0" w:color="auto"/>
                <w:bottom w:val="none" w:sz="0" w:space="0" w:color="auto"/>
                <w:right w:val="none" w:sz="0" w:space="0" w:color="auto"/>
              </w:divBdr>
            </w:div>
            <w:div w:id="1801069502">
              <w:marLeft w:val="0"/>
              <w:marRight w:val="0"/>
              <w:marTop w:val="0"/>
              <w:marBottom w:val="0"/>
              <w:divBdr>
                <w:top w:val="none" w:sz="0" w:space="0" w:color="auto"/>
                <w:left w:val="none" w:sz="0" w:space="0" w:color="auto"/>
                <w:bottom w:val="none" w:sz="0" w:space="0" w:color="auto"/>
                <w:right w:val="none" w:sz="0" w:space="0" w:color="auto"/>
              </w:divBdr>
            </w:div>
            <w:div w:id="832137613">
              <w:marLeft w:val="0"/>
              <w:marRight w:val="0"/>
              <w:marTop w:val="0"/>
              <w:marBottom w:val="0"/>
              <w:divBdr>
                <w:top w:val="none" w:sz="0" w:space="0" w:color="auto"/>
                <w:left w:val="none" w:sz="0" w:space="0" w:color="auto"/>
                <w:bottom w:val="none" w:sz="0" w:space="0" w:color="auto"/>
                <w:right w:val="none" w:sz="0" w:space="0" w:color="auto"/>
              </w:divBdr>
            </w:div>
            <w:div w:id="2055496968">
              <w:marLeft w:val="0"/>
              <w:marRight w:val="0"/>
              <w:marTop w:val="0"/>
              <w:marBottom w:val="0"/>
              <w:divBdr>
                <w:top w:val="none" w:sz="0" w:space="0" w:color="auto"/>
                <w:left w:val="none" w:sz="0" w:space="0" w:color="auto"/>
                <w:bottom w:val="none" w:sz="0" w:space="0" w:color="auto"/>
                <w:right w:val="none" w:sz="0" w:space="0" w:color="auto"/>
              </w:divBdr>
            </w:div>
            <w:div w:id="2014332503">
              <w:marLeft w:val="0"/>
              <w:marRight w:val="0"/>
              <w:marTop w:val="0"/>
              <w:marBottom w:val="0"/>
              <w:divBdr>
                <w:top w:val="none" w:sz="0" w:space="0" w:color="auto"/>
                <w:left w:val="none" w:sz="0" w:space="0" w:color="auto"/>
                <w:bottom w:val="none" w:sz="0" w:space="0" w:color="auto"/>
                <w:right w:val="none" w:sz="0" w:space="0" w:color="auto"/>
              </w:divBdr>
            </w:div>
            <w:div w:id="601648519">
              <w:marLeft w:val="0"/>
              <w:marRight w:val="0"/>
              <w:marTop w:val="0"/>
              <w:marBottom w:val="0"/>
              <w:divBdr>
                <w:top w:val="none" w:sz="0" w:space="0" w:color="auto"/>
                <w:left w:val="none" w:sz="0" w:space="0" w:color="auto"/>
                <w:bottom w:val="none" w:sz="0" w:space="0" w:color="auto"/>
                <w:right w:val="none" w:sz="0" w:space="0" w:color="auto"/>
              </w:divBdr>
            </w:div>
            <w:div w:id="185994040">
              <w:marLeft w:val="0"/>
              <w:marRight w:val="0"/>
              <w:marTop w:val="0"/>
              <w:marBottom w:val="0"/>
              <w:divBdr>
                <w:top w:val="none" w:sz="0" w:space="0" w:color="auto"/>
                <w:left w:val="none" w:sz="0" w:space="0" w:color="auto"/>
                <w:bottom w:val="none" w:sz="0" w:space="0" w:color="auto"/>
                <w:right w:val="none" w:sz="0" w:space="0" w:color="auto"/>
              </w:divBdr>
            </w:div>
            <w:div w:id="1610964638">
              <w:marLeft w:val="0"/>
              <w:marRight w:val="0"/>
              <w:marTop w:val="0"/>
              <w:marBottom w:val="0"/>
              <w:divBdr>
                <w:top w:val="none" w:sz="0" w:space="0" w:color="auto"/>
                <w:left w:val="none" w:sz="0" w:space="0" w:color="auto"/>
                <w:bottom w:val="none" w:sz="0" w:space="0" w:color="auto"/>
                <w:right w:val="none" w:sz="0" w:space="0" w:color="auto"/>
              </w:divBdr>
            </w:div>
            <w:div w:id="1993875814">
              <w:marLeft w:val="0"/>
              <w:marRight w:val="0"/>
              <w:marTop w:val="0"/>
              <w:marBottom w:val="0"/>
              <w:divBdr>
                <w:top w:val="none" w:sz="0" w:space="0" w:color="auto"/>
                <w:left w:val="none" w:sz="0" w:space="0" w:color="auto"/>
                <w:bottom w:val="none" w:sz="0" w:space="0" w:color="auto"/>
                <w:right w:val="none" w:sz="0" w:space="0" w:color="auto"/>
              </w:divBdr>
            </w:div>
            <w:div w:id="1468278297">
              <w:marLeft w:val="0"/>
              <w:marRight w:val="0"/>
              <w:marTop w:val="0"/>
              <w:marBottom w:val="0"/>
              <w:divBdr>
                <w:top w:val="none" w:sz="0" w:space="0" w:color="auto"/>
                <w:left w:val="none" w:sz="0" w:space="0" w:color="auto"/>
                <w:bottom w:val="none" w:sz="0" w:space="0" w:color="auto"/>
                <w:right w:val="none" w:sz="0" w:space="0" w:color="auto"/>
              </w:divBdr>
            </w:div>
            <w:div w:id="272714998">
              <w:marLeft w:val="0"/>
              <w:marRight w:val="0"/>
              <w:marTop w:val="0"/>
              <w:marBottom w:val="0"/>
              <w:divBdr>
                <w:top w:val="none" w:sz="0" w:space="0" w:color="auto"/>
                <w:left w:val="none" w:sz="0" w:space="0" w:color="auto"/>
                <w:bottom w:val="none" w:sz="0" w:space="0" w:color="auto"/>
                <w:right w:val="none" w:sz="0" w:space="0" w:color="auto"/>
              </w:divBdr>
            </w:div>
            <w:div w:id="335614267">
              <w:marLeft w:val="0"/>
              <w:marRight w:val="0"/>
              <w:marTop w:val="0"/>
              <w:marBottom w:val="0"/>
              <w:divBdr>
                <w:top w:val="none" w:sz="0" w:space="0" w:color="auto"/>
                <w:left w:val="none" w:sz="0" w:space="0" w:color="auto"/>
                <w:bottom w:val="none" w:sz="0" w:space="0" w:color="auto"/>
                <w:right w:val="none" w:sz="0" w:space="0" w:color="auto"/>
              </w:divBdr>
            </w:div>
            <w:div w:id="390999764">
              <w:marLeft w:val="0"/>
              <w:marRight w:val="0"/>
              <w:marTop w:val="0"/>
              <w:marBottom w:val="0"/>
              <w:divBdr>
                <w:top w:val="none" w:sz="0" w:space="0" w:color="auto"/>
                <w:left w:val="none" w:sz="0" w:space="0" w:color="auto"/>
                <w:bottom w:val="none" w:sz="0" w:space="0" w:color="auto"/>
                <w:right w:val="none" w:sz="0" w:space="0" w:color="auto"/>
              </w:divBdr>
            </w:div>
            <w:div w:id="349112188">
              <w:marLeft w:val="0"/>
              <w:marRight w:val="0"/>
              <w:marTop w:val="0"/>
              <w:marBottom w:val="0"/>
              <w:divBdr>
                <w:top w:val="none" w:sz="0" w:space="0" w:color="auto"/>
                <w:left w:val="none" w:sz="0" w:space="0" w:color="auto"/>
                <w:bottom w:val="none" w:sz="0" w:space="0" w:color="auto"/>
                <w:right w:val="none" w:sz="0" w:space="0" w:color="auto"/>
              </w:divBdr>
            </w:div>
            <w:div w:id="1022437419">
              <w:marLeft w:val="0"/>
              <w:marRight w:val="0"/>
              <w:marTop w:val="0"/>
              <w:marBottom w:val="0"/>
              <w:divBdr>
                <w:top w:val="none" w:sz="0" w:space="0" w:color="auto"/>
                <w:left w:val="none" w:sz="0" w:space="0" w:color="auto"/>
                <w:bottom w:val="none" w:sz="0" w:space="0" w:color="auto"/>
                <w:right w:val="none" w:sz="0" w:space="0" w:color="auto"/>
              </w:divBdr>
            </w:div>
            <w:div w:id="2071415992">
              <w:marLeft w:val="0"/>
              <w:marRight w:val="0"/>
              <w:marTop w:val="0"/>
              <w:marBottom w:val="0"/>
              <w:divBdr>
                <w:top w:val="none" w:sz="0" w:space="0" w:color="auto"/>
                <w:left w:val="none" w:sz="0" w:space="0" w:color="auto"/>
                <w:bottom w:val="none" w:sz="0" w:space="0" w:color="auto"/>
                <w:right w:val="none" w:sz="0" w:space="0" w:color="auto"/>
              </w:divBdr>
            </w:div>
            <w:div w:id="1346784230">
              <w:marLeft w:val="0"/>
              <w:marRight w:val="0"/>
              <w:marTop w:val="0"/>
              <w:marBottom w:val="0"/>
              <w:divBdr>
                <w:top w:val="none" w:sz="0" w:space="0" w:color="auto"/>
                <w:left w:val="none" w:sz="0" w:space="0" w:color="auto"/>
                <w:bottom w:val="none" w:sz="0" w:space="0" w:color="auto"/>
                <w:right w:val="none" w:sz="0" w:space="0" w:color="auto"/>
              </w:divBdr>
            </w:div>
            <w:div w:id="1349139271">
              <w:marLeft w:val="0"/>
              <w:marRight w:val="0"/>
              <w:marTop w:val="0"/>
              <w:marBottom w:val="0"/>
              <w:divBdr>
                <w:top w:val="none" w:sz="0" w:space="0" w:color="auto"/>
                <w:left w:val="none" w:sz="0" w:space="0" w:color="auto"/>
                <w:bottom w:val="none" w:sz="0" w:space="0" w:color="auto"/>
                <w:right w:val="none" w:sz="0" w:space="0" w:color="auto"/>
              </w:divBdr>
            </w:div>
            <w:div w:id="920023669">
              <w:marLeft w:val="0"/>
              <w:marRight w:val="0"/>
              <w:marTop w:val="0"/>
              <w:marBottom w:val="0"/>
              <w:divBdr>
                <w:top w:val="none" w:sz="0" w:space="0" w:color="auto"/>
                <w:left w:val="none" w:sz="0" w:space="0" w:color="auto"/>
                <w:bottom w:val="none" w:sz="0" w:space="0" w:color="auto"/>
                <w:right w:val="none" w:sz="0" w:space="0" w:color="auto"/>
              </w:divBdr>
            </w:div>
            <w:div w:id="605231594">
              <w:marLeft w:val="0"/>
              <w:marRight w:val="0"/>
              <w:marTop w:val="0"/>
              <w:marBottom w:val="0"/>
              <w:divBdr>
                <w:top w:val="none" w:sz="0" w:space="0" w:color="auto"/>
                <w:left w:val="none" w:sz="0" w:space="0" w:color="auto"/>
                <w:bottom w:val="none" w:sz="0" w:space="0" w:color="auto"/>
                <w:right w:val="none" w:sz="0" w:space="0" w:color="auto"/>
              </w:divBdr>
            </w:div>
            <w:div w:id="1215047727">
              <w:marLeft w:val="0"/>
              <w:marRight w:val="0"/>
              <w:marTop w:val="0"/>
              <w:marBottom w:val="0"/>
              <w:divBdr>
                <w:top w:val="none" w:sz="0" w:space="0" w:color="auto"/>
                <w:left w:val="none" w:sz="0" w:space="0" w:color="auto"/>
                <w:bottom w:val="none" w:sz="0" w:space="0" w:color="auto"/>
                <w:right w:val="none" w:sz="0" w:space="0" w:color="auto"/>
              </w:divBdr>
            </w:div>
            <w:div w:id="491801284">
              <w:marLeft w:val="0"/>
              <w:marRight w:val="0"/>
              <w:marTop w:val="0"/>
              <w:marBottom w:val="0"/>
              <w:divBdr>
                <w:top w:val="none" w:sz="0" w:space="0" w:color="auto"/>
                <w:left w:val="none" w:sz="0" w:space="0" w:color="auto"/>
                <w:bottom w:val="none" w:sz="0" w:space="0" w:color="auto"/>
                <w:right w:val="none" w:sz="0" w:space="0" w:color="auto"/>
              </w:divBdr>
            </w:div>
            <w:div w:id="1578437825">
              <w:marLeft w:val="0"/>
              <w:marRight w:val="0"/>
              <w:marTop w:val="0"/>
              <w:marBottom w:val="0"/>
              <w:divBdr>
                <w:top w:val="none" w:sz="0" w:space="0" w:color="auto"/>
                <w:left w:val="none" w:sz="0" w:space="0" w:color="auto"/>
                <w:bottom w:val="none" w:sz="0" w:space="0" w:color="auto"/>
                <w:right w:val="none" w:sz="0" w:space="0" w:color="auto"/>
              </w:divBdr>
            </w:div>
            <w:div w:id="1347748393">
              <w:marLeft w:val="0"/>
              <w:marRight w:val="0"/>
              <w:marTop w:val="0"/>
              <w:marBottom w:val="0"/>
              <w:divBdr>
                <w:top w:val="none" w:sz="0" w:space="0" w:color="auto"/>
                <w:left w:val="none" w:sz="0" w:space="0" w:color="auto"/>
                <w:bottom w:val="none" w:sz="0" w:space="0" w:color="auto"/>
                <w:right w:val="none" w:sz="0" w:space="0" w:color="auto"/>
              </w:divBdr>
            </w:div>
            <w:div w:id="1776290819">
              <w:marLeft w:val="0"/>
              <w:marRight w:val="0"/>
              <w:marTop w:val="0"/>
              <w:marBottom w:val="0"/>
              <w:divBdr>
                <w:top w:val="none" w:sz="0" w:space="0" w:color="auto"/>
                <w:left w:val="none" w:sz="0" w:space="0" w:color="auto"/>
                <w:bottom w:val="none" w:sz="0" w:space="0" w:color="auto"/>
                <w:right w:val="none" w:sz="0" w:space="0" w:color="auto"/>
              </w:divBdr>
            </w:div>
            <w:div w:id="1521235676">
              <w:marLeft w:val="0"/>
              <w:marRight w:val="0"/>
              <w:marTop w:val="0"/>
              <w:marBottom w:val="0"/>
              <w:divBdr>
                <w:top w:val="none" w:sz="0" w:space="0" w:color="auto"/>
                <w:left w:val="none" w:sz="0" w:space="0" w:color="auto"/>
                <w:bottom w:val="none" w:sz="0" w:space="0" w:color="auto"/>
                <w:right w:val="none" w:sz="0" w:space="0" w:color="auto"/>
              </w:divBdr>
            </w:div>
            <w:div w:id="959993983">
              <w:marLeft w:val="0"/>
              <w:marRight w:val="0"/>
              <w:marTop w:val="0"/>
              <w:marBottom w:val="0"/>
              <w:divBdr>
                <w:top w:val="none" w:sz="0" w:space="0" w:color="auto"/>
                <w:left w:val="none" w:sz="0" w:space="0" w:color="auto"/>
                <w:bottom w:val="none" w:sz="0" w:space="0" w:color="auto"/>
                <w:right w:val="none" w:sz="0" w:space="0" w:color="auto"/>
              </w:divBdr>
            </w:div>
            <w:div w:id="721561711">
              <w:marLeft w:val="0"/>
              <w:marRight w:val="0"/>
              <w:marTop w:val="0"/>
              <w:marBottom w:val="0"/>
              <w:divBdr>
                <w:top w:val="none" w:sz="0" w:space="0" w:color="auto"/>
                <w:left w:val="none" w:sz="0" w:space="0" w:color="auto"/>
                <w:bottom w:val="none" w:sz="0" w:space="0" w:color="auto"/>
                <w:right w:val="none" w:sz="0" w:space="0" w:color="auto"/>
              </w:divBdr>
            </w:div>
            <w:div w:id="885676507">
              <w:marLeft w:val="0"/>
              <w:marRight w:val="0"/>
              <w:marTop w:val="0"/>
              <w:marBottom w:val="0"/>
              <w:divBdr>
                <w:top w:val="none" w:sz="0" w:space="0" w:color="auto"/>
                <w:left w:val="none" w:sz="0" w:space="0" w:color="auto"/>
                <w:bottom w:val="none" w:sz="0" w:space="0" w:color="auto"/>
                <w:right w:val="none" w:sz="0" w:space="0" w:color="auto"/>
              </w:divBdr>
            </w:div>
            <w:div w:id="923878139">
              <w:marLeft w:val="0"/>
              <w:marRight w:val="0"/>
              <w:marTop w:val="0"/>
              <w:marBottom w:val="0"/>
              <w:divBdr>
                <w:top w:val="none" w:sz="0" w:space="0" w:color="auto"/>
                <w:left w:val="none" w:sz="0" w:space="0" w:color="auto"/>
                <w:bottom w:val="none" w:sz="0" w:space="0" w:color="auto"/>
                <w:right w:val="none" w:sz="0" w:space="0" w:color="auto"/>
              </w:divBdr>
            </w:div>
            <w:div w:id="746616438">
              <w:marLeft w:val="0"/>
              <w:marRight w:val="0"/>
              <w:marTop w:val="0"/>
              <w:marBottom w:val="0"/>
              <w:divBdr>
                <w:top w:val="none" w:sz="0" w:space="0" w:color="auto"/>
                <w:left w:val="none" w:sz="0" w:space="0" w:color="auto"/>
                <w:bottom w:val="none" w:sz="0" w:space="0" w:color="auto"/>
                <w:right w:val="none" w:sz="0" w:space="0" w:color="auto"/>
              </w:divBdr>
            </w:div>
            <w:div w:id="781340392">
              <w:marLeft w:val="0"/>
              <w:marRight w:val="0"/>
              <w:marTop w:val="0"/>
              <w:marBottom w:val="0"/>
              <w:divBdr>
                <w:top w:val="none" w:sz="0" w:space="0" w:color="auto"/>
                <w:left w:val="none" w:sz="0" w:space="0" w:color="auto"/>
                <w:bottom w:val="none" w:sz="0" w:space="0" w:color="auto"/>
                <w:right w:val="none" w:sz="0" w:space="0" w:color="auto"/>
              </w:divBdr>
            </w:div>
            <w:div w:id="699549771">
              <w:marLeft w:val="0"/>
              <w:marRight w:val="0"/>
              <w:marTop w:val="0"/>
              <w:marBottom w:val="0"/>
              <w:divBdr>
                <w:top w:val="none" w:sz="0" w:space="0" w:color="auto"/>
                <w:left w:val="none" w:sz="0" w:space="0" w:color="auto"/>
                <w:bottom w:val="none" w:sz="0" w:space="0" w:color="auto"/>
                <w:right w:val="none" w:sz="0" w:space="0" w:color="auto"/>
              </w:divBdr>
            </w:div>
            <w:div w:id="2144149769">
              <w:marLeft w:val="0"/>
              <w:marRight w:val="0"/>
              <w:marTop w:val="0"/>
              <w:marBottom w:val="0"/>
              <w:divBdr>
                <w:top w:val="none" w:sz="0" w:space="0" w:color="auto"/>
                <w:left w:val="none" w:sz="0" w:space="0" w:color="auto"/>
                <w:bottom w:val="none" w:sz="0" w:space="0" w:color="auto"/>
                <w:right w:val="none" w:sz="0" w:space="0" w:color="auto"/>
              </w:divBdr>
            </w:div>
            <w:div w:id="1596551154">
              <w:marLeft w:val="0"/>
              <w:marRight w:val="0"/>
              <w:marTop w:val="0"/>
              <w:marBottom w:val="0"/>
              <w:divBdr>
                <w:top w:val="none" w:sz="0" w:space="0" w:color="auto"/>
                <w:left w:val="none" w:sz="0" w:space="0" w:color="auto"/>
                <w:bottom w:val="none" w:sz="0" w:space="0" w:color="auto"/>
                <w:right w:val="none" w:sz="0" w:space="0" w:color="auto"/>
              </w:divBdr>
            </w:div>
            <w:div w:id="832142710">
              <w:marLeft w:val="0"/>
              <w:marRight w:val="0"/>
              <w:marTop w:val="0"/>
              <w:marBottom w:val="0"/>
              <w:divBdr>
                <w:top w:val="none" w:sz="0" w:space="0" w:color="auto"/>
                <w:left w:val="none" w:sz="0" w:space="0" w:color="auto"/>
                <w:bottom w:val="none" w:sz="0" w:space="0" w:color="auto"/>
                <w:right w:val="none" w:sz="0" w:space="0" w:color="auto"/>
              </w:divBdr>
            </w:div>
            <w:div w:id="895969368">
              <w:marLeft w:val="0"/>
              <w:marRight w:val="0"/>
              <w:marTop w:val="0"/>
              <w:marBottom w:val="0"/>
              <w:divBdr>
                <w:top w:val="none" w:sz="0" w:space="0" w:color="auto"/>
                <w:left w:val="none" w:sz="0" w:space="0" w:color="auto"/>
                <w:bottom w:val="none" w:sz="0" w:space="0" w:color="auto"/>
                <w:right w:val="none" w:sz="0" w:space="0" w:color="auto"/>
              </w:divBdr>
            </w:div>
            <w:div w:id="773595985">
              <w:marLeft w:val="0"/>
              <w:marRight w:val="0"/>
              <w:marTop w:val="0"/>
              <w:marBottom w:val="0"/>
              <w:divBdr>
                <w:top w:val="none" w:sz="0" w:space="0" w:color="auto"/>
                <w:left w:val="none" w:sz="0" w:space="0" w:color="auto"/>
                <w:bottom w:val="none" w:sz="0" w:space="0" w:color="auto"/>
                <w:right w:val="none" w:sz="0" w:space="0" w:color="auto"/>
              </w:divBdr>
            </w:div>
            <w:div w:id="198142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558604">
      <w:bodyDiv w:val="1"/>
      <w:marLeft w:val="0"/>
      <w:marRight w:val="0"/>
      <w:marTop w:val="0"/>
      <w:marBottom w:val="0"/>
      <w:divBdr>
        <w:top w:val="none" w:sz="0" w:space="0" w:color="auto"/>
        <w:left w:val="none" w:sz="0" w:space="0" w:color="auto"/>
        <w:bottom w:val="none" w:sz="0" w:space="0" w:color="auto"/>
        <w:right w:val="none" w:sz="0" w:space="0" w:color="auto"/>
      </w:divBdr>
    </w:div>
    <w:div w:id="460659090">
      <w:bodyDiv w:val="1"/>
      <w:marLeft w:val="0"/>
      <w:marRight w:val="0"/>
      <w:marTop w:val="0"/>
      <w:marBottom w:val="0"/>
      <w:divBdr>
        <w:top w:val="none" w:sz="0" w:space="0" w:color="auto"/>
        <w:left w:val="none" w:sz="0" w:space="0" w:color="auto"/>
        <w:bottom w:val="none" w:sz="0" w:space="0" w:color="auto"/>
        <w:right w:val="none" w:sz="0" w:space="0" w:color="auto"/>
      </w:divBdr>
    </w:div>
    <w:div w:id="496265092">
      <w:bodyDiv w:val="1"/>
      <w:marLeft w:val="0"/>
      <w:marRight w:val="0"/>
      <w:marTop w:val="0"/>
      <w:marBottom w:val="0"/>
      <w:divBdr>
        <w:top w:val="none" w:sz="0" w:space="0" w:color="auto"/>
        <w:left w:val="none" w:sz="0" w:space="0" w:color="auto"/>
        <w:bottom w:val="none" w:sz="0" w:space="0" w:color="auto"/>
        <w:right w:val="none" w:sz="0" w:space="0" w:color="auto"/>
      </w:divBdr>
    </w:div>
    <w:div w:id="500433797">
      <w:bodyDiv w:val="1"/>
      <w:marLeft w:val="0"/>
      <w:marRight w:val="0"/>
      <w:marTop w:val="0"/>
      <w:marBottom w:val="0"/>
      <w:divBdr>
        <w:top w:val="none" w:sz="0" w:space="0" w:color="auto"/>
        <w:left w:val="none" w:sz="0" w:space="0" w:color="auto"/>
        <w:bottom w:val="none" w:sz="0" w:space="0" w:color="auto"/>
        <w:right w:val="none" w:sz="0" w:space="0" w:color="auto"/>
      </w:divBdr>
    </w:div>
    <w:div w:id="552929176">
      <w:bodyDiv w:val="1"/>
      <w:marLeft w:val="0"/>
      <w:marRight w:val="0"/>
      <w:marTop w:val="0"/>
      <w:marBottom w:val="0"/>
      <w:divBdr>
        <w:top w:val="none" w:sz="0" w:space="0" w:color="auto"/>
        <w:left w:val="none" w:sz="0" w:space="0" w:color="auto"/>
        <w:bottom w:val="none" w:sz="0" w:space="0" w:color="auto"/>
        <w:right w:val="none" w:sz="0" w:space="0" w:color="auto"/>
      </w:divBdr>
      <w:divsChild>
        <w:div w:id="1269922005">
          <w:marLeft w:val="0"/>
          <w:marRight w:val="0"/>
          <w:marTop w:val="0"/>
          <w:marBottom w:val="0"/>
          <w:divBdr>
            <w:top w:val="none" w:sz="0" w:space="0" w:color="auto"/>
            <w:left w:val="none" w:sz="0" w:space="0" w:color="auto"/>
            <w:bottom w:val="none" w:sz="0" w:space="0" w:color="auto"/>
            <w:right w:val="none" w:sz="0" w:space="0" w:color="auto"/>
          </w:divBdr>
          <w:divsChild>
            <w:div w:id="2118482415">
              <w:marLeft w:val="0"/>
              <w:marRight w:val="0"/>
              <w:marTop w:val="0"/>
              <w:marBottom w:val="0"/>
              <w:divBdr>
                <w:top w:val="none" w:sz="0" w:space="0" w:color="auto"/>
                <w:left w:val="none" w:sz="0" w:space="0" w:color="auto"/>
                <w:bottom w:val="none" w:sz="0" w:space="0" w:color="auto"/>
                <w:right w:val="none" w:sz="0" w:space="0" w:color="auto"/>
              </w:divBdr>
            </w:div>
            <w:div w:id="1584341174">
              <w:marLeft w:val="0"/>
              <w:marRight w:val="0"/>
              <w:marTop w:val="0"/>
              <w:marBottom w:val="0"/>
              <w:divBdr>
                <w:top w:val="none" w:sz="0" w:space="0" w:color="auto"/>
                <w:left w:val="none" w:sz="0" w:space="0" w:color="auto"/>
                <w:bottom w:val="none" w:sz="0" w:space="0" w:color="auto"/>
                <w:right w:val="none" w:sz="0" w:space="0" w:color="auto"/>
              </w:divBdr>
              <w:divsChild>
                <w:div w:id="1054544276">
                  <w:marLeft w:val="0"/>
                  <w:marRight w:val="0"/>
                  <w:marTop w:val="0"/>
                  <w:marBottom w:val="0"/>
                  <w:divBdr>
                    <w:top w:val="none" w:sz="0" w:space="0" w:color="auto"/>
                    <w:left w:val="none" w:sz="0" w:space="0" w:color="auto"/>
                    <w:bottom w:val="none" w:sz="0" w:space="0" w:color="auto"/>
                    <w:right w:val="none" w:sz="0" w:space="0" w:color="auto"/>
                  </w:divBdr>
                  <w:divsChild>
                    <w:div w:id="1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15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514249">
      <w:bodyDiv w:val="1"/>
      <w:marLeft w:val="0"/>
      <w:marRight w:val="0"/>
      <w:marTop w:val="0"/>
      <w:marBottom w:val="0"/>
      <w:divBdr>
        <w:top w:val="none" w:sz="0" w:space="0" w:color="auto"/>
        <w:left w:val="none" w:sz="0" w:space="0" w:color="auto"/>
        <w:bottom w:val="none" w:sz="0" w:space="0" w:color="auto"/>
        <w:right w:val="none" w:sz="0" w:space="0" w:color="auto"/>
      </w:divBdr>
    </w:div>
    <w:div w:id="614798650">
      <w:bodyDiv w:val="1"/>
      <w:marLeft w:val="0"/>
      <w:marRight w:val="0"/>
      <w:marTop w:val="0"/>
      <w:marBottom w:val="0"/>
      <w:divBdr>
        <w:top w:val="none" w:sz="0" w:space="0" w:color="auto"/>
        <w:left w:val="none" w:sz="0" w:space="0" w:color="auto"/>
        <w:bottom w:val="none" w:sz="0" w:space="0" w:color="auto"/>
        <w:right w:val="none" w:sz="0" w:space="0" w:color="auto"/>
      </w:divBdr>
    </w:div>
    <w:div w:id="620964509">
      <w:bodyDiv w:val="1"/>
      <w:marLeft w:val="0"/>
      <w:marRight w:val="0"/>
      <w:marTop w:val="0"/>
      <w:marBottom w:val="0"/>
      <w:divBdr>
        <w:top w:val="none" w:sz="0" w:space="0" w:color="auto"/>
        <w:left w:val="none" w:sz="0" w:space="0" w:color="auto"/>
        <w:bottom w:val="none" w:sz="0" w:space="0" w:color="auto"/>
        <w:right w:val="none" w:sz="0" w:space="0" w:color="auto"/>
      </w:divBdr>
    </w:div>
    <w:div w:id="625626292">
      <w:bodyDiv w:val="1"/>
      <w:marLeft w:val="0"/>
      <w:marRight w:val="0"/>
      <w:marTop w:val="0"/>
      <w:marBottom w:val="0"/>
      <w:divBdr>
        <w:top w:val="none" w:sz="0" w:space="0" w:color="auto"/>
        <w:left w:val="none" w:sz="0" w:space="0" w:color="auto"/>
        <w:bottom w:val="none" w:sz="0" w:space="0" w:color="auto"/>
        <w:right w:val="none" w:sz="0" w:space="0" w:color="auto"/>
      </w:divBdr>
      <w:divsChild>
        <w:div w:id="1708523747">
          <w:marLeft w:val="0"/>
          <w:marRight w:val="0"/>
          <w:marTop w:val="0"/>
          <w:marBottom w:val="0"/>
          <w:divBdr>
            <w:top w:val="none" w:sz="0" w:space="0" w:color="auto"/>
            <w:left w:val="none" w:sz="0" w:space="0" w:color="auto"/>
            <w:bottom w:val="none" w:sz="0" w:space="0" w:color="auto"/>
            <w:right w:val="none" w:sz="0" w:space="0" w:color="auto"/>
          </w:divBdr>
          <w:divsChild>
            <w:div w:id="64492698">
              <w:marLeft w:val="0"/>
              <w:marRight w:val="0"/>
              <w:marTop w:val="0"/>
              <w:marBottom w:val="0"/>
              <w:divBdr>
                <w:top w:val="none" w:sz="0" w:space="0" w:color="auto"/>
                <w:left w:val="none" w:sz="0" w:space="0" w:color="auto"/>
                <w:bottom w:val="none" w:sz="0" w:space="0" w:color="auto"/>
                <w:right w:val="none" w:sz="0" w:space="0" w:color="auto"/>
              </w:divBdr>
              <w:divsChild>
                <w:div w:id="1152603659">
                  <w:marLeft w:val="0"/>
                  <w:marRight w:val="0"/>
                  <w:marTop w:val="0"/>
                  <w:marBottom w:val="0"/>
                  <w:divBdr>
                    <w:top w:val="none" w:sz="0" w:space="0" w:color="auto"/>
                    <w:left w:val="none" w:sz="0" w:space="0" w:color="auto"/>
                    <w:bottom w:val="none" w:sz="0" w:space="0" w:color="auto"/>
                    <w:right w:val="none" w:sz="0" w:space="0" w:color="auto"/>
                  </w:divBdr>
                  <w:divsChild>
                    <w:div w:id="211309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674613">
          <w:marLeft w:val="0"/>
          <w:marRight w:val="0"/>
          <w:marTop w:val="0"/>
          <w:marBottom w:val="0"/>
          <w:divBdr>
            <w:top w:val="none" w:sz="0" w:space="0" w:color="auto"/>
            <w:left w:val="none" w:sz="0" w:space="0" w:color="auto"/>
            <w:bottom w:val="none" w:sz="0" w:space="0" w:color="auto"/>
            <w:right w:val="none" w:sz="0" w:space="0" w:color="auto"/>
          </w:divBdr>
          <w:divsChild>
            <w:div w:id="687416309">
              <w:marLeft w:val="0"/>
              <w:marRight w:val="0"/>
              <w:marTop w:val="0"/>
              <w:marBottom w:val="0"/>
              <w:divBdr>
                <w:top w:val="none" w:sz="0" w:space="0" w:color="auto"/>
                <w:left w:val="none" w:sz="0" w:space="0" w:color="auto"/>
                <w:bottom w:val="none" w:sz="0" w:space="0" w:color="auto"/>
                <w:right w:val="none" w:sz="0" w:space="0" w:color="auto"/>
              </w:divBdr>
              <w:divsChild>
                <w:div w:id="1546065749">
                  <w:marLeft w:val="0"/>
                  <w:marRight w:val="0"/>
                  <w:marTop w:val="0"/>
                  <w:marBottom w:val="0"/>
                  <w:divBdr>
                    <w:top w:val="none" w:sz="0" w:space="0" w:color="auto"/>
                    <w:left w:val="none" w:sz="0" w:space="0" w:color="auto"/>
                    <w:bottom w:val="none" w:sz="0" w:space="0" w:color="auto"/>
                    <w:right w:val="none" w:sz="0" w:space="0" w:color="auto"/>
                  </w:divBdr>
                  <w:divsChild>
                    <w:div w:id="150486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854410">
      <w:bodyDiv w:val="1"/>
      <w:marLeft w:val="0"/>
      <w:marRight w:val="0"/>
      <w:marTop w:val="0"/>
      <w:marBottom w:val="0"/>
      <w:divBdr>
        <w:top w:val="none" w:sz="0" w:space="0" w:color="auto"/>
        <w:left w:val="none" w:sz="0" w:space="0" w:color="auto"/>
        <w:bottom w:val="none" w:sz="0" w:space="0" w:color="auto"/>
        <w:right w:val="none" w:sz="0" w:space="0" w:color="auto"/>
      </w:divBdr>
    </w:div>
    <w:div w:id="632561202">
      <w:bodyDiv w:val="1"/>
      <w:marLeft w:val="0"/>
      <w:marRight w:val="0"/>
      <w:marTop w:val="0"/>
      <w:marBottom w:val="0"/>
      <w:divBdr>
        <w:top w:val="none" w:sz="0" w:space="0" w:color="auto"/>
        <w:left w:val="none" w:sz="0" w:space="0" w:color="auto"/>
        <w:bottom w:val="none" w:sz="0" w:space="0" w:color="auto"/>
        <w:right w:val="none" w:sz="0" w:space="0" w:color="auto"/>
      </w:divBdr>
    </w:div>
    <w:div w:id="637418526">
      <w:bodyDiv w:val="1"/>
      <w:marLeft w:val="0"/>
      <w:marRight w:val="0"/>
      <w:marTop w:val="0"/>
      <w:marBottom w:val="0"/>
      <w:divBdr>
        <w:top w:val="none" w:sz="0" w:space="0" w:color="auto"/>
        <w:left w:val="none" w:sz="0" w:space="0" w:color="auto"/>
        <w:bottom w:val="none" w:sz="0" w:space="0" w:color="auto"/>
        <w:right w:val="none" w:sz="0" w:space="0" w:color="auto"/>
      </w:divBdr>
    </w:div>
    <w:div w:id="644815425">
      <w:bodyDiv w:val="1"/>
      <w:marLeft w:val="0"/>
      <w:marRight w:val="0"/>
      <w:marTop w:val="0"/>
      <w:marBottom w:val="0"/>
      <w:divBdr>
        <w:top w:val="none" w:sz="0" w:space="0" w:color="auto"/>
        <w:left w:val="none" w:sz="0" w:space="0" w:color="auto"/>
        <w:bottom w:val="none" w:sz="0" w:space="0" w:color="auto"/>
        <w:right w:val="none" w:sz="0" w:space="0" w:color="auto"/>
      </w:divBdr>
    </w:div>
    <w:div w:id="645933256">
      <w:bodyDiv w:val="1"/>
      <w:marLeft w:val="0"/>
      <w:marRight w:val="0"/>
      <w:marTop w:val="0"/>
      <w:marBottom w:val="0"/>
      <w:divBdr>
        <w:top w:val="none" w:sz="0" w:space="0" w:color="auto"/>
        <w:left w:val="none" w:sz="0" w:space="0" w:color="auto"/>
        <w:bottom w:val="none" w:sz="0" w:space="0" w:color="auto"/>
        <w:right w:val="none" w:sz="0" w:space="0" w:color="auto"/>
      </w:divBdr>
    </w:div>
    <w:div w:id="652295961">
      <w:bodyDiv w:val="1"/>
      <w:marLeft w:val="0"/>
      <w:marRight w:val="0"/>
      <w:marTop w:val="0"/>
      <w:marBottom w:val="0"/>
      <w:divBdr>
        <w:top w:val="none" w:sz="0" w:space="0" w:color="auto"/>
        <w:left w:val="none" w:sz="0" w:space="0" w:color="auto"/>
        <w:bottom w:val="none" w:sz="0" w:space="0" w:color="auto"/>
        <w:right w:val="none" w:sz="0" w:space="0" w:color="auto"/>
      </w:divBdr>
    </w:div>
    <w:div w:id="664212434">
      <w:bodyDiv w:val="1"/>
      <w:marLeft w:val="0"/>
      <w:marRight w:val="0"/>
      <w:marTop w:val="0"/>
      <w:marBottom w:val="0"/>
      <w:divBdr>
        <w:top w:val="none" w:sz="0" w:space="0" w:color="auto"/>
        <w:left w:val="none" w:sz="0" w:space="0" w:color="auto"/>
        <w:bottom w:val="none" w:sz="0" w:space="0" w:color="auto"/>
        <w:right w:val="none" w:sz="0" w:space="0" w:color="auto"/>
      </w:divBdr>
      <w:divsChild>
        <w:div w:id="650720130">
          <w:marLeft w:val="0"/>
          <w:marRight w:val="0"/>
          <w:marTop w:val="0"/>
          <w:marBottom w:val="0"/>
          <w:divBdr>
            <w:top w:val="single" w:sz="2" w:space="0" w:color="E7E8F2"/>
            <w:left w:val="single" w:sz="2" w:space="0" w:color="E7E8F2"/>
            <w:bottom w:val="single" w:sz="2" w:space="0" w:color="E7E8F2"/>
            <w:right w:val="single" w:sz="2" w:space="0" w:color="E7E8F2"/>
          </w:divBdr>
          <w:divsChild>
            <w:div w:id="200409807">
              <w:marLeft w:val="0"/>
              <w:marRight w:val="0"/>
              <w:marTop w:val="0"/>
              <w:marBottom w:val="0"/>
              <w:divBdr>
                <w:top w:val="single" w:sz="2" w:space="0" w:color="E7E8F2"/>
                <w:left w:val="single" w:sz="2" w:space="0" w:color="E7E8F2"/>
                <w:bottom w:val="single" w:sz="2" w:space="0" w:color="E7E8F2"/>
                <w:right w:val="single" w:sz="2" w:space="0" w:color="E7E8F2"/>
              </w:divBdr>
            </w:div>
            <w:div w:id="1126463073">
              <w:marLeft w:val="0"/>
              <w:marRight w:val="0"/>
              <w:marTop w:val="0"/>
              <w:marBottom w:val="0"/>
              <w:divBdr>
                <w:top w:val="single" w:sz="2" w:space="0" w:color="E7E8F2"/>
                <w:left w:val="single" w:sz="2" w:space="0" w:color="E7E8F2"/>
                <w:bottom w:val="single" w:sz="2" w:space="0" w:color="E7E8F2"/>
                <w:right w:val="single" w:sz="2" w:space="0" w:color="E7E8F2"/>
              </w:divBdr>
            </w:div>
            <w:div w:id="40534061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680356199">
      <w:bodyDiv w:val="1"/>
      <w:marLeft w:val="0"/>
      <w:marRight w:val="0"/>
      <w:marTop w:val="0"/>
      <w:marBottom w:val="0"/>
      <w:divBdr>
        <w:top w:val="none" w:sz="0" w:space="0" w:color="auto"/>
        <w:left w:val="none" w:sz="0" w:space="0" w:color="auto"/>
        <w:bottom w:val="none" w:sz="0" w:space="0" w:color="auto"/>
        <w:right w:val="none" w:sz="0" w:space="0" w:color="auto"/>
      </w:divBdr>
    </w:div>
    <w:div w:id="690183128">
      <w:bodyDiv w:val="1"/>
      <w:marLeft w:val="0"/>
      <w:marRight w:val="0"/>
      <w:marTop w:val="0"/>
      <w:marBottom w:val="0"/>
      <w:divBdr>
        <w:top w:val="none" w:sz="0" w:space="0" w:color="auto"/>
        <w:left w:val="none" w:sz="0" w:space="0" w:color="auto"/>
        <w:bottom w:val="none" w:sz="0" w:space="0" w:color="auto"/>
        <w:right w:val="none" w:sz="0" w:space="0" w:color="auto"/>
      </w:divBdr>
    </w:div>
    <w:div w:id="705450623">
      <w:bodyDiv w:val="1"/>
      <w:marLeft w:val="0"/>
      <w:marRight w:val="0"/>
      <w:marTop w:val="0"/>
      <w:marBottom w:val="0"/>
      <w:divBdr>
        <w:top w:val="none" w:sz="0" w:space="0" w:color="auto"/>
        <w:left w:val="none" w:sz="0" w:space="0" w:color="auto"/>
        <w:bottom w:val="none" w:sz="0" w:space="0" w:color="auto"/>
        <w:right w:val="none" w:sz="0" w:space="0" w:color="auto"/>
      </w:divBdr>
    </w:div>
    <w:div w:id="722024365">
      <w:bodyDiv w:val="1"/>
      <w:marLeft w:val="0"/>
      <w:marRight w:val="0"/>
      <w:marTop w:val="0"/>
      <w:marBottom w:val="0"/>
      <w:divBdr>
        <w:top w:val="none" w:sz="0" w:space="0" w:color="auto"/>
        <w:left w:val="none" w:sz="0" w:space="0" w:color="auto"/>
        <w:bottom w:val="none" w:sz="0" w:space="0" w:color="auto"/>
        <w:right w:val="none" w:sz="0" w:space="0" w:color="auto"/>
      </w:divBdr>
    </w:div>
    <w:div w:id="724184669">
      <w:bodyDiv w:val="1"/>
      <w:marLeft w:val="0"/>
      <w:marRight w:val="0"/>
      <w:marTop w:val="0"/>
      <w:marBottom w:val="0"/>
      <w:divBdr>
        <w:top w:val="none" w:sz="0" w:space="0" w:color="auto"/>
        <w:left w:val="none" w:sz="0" w:space="0" w:color="auto"/>
        <w:bottom w:val="none" w:sz="0" w:space="0" w:color="auto"/>
        <w:right w:val="none" w:sz="0" w:space="0" w:color="auto"/>
      </w:divBdr>
      <w:divsChild>
        <w:div w:id="1828132295">
          <w:marLeft w:val="0"/>
          <w:marRight w:val="0"/>
          <w:marTop w:val="0"/>
          <w:marBottom w:val="0"/>
          <w:divBdr>
            <w:top w:val="single" w:sz="2" w:space="0" w:color="E7E8F2"/>
            <w:left w:val="single" w:sz="2" w:space="0" w:color="E7E8F2"/>
            <w:bottom w:val="single" w:sz="2" w:space="0" w:color="E7E8F2"/>
            <w:right w:val="single" w:sz="2" w:space="0" w:color="E7E8F2"/>
          </w:divBdr>
        </w:div>
        <w:div w:id="2093351136">
          <w:marLeft w:val="0"/>
          <w:marRight w:val="0"/>
          <w:marTop w:val="0"/>
          <w:marBottom w:val="0"/>
          <w:divBdr>
            <w:top w:val="single" w:sz="2" w:space="0" w:color="E7E8F2"/>
            <w:left w:val="single" w:sz="2" w:space="0" w:color="E7E8F2"/>
            <w:bottom w:val="single" w:sz="2" w:space="0" w:color="E7E8F2"/>
            <w:right w:val="single" w:sz="2" w:space="0" w:color="E7E8F2"/>
          </w:divBdr>
        </w:div>
        <w:div w:id="150096744">
          <w:marLeft w:val="0"/>
          <w:marRight w:val="0"/>
          <w:marTop w:val="0"/>
          <w:marBottom w:val="0"/>
          <w:divBdr>
            <w:top w:val="single" w:sz="2" w:space="0" w:color="E7E8F2"/>
            <w:left w:val="single" w:sz="2" w:space="0" w:color="E7E8F2"/>
            <w:bottom w:val="single" w:sz="2" w:space="0" w:color="E7E8F2"/>
            <w:right w:val="single" w:sz="2" w:space="0" w:color="E7E8F2"/>
          </w:divBdr>
        </w:div>
        <w:div w:id="1958902756">
          <w:marLeft w:val="0"/>
          <w:marRight w:val="0"/>
          <w:marTop w:val="0"/>
          <w:marBottom w:val="0"/>
          <w:divBdr>
            <w:top w:val="single" w:sz="2" w:space="0" w:color="E7E8F2"/>
            <w:left w:val="single" w:sz="2" w:space="0" w:color="E7E8F2"/>
            <w:bottom w:val="single" w:sz="2" w:space="0" w:color="E7E8F2"/>
            <w:right w:val="single" w:sz="2" w:space="0" w:color="E7E8F2"/>
          </w:divBdr>
        </w:div>
        <w:div w:id="321466076">
          <w:marLeft w:val="0"/>
          <w:marRight w:val="0"/>
          <w:marTop w:val="0"/>
          <w:marBottom w:val="0"/>
          <w:divBdr>
            <w:top w:val="single" w:sz="2" w:space="0" w:color="E7E8F2"/>
            <w:left w:val="single" w:sz="2" w:space="0" w:color="E7E8F2"/>
            <w:bottom w:val="single" w:sz="2" w:space="0" w:color="E7E8F2"/>
            <w:right w:val="single" w:sz="2" w:space="0" w:color="E7E8F2"/>
          </w:divBdr>
        </w:div>
        <w:div w:id="1122189478">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755638202">
      <w:bodyDiv w:val="1"/>
      <w:marLeft w:val="0"/>
      <w:marRight w:val="0"/>
      <w:marTop w:val="0"/>
      <w:marBottom w:val="0"/>
      <w:divBdr>
        <w:top w:val="none" w:sz="0" w:space="0" w:color="auto"/>
        <w:left w:val="none" w:sz="0" w:space="0" w:color="auto"/>
        <w:bottom w:val="none" w:sz="0" w:space="0" w:color="auto"/>
        <w:right w:val="none" w:sz="0" w:space="0" w:color="auto"/>
      </w:divBdr>
    </w:div>
    <w:div w:id="782043337">
      <w:bodyDiv w:val="1"/>
      <w:marLeft w:val="0"/>
      <w:marRight w:val="0"/>
      <w:marTop w:val="0"/>
      <w:marBottom w:val="0"/>
      <w:divBdr>
        <w:top w:val="none" w:sz="0" w:space="0" w:color="auto"/>
        <w:left w:val="none" w:sz="0" w:space="0" w:color="auto"/>
        <w:bottom w:val="none" w:sz="0" w:space="0" w:color="auto"/>
        <w:right w:val="none" w:sz="0" w:space="0" w:color="auto"/>
      </w:divBdr>
      <w:divsChild>
        <w:div w:id="547033018">
          <w:marLeft w:val="0"/>
          <w:marRight w:val="0"/>
          <w:marTop w:val="0"/>
          <w:marBottom w:val="0"/>
          <w:divBdr>
            <w:top w:val="single" w:sz="2" w:space="0" w:color="E7E8F2"/>
            <w:left w:val="single" w:sz="2" w:space="0" w:color="E7E8F2"/>
            <w:bottom w:val="single" w:sz="2" w:space="0" w:color="E7E8F2"/>
            <w:right w:val="single" w:sz="2" w:space="0" w:color="E7E8F2"/>
          </w:divBdr>
          <w:divsChild>
            <w:div w:id="1797024029">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992367102">
          <w:marLeft w:val="0"/>
          <w:marRight w:val="0"/>
          <w:marTop w:val="0"/>
          <w:marBottom w:val="0"/>
          <w:divBdr>
            <w:top w:val="single" w:sz="2" w:space="0" w:color="E7E8F2"/>
            <w:left w:val="single" w:sz="2" w:space="0" w:color="E7E8F2"/>
            <w:bottom w:val="single" w:sz="2" w:space="0" w:color="E7E8F2"/>
            <w:right w:val="single" w:sz="2" w:space="0" w:color="E7E8F2"/>
          </w:divBdr>
          <w:divsChild>
            <w:div w:id="165132336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810172409">
      <w:bodyDiv w:val="1"/>
      <w:marLeft w:val="0"/>
      <w:marRight w:val="0"/>
      <w:marTop w:val="0"/>
      <w:marBottom w:val="0"/>
      <w:divBdr>
        <w:top w:val="none" w:sz="0" w:space="0" w:color="auto"/>
        <w:left w:val="none" w:sz="0" w:space="0" w:color="auto"/>
        <w:bottom w:val="none" w:sz="0" w:space="0" w:color="auto"/>
        <w:right w:val="none" w:sz="0" w:space="0" w:color="auto"/>
      </w:divBdr>
    </w:div>
    <w:div w:id="810635440">
      <w:bodyDiv w:val="1"/>
      <w:marLeft w:val="0"/>
      <w:marRight w:val="0"/>
      <w:marTop w:val="0"/>
      <w:marBottom w:val="0"/>
      <w:divBdr>
        <w:top w:val="none" w:sz="0" w:space="0" w:color="auto"/>
        <w:left w:val="none" w:sz="0" w:space="0" w:color="auto"/>
        <w:bottom w:val="none" w:sz="0" w:space="0" w:color="auto"/>
        <w:right w:val="none" w:sz="0" w:space="0" w:color="auto"/>
      </w:divBdr>
    </w:div>
    <w:div w:id="830869269">
      <w:bodyDiv w:val="1"/>
      <w:marLeft w:val="0"/>
      <w:marRight w:val="0"/>
      <w:marTop w:val="0"/>
      <w:marBottom w:val="0"/>
      <w:divBdr>
        <w:top w:val="none" w:sz="0" w:space="0" w:color="auto"/>
        <w:left w:val="none" w:sz="0" w:space="0" w:color="auto"/>
        <w:bottom w:val="none" w:sz="0" w:space="0" w:color="auto"/>
        <w:right w:val="none" w:sz="0" w:space="0" w:color="auto"/>
      </w:divBdr>
      <w:divsChild>
        <w:div w:id="85422419">
          <w:marLeft w:val="0"/>
          <w:marRight w:val="0"/>
          <w:marTop w:val="0"/>
          <w:marBottom w:val="0"/>
          <w:divBdr>
            <w:top w:val="single" w:sz="2" w:space="0" w:color="E7E8F2"/>
            <w:left w:val="single" w:sz="2" w:space="0" w:color="E7E8F2"/>
            <w:bottom w:val="single" w:sz="2" w:space="0" w:color="E7E8F2"/>
            <w:right w:val="single" w:sz="2" w:space="0" w:color="E7E8F2"/>
          </w:divBdr>
          <w:divsChild>
            <w:div w:id="905068771">
              <w:marLeft w:val="0"/>
              <w:marRight w:val="0"/>
              <w:marTop w:val="0"/>
              <w:marBottom w:val="0"/>
              <w:divBdr>
                <w:top w:val="single" w:sz="2" w:space="0" w:color="E7E8F2"/>
                <w:left w:val="single" w:sz="2" w:space="0" w:color="E7E8F2"/>
                <w:bottom w:val="single" w:sz="2" w:space="0" w:color="E7E8F2"/>
                <w:right w:val="single" w:sz="2" w:space="0" w:color="E7E8F2"/>
              </w:divBdr>
            </w:div>
            <w:div w:id="1769885909">
              <w:marLeft w:val="0"/>
              <w:marRight w:val="0"/>
              <w:marTop w:val="0"/>
              <w:marBottom w:val="0"/>
              <w:divBdr>
                <w:top w:val="single" w:sz="2" w:space="0" w:color="E7E8F2"/>
                <w:left w:val="single" w:sz="2" w:space="0" w:color="E7E8F2"/>
                <w:bottom w:val="single" w:sz="2" w:space="0" w:color="E7E8F2"/>
                <w:right w:val="single" w:sz="2" w:space="0" w:color="E7E8F2"/>
              </w:divBdr>
            </w:div>
            <w:div w:id="170923579">
              <w:marLeft w:val="0"/>
              <w:marRight w:val="0"/>
              <w:marTop w:val="0"/>
              <w:marBottom w:val="0"/>
              <w:divBdr>
                <w:top w:val="single" w:sz="2" w:space="0" w:color="E7E8F2"/>
                <w:left w:val="single" w:sz="2" w:space="0" w:color="E7E8F2"/>
                <w:bottom w:val="single" w:sz="2" w:space="0" w:color="E7E8F2"/>
                <w:right w:val="single" w:sz="2" w:space="0" w:color="E7E8F2"/>
              </w:divBdr>
            </w:div>
            <w:div w:id="1384671817">
              <w:marLeft w:val="0"/>
              <w:marRight w:val="0"/>
              <w:marTop w:val="0"/>
              <w:marBottom w:val="0"/>
              <w:divBdr>
                <w:top w:val="single" w:sz="2" w:space="0" w:color="E7E8F2"/>
                <w:left w:val="single" w:sz="2" w:space="0" w:color="E7E8F2"/>
                <w:bottom w:val="single" w:sz="2" w:space="0" w:color="E7E8F2"/>
                <w:right w:val="single" w:sz="2" w:space="0" w:color="E7E8F2"/>
              </w:divBdr>
            </w:div>
            <w:div w:id="747649614">
              <w:marLeft w:val="0"/>
              <w:marRight w:val="0"/>
              <w:marTop w:val="0"/>
              <w:marBottom w:val="0"/>
              <w:divBdr>
                <w:top w:val="single" w:sz="2" w:space="0" w:color="E7E8F2"/>
                <w:left w:val="single" w:sz="2" w:space="0" w:color="E7E8F2"/>
                <w:bottom w:val="single" w:sz="2" w:space="0" w:color="E7E8F2"/>
                <w:right w:val="single" w:sz="2" w:space="0" w:color="E7E8F2"/>
              </w:divBdr>
            </w:div>
            <w:div w:id="1257058696">
              <w:marLeft w:val="0"/>
              <w:marRight w:val="0"/>
              <w:marTop w:val="0"/>
              <w:marBottom w:val="0"/>
              <w:divBdr>
                <w:top w:val="single" w:sz="2" w:space="0" w:color="E7E8F2"/>
                <w:left w:val="single" w:sz="2" w:space="0" w:color="E7E8F2"/>
                <w:bottom w:val="single" w:sz="2" w:space="0" w:color="E7E8F2"/>
                <w:right w:val="single" w:sz="2" w:space="0" w:color="E7E8F2"/>
              </w:divBdr>
            </w:div>
            <w:div w:id="1145469257">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840588250">
      <w:bodyDiv w:val="1"/>
      <w:marLeft w:val="0"/>
      <w:marRight w:val="0"/>
      <w:marTop w:val="0"/>
      <w:marBottom w:val="0"/>
      <w:divBdr>
        <w:top w:val="none" w:sz="0" w:space="0" w:color="auto"/>
        <w:left w:val="none" w:sz="0" w:space="0" w:color="auto"/>
        <w:bottom w:val="none" w:sz="0" w:space="0" w:color="auto"/>
        <w:right w:val="none" w:sz="0" w:space="0" w:color="auto"/>
      </w:divBdr>
    </w:div>
    <w:div w:id="843738146">
      <w:bodyDiv w:val="1"/>
      <w:marLeft w:val="0"/>
      <w:marRight w:val="0"/>
      <w:marTop w:val="0"/>
      <w:marBottom w:val="0"/>
      <w:divBdr>
        <w:top w:val="none" w:sz="0" w:space="0" w:color="auto"/>
        <w:left w:val="none" w:sz="0" w:space="0" w:color="auto"/>
        <w:bottom w:val="none" w:sz="0" w:space="0" w:color="auto"/>
        <w:right w:val="none" w:sz="0" w:space="0" w:color="auto"/>
      </w:divBdr>
    </w:div>
    <w:div w:id="849488995">
      <w:bodyDiv w:val="1"/>
      <w:marLeft w:val="0"/>
      <w:marRight w:val="0"/>
      <w:marTop w:val="0"/>
      <w:marBottom w:val="0"/>
      <w:divBdr>
        <w:top w:val="none" w:sz="0" w:space="0" w:color="auto"/>
        <w:left w:val="none" w:sz="0" w:space="0" w:color="auto"/>
        <w:bottom w:val="none" w:sz="0" w:space="0" w:color="auto"/>
        <w:right w:val="none" w:sz="0" w:space="0" w:color="auto"/>
      </w:divBdr>
    </w:div>
    <w:div w:id="882251976">
      <w:bodyDiv w:val="1"/>
      <w:marLeft w:val="0"/>
      <w:marRight w:val="0"/>
      <w:marTop w:val="0"/>
      <w:marBottom w:val="0"/>
      <w:divBdr>
        <w:top w:val="none" w:sz="0" w:space="0" w:color="auto"/>
        <w:left w:val="none" w:sz="0" w:space="0" w:color="auto"/>
        <w:bottom w:val="none" w:sz="0" w:space="0" w:color="auto"/>
        <w:right w:val="none" w:sz="0" w:space="0" w:color="auto"/>
      </w:divBdr>
    </w:div>
    <w:div w:id="929317743">
      <w:bodyDiv w:val="1"/>
      <w:marLeft w:val="0"/>
      <w:marRight w:val="0"/>
      <w:marTop w:val="0"/>
      <w:marBottom w:val="0"/>
      <w:divBdr>
        <w:top w:val="none" w:sz="0" w:space="0" w:color="auto"/>
        <w:left w:val="none" w:sz="0" w:space="0" w:color="auto"/>
        <w:bottom w:val="none" w:sz="0" w:space="0" w:color="auto"/>
        <w:right w:val="none" w:sz="0" w:space="0" w:color="auto"/>
      </w:divBdr>
    </w:div>
    <w:div w:id="929897921">
      <w:bodyDiv w:val="1"/>
      <w:marLeft w:val="0"/>
      <w:marRight w:val="0"/>
      <w:marTop w:val="0"/>
      <w:marBottom w:val="0"/>
      <w:divBdr>
        <w:top w:val="none" w:sz="0" w:space="0" w:color="auto"/>
        <w:left w:val="none" w:sz="0" w:space="0" w:color="auto"/>
        <w:bottom w:val="none" w:sz="0" w:space="0" w:color="auto"/>
        <w:right w:val="none" w:sz="0" w:space="0" w:color="auto"/>
      </w:divBdr>
      <w:divsChild>
        <w:div w:id="495539577">
          <w:marLeft w:val="0"/>
          <w:marRight w:val="0"/>
          <w:marTop w:val="0"/>
          <w:marBottom w:val="0"/>
          <w:divBdr>
            <w:top w:val="none" w:sz="0" w:space="0" w:color="auto"/>
            <w:left w:val="none" w:sz="0" w:space="0" w:color="auto"/>
            <w:bottom w:val="none" w:sz="0" w:space="0" w:color="auto"/>
            <w:right w:val="none" w:sz="0" w:space="0" w:color="auto"/>
          </w:divBdr>
          <w:divsChild>
            <w:div w:id="706299782">
              <w:marLeft w:val="0"/>
              <w:marRight w:val="0"/>
              <w:marTop w:val="0"/>
              <w:marBottom w:val="0"/>
              <w:divBdr>
                <w:top w:val="none" w:sz="0" w:space="0" w:color="auto"/>
                <w:left w:val="none" w:sz="0" w:space="0" w:color="auto"/>
                <w:bottom w:val="none" w:sz="0" w:space="0" w:color="auto"/>
                <w:right w:val="none" w:sz="0" w:space="0" w:color="auto"/>
              </w:divBdr>
            </w:div>
            <w:div w:id="228617258">
              <w:marLeft w:val="0"/>
              <w:marRight w:val="0"/>
              <w:marTop w:val="0"/>
              <w:marBottom w:val="0"/>
              <w:divBdr>
                <w:top w:val="none" w:sz="0" w:space="0" w:color="auto"/>
                <w:left w:val="none" w:sz="0" w:space="0" w:color="auto"/>
                <w:bottom w:val="none" w:sz="0" w:space="0" w:color="auto"/>
                <w:right w:val="none" w:sz="0" w:space="0" w:color="auto"/>
              </w:divBdr>
            </w:div>
            <w:div w:id="655574915">
              <w:marLeft w:val="0"/>
              <w:marRight w:val="0"/>
              <w:marTop w:val="0"/>
              <w:marBottom w:val="0"/>
              <w:divBdr>
                <w:top w:val="none" w:sz="0" w:space="0" w:color="auto"/>
                <w:left w:val="none" w:sz="0" w:space="0" w:color="auto"/>
                <w:bottom w:val="none" w:sz="0" w:space="0" w:color="auto"/>
                <w:right w:val="none" w:sz="0" w:space="0" w:color="auto"/>
              </w:divBdr>
            </w:div>
            <w:div w:id="336736271">
              <w:marLeft w:val="0"/>
              <w:marRight w:val="0"/>
              <w:marTop w:val="0"/>
              <w:marBottom w:val="0"/>
              <w:divBdr>
                <w:top w:val="none" w:sz="0" w:space="0" w:color="auto"/>
                <w:left w:val="none" w:sz="0" w:space="0" w:color="auto"/>
                <w:bottom w:val="none" w:sz="0" w:space="0" w:color="auto"/>
                <w:right w:val="none" w:sz="0" w:space="0" w:color="auto"/>
              </w:divBdr>
            </w:div>
            <w:div w:id="928081916">
              <w:marLeft w:val="0"/>
              <w:marRight w:val="0"/>
              <w:marTop w:val="0"/>
              <w:marBottom w:val="0"/>
              <w:divBdr>
                <w:top w:val="none" w:sz="0" w:space="0" w:color="auto"/>
                <w:left w:val="none" w:sz="0" w:space="0" w:color="auto"/>
                <w:bottom w:val="none" w:sz="0" w:space="0" w:color="auto"/>
                <w:right w:val="none" w:sz="0" w:space="0" w:color="auto"/>
              </w:divBdr>
            </w:div>
            <w:div w:id="1240138615">
              <w:marLeft w:val="0"/>
              <w:marRight w:val="0"/>
              <w:marTop w:val="0"/>
              <w:marBottom w:val="0"/>
              <w:divBdr>
                <w:top w:val="none" w:sz="0" w:space="0" w:color="auto"/>
                <w:left w:val="none" w:sz="0" w:space="0" w:color="auto"/>
                <w:bottom w:val="none" w:sz="0" w:space="0" w:color="auto"/>
                <w:right w:val="none" w:sz="0" w:space="0" w:color="auto"/>
              </w:divBdr>
            </w:div>
            <w:div w:id="105924707">
              <w:marLeft w:val="0"/>
              <w:marRight w:val="0"/>
              <w:marTop w:val="0"/>
              <w:marBottom w:val="0"/>
              <w:divBdr>
                <w:top w:val="none" w:sz="0" w:space="0" w:color="auto"/>
                <w:left w:val="none" w:sz="0" w:space="0" w:color="auto"/>
                <w:bottom w:val="none" w:sz="0" w:space="0" w:color="auto"/>
                <w:right w:val="none" w:sz="0" w:space="0" w:color="auto"/>
              </w:divBdr>
            </w:div>
            <w:div w:id="537084427">
              <w:marLeft w:val="0"/>
              <w:marRight w:val="0"/>
              <w:marTop w:val="0"/>
              <w:marBottom w:val="0"/>
              <w:divBdr>
                <w:top w:val="none" w:sz="0" w:space="0" w:color="auto"/>
                <w:left w:val="none" w:sz="0" w:space="0" w:color="auto"/>
                <w:bottom w:val="none" w:sz="0" w:space="0" w:color="auto"/>
                <w:right w:val="none" w:sz="0" w:space="0" w:color="auto"/>
              </w:divBdr>
            </w:div>
            <w:div w:id="884364927">
              <w:marLeft w:val="0"/>
              <w:marRight w:val="0"/>
              <w:marTop w:val="0"/>
              <w:marBottom w:val="0"/>
              <w:divBdr>
                <w:top w:val="none" w:sz="0" w:space="0" w:color="auto"/>
                <w:left w:val="none" w:sz="0" w:space="0" w:color="auto"/>
                <w:bottom w:val="none" w:sz="0" w:space="0" w:color="auto"/>
                <w:right w:val="none" w:sz="0" w:space="0" w:color="auto"/>
              </w:divBdr>
            </w:div>
            <w:div w:id="196681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204557">
      <w:bodyDiv w:val="1"/>
      <w:marLeft w:val="0"/>
      <w:marRight w:val="0"/>
      <w:marTop w:val="0"/>
      <w:marBottom w:val="0"/>
      <w:divBdr>
        <w:top w:val="none" w:sz="0" w:space="0" w:color="auto"/>
        <w:left w:val="none" w:sz="0" w:space="0" w:color="auto"/>
        <w:bottom w:val="none" w:sz="0" w:space="0" w:color="auto"/>
        <w:right w:val="none" w:sz="0" w:space="0" w:color="auto"/>
      </w:divBdr>
    </w:div>
    <w:div w:id="975721656">
      <w:bodyDiv w:val="1"/>
      <w:marLeft w:val="0"/>
      <w:marRight w:val="0"/>
      <w:marTop w:val="0"/>
      <w:marBottom w:val="0"/>
      <w:divBdr>
        <w:top w:val="none" w:sz="0" w:space="0" w:color="auto"/>
        <w:left w:val="none" w:sz="0" w:space="0" w:color="auto"/>
        <w:bottom w:val="none" w:sz="0" w:space="0" w:color="auto"/>
        <w:right w:val="none" w:sz="0" w:space="0" w:color="auto"/>
      </w:divBdr>
      <w:divsChild>
        <w:div w:id="579944912">
          <w:marLeft w:val="0"/>
          <w:marRight w:val="0"/>
          <w:marTop w:val="0"/>
          <w:marBottom w:val="0"/>
          <w:divBdr>
            <w:top w:val="single" w:sz="2" w:space="0" w:color="E7E8F2"/>
            <w:left w:val="single" w:sz="2" w:space="0" w:color="E7E8F2"/>
            <w:bottom w:val="single" w:sz="2" w:space="0" w:color="E7E8F2"/>
            <w:right w:val="single" w:sz="2" w:space="0" w:color="E7E8F2"/>
          </w:divBdr>
        </w:div>
        <w:div w:id="1870486800">
          <w:marLeft w:val="0"/>
          <w:marRight w:val="0"/>
          <w:marTop w:val="0"/>
          <w:marBottom w:val="0"/>
          <w:divBdr>
            <w:top w:val="single" w:sz="2" w:space="0" w:color="E7E8F2"/>
            <w:left w:val="single" w:sz="2" w:space="0" w:color="E7E8F2"/>
            <w:bottom w:val="single" w:sz="2" w:space="0" w:color="E7E8F2"/>
            <w:right w:val="single" w:sz="2" w:space="0" w:color="E7E8F2"/>
          </w:divBdr>
        </w:div>
        <w:div w:id="1249123111">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1021515354">
      <w:bodyDiv w:val="1"/>
      <w:marLeft w:val="0"/>
      <w:marRight w:val="0"/>
      <w:marTop w:val="0"/>
      <w:marBottom w:val="0"/>
      <w:divBdr>
        <w:top w:val="none" w:sz="0" w:space="0" w:color="auto"/>
        <w:left w:val="none" w:sz="0" w:space="0" w:color="auto"/>
        <w:bottom w:val="none" w:sz="0" w:space="0" w:color="auto"/>
        <w:right w:val="none" w:sz="0" w:space="0" w:color="auto"/>
      </w:divBdr>
    </w:div>
    <w:div w:id="1026637455">
      <w:bodyDiv w:val="1"/>
      <w:marLeft w:val="0"/>
      <w:marRight w:val="0"/>
      <w:marTop w:val="0"/>
      <w:marBottom w:val="0"/>
      <w:divBdr>
        <w:top w:val="none" w:sz="0" w:space="0" w:color="auto"/>
        <w:left w:val="none" w:sz="0" w:space="0" w:color="auto"/>
        <w:bottom w:val="none" w:sz="0" w:space="0" w:color="auto"/>
        <w:right w:val="none" w:sz="0" w:space="0" w:color="auto"/>
      </w:divBdr>
    </w:div>
    <w:div w:id="1043016636">
      <w:bodyDiv w:val="1"/>
      <w:marLeft w:val="0"/>
      <w:marRight w:val="0"/>
      <w:marTop w:val="0"/>
      <w:marBottom w:val="0"/>
      <w:divBdr>
        <w:top w:val="none" w:sz="0" w:space="0" w:color="auto"/>
        <w:left w:val="none" w:sz="0" w:space="0" w:color="auto"/>
        <w:bottom w:val="none" w:sz="0" w:space="0" w:color="auto"/>
        <w:right w:val="none" w:sz="0" w:space="0" w:color="auto"/>
      </w:divBdr>
      <w:divsChild>
        <w:div w:id="1170369258">
          <w:marLeft w:val="0"/>
          <w:marRight w:val="0"/>
          <w:marTop w:val="0"/>
          <w:marBottom w:val="0"/>
          <w:divBdr>
            <w:top w:val="none" w:sz="0" w:space="0" w:color="auto"/>
            <w:left w:val="none" w:sz="0" w:space="0" w:color="auto"/>
            <w:bottom w:val="none" w:sz="0" w:space="0" w:color="auto"/>
            <w:right w:val="none" w:sz="0" w:space="0" w:color="auto"/>
          </w:divBdr>
          <w:divsChild>
            <w:div w:id="19558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214762">
      <w:bodyDiv w:val="1"/>
      <w:marLeft w:val="0"/>
      <w:marRight w:val="0"/>
      <w:marTop w:val="0"/>
      <w:marBottom w:val="0"/>
      <w:divBdr>
        <w:top w:val="none" w:sz="0" w:space="0" w:color="auto"/>
        <w:left w:val="none" w:sz="0" w:space="0" w:color="auto"/>
        <w:bottom w:val="none" w:sz="0" w:space="0" w:color="auto"/>
        <w:right w:val="none" w:sz="0" w:space="0" w:color="auto"/>
      </w:divBdr>
      <w:divsChild>
        <w:div w:id="1612131843">
          <w:marLeft w:val="0"/>
          <w:marRight w:val="0"/>
          <w:marTop w:val="0"/>
          <w:marBottom w:val="0"/>
          <w:divBdr>
            <w:top w:val="none" w:sz="0" w:space="0" w:color="auto"/>
            <w:left w:val="none" w:sz="0" w:space="0" w:color="auto"/>
            <w:bottom w:val="none" w:sz="0" w:space="0" w:color="auto"/>
            <w:right w:val="none" w:sz="0" w:space="0" w:color="auto"/>
          </w:divBdr>
          <w:divsChild>
            <w:div w:id="142993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24886">
      <w:bodyDiv w:val="1"/>
      <w:marLeft w:val="0"/>
      <w:marRight w:val="0"/>
      <w:marTop w:val="0"/>
      <w:marBottom w:val="0"/>
      <w:divBdr>
        <w:top w:val="none" w:sz="0" w:space="0" w:color="auto"/>
        <w:left w:val="none" w:sz="0" w:space="0" w:color="auto"/>
        <w:bottom w:val="none" w:sz="0" w:space="0" w:color="auto"/>
        <w:right w:val="none" w:sz="0" w:space="0" w:color="auto"/>
      </w:divBdr>
    </w:div>
    <w:div w:id="1066416386">
      <w:bodyDiv w:val="1"/>
      <w:marLeft w:val="0"/>
      <w:marRight w:val="0"/>
      <w:marTop w:val="0"/>
      <w:marBottom w:val="0"/>
      <w:divBdr>
        <w:top w:val="none" w:sz="0" w:space="0" w:color="auto"/>
        <w:left w:val="none" w:sz="0" w:space="0" w:color="auto"/>
        <w:bottom w:val="none" w:sz="0" w:space="0" w:color="auto"/>
        <w:right w:val="none" w:sz="0" w:space="0" w:color="auto"/>
      </w:divBdr>
      <w:divsChild>
        <w:div w:id="1661427934">
          <w:marLeft w:val="0"/>
          <w:marRight w:val="0"/>
          <w:marTop w:val="0"/>
          <w:marBottom w:val="0"/>
          <w:divBdr>
            <w:top w:val="none" w:sz="0" w:space="0" w:color="auto"/>
            <w:left w:val="none" w:sz="0" w:space="0" w:color="auto"/>
            <w:bottom w:val="none" w:sz="0" w:space="0" w:color="auto"/>
            <w:right w:val="none" w:sz="0" w:space="0" w:color="auto"/>
          </w:divBdr>
          <w:divsChild>
            <w:div w:id="446853240">
              <w:marLeft w:val="0"/>
              <w:marRight w:val="0"/>
              <w:marTop w:val="0"/>
              <w:marBottom w:val="0"/>
              <w:divBdr>
                <w:top w:val="none" w:sz="0" w:space="0" w:color="auto"/>
                <w:left w:val="none" w:sz="0" w:space="0" w:color="auto"/>
                <w:bottom w:val="none" w:sz="0" w:space="0" w:color="auto"/>
                <w:right w:val="none" w:sz="0" w:space="0" w:color="auto"/>
              </w:divBdr>
            </w:div>
            <w:div w:id="1631669693">
              <w:marLeft w:val="0"/>
              <w:marRight w:val="0"/>
              <w:marTop w:val="0"/>
              <w:marBottom w:val="0"/>
              <w:divBdr>
                <w:top w:val="none" w:sz="0" w:space="0" w:color="auto"/>
                <w:left w:val="none" w:sz="0" w:space="0" w:color="auto"/>
                <w:bottom w:val="none" w:sz="0" w:space="0" w:color="auto"/>
                <w:right w:val="none" w:sz="0" w:space="0" w:color="auto"/>
              </w:divBdr>
            </w:div>
            <w:div w:id="2035224949">
              <w:marLeft w:val="0"/>
              <w:marRight w:val="0"/>
              <w:marTop w:val="0"/>
              <w:marBottom w:val="0"/>
              <w:divBdr>
                <w:top w:val="none" w:sz="0" w:space="0" w:color="auto"/>
                <w:left w:val="none" w:sz="0" w:space="0" w:color="auto"/>
                <w:bottom w:val="none" w:sz="0" w:space="0" w:color="auto"/>
                <w:right w:val="none" w:sz="0" w:space="0" w:color="auto"/>
              </w:divBdr>
            </w:div>
            <w:div w:id="125667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323755">
      <w:bodyDiv w:val="1"/>
      <w:marLeft w:val="0"/>
      <w:marRight w:val="0"/>
      <w:marTop w:val="0"/>
      <w:marBottom w:val="0"/>
      <w:divBdr>
        <w:top w:val="none" w:sz="0" w:space="0" w:color="auto"/>
        <w:left w:val="none" w:sz="0" w:space="0" w:color="auto"/>
        <w:bottom w:val="none" w:sz="0" w:space="0" w:color="auto"/>
        <w:right w:val="none" w:sz="0" w:space="0" w:color="auto"/>
      </w:divBdr>
    </w:div>
    <w:div w:id="1076587134">
      <w:bodyDiv w:val="1"/>
      <w:marLeft w:val="0"/>
      <w:marRight w:val="0"/>
      <w:marTop w:val="0"/>
      <w:marBottom w:val="0"/>
      <w:divBdr>
        <w:top w:val="none" w:sz="0" w:space="0" w:color="auto"/>
        <w:left w:val="none" w:sz="0" w:space="0" w:color="auto"/>
        <w:bottom w:val="none" w:sz="0" w:space="0" w:color="auto"/>
        <w:right w:val="none" w:sz="0" w:space="0" w:color="auto"/>
      </w:divBdr>
    </w:div>
    <w:div w:id="1077747518">
      <w:bodyDiv w:val="1"/>
      <w:marLeft w:val="0"/>
      <w:marRight w:val="0"/>
      <w:marTop w:val="0"/>
      <w:marBottom w:val="0"/>
      <w:divBdr>
        <w:top w:val="none" w:sz="0" w:space="0" w:color="auto"/>
        <w:left w:val="none" w:sz="0" w:space="0" w:color="auto"/>
        <w:bottom w:val="none" w:sz="0" w:space="0" w:color="auto"/>
        <w:right w:val="none" w:sz="0" w:space="0" w:color="auto"/>
      </w:divBdr>
    </w:div>
    <w:div w:id="1092581433">
      <w:bodyDiv w:val="1"/>
      <w:marLeft w:val="0"/>
      <w:marRight w:val="0"/>
      <w:marTop w:val="0"/>
      <w:marBottom w:val="0"/>
      <w:divBdr>
        <w:top w:val="none" w:sz="0" w:space="0" w:color="auto"/>
        <w:left w:val="none" w:sz="0" w:space="0" w:color="auto"/>
        <w:bottom w:val="none" w:sz="0" w:space="0" w:color="auto"/>
        <w:right w:val="none" w:sz="0" w:space="0" w:color="auto"/>
      </w:divBdr>
    </w:div>
    <w:div w:id="1099645970">
      <w:bodyDiv w:val="1"/>
      <w:marLeft w:val="0"/>
      <w:marRight w:val="0"/>
      <w:marTop w:val="0"/>
      <w:marBottom w:val="0"/>
      <w:divBdr>
        <w:top w:val="none" w:sz="0" w:space="0" w:color="auto"/>
        <w:left w:val="none" w:sz="0" w:space="0" w:color="auto"/>
        <w:bottom w:val="none" w:sz="0" w:space="0" w:color="auto"/>
        <w:right w:val="none" w:sz="0" w:space="0" w:color="auto"/>
      </w:divBdr>
    </w:div>
    <w:div w:id="1104494723">
      <w:bodyDiv w:val="1"/>
      <w:marLeft w:val="0"/>
      <w:marRight w:val="0"/>
      <w:marTop w:val="0"/>
      <w:marBottom w:val="0"/>
      <w:divBdr>
        <w:top w:val="none" w:sz="0" w:space="0" w:color="auto"/>
        <w:left w:val="none" w:sz="0" w:space="0" w:color="auto"/>
        <w:bottom w:val="none" w:sz="0" w:space="0" w:color="auto"/>
        <w:right w:val="none" w:sz="0" w:space="0" w:color="auto"/>
      </w:divBdr>
    </w:div>
    <w:div w:id="1121387553">
      <w:bodyDiv w:val="1"/>
      <w:marLeft w:val="0"/>
      <w:marRight w:val="0"/>
      <w:marTop w:val="0"/>
      <w:marBottom w:val="0"/>
      <w:divBdr>
        <w:top w:val="none" w:sz="0" w:space="0" w:color="auto"/>
        <w:left w:val="none" w:sz="0" w:space="0" w:color="auto"/>
        <w:bottom w:val="none" w:sz="0" w:space="0" w:color="auto"/>
        <w:right w:val="none" w:sz="0" w:space="0" w:color="auto"/>
      </w:divBdr>
    </w:div>
    <w:div w:id="1144197790">
      <w:bodyDiv w:val="1"/>
      <w:marLeft w:val="0"/>
      <w:marRight w:val="0"/>
      <w:marTop w:val="0"/>
      <w:marBottom w:val="0"/>
      <w:divBdr>
        <w:top w:val="none" w:sz="0" w:space="0" w:color="auto"/>
        <w:left w:val="none" w:sz="0" w:space="0" w:color="auto"/>
        <w:bottom w:val="none" w:sz="0" w:space="0" w:color="auto"/>
        <w:right w:val="none" w:sz="0" w:space="0" w:color="auto"/>
      </w:divBdr>
    </w:div>
    <w:div w:id="1154681558">
      <w:bodyDiv w:val="1"/>
      <w:marLeft w:val="0"/>
      <w:marRight w:val="0"/>
      <w:marTop w:val="0"/>
      <w:marBottom w:val="0"/>
      <w:divBdr>
        <w:top w:val="none" w:sz="0" w:space="0" w:color="auto"/>
        <w:left w:val="none" w:sz="0" w:space="0" w:color="auto"/>
        <w:bottom w:val="none" w:sz="0" w:space="0" w:color="auto"/>
        <w:right w:val="none" w:sz="0" w:space="0" w:color="auto"/>
      </w:divBdr>
    </w:div>
    <w:div w:id="1163660537">
      <w:bodyDiv w:val="1"/>
      <w:marLeft w:val="0"/>
      <w:marRight w:val="0"/>
      <w:marTop w:val="0"/>
      <w:marBottom w:val="0"/>
      <w:divBdr>
        <w:top w:val="none" w:sz="0" w:space="0" w:color="auto"/>
        <w:left w:val="none" w:sz="0" w:space="0" w:color="auto"/>
        <w:bottom w:val="none" w:sz="0" w:space="0" w:color="auto"/>
        <w:right w:val="none" w:sz="0" w:space="0" w:color="auto"/>
      </w:divBdr>
    </w:div>
    <w:div w:id="1171677416">
      <w:bodyDiv w:val="1"/>
      <w:marLeft w:val="0"/>
      <w:marRight w:val="0"/>
      <w:marTop w:val="0"/>
      <w:marBottom w:val="0"/>
      <w:divBdr>
        <w:top w:val="none" w:sz="0" w:space="0" w:color="auto"/>
        <w:left w:val="none" w:sz="0" w:space="0" w:color="auto"/>
        <w:bottom w:val="none" w:sz="0" w:space="0" w:color="auto"/>
        <w:right w:val="none" w:sz="0" w:space="0" w:color="auto"/>
      </w:divBdr>
    </w:div>
    <w:div w:id="1191996920">
      <w:bodyDiv w:val="1"/>
      <w:marLeft w:val="0"/>
      <w:marRight w:val="0"/>
      <w:marTop w:val="0"/>
      <w:marBottom w:val="0"/>
      <w:divBdr>
        <w:top w:val="none" w:sz="0" w:space="0" w:color="auto"/>
        <w:left w:val="none" w:sz="0" w:space="0" w:color="auto"/>
        <w:bottom w:val="none" w:sz="0" w:space="0" w:color="auto"/>
        <w:right w:val="none" w:sz="0" w:space="0" w:color="auto"/>
      </w:divBdr>
    </w:div>
    <w:div w:id="1224363981">
      <w:bodyDiv w:val="1"/>
      <w:marLeft w:val="0"/>
      <w:marRight w:val="0"/>
      <w:marTop w:val="0"/>
      <w:marBottom w:val="0"/>
      <w:divBdr>
        <w:top w:val="none" w:sz="0" w:space="0" w:color="auto"/>
        <w:left w:val="none" w:sz="0" w:space="0" w:color="auto"/>
        <w:bottom w:val="none" w:sz="0" w:space="0" w:color="auto"/>
        <w:right w:val="none" w:sz="0" w:space="0" w:color="auto"/>
      </w:divBdr>
    </w:div>
    <w:div w:id="1234391476">
      <w:bodyDiv w:val="1"/>
      <w:marLeft w:val="0"/>
      <w:marRight w:val="0"/>
      <w:marTop w:val="0"/>
      <w:marBottom w:val="0"/>
      <w:divBdr>
        <w:top w:val="none" w:sz="0" w:space="0" w:color="auto"/>
        <w:left w:val="none" w:sz="0" w:space="0" w:color="auto"/>
        <w:bottom w:val="none" w:sz="0" w:space="0" w:color="auto"/>
        <w:right w:val="none" w:sz="0" w:space="0" w:color="auto"/>
      </w:divBdr>
    </w:div>
    <w:div w:id="1255213334">
      <w:bodyDiv w:val="1"/>
      <w:marLeft w:val="0"/>
      <w:marRight w:val="0"/>
      <w:marTop w:val="0"/>
      <w:marBottom w:val="0"/>
      <w:divBdr>
        <w:top w:val="none" w:sz="0" w:space="0" w:color="auto"/>
        <w:left w:val="none" w:sz="0" w:space="0" w:color="auto"/>
        <w:bottom w:val="none" w:sz="0" w:space="0" w:color="auto"/>
        <w:right w:val="none" w:sz="0" w:space="0" w:color="auto"/>
      </w:divBdr>
    </w:div>
    <w:div w:id="1327709285">
      <w:bodyDiv w:val="1"/>
      <w:marLeft w:val="0"/>
      <w:marRight w:val="0"/>
      <w:marTop w:val="0"/>
      <w:marBottom w:val="0"/>
      <w:divBdr>
        <w:top w:val="none" w:sz="0" w:space="0" w:color="auto"/>
        <w:left w:val="none" w:sz="0" w:space="0" w:color="auto"/>
        <w:bottom w:val="none" w:sz="0" w:space="0" w:color="auto"/>
        <w:right w:val="none" w:sz="0" w:space="0" w:color="auto"/>
      </w:divBdr>
    </w:div>
    <w:div w:id="1365714545">
      <w:bodyDiv w:val="1"/>
      <w:marLeft w:val="0"/>
      <w:marRight w:val="0"/>
      <w:marTop w:val="0"/>
      <w:marBottom w:val="0"/>
      <w:divBdr>
        <w:top w:val="none" w:sz="0" w:space="0" w:color="auto"/>
        <w:left w:val="none" w:sz="0" w:space="0" w:color="auto"/>
        <w:bottom w:val="none" w:sz="0" w:space="0" w:color="auto"/>
        <w:right w:val="none" w:sz="0" w:space="0" w:color="auto"/>
      </w:divBdr>
      <w:divsChild>
        <w:div w:id="2078044046">
          <w:marLeft w:val="0"/>
          <w:marRight w:val="0"/>
          <w:marTop w:val="0"/>
          <w:marBottom w:val="0"/>
          <w:divBdr>
            <w:top w:val="none" w:sz="0" w:space="0" w:color="auto"/>
            <w:left w:val="none" w:sz="0" w:space="0" w:color="auto"/>
            <w:bottom w:val="none" w:sz="0" w:space="0" w:color="auto"/>
            <w:right w:val="none" w:sz="0" w:space="0" w:color="auto"/>
          </w:divBdr>
          <w:divsChild>
            <w:div w:id="558517409">
              <w:marLeft w:val="0"/>
              <w:marRight w:val="0"/>
              <w:marTop w:val="0"/>
              <w:marBottom w:val="0"/>
              <w:divBdr>
                <w:top w:val="none" w:sz="0" w:space="0" w:color="auto"/>
                <w:left w:val="none" w:sz="0" w:space="0" w:color="auto"/>
                <w:bottom w:val="none" w:sz="0" w:space="0" w:color="auto"/>
                <w:right w:val="none" w:sz="0" w:space="0" w:color="auto"/>
              </w:divBdr>
            </w:div>
            <w:div w:id="1317220434">
              <w:marLeft w:val="0"/>
              <w:marRight w:val="0"/>
              <w:marTop w:val="0"/>
              <w:marBottom w:val="0"/>
              <w:divBdr>
                <w:top w:val="none" w:sz="0" w:space="0" w:color="auto"/>
                <w:left w:val="none" w:sz="0" w:space="0" w:color="auto"/>
                <w:bottom w:val="none" w:sz="0" w:space="0" w:color="auto"/>
                <w:right w:val="none" w:sz="0" w:space="0" w:color="auto"/>
              </w:divBdr>
              <w:divsChild>
                <w:div w:id="1700427866">
                  <w:marLeft w:val="0"/>
                  <w:marRight w:val="0"/>
                  <w:marTop w:val="0"/>
                  <w:marBottom w:val="0"/>
                  <w:divBdr>
                    <w:top w:val="none" w:sz="0" w:space="0" w:color="auto"/>
                    <w:left w:val="none" w:sz="0" w:space="0" w:color="auto"/>
                    <w:bottom w:val="none" w:sz="0" w:space="0" w:color="auto"/>
                    <w:right w:val="none" w:sz="0" w:space="0" w:color="auto"/>
                  </w:divBdr>
                  <w:divsChild>
                    <w:div w:id="167838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70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051210">
      <w:bodyDiv w:val="1"/>
      <w:marLeft w:val="0"/>
      <w:marRight w:val="0"/>
      <w:marTop w:val="0"/>
      <w:marBottom w:val="0"/>
      <w:divBdr>
        <w:top w:val="none" w:sz="0" w:space="0" w:color="auto"/>
        <w:left w:val="none" w:sz="0" w:space="0" w:color="auto"/>
        <w:bottom w:val="none" w:sz="0" w:space="0" w:color="auto"/>
        <w:right w:val="none" w:sz="0" w:space="0" w:color="auto"/>
      </w:divBdr>
    </w:div>
    <w:div w:id="1384450932">
      <w:bodyDiv w:val="1"/>
      <w:marLeft w:val="0"/>
      <w:marRight w:val="0"/>
      <w:marTop w:val="0"/>
      <w:marBottom w:val="0"/>
      <w:divBdr>
        <w:top w:val="none" w:sz="0" w:space="0" w:color="auto"/>
        <w:left w:val="none" w:sz="0" w:space="0" w:color="auto"/>
        <w:bottom w:val="none" w:sz="0" w:space="0" w:color="auto"/>
        <w:right w:val="none" w:sz="0" w:space="0" w:color="auto"/>
      </w:divBdr>
    </w:div>
    <w:div w:id="1405184963">
      <w:bodyDiv w:val="1"/>
      <w:marLeft w:val="0"/>
      <w:marRight w:val="0"/>
      <w:marTop w:val="0"/>
      <w:marBottom w:val="0"/>
      <w:divBdr>
        <w:top w:val="none" w:sz="0" w:space="0" w:color="auto"/>
        <w:left w:val="none" w:sz="0" w:space="0" w:color="auto"/>
        <w:bottom w:val="none" w:sz="0" w:space="0" w:color="auto"/>
        <w:right w:val="none" w:sz="0" w:space="0" w:color="auto"/>
      </w:divBdr>
    </w:div>
    <w:div w:id="1429159215">
      <w:bodyDiv w:val="1"/>
      <w:marLeft w:val="0"/>
      <w:marRight w:val="0"/>
      <w:marTop w:val="0"/>
      <w:marBottom w:val="0"/>
      <w:divBdr>
        <w:top w:val="none" w:sz="0" w:space="0" w:color="auto"/>
        <w:left w:val="none" w:sz="0" w:space="0" w:color="auto"/>
        <w:bottom w:val="none" w:sz="0" w:space="0" w:color="auto"/>
        <w:right w:val="none" w:sz="0" w:space="0" w:color="auto"/>
      </w:divBdr>
    </w:div>
    <w:div w:id="1431201471">
      <w:bodyDiv w:val="1"/>
      <w:marLeft w:val="0"/>
      <w:marRight w:val="0"/>
      <w:marTop w:val="0"/>
      <w:marBottom w:val="0"/>
      <w:divBdr>
        <w:top w:val="none" w:sz="0" w:space="0" w:color="auto"/>
        <w:left w:val="none" w:sz="0" w:space="0" w:color="auto"/>
        <w:bottom w:val="none" w:sz="0" w:space="0" w:color="auto"/>
        <w:right w:val="none" w:sz="0" w:space="0" w:color="auto"/>
      </w:divBdr>
    </w:div>
    <w:div w:id="1457792881">
      <w:bodyDiv w:val="1"/>
      <w:marLeft w:val="0"/>
      <w:marRight w:val="0"/>
      <w:marTop w:val="0"/>
      <w:marBottom w:val="0"/>
      <w:divBdr>
        <w:top w:val="none" w:sz="0" w:space="0" w:color="auto"/>
        <w:left w:val="none" w:sz="0" w:space="0" w:color="auto"/>
        <w:bottom w:val="none" w:sz="0" w:space="0" w:color="auto"/>
        <w:right w:val="none" w:sz="0" w:space="0" w:color="auto"/>
      </w:divBdr>
    </w:div>
    <w:div w:id="1462259499">
      <w:bodyDiv w:val="1"/>
      <w:marLeft w:val="0"/>
      <w:marRight w:val="0"/>
      <w:marTop w:val="0"/>
      <w:marBottom w:val="0"/>
      <w:divBdr>
        <w:top w:val="none" w:sz="0" w:space="0" w:color="auto"/>
        <w:left w:val="none" w:sz="0" w:space="0" w:color="auto"/>
        <w:bottom w:val="none" w:sz="0" w:space="0" w:color="auto"/>
        <w:right w:val="none" w:sz="0" w:space="0" w:color="auto"/>
      </w:divBdr>
    </w:div>
    <w:div w:id="1491478595">
      <w:bodyDiv w:val="1"/>
      <w:marLeft w:val="0"/>
      <w:marRight w:val="0"/>
      <w:marTop w:val="0"/>
      <w:marBottom w:val="0"/>
      <w:divBdr>
        <w:top w:val="none" w:sz="0" w:space="0" w:color="auto"/>
        <w:left w:val="none" w:sz="0" w:space="0" w:color="auto"/>
        <w:bottom w:val="none" w:sz="0" w:space="0" w:color="auto"/>
        <w:right w:val="none" w:sz="0" w:space="0" w:color="auto"/>
      </w:divBdr>
    </w:div>
    <w:div w:id="1497845301">
      <w:bodyDiv w:val="1"/>
      <w:marLeft w:val="0"/>
      <w:marRight w:val="0"/>
      <w:marTop w:val="0"/>
      <w:marBottom w:val="0"/>
      <w:divBdr>
        <w:top w:val="none" w:sz="0" w:space="0" w:color="auto"/>
        <w:left w:val="none" w:sz="0" w:space="0" w:color="auto"/>
        <w:bottom w:val="none" w:sz="0" w:space="0" w:color="auto"/>
        <w:right w:val="none" w:sz="0" w:space="0" w:color="auto"/>
      </w:divBdr>
    </w:div>
    <w:div w:id="1514496084">
      <w:bodyDiv w:val="1"/>
      <w:marLeft w:val="0"/>
      <w:marRight w:val="0"/>
      <w:marTop w:val="0"/>
      <w:marBottom w:val="0"/>
      <w:divBdr>
        <w:top w:val="none" w:sz="0" w:space="0" w:color="auto"/>
        <w:left w:val="none" w:sz="0" w:space="0" w:color="auto"/>
        <w:bottom w:val="none" w:sz="0" w:space="0" w:color="auto"/>
        <w:right w:val="none" w:sz="0" w:space="0" w:color="auto"/>
      </w:divBdr>
    </w:div>
    <w:div w:id="1522429717">
      <w:bodyDiv w:val="1"/>
      <w:marLeft w:val="0"/>
      <w:marRight w:val="0"/>
      <w:marTop w:val="0"/>
      <w:marBottom w:val="0"/>
      <w:divBdr>
        <w:top w:val="none" w:sz="0" w:space="0" w:color="auto"/>
        <w:left w:val="none" w:sz="0" w:space="0" w:color="auto"/>
        <w:bottom w:val="none" w:sz="0" w:space="0" w:color="auto"/>
        <w:right w:val="none" w:sz="0" w:space="0" w:color="auto"/>
      </w:divBdr>
    </w:div>
    <w:div w:id="1531183147">
      <w:bodyDiv w:val="1"/>
      <w:marLeft w:val="0"/>
      <w:marRight w:val="0"/>
      <w:marTop w:val="0"/>
      <w:marBottom w:val="0"/>
      <w:divBdr>
        <w:top w:val="none" w:sz="0" w:space="0" w:color="auto"/>
        <w:left w:val="none" w:sz="0" w:space="0" w:color="auto"/>
        <w:bottom w:val="none" w:sz="0" w:space="0" w:color="auto"/>
        <w:right w:val="none" w:sz="0" w:space="0" w:color="auto"/>
      </w:divBdr>
    </w:div>
    <w:div w:id="1538662437">
      <w:bodyDiv w:val="1"/>
      <w:marLeft w:val="0"/>
      <w:marRight w:val="0"/>
      <w:marTop w:val="0"/>
      <w:marBottom w:val="0"/>
      <w:divBdr>
        <w:top w:val="none" w:sz="0" w:space="0" w:color="auto"/>
        <w:left w:val="none" w:sz="0" w:space="0" w:color="auto"/>
        <w:bottom w:val="none" w:sz="0" w:space="0" w:color="auto"/>
        <w:right w:val="none" w:sz="0" w:space="0" w:color="auto"/>
      </w:divBdr>
    </w:div>
    <w:div w:id="1551307613">
      <w:bodyDiv w:val="1"/>
      <w:marLeft w:val="0"/>
      <w:marRight w:val="0"/>
      <w:marTop w:val="0"/>
      <w:marBottom w:val="0"/>
      <w:divBdr>
        <w:top w:val="none" w:sz="0" w:space="0" w:color="auto"/>
        <w:left w:val="none" w:sz="0" w:space="0" w:color="auto"/>
        <w:bottom w:val="none" w:sz="0" w:space="0" w:color="auto"/>
        <w:right w:val="none" w:sz="0" w:space="0" w:color="auto"/>
      </w:divBdr>
    </w:div>
    <w:div w:id="1560898705">
      <w:bodyDiv w:val="1"/>
      <w:marLeft w:val="0"/>
      <w:marRight w:val="0"/>
      <w:marTop w:val="0"/>
      <w:marBottom w:val="0"/>
      <w:divBdr>
        <w:top w:val="none" w:sz="0" w:space="0" w:color="auto"/>
        <w:left w:val="none" w:sz="0" w:space="0" w:color="auto"/>
        <w:bottom w:val="none" w:sz="0" w:space="0" w:color="auto"/>
        <w:right w:val="none" w:sz="0" w:space="0" w:color="auto"/>
      </w:divBdr>
    </w:div>
    <w:div w:id="1561017421">
      <w:bodyDiv w:val="1"/>
      <w:marLeft w:val="0"/>
      <w:marRight w:val="0"/>
      <w:marTop w:val="0"/>
      <w:marBottom w:val="0"/>
      <w:divBdr>
        <w:top w:val="none" w:sz="0" w:space="0" w:color="auto"/>
        <w:left w:val="none" w:sz="0" w:space="0" w:color="auto"/>
        <w:bottom w:val="none" w:sz="0" w:space="0" w:color="auto"/>
        <w:right w:val="none" w:sz="0" w:space="0" w:color="auto"/>
      </w:divBdr>
      <w:divsChild>
        <w:div w:id="2147161175">
          <w:marLeft w:val="0"/>
          <w:marRight w:val="0"/>
          <w:marTop w:val="0"/>
          <w:marBottom w:val="0"/>
          <w:divBdr>
            <w:top w:val="none" w:sz="0" w:space="0" w:color="auto"/>
            <w:left w:val="none" w:sz="0" w:space="0" w:color="auto"/>
            <w:bottom w:val="none" w:sz="0" w:space="0" w:color="auto"/>
            <w:right w:val="none" w:sz="0" w:space="0" w:color="auto"/>
          </w:divBdr>
          <w:divsChild>
            <w:div w:id="1200628553">
              <w:marLeft w:val="0"/>
              <w:marRight w:val="0"/>
              <w:marTop w:val="0"/>
              <w:marBottom w:val="0"/>
              <w:divBdr>
                <w:top w:val="none" w:sz="0" w:space="0" w:color="auto"/>
                <w:left w:val="none" w:sz="0" w:space="0" w:color="auto"/>
                <w:bottom w:val="none" w:sz="0" w:space="0" w:color="auto"/>
                <w:right w:val="none" w:sz="0" w:space="0" w:color="auto"/>
              </w:divBdr>
            </w:div>
            <w:div w:id="1756440348">
              <w:marLeft w:val="0"/>
              <w:marRight w:val="0"/>
              <w:marTop w:val="0"/>
              <w:marBottom w:val="0"/>
              <w:divBdr>
                <w:top w:val="none" w:sz="0" w:space="0" w:color="auto"/>
                <w:left w:val="none" w:sz="0" w:space="0" w:color="auto"/>
                <w:bottom w:val="none" w:sz="0" w:space="0" w:color="auto"/>
                <w:right w:val="none" w:sz="0" w:space="0" w:color="auto"/>
              </w:divBdr>
              <w:divsChild>
                <w:div w:id="68381773">
                  <w:marLeft w:val="0"/>
                  <w:marRight w:val="0"/>
                  <w:marTop w:val="0"/>
                  <w:marBottom w:val="0"/>
                  <w:divBdr>
                    <w:top w:val="none" w:sz="0" w:space="0" w:color="auto"/>
                    <w:left w:val="none" w:sz="0" w:space="0" w:color="auto"/>
                    <w:bottom w:val="none" w:sz="0" w:space="0" w:color="auto"/>
                    <w:right w:val="none" w:sz="0" w:space="0" w:color="auto"/>
                  </w:divBdr>
                  <w:divsChild>
                    <w:div w:id="109767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560017">
      <w:bodyDiv w:val="1"/>
      <w:marLeft w:val="0"/>
      <w:marRight w:val="0"/>
      <w:marTop w:val="0"/>
      <w:marBottom w:val="0"/>
      <w:divBdr>
        <w:top w:val="none" w:sz="0" w:space="0" w:color="auto"/>
        <w:left w:val="none" w:sz="0" w:space="0" w:color="auto"/>
        <w:bottom w:val="none" w:sz="0" w:space="0" w:color="auto"/>
        <w:right w:val="none" w:sz="0" w:space="0" w:color="auto"/>
      </w:divBdr>
    </w:div>
    <w:div w:id="1585989109">
      <w:bodyDiv w:val="1"/>
      <w:marLeft w:val="0"/>
      <w:marRight w:val="0"/>
      <w:marTop w:val="0"/>
      <w:marBottom w:val="0"/>
      <w:divBdr>
        <w:top w:val="none" w:sz="0" w:space="0" w:color="auto"/>
        <w:left w:val="none" w:sz="0" w:space="0" w:color="auto"/>
        <w:bottom w:val="none" w:sz="0" w:space="0" w:color="auto"/>
        <w:right w:val="none" w:sz="0" w:space="0" w:color="auto"/>
      </w:divBdr>
    </w:div>
    <w:div w:id="1592085933">
      <w:bodyDiv w:val="1"/>
      <w:marLeft w:val="0"/>
      <w:marRight w:val="0"/>
      <w:marTop w:val="0"/>
      <w:marBottom w:val="0"/>
      <w:divBdr>
        <w:top w:val="none" w:sz="0" w:space="0" w:color="auto"/>
        <w:left w:val="none" w:sz="0" w:space="0" w:color="auto"/>
        <w:bottom w:val="none" w:sz="0" w:space="0" w:color="auto"/>
        <w:right w:val="none" w:sz="0" w:space="0" w:color="auto"/>
      </w:divBdr>
    </w:div>
    <w:div w:id="1597637738">
      <w:bodyDiv w:val="1"/>
      <w:marLeft w:val="0"/>
      <w:marRight w:val="0"/>
      <w:marTop w:val="0"/>
      <w:marBottom w:val="0"/>
      <w:divBdr>
        <w:top w:val="none" w:sz="0" w:space="0" w:color="auto"/>
        <w:left w:val="none" w:sz="0" w:space="0" w:color="auto"/>
        <w:bottom w:val="none" w:sz="0" w:space="0" w:color="auto"/>
        <w:right w:val="none" w:sz="0" w:space="0" w:color="auto"/>
      </w:divBdr>
    </w:div>
    <w:div w:id="1605964660">
      <w:bodyDiv w:val="1"/>
      <w:marLeft w:val="0"/>
      <w:marRight w:val="0"/>
      <w:marTop w:val="0"/>
      <w:marBottom w:val="0"/>
      <w:divBdr>
        <w:top w:val="none" w:sz="0" w:space="0" w:color="auto"/>
        <w:left w:val="none" w:sz="0" w:space="0" w:color="auto"/>
        <w:bottom w:val="none" w:sz="0" w:space="0" w:color="auto"/>
        <w:right w:val="none" w:sz="0" w:space="0" w:color="auto"/>
      </w:divBdr>
    </w:div>
    <w:div w:id="1612080498">
      <w:bodyDiv w:val="1"/>
      <w:marLeft w:val="0"/>
      <w:marRight w:val="0"/>
      <w:marTop w:val="0"/>
      <w:marBottom w:val="0"/>
      <w:divBdr>
        <w:top w:val="none" w:sz="0" w:space="0" w:color="auto"/>
        <w:left w:val="none" w:sz="0" w:space="0" w:color="auto"/>
        <w:bottom w:val="none" w:sz="0" w:space="0" w:color="auto"/>
        <w:right w:val="none" w:sz="0" w:space="0" w:color="auto"/>
      </w:divBdr>
    </w:div>
    <w:div w:id="1630697954">
      <w:bodyDiv w:val="1"/>
      <w:marLeft w:val="0"/>
      <w:marRight w:val="0"/>
      <w:marTop w:val="0"/>
      <w:marBottom w:val="0"/>
      <w:divBdr>
        <w:top w:val="none" w:sz="0" w:space="0" w:color="auto"/>
        <w:left w:val="none" w:sz="0" w:space="0" w:color="auto"/>
        <w:bottom w:val="none" w:sz="0" w:space="0" w:color="auto"/>
        <w:right w:val="none" w:sz="0" w:space="0" w:color="auto"/>
      </w:divBdr>
      <w:divsChild>
        <w:div w:id="438187619">
          <w:marLeft w:val="0"/>
          <w:marRight w:val="0"/>
          <w:marTop w:val="0"/>
          <w:marBottom w:val="0"/>
          <w:divBdr>
            <w:top w:val="single" w:sz="2" w:space="0" w:color="E7E8F2"/>
            <w:left w:val="single" w:sz="2" w:space="0" w:color="E7E8F2"/>
            <w:bottom w:val="single" w:sz="2" w:space="0" w:color="E7E8F2"/>
            <w:right w:val="single" w:sz="2" w:space="0" w:color="E7E8F2"/>
          </w:divBdr>
          <w:divsChild>
            <w:div w:id="612320445">
              <w:marLeft w:val="0"/>
              <w:marRight w:val="0"/>
              <w:marTop w:val="0"/>
              <w:marBottom w:val="0"/>
              <w:divBdr>
                <w:top w:val="single" w:sz="2" w:space="0" w:color="E7E8F2"/>
                <w:left w:val="single" w:sz="2" w:space="0" w:color="E7E8F2"/>
                <w:bottom w:val="single" w:sz="2" w:space="0" w:color="E7E8F2"/>
                <w:right w:val="single" w:sz="2" w:space="0" w:color="E7E8F2"/>
              </w:divBdr>
            </w:div>
            <w:div w:id="441610845">
              <w:marLeft w:val="0"/>
              <w:marRight w:val="0"/>
              <w:marTop w:val="0"/>
              <w:marBottom w:val="0"/>
              <w:divBdr>
                <w:top w:val="single" w:sz="2" w:space="0" w:color="E7E8F2"/>
                <w:left w:val="single" w:sz="2" w:space="0" w:color="E7E8F2"/>
                <w:bottom w:val="single" w:sz="2" w:space="0" w:color="E7E8F2"/>
                <w:right w:val="single" w:sz="2" w:space="0" w:color="E7E8F2"/>
              </w:divBdr>
            </w:div>
            <w:div w:id="348531242">
              <w:marLeft w:val="0"/>
              <w:marRight w:val="0"/>
              <w:marTop w:val="0"/>
              <w:marBottom w:val="0"/>
              <w:divBdr>
                <w:top w:val="single" w:sz="2" w:space="0" w:color="E7E8F2"/>
                <w:left w:val="single" w:sz="2" w:space="0" w:color="E7E8F2"/>
                <w:bottom w:val="single" w:sz="2" w:space="0" w:color="E7E8F2"/>
                <w:right w:val="single" w:sz="2" w:space="0" w:color="E7E8F2"/>
              </w:divBdr>
            </w:div>
            <w:div w:id="739140329">
              <w:marLeft w:val="0"/>
              <w:marRight w:val="0"/>
              <w:marTop w:val="0"/>
              <w:marBottom w:val="0"/>
              <w:divBdr>
                <w:top w:val="single" w:sz="2" w:space="0" w:color="E7E8F2"/>
                <w:left w:val="single" w:sz="2" w:space="0" w:color="E7E8F2"/>
                <w:bottom w:val="single" w:sz="2" w:space="0" w:color="E7E8F2"/>
                <w:right w:val="single" w:sz="2" w:space="0" w:color="E7E8F2"/>
              </w:divBdr>
            </w:div>
            <w:div w:id="675887492">
              <w:marLeft w:val="0"/>
              <w:marRight w:val="0"/>
              <w:marTop w:val="0"/>
              <w:marBottom w:val="0"/>
              <w:divBdr>
                <w:top w:val="single" w:sz="2" w:space="0" w:color="E7E8F2"/>
                <w:left w:val="single" w:sz="2" w:space="0" w:color="E7E8F2"/>
                <w:bottom w:val="single" w:sz="2" w:space="0" w:color="E7E8F2"/>
                <w:right w:val="single" w:sz="2" w:space="0" w:color="E7E8F2"/>
              </w:divBdr>
            </w:div>
            <w:div w:id="606695581">
              <w:marLeft w:val="0"/>
              <w:marRight w:val="0"/>
              <w:marTop w:val="0"/>
              <w:marBottom w:val="0"/>
              <w:divBdr>
                <w:top w:val="single" w:sz="2" w:space="0" w:color="E7E8F2"/>
                <w:left w:val="single" w:sz="2" w:space="0" w:color="E7E8F2"/>
                <w:bottom w:val="single" w:sz="2" w:space="0" w:color="E7E8F2"/>
                <w:right w:val="single" w:sz="2" w:space="0" w:color="E7E8F2"/>
              </w:divBdr>
            </w:div>
            <w:div w:id="1795827252">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999651008">
          <w:marLeft w:val="0"/>
          <w:marRight w:val="0"/>
          <w:marTop w:val="0"/>
          <w:marBottom w:val="0"/>
          <w:divBdr>
            <w:top w:val="single" w:sz="2" w:space="0" w:color="E7E8F2"/>
            <w:left w:val="single" w:sz="2" w:space="0" w:color="E7E8F2"/>
            <w:bottom w:val="single" w:sz="2" w:space="0" w:color="E7E8F2"/>
            <w:right w:val="single" w:sz="2" w:space="0" w:color="E7E8F2"/>
          </w:divBdr>
          <w:divsChild>
            <w:div w:id="418331153">
              <w:marLeft w:val="0"/>
              <w:marRight w:val="0"/>
              <w:marTop w:val="0"/>
              <w:marBottom w:val="0"/>
              <w:divBdr>
                <w:top w:val="single" w:sz="2" w:space="0" w:color="E7E8F2"/>
                <w:left w:val="single" w:sz="2" w:space="0" w:color="E7E8F2"/>
                <w:bottom w:val="single" w:sz="2" w:space="0" w:color="E7E8F2"/>
                <w:right w:val="single" w:sz="2" w:space="0" w:color="E7E8F2"/>
              </w:divBdr>
            </w:div>
            <w:div w:id="1000229546">
              <w:marLeft w:val="0"/>
              <w:marRight w:val="0"/>
              <w:marTop w:val="0"/>
              <w:marBottom w:val="0"/>
              <w:divBdr>
                <w:top w:val="single" w:sz="2" w:space="0" w:color="E7E8F2"/>
                <w:left w:val="single" w:sz="2" w:space="0" w:color="E7E8F2"/>
                <w:bottom w:val="single" w:sz="2" w:space="0" w:color="E7E8F2"/>
                <w:right w:val="single" w:sz="2" w:space="0" w:color="E7E8F2"/>
              </w:divBdr>
            </w:div>
            <w:div w:id="1954095396">
              <w:marLeft w:val="0"/>
              <w:marRight w:val="0"/>
              <w:marTop w:val="0"/>
              <w:marBottom w:val="0"/>
              <w:divBdr>
                <w:top w:val="single" w:sz="2" w:space="0" w:color="E7E8F2"/>
                <w:left w:val="single" w:sz="2" w:space="0" w:color="E7E8F2"/>
                <w:bottom w:val="single" w:sz="2" w:space="0" w:color="E7E8F2"/>
                <w:right w:val="single" w:sz="2" w:space="0" w:color="E7E8F2"/>
              </w:divBdr>
            </w:div>
            <w:div w:id="30737762">
              <w:marLeft w:val="0"/>
              <w:marRight w:val="0"/>
              <w:marTop w:val="0"/>
              <w:marBottom w:val="0"/>
              <w:divBdr>
                <w:top w:val="single" w:sz="2" w:space="0" w:color="E7E8F2"/>
                <w:left w:val="single" w:sz="2" w:space="0" w:color="E7E8F2"/>
                <w:bottom w:val="single" w:sz="2" w:space="0" w:color="E7E8F2"/>
                <w:right w:val="single" w:sz="2" w:space="0" w:color="E7E8F2"/>
              </w:divBdr>
            </w:div>
            <w:div w:id="455491260">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657025288">
      <w:bodyDiv w:val="1"/>
      <w:marLeft w:val="0"/>
      <w:marRight w:val="0"/>
      <w:marTop w:val="0"/>
      <w:marBottom w:val="0"/>
      <w:divBdr>
        <w:top w:val="none" w:sz="0" w:space="0" w:color="auto"/>
        <w:left w:val="none" w:sz="0" w:space="0" w:color="auto"/>
        <w:bottom w:val="none" w:sz="0" w:space="0" w:color="auto"/>
        <w:right w:val="none" w:sz="0" w:space="0" w:color="auto"/>
      </w:divBdr>
    </w:div>
    <w:div w:id="1672105354">
      <w:bodyDiv w:val="1"/>
      <w:marLeft w:val="0"/>
      <w:marRight w:val="0"/>
      <w:marTop w:val="0"/>
      <w:marBottom w:val="0"/>
      <w:divBdr>
        <w:top w:val="none" w:sz="0" w:space="0" w:color="auto"/>
        <w:left w:val="none" w:sz="0" w:space="0" w:color="auto"/>
        <w:bottom w:val="none" w:sz="0" w:space="0" w:color="auto"/>
        <w:right w:val="none" w:sz="0" w:space="0" w:color="auto"/>
      </w:divBdr>
    </w:div>
    <w:div w:id="1674261575">
      <w:bodyDiv w:val="1"/>
      <w:marLeft w:val="0"/>
      <w:marRight w:val="0"/>
      <w:marTop w:val="0"/>
      <w:marBottom w:val="0"/>
      <w:divBdr>
        <w:top w:val="none" w:sz="0" w:space="0" w:color="auto"/>
        <w:left w:val="none" w:sz="0" w:space="0" w:color="auto"/>
        <w:bottom w:val="none" w:sz="0" w:space="0" w:color="auto"/>
        <w:right w:val="none" w:sz="0" w:space="0" w:color="auto"/>
      </w:divBdr>
    </w:div>
    <w:div w:id="1698459516">
      <w:bodyDiv w:val="1"/>
      <w:marLeft w:val="0"/>
      <w:marRight w:val="0"/>
      <w:marTop w:val="0"/>
      <w:marBottom w:val="0"/>
      <w:divBdr>
        <w:top w:val="none" w:sz="0" w:space="0" w:color="auto"/>
        <w:left w:val="none" w:sz="0" w:space="0" w:color="auto"/>
        <w:bottom w:val="none" w:sz="0" w:space="0" w:color="auto"/>
        <w:right w:val="none" w:sz="0" w:space="0" w:color="auto"/>
      </w:divBdr>
    </w:div>
    <w:div w:id="1734618672">
      <w:bodyDiv w:val="1"/>
      <w:marLeft w:val="0"/>
      <w:marRight w:val="0"/>
      <w:marTop w:val="0"/>
      <w:marBottom w:val="0"/>
      <w:divBdr>
        <w:top w:val="none" w:sz="0" w:space="0" w:color="auto"/>
        <w:left w:val="none" w:sz="0" w:space="0" w:color="auto"/>
        <w:bottom w:val="none" w:sz="0" w:space="0" w:color="auto"/>
        <w:right w:val="none" w:sz="0" w:space="0" w:color="auto"/>
      </w:divBdr>
      <w:divsChild>
        <w:div w:id="34552134">
          <w:marLeft w:val="0"/>
          <w:marRight w:val="0"/>
          <w:marTop w:val="0"/>
          <w:marBottom w:val="0"/>
          <w:divBdr>
            <w:top w:val="single" w:sz="2" w:space="0" w:color="E7E8F2"/>
            <w:left w:val="single" w:sz="2" w:space="0" w:color="E7E8F2"/>
            <w:bottom w:val="single" w:sz="2" w:space="0" w:color="E7E8F2"/>
            <w:right w:val="single" w:sz="2" w:space="0" w:color="E7E8F2"/>
          </w:divBdr>
          <w:divsChild>
            <w:div w:id="202599451">
              <w:marLeft w:val="0"/>
              <w:marRight w:val="0"/>
              <w:marTop w:val="0"/>
              <w:marBottom w:val="0"/>
              <w:divBdr>
                <w:top w:val="single" w:sz="2" w:space="0" w:color="E7E8F2"/>
                <w:left w:val="single" w:sz="2" w:space="0" w:color="E7E8F2"/>
                <w:bottom w:val="single" w:sz="2" w:space="0" w:color="E7E8F2"/>
                <w:right w:val="single" w:sz="2" w:space="0" w:color="E7E8F2"/>
              </w:divBdr>
            </w:div>
            <w:div w:id="1693918078">
              <w:marLeft w:val="0"/>
              <w:marRight w:val="0"/>
              <w:marTop w:val="0"/>
              <w:marBottom w:val="0"/>
              <w:divBdr>
                <w:top w:val="single" w:sz="2" w:space="0" w:color="E7E8F2"/>
                <w:left w:val="single" w:sz="2" w:space="0" w:color="E7E8F2"/>
                <w:bottom w:val="single" w:sz="2" w:space="0" w:color="E7E8F2"/>
                <w:right w:val="single" w:sz="2" w:space="0" w:color="E7E8F2"/>
              </w:divBdr>
            </w:div>
            <w:div w:id="699235467">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1253970517">
          <w:marLeft w:val="0"/>
          <w:marRight w:val="0"/>
          <w:marTop w:val="0"/>
          <w:marBottom w:val="0"/>
          <w:divBdr>
            <w:top w:val="single" w:sz="2" w:space="0" w:color="E7E8F2"/>
            <w:left w:val="single" w:sz="2" w:space="0" w:color="E7E8F2"/>
            <w:bottom w:val="single" w:sz="2" w:space="0" w:color="E7E8F2"/>
            <w:right w:val="single" w:sz="2" w:space="0" w:color="E7E8F2"/>
          </w:divBdr>
          <w:divsChild>
            <w:div w:id="1041976053">
              <w:marLeft w:val="0"/>
              <w:marRight w:val="0"/>
              <w:marTop w:val="0"/>
              <w:marBottom w:val="0"/>
              <w:divBdr>
                <w:top w:val="single" w:sz="2" w:space="0" w:color="E7E8F2"/>
                <w:left w:val="single" w:sz="2" w:space="0" w:color="E7E8F2"/>
                <w:bottom w:val="single" w:sz="2" w:space="0" w:color="E7E8F2"/>
                <w:right w:val="single" w:sz="2" w:space="0" w:color="E7E8F2"/>
              </w:divBdr>
            </w:div>
            <w:div w:id="1189373831">
              <w:marLeft w:val="0"/>
              <w:marRight w:val="0"/>
              <w:marTop w:val="0"/>
              <w:marBottom w:val="0"/>
              <w:divBdr>
                <w:top w:val="single" w:sz="2" w:space="0" w:color="E7E8F2"/>
                <w:left w:val="single" w:sz="2" w:space="0" w:color="E7E8F2"/>
                <w:bottom w:val="single" w:sz="2" w:space="0" w:color="E7E8F2"/>
                <w:right w:val="single" w:sz="2" w:space="0" w:color="E7E8F2"/>
              </w:divBdr>
            </w:div>
            <w:div w:id="1117673447">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738673252">
      <w:bodyDiv w:val="1"/>
      <w:marLeft w:val="0"/>
      <w:marRight w:val="0"/>
      <w:marTop w:val="0"/>
      <w:marBottom w:val="0"/>
      <w:divBdr>
        <w:top w:val="none" w:sz="0" w:space="0" w:color="auto"/>
        <w:left w:val="none" w:sz="0" w:space="0" w:color="auto"/>
        <w:bottom w:val="none" w:sz="0" w:space="0" w:color="auto"/>
        <w:right w:val="none" w:sz="0" w:space="0" w:color="auto"/>
      </w:divBdr>
    </w:div>
    <w:div w:id="1749033050">
      <w:bodyDiv w:val="1"/>
      <w:marLeft w:val="0"/>
      <w:marRight w:val="0"/>
      <w:marTop w:val="0"/>
      <w:marBottom w:val="0"/>
      <w:divBdr>
        <w:top w:val="none" w:sz="0" w:space="0" w:color="auto"/>
        <w:left w:val="none" w:sz="0" w:space="0" w:color="auto"/>
        <w:bottom w:val="none" w:sz="0" w:space="0" w:color="auto"/>
        <w:right w:val="none" w:sz="0" w:space="0" w:color="auto"/>
      </w:divBdr>
    </w:div>
    <w:div w:id="1756590847">
      <w:bodyDiv w:val="1"/>
      <w:marLeft w:val="0"/>
      <w:marRight w:val="0"/>
      <w:marTop w:val="0"/>
      <w:marBottom w:val="0"/>
      <w:divBdr>
        <w:top w:val="none" w:sz="0" w:space="0" w:color="auto"/>
        <w:left w:val="none" w:sz="0" w:space="0" w:color="auto"/>
        <w:bottom w:val="none" w:sz="0" w:space="0" w:color="auto"/>
        <w:right w:val="none" w:sz="0" w:space="0" w:color="auto"/>
      </w:divBdr>
    </w:div>
    <w:div w:id="1756853847">
      <w:bodyDiv w:val="1"/>
      <w:marLeft w:val="0"/>
      <w:marRight w:val="0"/>
      <w:marTop w:val="0"/>
      <w:marBottom w:val="0"/>
      <w:divBdr>
        <w:top w:val="none" w:sz="0" w:space="0" w:color="auto"/>
        <w:left w:val="none" w:sz="0" w:space="0" w:color="auto"/>
        <w:bottom w:val="none" w:sz="0" w:space="0" w:color="auto"/>
        <w:right w:val="none" w:sz="0" w:space="0" w:color="auto"/>
      </w:divBdr>
    </w:div>
    <w:div w:id="1764104302">
      <w:bodyDiv w:val="1"/>
      <w:marLeft w:val="0"/>
      <w:marRight w:val="0"/>
      <w:marTop w:val="0"/>
      <w:marBottom w:val="0"/>
      <w:divBdr>
        <w:top w:val="none" w:sz="0" w:space="0" w:color="auto"/>
        <w:left w:val="none" w:sz="0" w:space="0" w:color="auto"/>
        <w:bottom w:val="none" w:sz="0" w:space="0" w:color="auto"/>
        <w:right w:val="none" w:sz="0" w:space="0" w:color="auto"/>
      </w:divBdr>
    </w:div>
    <w:div w:id="1764954820">
      <w:bodyDiv w:val="1"/>
      <w:marLeft w:val="0"/>
      <w:marRight w:val="0"/>
      <w:marTop w:val="0"/>
      <w:marBottom w:val="0"/>
      <w:divBdr>
        <w:top w:val="none" w:sz="0" w:space="0" w:color="auto"/>
        <w:left w:val="none" w:sz="0" w:space="0" w:color="auto"/>
        <w:bottom w:val="none" w:sz="0" w:space="0" w:color="auto"/>
        <w:right w:val="none" w:sz="0" w:space="0" w:color="auto"/>
      </w:divBdr>
    </w:div>
    <w:div w:id="1767655549">
      <w:bodyDiv w:val="1"/>
      <w:marLeft w:val="0"/>
      <w:marRight w:val="0"/>
      <w:marTop w:val="0"/>
      <w:marBottom w:val="0"/>
      <w:divBdr>
        <w:top w:val="none" w:sz="0" w:space="0" w:color="auto"/>
        <w:left w:val="none" w:sz="0" w:space="0" w:color="auto"/>
        <w:bottom w:val="none" w:sz="0" w:space="0" w:color="auto"/>
        <w:right w:val="none" w:sz="0" w:space="0" w:color="auto"/>
      </w:divBdr>
    </w:div>
    <w:div w:id="1769617280">
      <w:bodyDiv w:val="1"/>
      <w:marLeft w:val="0"/>
      <w:marRight w:val="0"/>
      <w:marTop w:val="0"/>
      <w:marBottom w:val="0"/>
      <w:divBdr>
        <w:top w:val="none" w:sz="0" w:space="0" w:color="auto"/>
        <w:left w:val="none" w:sz="0" w:space="0" w:color="auto"/>
        <w:bottom w:val="none" w:sz="0" w:space="0" w:color="auto"/>
        <w:right w:val="none" w:sz="0" w:space="0" w:color="auto"/>
      </w:divBdr>
      <w:divsChild>
        <w:div w:id="1746145494">
          <w:marLeft w:val="0"/>
          <w:marRight w:val="0"/>
          <w:marTop w:val="0"/>
          <w:marBottom w:val="0"/>
          <w:divBdr>
            <w:top w:val="single" w:sz="2" w:space="0" w:color="E7E8F2"/>
            <w:left w:val="single" w:sz="2" w:space="0" w:color="E7E8F2"/>
            <w:bottom w:val="single" w:sz="2" w:space="0" w:color="E7E8F2"/>
            <w:right w:val="single" w:sz="2" w:space="0" w:color="E7E8F2"/>
          </w:divBdr>
          <w:divsChild>
            <w:div w:id="78068108">
              <w:marLeft w:val="0"/>
              <w:marRight w:val="0"/>
              <w:marTop w:val="0"/>
              <w:marBottom w:val="0"/>
              <w:divBdr>
                <w:top w:val="single" w:sz="2" w:space="0" w:color="E7E8F2"/>
                <w:left w:val="single" w:sz="2" w:space="0" w:color="E7E8F2"/>
                <w:bottom w:val="single" w:sz="2" w:space="0" w:color="E7E8F2"/>
                <w:right w:val="single" w:sz="2" w:space="0" w:color="E7E8F2"/>
              </w:divBdr>
            </w:div>
            <w:div w:id="1428386389">
              <w:marLeft w:val="0"/>
              <w:marRight w:val="0"/>
              <w:marTop w:val="0"/>
              <w:marBottom w:val="0"/>
              <w:divBdr>
                <w:top w:val="single" w:sz="2" w:space="0" w:color="E7E8F2"/>
                <w:left w:val="single" w:sz="2" w:space="0" w:color="E7E8F2"/>
                <w:bottom w:val="single" w:sz="2" w:space="0" w:color="E7E8F2"/>
                <w:right w:val="single" w:sz="2" w:space="0" w:color="E7E8F2"/>
              </w:divBdr>
            </w:div>
            <w:div w:id="1561164935">
              <w:marLeft w:val="0"/>
              <w:marRight w:val="0"/>
              <w:marTop w:val="0"/>
              <w:marBottom w:val="0"/>
              <w:divBdr>
                <w:top w:val="single" w:sz="2" w:space="0" w:color="E7E8F2"/>
                <w:left w:val="single" w:sz="2" w:space="0" w:color="E7E8F2"/>
                <w:bottom w:val="single" w:sz="2" w:space="0" w:color="E7E8F2"/>
                <w:right w:val="single" w:sz="2" w:space="0" w:color="E7E8F2"/>
              </w:divBdr>
            </w:div>
            <w:div w:id="1857428539">
              <w:marLeft w:val="0"/>
              <w:marRight w:val="0"/>
              <w:marTop w:val="0"/>
              <w:marBottom w:val="0"/>
              <w:divBdr>
                <w:top w:val="single" w:sz="2" w:space="0" w:color="E7E8F2"/>
                <w:left w:val="single" w:sz="2" w:space="0" w:color="E7E8F2"/>
                <w:bottom w:val="single" w:sz="2" w:space="0" w:color="E7E8F2"/>
                <w:right w:val="single" w:sz="2" w:space="0" w:color="E7E8F2"/>
              </w:divBdr>
            </w:div>
            <w:div w:id="296763055">
              <w:marLeft w:val="0"/>
              <w:marRight w:val="0"/>
              <w:marTop w:val="0"/>
              <w:marBottom w:val="0"/>
              <w:divBdr>
                <w:top w:val="single" w:sz="2" w:space="0" w:color="E7E8F2"/>
                <w:left w:val="single" w:sz="2" w:space="0" w:color="E7E8F2"/>
                <w:bottom w:val="single" w:sz="2" w:space="0" w:color="E7E8F2"/>
                <w:right w:val="single" w:sz="2" w:space="0" w:color="E7E8F2"/>
              </w:divBdr>
            </w:div>
            <w:div w:id="1811551317">
              <w:marLeft w:val="0"/>
              <w:marRight w:val="0"/>
              <w:marTop w:val="0"/>
              <w:marBottom w:val="0"/>
              <w:divBdr>
                <w:top w:val="single" w:sz="2" w:space="0" w:color="E7E8F2"/>
                <w:left w:val="single" w:sz="2" w:space="0" w:color="E7E8F2"/>
                <w:bottom w:val="single" w:sz="2" w:space="0" w:color="E7E8F2"/>
                <w:right w:val="single" w:sz="2" w:space="0" w:color="E7E8F2"/>
              </w:divBdr>
            </w:div>
            <w:div w:id="80034007">
              <w:marLeft w:val="0"/>
              <w:marRight w:val="0"/>
              <w:marTop w:val="0"/>
              <w:marBottom w:val="0"/>
              <w:divBdr>
                <w:top w:val="single" w:sz="2" w:space="0" w:color="E7E8F2"/>
                <w:left w:val="single" w:sz="2" w:space="0" w:color="E7E8F2"/>
                <w:bottom w:val="single" w:sz="2" w:space="0" w:color="E7E8F2"/>
                <w:right w:val="single" w:sz="2" w:space="0" w:color="E7E8F2"/>
              </w:divBdr>
            </w:div>
            <w:div w:id="987444077">
              <w:marLeft w:val="0"/>
              <w:marRight w:val="0"/>
              <w:marTop w:val="0"/>
              <w:marBottom w:val="0"/>
              <w:divBdr>
                <w:top w:val="single" w:sz="2" w:space="0" w:color="E7E8F2"/>
                <w:left w:val="single" w:sz="2" w:space="0" w:color="E7E8F2"/>
                <w:bottom w:val="single" w:sz="2" w:space="0" w:color="E7E8F2"/>
                <w:right w:val="single" w:sz="2" w:space="0" w:color="E7E8F2"/>
              </w:divBdr>
            </w:div>
            <w:div w:id="2143379819">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773238182">
      <w:bodyDiv w:val="1"/>
      <w:marLeft w:val="0"/>
      <w:marRight w:val="0"/>
      <w:marTop w:val="0"/>
      <w:marBottom w:val="0"/>
      <w:divBdr>
        <w:top w:val="none" w:sz="0" w:space="0" w:color="auto"/>
        <w:left w:val="none" w:sz="0" w:space="0" w:color="auto"/>
        <w:bottom w:val="none" w:sz="0" w:space="0" w:color="auto"/>
        <w:right w:val="none" w:sz="0" w:space="0" w:color="auto"/>
      </w:divBdr>
    </w:div>
    <w:div w:id="1775317528">
      <w:bodyDiv w:val="1"/>
      <w:marLeft w:val="0"/>
      <w:marRight w:val="0"/>
      <w:marTop w:val="0"/>
      <w:marBottom w:val="0"/>
      <w:divBdr>
        <w:top w:val="none" w:sz="0" w:space="0" w:color="auto"/>
        <w:left w:val="none" w:sz="0" w:space="0" w:color="auto"/>
        <w:bottom w:val="none" w:sz="0" w:space="0" w:color="auto"/>
        <w:right w:val="none" w:sz="0" w:space="0" w:color="auto"/>
      </w:divBdr>
    </w:div>
    <w:div w:id="1787577589">
      <w:bodyDiv w:val="1"/>
      <w:marLeft w:val="0"/>
      <w:marRight w:val="0"/>
      <w:marTop w:val="0"/>
      <w:marBottom w:val="0"/>
      <w:divBdr>
        <w:top w:val="none" w:sz="0" w:space="0" w:color="auto"/>
        <w:left w:val="none" w:sz="0" w:space="0" w:color="auto"/>
        <w:bottom w:val="none" w:sz="0" w:space="0" w:color="auto"/>
        <w:right w:val="none" w:sz="0" w:space="0" w:color="auto"/>
      </w:divBdr>
    </w:div>
    <w:div w:id="1808693912">
      <w:bodyDiv w:val="1"/>
      <w:marLeft w:val="0"/>
      <w:marRight w:val="0"/>
      <w:marTop w:val="0"/>
      <w:marBottom w:val="0"/>
      <w:divBdr>
        <w:top w:val="none" w:sz="0" w:space="0" w:color="auto"/>
        <w:left w:val="none" w:sz="0" w:space="0" w:color="auto"/>
        <w:bottom w:val="none" w:sz="0" w:space="0" w:color="auto"/>
        <w:right w:val="none" w:sz="0" w:space="0" w:color="auto"/>
      </w:divBdr>
    </w:div>
    <w:div w:id="1835878471">
      <w:bodyDiv w:val="1"/>
      <w:marLeft w:val="0"/>
      <w:marRight w:val="0"/>
      <w:marTop w:val="0"/>
      <w:marBottom w:val="0"/>
      <w:divBdr>
        <w:top w:val="none" w:sz="0" w:space="0" w:color="auto"/>
        <w:left w:val="none" w:sz="0" w:space="0" w:color="auto"/>
        <w:bottom w:val="none" w:sz="0" w:space="0" w:color="auto"/>
        <w:right w:val="none" w:sz="0" w:space="0" w:color="auto"/>
      </w:divBdr>
    </w:div>
    <w:div w:id="1861968009">
      <w:bodyDiv w:val="1"/>
      <w:marLeft w:val="0"/>
      <w:marRight w:val="0"/>
      <w:marTop w:val="0"/>
      <w:marBottom w:val="0"/>
      <w:divBdr>
        <w:top w:val="none" w:sz="0" w:space="0" w:color="auto"/>
        <w:left w:val="none" w:sz="0" w:space="0" w:color="auto"/>
        <w:bottom w:val="none" w:sz="0" w:space="0" w:color="auto"/>
        <w:right w:val="none" w:sz="0" w:space="0" w:color="auto"/>
      </w:divBdr>
    </w:div>
    <w:div w:id="1862011889">
      <w:bodyDiv w:val="1"/>
      <w:marLeft w:val="0"/>
      <w:marRight w:val="0"/>
      <w:marTop w:val="0"/>
      <w:marBottom w:val="0"/>
      <w:divBdr>
        <w:top w:val="none" w:sz="0" w:space="0" w:color="auto"/>
        <w:left w:val="none" w:sz="0" w:space="0" w:color="auto"/>
        <w:bottom w:val="none" w:sz="0" w:space="0" w:color="auto"/>
        <w:right w:val="none" w:sz="0" w:space="0" w:color="auto"/>
      </w:divBdr>
    </w:div>
    <w:div w:id="1863517944">
      <w:bodyDiv w:val="1"/>
      <w:marLeft w:val="0"/>
      <w:marRight w:val="0"/>
      <w:marTop w:val="0"/>
      <w:marBottom w:val="0"/>
      <w:divBdr>
        <w:top w:val="none" w:sz="0" w:space="0" w:color="auto"/>
        <w:left w:val="none" w:sz="0" w:space="0" w:color="auto"/>
        <w:bottom w:val="none" w:sz="0" w:space="0" w:color="auto"/>
        <w:right w:val="none" w:sz="0" w:space="0" w:color="auto"/>
      </w:divBdr>
    </w:div>
    <w:div w:id="1951431708">
      <w:bodyDiv w:val="1"/>
      <w:marLeft w:val="0"/>
      <w:marRight w:val="0"/>
      <w:marTop w:val="0"/>
      <w:marBottom w:val="0"/>
      <w:divBdr>
        <w:top w:val="none" w:sz="0" w:space="0" w:color="auto"/>
        <w:left w:val="none" w:sz="0" w:space="0" w:color="auto"/>
        <w:bottom w:val="none" w:sz="0" w:space="0" w:color="auto"/>
        <w:right w:val="none" w:sz="0" w:space="0" w:color="auto"/>
      </w:divBdr>
    </w:div>
    <w:div w:id="1951816093">
      <w:bodyDiv w:val="1"/>
      <w:marLeft w:val="0"/>
      <w:marRight w:val="0"/>
      <w:marTop w:val="0"/>
      <w:marBottom w:val="0"/>
      <w:divBdr>
        <w:top w:val="none" w:sz="0" w:space="0" w:color="auto"/>
        <w:left w:val="none" w:sz="0" w:space="0" w:color="auto"/>
        <w:bottom w:val="none" w:sz="0" w:space="0" w:color="auto"/>
        <w:right w:val="none" w:sz="0" w:space="0" w:color="auto"/>
      </w:divBdr>
    </w:div>
    <w:div w:id="1962419824">
      <w:bodyDiv w:val="1"/>
      <w:marLeft w:val="0"/>
      <w:marRight w:val="0"/>
      <w:marTop w:val="0"/>
      <w:marBottom w:val="0"/>
      <w:divBdr>
        <w:top w:val="none" w:sz="0" w:space="0" w:color="auto"/>
        <w:left w:val="none" w:sz="0" w:space="0" w:color="auto"/>
        <w:bottom w:val="none" w:sz="0" w:space="0" w:color="auto"/>
        <w:right w:val="none" w:sz="0" w:space="0" w:color="auto"/>
      </w:divBdr>
    </w:div>
    <w:div w:id="1989164695">
      <w:bodyDiv w:val="1"/>
      <w:marLeft w:val="0"/>
      <w:marRight w:val="0"/>
      <w:marTop w:val="0"/>
      <w:marBottom w:val="0"/>
      <w:divBdr>
        <w:top w:val="none" w:sz="0" w:space="0" w:color="auto"/>
        <w:left w:val="none" w:sz="0" w:space="0" w:color="auto"/>
        <w:bottom w:val="none" w:sz="0" w:space="0" w:color="auto"/>
        <w:right w:val="none" w:sz="0" w:space="0" w:color="auto"/>
      </w:divBdr>
    </w:div>
    <w:div w:id="2019313125">
      <w:bodyDiv w:val="1"/>
      <w:marLeft w:val="0"/>
      <w:marRight w:val="0"/>
      <w:marTop w:val="0"/>
      <w:marBottom w:val="0"/>
      <w:divBdr>
        <w:top w:val="none" w:sz="0" w:space="0" w:color="auto"/>
        <w:left w:val="none" w:sz="0" w:space="0" w:color="auto"/>
        <w:bottom w:val="none" w:sz="0" w:space="0" w:color="auto"/>
        <w:right w:val="none" w:sz="0" w:space="0" w:color="auto"/>
      </w:divBdr>
    </w:div>
    <w:div w:id="2023240260">
      <w:bodyDiv w:val="1"/>
      <w:marLeft w:val="0"/>
      <w:marRight w:val="0"/>
      <w:marTop w:val="0"/>
      <w:marBottom w:val="0"/>
      <w:divBdr>
        <w:top w:val="none" w:sz="0" w:space="0" w:color="auto"/>
        <w:left w:val="none" w:sz="0" w:space="0" w:color="auto"/>
        <w:bottom w:val="none" w:sz="0" w:space="0" w:color="auto"/>
        <w:right w:val="none" w:sz="0" w:space="0" w:color="auto"/>
      </w:divBdr>
    </w:div>
    <w:div w:id="2025477023">
      <w:bodyDiv w:val="1"/>
      <w:marLeft w:val="0"/>
      <w:marRight w:val="0"/>
      <w:marTop w:val="0"/>
      <w:marBottom w:val="0"/>
      <w:divBdr>
        <w:top w:val="none" w:sz="0" w:space="0" w:color="auto"/>
        <w:left w:val="none" w:sz="0" w:space="0" w:color="auto"/>
        <w:bottom w:val="none" w:sz="0" w:space="0" w:color="auto"/>
        <w:right w:val="none" w:sz="0" w:space="0" w:color="auto"/>
      </w:divBdr>
    </w:div>
    <w:div w:id="2027057580">
      <w:bodyDiv w:val="1"/>
      <w:marLeft w:val="0"/>
      <w:marRight w:val="0"/>
      <w:marTop w:val="0"/>
      <w:marBottom w:val="0"/>
      <w:divBdr>
        <w:top w:val="none" w:sz="0" w:space="0" w:color="auto"/>
        <w:left w:val="none" w:sz="0" w:space="0" w:color="auto"/>
        <w:bottom w:val="none" w:sz="0" w:space="0" w:color="auto"/>
        <w:right w:val="none" w:sz="0" w:space="0" w:color="auto"/>
      </w:divBdr>
    </w:div>
    <w:div w:id="2031174280">
      <w:bodyDiv w:val="1"/>
      <w:marLeft w:val="0"/>
      <w:marRight w:val="0"/>
      <w:marTop w:val="0"/>
      <w:marBottom w:val="0"/>
      <w:divBdr>
        <w:top w:val="none" w:sz="0" w:space="0" w:color="auto"/>
        <w:left w:val="none" w:sz="0" w:space="0" w:color="auto"/>
        <w:bottom w:val="none" w:sz="0" w:space="0" w:color="auto"/>
        <w:right w:val="none" w:sz="0" w:space="0" w:color="auto"/>
      </w:divBdr>
      <w:divsChild>
        <w:div w:id="1562213942">
          <w:marLeft w:val="0"/>
          <w:marRight w:val="0"/>
          <w:marTop w:val="0"/>
          <w:marBottom w:val="0"/>
          <w:divBdr>
            <w:top w:val="single" w:sz="2" w:space="0" w:color="E7E8F2"/>
            <w:left w:val="single" w:sz="2" w:space="0" w:color="E7E8F2"/>
            <w:bottom w:val="single" w:sz="2" w:space="0" w:color="E7E8F2"/>
            <w:right w:val="single" w:sz="2" w:space="0" w:color="E7E8F2"/>
          </w:divBdr>
          <w:divsChild>
            <w:div w:id="1877043076">
              <w:marLeft w:val="0"/>
              <w:marRight w:val="0"/>
              <w:marTop w:val="0"/>
              <w:marBottom w:val="0"/>
              <w:divBdr>
                <w:top w:val="single" w:sz="2" w:space="0" w:color="E7E8F2"/>
                <w:left w:val="single" w:sz="2" w:space="0" w:color="E7E8F2"/>
                <w:bottom w:val="single" w:sz="2" w:space="0" w:color="E7E8F2"/>
                <w:right w:val="single" w:sz="2" w:space="0" w:color="E7E8F2"/>
              </w:divBdr>
              <w:divsChild>
                <w:div w:id="642585741">
                  <w:marLeft w:val="0"/>
                  <w:marRight w:val="0"/>
                  <w:marTop w:val="0"/>
                  <w:marBottom w:val="0"/>
                  <w:divBdr>
                    <w:top w:val="single" w:sz="2" w:space="0" w:color="E7E8F2"/>
                    <w:left w:val="single" w:sz="2" w:space="0" w:color="E7E8F2"/>
                    <w:bottom w:val="single" w:sz="2" w:space="0" w:color="E7E8F2"/>
                    <w:right w:val="single" w:sz="2" w:space="0" w:color="E7E8F2"/>
                  </w:divBdr>
                </w:div>
                <w:div w:id="2067407199">
                  <w:marLeft w:val="0"/>
                  <w:marRight w:val="0"/>
                  <w:marTop w:val="0"/>
                  <w:marBottom w:val="0"/>
                  <w:divBdr>
                    <w:top w:val="single" w:sz="2" w:space="0" w:color="E7E8F2"/>
                    <w:left w:val="single" w:sz="2" w:space="0" w:color="E7E8F2"/>
                    <w:bottom w:val="single" w:sz="2" w:space="0" w:color="E7E8F2"/>
                    <w:right w:val="single" w:sz="2" w:space="0" w:color="E7E8F2"/>
                  </w:divBdr>
                </w:div>
                <w:div w:id="101838727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sChild>
    </w:div>
    <w:div w:id="2049528017">
      <w:bodyDiv w:val="1"/>
      <w:marLeft w:val="0"/>
      <w:marRight w:val="0"/>
      <w:marTop w:val="0"/>
      <w:marBottom w:val="0"/>
      <w:divBdr>
        <w:top w:val="none" w:sz="0" w:space="0" w:color="auto"/>
        <w:left w:val="none" w:sz="0" w:space="0" w:color="auto"/>
        <w:bottom w:val="none" w:sz="0" w:space="0" w:color="auto"/>
        <w:right w:val="none" w:sz="0" w:space="0" w:color="auto"/>
      </w:divBdr>
    </w:div>
    <w:div w:id="2113695246">
      <w:bodyDiv w:val="1"/>
      <w:marLeft w:val="0"/>
      <w:marRight w:val="0"/>
      <w:marTop w:val="0"/>
      <w:marBottom w:val="0"/>
      <w:divBdr>
        <w:top w:val="none" w:sz="0" w:space="0" w:color="auto"/>
        <w:left w:val="none" w:sz="0" w:space="0" w:color="auto"/>
        <w:bottom w:val="none" w:sz="0" w:space="0" w:color="auto"/>
        <w:right w:val="none" w:sz="0" w:space="0" w:color="auto"/>
      </w:divBdr>
    </w:div>
    <w:div w:id="2121104008">
      <w:bodyDiv w:val="1"/>
      <w:marLeft w:val="0"/>
      <w:marRight w:val="0"/>
      <w:marTop w:val="0"/>
      <w:marBottom w:val="0"/>
      <w:divBdr>
        <w:top w:val="none" w:sz="0" w:space="0" w:color="auto"/>
        <w:left w:val="none" w:sz="0" w:space="0" w:color="auto"/>
        <w:bottom w:val="none" w:sz="0" w:space="0" w:color="auto"/>
        <w:right w:val="none" w:sz="0" w:space="0" w:color="auto"/>
      </w:divBdr>
    </w:div>
    <w:div w:id="2130007045">
      <w:bodyDiv w:val="1"/>
      <w:marLeft w:val="0"/>
      <w:marRight w:val="0"/>
      <w:marTop w:val="0"/>
      <w:marBottom w:val="0"/>
      <w:divBdr>
        <w:top w:val="none" w:sz="0" w:space="0" w:color="auto"/>
        <w:left w:val="none" w:sz="0" w:space="0" w:color="auto"/>
        <w:bottom w:val="none" w:sz="0" w:space="0" w:color="auto"/>
        <w:right w:val="none" w:sz="0" w:space="0" w:color="auto"/>
      </w:divBdr>
    </w:div>
    <w:div w:id="213656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6" Type="http://schemas.openxmlformats.org/officeDocument/2006/relationships/image" Target="media/image7.png"/><Relationship Id="rId107" Type="http://schemas.openxmlformats.org/officeDocument/2006/relationships/image" Target="media/image98.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image" Target="media/image119.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129" Type="http://schemas.openxmlformats.org/officeDocument/2006/relationships/image" Target="media/image120.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0" Type="http://schemas.openxmlformats.org/officeDocument/2006/relationships/image" Target="media/image12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fontTable" Target="fontTable.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theme" Target="theme/theme1.xml"/><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image" Target="media/image118.png"/><Relationship Id="rId10" Type="http://schemas.openxmlformats.org/officeDocument/2006/relationships/footer" Target="footer1.xml"/><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oz24</b:Tag>
    <b:SourceType>InternetSite</b:SourceType>
    <b:Guid>{372529E8-6363-419F-A375-60D0FDBAB792}</b:Guid>
    <b:Title>Hozitech</b:Title>
    <b:YearAccessed>2024</b:YearAccessed>
    <b:MonthAccessed>Dec</b:MonthAccessed>
    <b:URL>https://hozitech.com/vong-doi-cua-laravel</b:URL>
    <b:RefOrder>6</b:RefOrder>
  </b:Source>
  <b:Source>
    <b:Tag>W3S24</b:Tag>
    <b:SourceType>InternetSite</b:SourceType>
    <b:Guid>{8FF46350-A779-48FD-B92F-3E4E6438D771}</b:Guid>
    <b:Title>W3Schools</b:Title>
    <b:YearAccessed>2024</b:YearAccessed>
    <b:MonthAccessed>Dec</b:MonthAccessed>
    <b:URL>https://www.w3schools.com/bootstrap/bootstrap_ver.asp</b:URL>
    <b:RefOrder>7</b:RefOrder>
  </b:Source>
  <b:Source>
    <b:Tag>itv24</b:Tag>
    <b:SourceType>InternetSite</b:SourceType>
    <b:Guid>{F798764F-3973-4B98-AED5-D289B71879CE}</b:Guid>
    <b:Title>itviec</b:Title>
    <b:YearAccessed>2024</b:YearAccessed>
    <b:MonthAccessed>Dec</b:MonthAccessed>
    <b:URL>https://itviec.com/blog/laravel-la-gi/#Tinh_nang_noi_bat_cua_Laravel</b:URL>
    <b:RefOrder>8</b:RefOrder>
  </b:Source>
  <b:Source>
    <b:Tag>fpt24</b:Tag>
    <b:SourceType>InternetSite</b:SourceType>
    <b:Guid>{A66CD0E6-41D6-47C0-944F-D7B6C2C82698}</b:Guid>
    <b:Title>fptshop</b:Title>
    <b:YearAccessed>2024</b:YearAccessed>
    <b:MonthAccessed>Dec</b:MonthAccessed>
    <b:URL>https://fptshop.com.vn/tin-tuc/danh-gia/laravel-la-gi-173443</b:URL>
    <b:RefOrder>9</b:RefOrder>
  </b:Source>
  <b:Source>
    <b:Tag>Med24</b:Tag>
    <b:SourceType>InternetSite</b:SourceType>
    <b:Guid>{D673A32C-470C-41E5-A612-37280DFE0B6C}</b:Guid>
    <b:Title>Medium</b:Title>
    <b:YearAccessed>2024</b:YearAccessed>
    <b:MonthAccessed>Dec</b:MonthAccessed>
    <b:URL>https://fkrihnif.medium.com/understanding-the-mvc-architecture-in-laravel-a-comprehensive-guide-8f620cc139b6</b:URL>
    <b:RefOrder>10</b:RefOrder>
  </b:Source>
  <b:Source>
    <b:Tag>hoc24</b:Tag>
    <b:SourceType>InternetSite</b:SourceType>
    <b:Guid>{CD06E329-F104-4A86-BEE0-B47CAD8F2752}</b:Guid>
    <b:Title>hocwebchuan</b:Title>
    <b:YearAccessed>2024</b:YearAccessed>
    <b:MonthAccessed>Dec</b:MonthAccessed>
    <b:URL>https://hocwebchuan.com/tutorial/laravel/laravel_project_structure.php</b:URL>
    <b:RefOrder>11</b:RefOrder>
  </b:Source>
  <b:Source>
    <b:Tag>ten24</b:Tag>
    <b:SourceType>InternetSite</b:SourceType>
    <b:Guid>{52D7E8E5-055C-4B57-A8F4-C0B942E4792A}</b:Guid>
    <b:Title>tenten</b:Title>
    <b:YearAccessed>2024</b:YearAccessed>
    <b:MonthAccessed>Dec</b:MonthAccessed>
    <b:URL>https://tenten.vn/tin-tuc/google-maps-api/</b:URL>
    <b:RefOrder>12</b:RefOrder>
  </b:Source>
  <b:Source>
    <b:Tag>htt</b:Tag>
    <b:SourceType>InternetSite</b:SourceType>
    <b:Guid>{60B2143B-8660-41F9-A8F0-676C1F315B65}</b:Guid>
    <b:URL>https://nextjs.org/docs</b:URL>
    <b:RefOrder>13</b:RefOrder>
  </b:Source>
  <b:Source>
    <b:Tag>htt1</b:Tag>
    <b:SourceType>InternetSite</b:SourceType>
    <b:Guid>{0BD96019-3075-4243-93C9-548F9C781B28}</b:Guid>
    <b:URL>https://nextjs.org/docs</b:URL>
    <b:RefOrder>14</b:RefOrder>
  </b:Source>
  <b:Source>
    <b:Tag>Pha</b:Tag>
    <b:SourceType>InternetSite</b:SourceType>
    <b:Guid>{76800285-CCA8-4732-B0EC-5EE13724DA27}</b:Guid>
    <b:Title>PhaserJS</b:Title>
    <b:URL>https://docs.phaser.io/phaser/getting-started/what-is-phaser</b:URL>
    <b:RefOrder>2</b:RefOrder>
  </b:Source>
  <b:Source>
    <b:Tag>Tai</b:Tag>
    <b:SourceType>InternetSite</b:SourceType>
    <b:Guid>{A6081F41-29A1-405D-8D38-F42CABD62A07}</b:Guid>
    <b:Title>TailWindcss</b:Title>
    <b:URL>https://tailwindcss.com/docs</b:URL>
    <b:RefOrder>3</b:RefOrder>
  </b:Source>
  <b:Source>
    <b:Tag>Sha</b:Tag>
    <b:SourceType>InternetSite</b:SourceType>
    <b:Guid>{BF641A00-97EE-4E0E-876D-C7DCE80CA788}</b:Guid>
    <b:Title>ShadcnUI</b:Title>
    <b:URL>https://ui.shadcn.com/docs</b:URL>
    <b:RefOrder>4</b:RefOrder>
  </b:Source>
  <b:Source>
    <b:Tag>Tan</b:Tag>
    <b:SourceType>InternetSite</b:SourceType>
    <b:Guid>{51632BF0-2679-4E23-B594-9010D6506DEE}</b:Guid>
    <b:Title>Tanstack</b:Title>
    <b:URL>https://tanstack.com/query/latest/docs/framework/react/overview</b:URL>
    <b:RefOrder>5</b:RefOrder>
  </b:Source>
  <b:Source>
    <b:Tag>Nex</b:Tag>
    <b:SourceType>InternetSite</b:SourceType>
    <b:Guid>{D2BC620C-0EC8-4A07-AA17-66FACBFA75E6}</b:Guid>
    <b:URL>https://nextjs.org/docs</b:URL>
    <b:RefOrder>1</b:RefOrder>
  </b:Source>
</b:Sources>
</file>

<file path=customXml/itemProps1.xml><?xml version="1.0" encoding="utf-8"?>
<ds:datastoreItem xmlns:ds="http://schemas.openxmlformats.org/officeDocument/2006/customXml" ds:itemID="{64A1A86F-881D-4C16-8E3A-F03D06E5E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7</Pages>
  <Words>22717</Words>
  <Characters>129490</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Tomi Sakae</cp:lastModifiedBy>
  <cp:revision>6</cp:revision>
  <cp:lastPrinted>2025-12-28T02:38:00Z</cp:lastPrinted>
  <dcterms:created xsi:type="dcterms:W3CDTF">2025-12-28T18:29:00Z</dcterms:created>
  <dcterms:modified xsi:type="dcterms:W3CDTF">2026-01-07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KW1ACo0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